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00921E" w14:textId="0A6ED438" w:rsidR="002949C3" w:rsidRPr="0031423E" w:rsidRDefault="00FA762C" w:rsidP="0031423E">
      <w:pPr>
        <w:pStyle w:val="BaoCao"/>
        <w:spacing w:before="0" w:after="0"/>
        <w:ind w:firstLine="0"/>
        <w:jc w:val="center"/>
        <w:rPr>
          <w:sz w:val="30"/>
          <w:szCs w:val="30"/>
        </w:rPr>
      </w:pPr>
      <w:r w:rsidRPr="0031423E">
        <w:rPr>
          <w:sz w:val="30"/>
          <w:szCs w:val="30"/>
        </w:rPr>
        <w:t>TRƯỜNG</w:t>
      </w:r>
      <w:r w:rsidR="002949C3" w:rsidRPr="0031423E">
        <w:rPr>
          <w:sz w:val="30"/>
          <w:szCs w:val="30"/>
        </w:rPr>
        <w:t xml:space="preserve"> KỸ THUẬT VÀ CÔNG NGHỆ</w:t>
      </w:r>
    </w:p>
    <w:p w14:paraId="5AF2534D" w14:textId="68945506" w:rsidR="002949C3" w:rsidRPr="0031423E" w:rsidRDefault="00FA762C" w:rsidP="0031423E">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w:t>
      </w:r>
      <w:r w:rsidR="002949C3" w:rsidRPr="0031423E">
        <w:rPr>
          <w:rFonts w:ascii="Times New Roman" w:hAnsi="Times New Roman" w:cs="Times New Roman"/>
          <w:b/>
          <w:sz w:val="30"/>
          <w:szCs w:val="30"/>
        </w:rPr>
        <w:t xml:space="preserve"> CÔNG NGHỆ THÔNG TIN</w:t>
      </w:r>
    </w:p>
    <w:p w14:paraId="1D7298FA" w14:textId="77777777" w:rsidR="002949C3" w:rsidRDefault="002949C3" w:rsidP="00FA762C">
      <w:pPr>
        <w:spacing w:after="0" w:line="240" w:lineRule="auto"/>
        <w:jc w:val="center"/>
        <w:rPr>
          <w:rFonts w:ascii="Times New Roman" w:hAnsi="Times New Roman" w:cs="Times New Roman"/>
        </w:rPr>
      </w:pPr>
    </w:p>
    <w:p w14:paraId="506366CB" w14:textId="52F977CC" w:rsidR="00C9511E" w:rsidRDefault="00C9511E" w:rsidP="00E90690">
      <w:pPr>
        <w:spacing w:after="0" w:line="240" w:lineRule="auto"/>
        <w:rPr>
          <w:rFonts w:ascii="Times New Roman" w:hAnsi="Times New Roman" w:cs="Times New Roman"/>
        </w:rPr>
      </w:pPr>
    </w:p>
    <w:p w14:paraId="4775AF0A" w14:textId="77777777" w:rsidR="0031423E" w:rsidRDefault="0031423E" w:rsidP="00E90690">
      <w:pPr>
        <w:spacing w:after="0" w:line="240" w:lineRule="auto"/>
        <w:rPr>
          <w:rFonts w:ascii="Times New Roman" w:hAnsi="Times New Roman" w:cs="Times New Roman"/>
        </w:rPr>
      </w:pPr>
    </w:p>
    <w:p w14:paraId="106B4786" w14:textId="4AA44ABC" w:rsidR="002949C3" w:rsidRDefault="009243A0" w:rsidP="00E90690">
      <w:pPr>
        <w:pStyle w:val="BaoCao"/>
        <w:jc w:val="left"/>
      </w:pPr>
      <w:r>
        <w:t xml:space="preserve">                                             </w:t>
      </w:r>
      <w:r w:rsidR="002949C3">
        <w:rPr>
          <w:noProof/>
          <w:bdr w:val="none" w:sz="0" w:space="0" w:color="auto" w:frame="1"/>
          <w:lang w:eastAsia="en-US"/>
        </w:rPr>
        <w:drawing>
          <wp:inline distT="0" distB="0" distL="0" distR="0" wp14:anchorId="7634382D" wp14:editId="0955EB7C">
            <wp:extent cx="914400" cy="895350"/>
            <wp:effectExtent l="0" t="0" r="0" b="0"/>
            <wp:docPr id="1" name="Picture 1"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1BD3FB65" w14:textId="77777777" w:rsidR="0031423E" w:rsidRPr="002949C3" w:rsidRDefault="0031423E" w:rsidP="00E90690">
      <w:pPr>
        <w:pStyle w:val="BaoCao"/>
        <w:jc w:val="left"/>
      </w:pPr>
    </w:p>
    <w:p w14:paraId="7EA3A7FB" w14:textId="77777777" w:rsidR="002949C3" w:rsidRPr="002949C3" w:rsidRDefault="002949C3" w:rsidP="00E90690">
      <w:pPr>
        <w:spacing w:after="0" w:line="240" w:lineRule="auto"/>
        <w:rPr>
          <w:rFonts w:ascii="Times New Roman" w:hAnsi="Times New Roman" w:cs="Times New Roman"/>
        </w:rPr>
      </w:pPr>
    </w:p>
    <w:p w14:paraId="67705340" w14:textId="77777777" w:rsidR="00C9511E" w:rsidRDefault="00C9511E" w:rsidP="00E90690">
      <w:pPr>
        <w:spacing w:after="0" w:line="240" w:lineRule="auto"/>
        <w:rPr>
          <w:rFonts w:ascii="Times New Roman" w:hAnsi="Times New Roman" w:cs="Times New Roman"/>
          <w:b/>
        </w:rPr>
      </w:pPr>
    </w:p>
    <w:p w14:paraId="5B369CE2" w14:textId="4B917080" w:rsidR="002949C3" w:rsidRPr="0031423E" w:rsidRDefault="002949C3" w:rsidP="0054316E">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 xml:space="preserve">THỰC TẬP ĐỒ ÁN </w:t>
      </w:r>
      <w:r w:rsidR="004D3A22" w:rsidRPr="0031423E">
        <w:rPr>
          <w:rFonts w:ascii="Times New Roman" w:hAnsi="Times New Roman" w:cs="Times New Roman"/>
          <w:b/>
          <w:sz w:val="32"/>
          <w:szCs w:val="32"/>
        </w:rPr>
        <w:t>CƠ SỞ</w:t>
      </w:r>
      <w:r w:rsidRPr="0031423E">
        <w:rPr>
          <w:rFonts w:ascii="Times New Roman" w:hAnsi="Times New Roman" w:cs="Times New Roman"/>
          <w:b/>
          <w:sz w:val="32"/>
          <w:szCs w:val="32"/>
        </w:rPr>
        <w:t xml:space="preserve"> NGÀNH</w:t>
      </w:r>
    </w:p>
    <w:p w14:paraId="592D73C0" w14:textId="1E4529BF" w:rsidR="002949C3" w:rsidRPr="0031423E" w:rsidRDefault="0054316E" w:rsidP="0054316E">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002949C3" w:rsidRPr="0031423E">
        <w:rPr>
          <w:rFonts w:ascii="Times New Roman" w:hAnsi="Times New Roman" w:cs="Times New Roman"/>
          <w:b/>
          <w:sz w:val="32"/>
          <w:szCs w:val="32"/>
          <w:lang w:val="pl-PL"/>
        </w:rPr>
        <w:t>HỌC KỲ I, NĂM HỌC 202</w:t>
      </w:r>
      <w:r w:rsidR="00125875" w:rsidRPr="0031423E">
        <w:rPr>
          <w:rFonts w:ascii="Times New Roman" w:hAnsi="Times New Roman" w:cs="Times New Roman"/>
          <w:b/>
          <w:sz w:val="32"/>
          <w:szCs w:val="32"/>
          <w:lang w:val="pl-PL"/>
        </w:rPr>
        <w:t>5</w:t>
      </w:r>
      <w:r w:rsidR="002949C3" w:rsidRPr="0031423E">
        <w:rPr>
          <w:rFonts w:ascii="Times New Roman" w:hAnsi="Times New Roman" w:cs="Times New Roman"/>
          <w:b/>
          <w:sz w:val="32"/>
          <w:szCs w:val="32"/>
          <w:lang w:val="pl-PL"/>
        </w:rPr>
        <w:t>-202</w:t>
      </w:r>
      <w:r w:rsidR="00125875" w:rsidRPr="0031423E">
        <w:rPr>
          <w:rFonts w:ascii="Times New Roman" w:hAnsi="Times New Roman" w:cs="Times New Roman"/>
          <w:b/>
          <w:sz w:val="32"/>
          <w:szCs w:val="32"/>
          <w:lang w:val="pl-PL"/>
        </w:rPr>
        <w:t>6</w:t>
      </w:r>
    </w:p>
    <w:p w14:paraId="3FBE6AEF" w14:textId="77777777" w:rsidR="002949C3" w:rsidRPr="0031423E" w:rsidRDefault="002949C3" w:rsidP="00E90690">
      <w:pPr>
        <w:rPr>
          <w:rFonts w:ascii="Times New Roman" w:hAnsi="Times New Roman" w:cs="Times New Roman"/>
          <w:sz w:val="32"/>
          <w:szCs w:val="32"/>
          <w:lang w:val="pl-PL"/>
        </w:rPr>
      </w:pPr>
    </w:p>
    <w:p w14:paraId="6DAD9217" w14:textId="6D50621B" w:rsidR="00C9511E" w:rsidRDefault="00C9511E" w:rsidP="00E90690">
      <w:pPr>
        <w:rPr>
          <w:rFonts w:ascii="Times New Roman" w:hAnsi="Times New Roman" w:cs="Times New Roman"/>
          <w:lang w:val="pl-PL"/>
        </w:rPr>
      </w:pPr>
    </w:p>
    <w:p w14:paraId="3FD08F28" w14:textId="5AFA5C79" w:rsidR="0031423E" w:rsidRDefault="0031423E" w:rsidP="00E90690">
      <w:pPr>
        <w:rPr>
          <w:rFonts w:ascii="Times New Roman" w:hAnsi="Times New Roman" w:cs="Times New Roman"/>
          <w:lang w:val="pl-PL"/>
        </w:rPr>
      </w:pPr>
    </w:p>
    <w:p w14:paraId="51BA7E6D" w14:textId="77777777" w:rsidR="0031423E" w:rsidRPr="00EC1390" w:rsidRDefault="0031423E" w:rsidP="00E90690">
      <w:pPr>
        <w:rPr>
          <w:rFonts w:ascii="Times New Roman" w:hAnsi="Times New Roman" w:cs="Times New Roman"/>
          <w:lang w:val="pl-PL"/>
        </w:rPr>
      </w:pPr>
    </w:p>
    <w:p w14:paraId="0CDD9C88" w14:textId="64AF2836" w:rsidR="00C9511E" w:rsidRPr="00EC1390" w:rsidRDefault="00125875" w:rsidP="0031423E">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004D3A22" w:rsidRPr="00EC1390">
        <w:rPr>
          <w:b/>
          <w:sz w:val="40"/>
          <w:szCs w:val="40"/>
          <w:lang w:val="pl-PL"/>
        </w:rPr>
        <w:t>HỆ THỐNG HỌC VÀ ÔN LUYỆN KIẾN THỨC LỊCH SỬ CHO HỌC SINH THPT</w:t>
      </w:r>
    </w:p>
    <w:p w14:paraId="2CCABB1D" w14:textId="336535F0" w:rsidR="00C9511E" w:rsidRDefault="00C9511E" w:rsidP="00E90690">
      <w:pPr>
        <w:rPr>
          <w:rFonts w:ascii="Times New Roman" w:hAnsi="Times New Roman" w:cs="Times New Roman"/>
          <w:b/>
          <w:sz w:val="48"/>
          <w:szCs w:val="48"/>
          <w:lang w:val="pl-PL"/>
        </w:rPr>
      </w:pPr>
    </w:p>
    <w:p w14:paraId="4CD313D3" w14:textId="77777777" w:rsidR="0031423E" w:rsidRPr="00EC1390" w:rsidRDefault="0031423E" w:rsidP="00E90690">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2949C3" w:rsidRPr="00913E6D" w14:paraId="2760BADE" w14:textId="77777777" w:rsidTr="0031423E">
        <w:tc>
          <w:tcPr>
            <w:tcW w:w="4536" w:type="dxa"/>
          </w:tcPr>
          <w:p w14:paraId="787919BA"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8DCFEBD" w14:textId="77777777"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31257067" w14:textId="77777777" w:rsidR="002949C3" w:rsidRPr="00913E6D" w:rsidRDefault="002949C3" w:rsidP="00E90690">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0455EDCC" w14:textId="14B3D7A2"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w:t>
            </w:r>
            <w:r w:rsidR="001860CF" w:rsidRPr="00913E6D">
              <w:rPr>
                <w:rFonts w:ascii="Times New Roman" w:hAnsi="Times New Roman" w:cs="Times New Roman"/>
                <w:sz w:val="28"/>
                <w:szCs w:val="28"/>
                <w:lang w:val="pl-PL"/>
              </w:rPr>
              <w:t xml:space="preserve"> </w:t>
            </w:r>
            <w:r w:rsidR="004D3A22" w:rsidRPr="00913E6D">
              <w:rPr>
                <w:rFonts w:ascii="Times New Roman" w:hAnsi="Times New Roman" w:cs="Times New Roman"/>
                <w:sz w:val="28"/>
                <w:szCs w:val="28"/>
                <w:lang w:val="pl-PL"/>
              </w:rPr>
              <w:t>Trần Thị Thu Lan</w:t>
            </w:r>
          </w:p>
          <w:p w14:paraId="6F905E6F" w14:textId="2C964029" w:rsidR="002949C3" w:rsidRPr="00913E6D" w:rsidRDefault="002949C3" w:rsidP="0031423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w:t>
            </w:r>
            <w:r w:rsidR="00047489" w:rsidRPr="00913E6D">
              <w:rPr>
                <w:rFonts w:ascii="Times New Roman" w:hAnsi="Times New Roman" w:cs="Times New Roman"/>
                <w:sz w:val="28"/>
                <w:szCs w:val="28"/>
                <w:lang w:val="pl-PL"/>
              </w:rPr>
              <w:t>SSV: 11012</w:t>
            </w:r>
            <w:r w:rsidR="004D3A22" w:rsidRPr="00913E6D">
              <w:rPr>
                <w:rFonts w:ascii="Times New Roman" w:hAnsi="Times New Roman" w:cs="Times New Roman"/>
                <w:sz w:val="28"/>
                <w:szCs w:val="28"/>
                <w:lang w:val="pl-PL"/>
              </w:rPr>
              <w:t>3121</w:t>
            </w:r>
          </w:p>
          <w:p w14:paraId="1083B26D" w14:textId="6DF39265" w:rsidR="002949C3" w:rsidRPr="00913E6D" w:rsidRDefault="002949C3" w:rsidP="0031423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w:t>
            </w:r>
            <w:r w:rsidR="001860CF" w:rsidRPr="00913E6D">
              <w:rPr>
                <w:rFonts w:ascii="Times New Roman" w:hAnsi="Times New Roman" w:cs="Times New Roman"/>
                <w:sz w:val="28"/>
                <w:szCs w:val="28"/>
                <w:lang w:val="pl-PL"/>
              </w:rPr>
              <w:t xml:space="preserve"> D</w:t>
            </w:r>
            <w:r w:rsidR="00047489" w:rsidRPr="00913E6D">
              <w:rPr>
                <w:rFonts w:ascii="Times New Roman" w:hAnsi="Times New Roman" w:cs="Times New Roman"/>
                <w:sz w:val="28"/>
                <w:szCs w:val="28"/>
                <w:lang w:val="pl-PL"/>
              </w:rPr>
              <w:t>A2</w:t>
            </w:r>
            <w:r w:rsidR="004D3A22" w:rsidRPr="00913E6D">
              <w:rPr>
                <w:rFonts w:ascii="Times New Roman" w:hAnsi="Times New Roman" w:cs="Times New Roman"/>
                <w:sz w:val="28"/>
                <w:szCs w:val="28"/>
                <w:lang w:val="pl-PL"/>
              </w:rPr>
              <w:t>3</w:t>
            </w:r>
            <w:r w:rsidR="00047489" w:rsidRPr="00913E6D">
              <w:rPr>
                <w:rFonts w:ascii="Times New Roman" w:hAnsi="Times New Roman" w:cs="Times New Roman"/>
                <w:sz w:val="28"/>
                <w:szCs w:val="28"/>
                <w:lang w:val="pl-PL"/>
              </w:rPr>
              <w:t>TTC</w:t>
            </w:r>
          </w:p>
        </w:tc>
      </w:tr>
    </w:tbl>
    <w:p w14:paraId="44EDA420" w14:textId="77777777" w:rsidR="002949C3" w:rsidRPr="002949C3" w:rsidRDefault="002949C3" w:rsidP="00E90690">
      <w:pPr>
        <w:rPr>
          <w:rFonts w:ascii="Times New Roman" w:hAnsi="Times New Roman" w:cs="Times New Roman"/>
        </w:rPr>
      </w:pPr>
    </w:p>
    <w:p w14:paraId="7AA1280E" w14:textId="77777777" w:rsidR="00C9511E" w:rsidRDefault="00C9511E" w:rsidP="00E90690">
      <w:pPr>
        <w:rPr>
          <w:rFonts w:ascii="Times New Roman" w:hAnsi="Times New Roman" w:cs="Times New Roman"/>
          <w:b/>
          <w:i/>
        </w:rPr>
      </w:pPr>
    </w:p>
    <w:p w14:paraId="138AA497" w14:textId="77777777" w:rsidR="00C9511E" w:rsidRDefault="00C9511E" w:rsidP="00E90690">
      <w:pPr>
        <w:rPr>
          <w:rFonts w:ascii="Times New Roman" w:hAnsi="Times New Roman" w:cs="Times New Roman"/>
          <w:b/>
          <w:i/>
        </w:rPr>
      </w:pPr>
    </w:p>
    <w:p w14:paraId="6AD2322C" w14:textId="33B4FF3B" w:rsidR="002949C3" w:rsidRPr="00913E6D" w:rsidRDefault="00514F65" w:rsidP="0047354A">
      <w:pPr>
        <w:jc w:val="center"/>
        <w:rPr>
          <w:rFonts w:ascii="Times New Roman" w:hAnsi="Times New Roman" w:cs="Times New Roman"/>
          <w:b/>
          <w:sz w:val="30"/>
          <w:szCs w:val="30"/>
        </w:rPr>
      </w:pPr>
      <w:r w:rsidRPr="00913E6D">
        <w:rPr>
          <w:rFonts w:ascii="Times New Roman" w:hAnsi="Times New Roman" w:cs="Times New Roman"/>
          <w:b/>
          <w:sz w:val="30"/>
          <w:szCs w:val="30"/>
        </w:rPr>
        <w:t>Vĩnh Long</w:t>
      </w:r>
      <w:r w:rsidR="0031423E" w:rsidRPr="00913E6D">
        <w:rPr>
          <w:rFonts w:ascii="Times New Roman" w:hAnsi="Times New Roman" w:cs="Times New Roman"/>
          <w:b/>
          <w:sz w:val="30"/>
          <w:szCs w:val="30"/>
        </w:rPr>
        <w:t>, t</w:t>
      </w:r>
      <w:r w:rsidR="002949C3" w:rsidRPr="00913E6D">
        <w:rPr>
          <w:rFonts w:ascii="Times New Roman" w:hAnsi="Times New Roman" w:cs="Times New Roman"/>
          <w:b/>
          <w:sz w:val="30"/>
          <w:szCs w:val="30"/>
        </w:rPr>
        <w:t xml:space="preserve">háng </w:t>
      </w:r>
      <w:r w:rsidR="0031423E" w:rsidRPr="00913E6D">
        <w:rPr>
          <w:rFonts w:ascii="Times New Roman" w:hAnsi="Times New Roman" w:cs="Times New Roman"/>
          <w:b/>
          <w:sz w:val="30"/>
          <w:szCs w:val="30"/>
        </w:rPr>
        <w:t>0</w:t>
      </w:r>
      <w:r w:rsidR="00AC56EA" w:rsidRPr="00913E6D">
        <w:rPr>
          <w:rFonts w:ascii="Times New Roman" w:hAnsi="Times New Roman" w:cs="Times New Roman"/>
          <w:b/>
          <w:sz w:val="30"/>
          <w:szCs w:val="30"/>
        </w:rPr>
        <w:t>1</w:t>
      </w:r>
      <w:r w:rsidR="0031423E" w:rsidRPr="00913E6D">
        <w:rPr>
          <w:rFonts w:ascii="Times New Roman" w:hAnsi="Times New Roman" w:cs="Times New Roman"/>
          <w:b/>
          <w:sz w:val="30"/>
          <w:szCs w:val="30"/>
        </w:rPr>
        <w:t xml:space="preserve"> n</w:t>
      </w:r>
      <w:r w:rsidR="002949C3" w:rsidRPr="00913E6D">
        <w:rPr>
          <w:rFonts w:ascii="Times New Roman" w:hAnsi="Times New Roman" w:cs="Times New Roman"/>
          <w:b/>
          <w:sz w:val="30"/>
          <w:szCs w:val="30"/>
        </w:rPr>
        <w:t>ăm 202</w:t>
      </w:r>
      <w:r w:rsidR="0031423E" w:rsidRPr="00913E6D">
        <w:rPr>
          <w:rFonts w:ascii="Times New Roman" w:hAnsi="Times New Roman" w:cs="Times New Roman"/>
          <w:b/>
          <w:sz w:val="30"/>
          <w:szCs w:val="30"/>
        </w:rPr>
        <w:t>6</w:t>
      </w:r>
    </w:p>
    <w:p w14:paraId="0770D148" w14:textId="77777777" w:rsidR="00B31988" w:rsidRPr="0031423E" w:rsidRDefault="00B31988" w:rsidP="00B31988">
      <w:pPr>
        <w:pStyle w:val="BaoCao"/>
        <w:spacing w:before="0" w:after="0"/>
        <w:ind w:firstLine="0"/>
        <w:jc w:val="center"/>
        <w:rPr>
          <w:sz w:val="30"/>
          <w:szCs w:val="30"/>
        </w:rPr>
      </w:pPr>
      <w:r w:rsidRPr="0031423E">
        <w:rPr>
          <w:sz w:val="30"/>
          <w:szCs w:val="30"/>
        </w:rPr>
        <w:lastRenderedPageBreak/>
        <w:t>TRƯỜNG KỸ THUẬT VÀ CÔNG NGHỆ</w:t>
      </w:r>
    </w:p>
    <w:p w14:paraId="0E197A98" w14:textId="77777777" w:rsidR="00B31988" w:rsidRPr="0031423E" w:rsidRDefault="00B31988" w:rsidP="00B31988">
      <w:pPr>
        <w:spacing w:after="0" w:line="360" w:lineRule="auto"/>
        <w:jc w:val="center"/>
        <w:rPr>
          <w:rFonts w:ascii="Times New Roman" w:hAnsi="Times New Roman" w:cs="Times New Roman"/>
          <w:b/>
          <w:sz w:val="30"/>
          <w:szCs w:val="30"/>
        </w:rPr>
      </w:pPr>
      <w:r w:rsidRPr="0031423E">
        <w:rPr>
          <w:rFonts w:ascii="Times New Roman" w:hAnsi="Times New Roman" w:cs="Times New Roman"/>
          <w:b/>
          <w:sz w:val="30"/>
          <w:szCs w:val="30"/>
        </w:rPr>
        <w:t>KHOA CÔNG NGHỆ THÔNG TIN</w:t>
      </w:r>
    </w:p>
    <w:p w14:paraId="0280DEFB" w14:textId="77777777" w:rsidR="00B31988" w:rsidRDefault="00B31988" w:rsidP="00B31988">
      <w:pPr>
        <w:spacing w:after="0" w:line="240" w:lineRule="auto"/>
        <w:jc w:val="center"/>
        <w:rPr>
          <w:rFonts w:ascii="Times New Roman" w:hAnsi="Times New Roman" w:cs="Times New Roman"/>
        </w:rPr>
      </w:pPr>
    </w:p>
    <w:p w14:paraId="24F6FAC8" w14:textId="77777777" w:rsidR="00B31988" w:rsidRDefault="00B31988" w:rsidP="00B31988">
      <w:pPr>
        <w:spacing w:after="0" w:line="240" w:lineRule="auto"/>
        <w:rPr>
          <w:rFonts w:ascii="Times New Roman" w:hAnsi="Times New Roman" w:cs="Times New Roman"/>
        </w:rPr>
      </w:pPr>
    </w:p>
    <w:p w14:paraId="31FF9BF5" w14:textId="77777777" w:rsidR="00B31988" w:rsidRDefault="00B31988" w:rsidP="00B31988">
      <w:pPr>
        <w:spacing w:after="0" w:line="240" w:lineRule="auto"/>
        <w:rPr>
          <w:rFonts w:ascii="Times New Roman" w:hAnsi="Times New Roman" w:cs="Times New Roman"/>
        </w:rPr>
      </w:pPr>
    </w:p>
    <w:p w14:paraId="360ED38E" w14:textId="77777777" w:rsidR="00B31988" w:rsidRDefault="00B31988" w:rsidP="00B31988">
      <w:pPr>
        <w:pStyle w:val="BaoCao"/>
        <w:jc w:val="left"/>
      </w:pPr>
      <w:r>
        <w:t xml:space="preserve">                                             </w:t>
      </w:r>
      <w:r>
        <w:rPr>
          <w:noProof/>
          <w:bdr w:val="none" w:sz="0" w:space="0" w:color="auto" w:frame="1"/>
          <w:lang w:eastAsia="en-US"/>
        </w:rPr>
        <w:drawing>
          <wp:inline distT="0" distB="0" distL="0" distR="0" wp14:anchorId="6D91AD21" wp14:editId="4B2C9B7D">
            <wp:extent cx="914400" cy="895350"/>
            <wp:effectExtent l="0" t="0" r="0" b="0"/>
            <wp:docPr id="4" name="Picture 4" descr="https://lh7-rt.googleusercontent.com/docsz/AD_4nXekLn_Q-BWGxdj1wjSKR4jxMHw0pRS00rnnSrSCdTu3x99sW7sEiqHJGLHQUOhN82V1sVde8EM_LZmDCCpjXW423gxfGSiCFeta1PMpyHIuq0sGLUF4Fwr06qYC-eXP_Ub6Al7HpY9hpfxdrYosNGA?key=3A8_setGpQELsxDKL9OGt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kLn_Q-BWGxdj1wjSKR4jxMHw0pRS00rnnSrSCdTu3x99sW7sEiqHJGLHQUOhN82V1sVde8EM_LZmDCCpjXW423gxfGSiCFeta1PMpyHIuq0sGLUF4Fwr06qYC-eXP_Ub6Al7HpY9hpfxdrYosNGA?key=3A8_setGpQELsxDKL9OGtdL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5350"/>
                    </a:xfrm>
                    <a:prstGeom prst="rect">
                      <a:avLst/>
                    </a:prstGeom>
                    <a:noFill/>
                    <a:ln>
                      <a:noFill/>
                    </a:ln>
                  </pic:spPr>
                </pic:pic>
              </a:graphicData>
            </a:graphic>
          </wp:inline>
        </w:drawing>
      </w:r>
    </w:p>
    <w:p w14:paraId="71D6C859" w14:textId="77777777" w:rsidR="00B31988" w:rsidRPr="002949C3" w:rsidRDefault="00B31988" w:rsidP="00B31988">
      <w:pPr>
        <w:pStyle w:val="BaoCao"/>
        <w:jc w:val="left"/>
      </w:pPr>
    </w:p>
    <w:p w14:paraId="57D0EF66" w14:textId="77777777" w:rsidR="00B31988" w:rsidRPr="002949C3" w:rsidRDefault="00B31988" w:rsidP="00B31988">
      <w:pPr>
        <w:spacing w:after="0" w:line="240" w:lineRule="auto"/>
        <w:rPr>
          <w:rFonts w:ascii="Times New Roman" w:hAnsi="Times New Roman" w:cs="Times New Roman"/>
        </w:rPr>
      </w:pPr>
    </w:p>
    <w:p w14:paraId="057CF9A5" w14:textId="77777777" w:rsidR="00B31988" w:rsidRDefault="00B31988" w:rsidP="00B31988">
      <w:pPr>
        <w:spacing w:after="0" w:line="240" w:lineRule="auto"/>
        <w:rPr>
          <w:rFonts w:ascii="Times New Roman" w:hAnsi="Times New Roman" w:cs="Times New Roman"/>
          <w:b/>
        </w:rPr>
      </w:pPr>
    </w:p>
    <w:p w14:paraId="2681DD66" w14:textId="77777777" w:rsidR="00B31988" w:rsidRPr="0031423E" w:rsidRDefault="00B31988" w:rsidP="00B31988">
      <w:pPr>
        <w:spacing w:after="0" w:line="240" w:lineRule="auto"/>
        <w:ind w:left="2127"/>
        <w:jc w:val="both"/>
        <w:rPr>
          <w:rFonts w:ascii="Times New Roman" w:hAnsi="Times New Roman" w:cs="Times New Roman"/>
          <w:b/>
          <w:sz w:val="32"/>
          <w:szCs w:val="32"/>
        </w:rPr>
      </w:pPr>
      <w:r w:rsidRPr="0031423E">
        <w:rPr>
          <w:rFonts w:ascii="Times New Roman" w:hAnsi="Times New Roman" w:cs="Times New Roman"/>
          <w:b/>
          <w:sz w:val="32"/>
          <w:szCs w:val="32"/>
        </w:rPr>
        <w:t>THỰC TẬP ĐỒ ÁN CƠ SỞ NGÀNH</w:t>
      </w:r>
    </w:p>
    <w:p w14:paraId="5F175D35" w14:textId="77777777" w:rsidR="00B31988" w:rsidRPr="0031423E" w:rsidRDefault="00B31988" w:rsidP="00B31988">
      <w:pPr>
        <w:spacing w:after="0" w:line="240" w:lineRule="auto"/>
        <w:ind w:left="2127"/>
        <w:jc w:val="both"/>
        <w:rPr>
          <w:rFonts w:ascii="Times New Roman" w:hAnsi="Times New Roman" w:cs="Times New Roman"/>
          <w:b/>
          <w:sz w:val="32"/>
          <w:szCs w:val="32"/>
          <w:lang w:val="pl-PL"/>
        </w:rPr>
      </w:pPr>
      <w:r w:rsidRPr="0031423E">
        <w:rPr>
          <w:rFonts w:ascii="Times New Roman" w:hAnsi="Times New Roman" w:cs="Times New Roman"/>
          <w:b/>
          <w:sz w:val="32"/>
          <w:szCs w:val="32"/>
        </w:rPr>
        <w:t xml:space="preserve">   </w:t>
      </w:r>
      <w:r w:rsidRPr="0031423E">
        <w:rPr>
          <w:rFonts w:ascii="Times New Roman" w:hAnsi="Times New Roman" w:cs="Times New Roman"/>
          <w:b/>
          <w:sz w:val="32"/>
          <w:szCs w:val="32"/>
          <w:lang w:val="pl-PL"/>
        </w:rPr>
        <w:t>HỌC KỲ I, NĂM HỌC 2025-2026</w:t>
      </w:r>
    </w:p>
    <w:p w14:paraId="1E5F9B37" w14:textId="77777777" w:rsidR="00B31988" w:rsidRPr="0031423E" w:rsidRDefault="00B31988" w:rsidP="00B31988">
      <w:pPr>
        <w:rPr>
          <w:rFonts w:ascii="Times New Roman" w:hAnsi="Times New Roman" w:cs="Times New Roman"/>
          <w:sz w:val="32"/>
          <w:szCs w:val="32"/>
          <w:lang w:val="pl-PL"/>
        </w:rPr>
      </w:pPr>
    </w:p>
    <w:p w14:paraId="54D2421B" w14:textId="77777777" w:rsidR="00B31988" w:rsidRDefault="00B31988" w:rsidP="00B31988">
      <w:pPr>
        <w:rPr>
          <w:rFonts w:ascii="Times New Roman" w:hAnsi="Times New Roman" w:cs="Times New Roman"/>
          <w:lang w:val="pl-PL"/>
        </w:rPr>
      </w:pPr>
    </w:p>
    <w:p w14:paraId="213ED755" w14:textId="77777777" w:rsidR="00B31988" w:rsidRDefault="00B31988" w:rsidP="00B31988">
      <w:pPr>
        <w:rPr>
          <w:rFonts w:ascii="Times New Roman" w:hAnsi="Times New Roman" w:cs="Times New Roman"/>
          <w:lang w:val="pl-PL"/>
        </w:rPr>
      </w:pPr>
    </w:p>
    <w:p w14:paraId="02D7A356" w14:textId="77777777" w:rsidR="00B31988" w:rsidRPr="00EC1390" w:rsidRDefault="00B31988" w:rsidP="00B31988">
      <w:pPr>
        <w:rPr>
          <w:rFonts w:ascii="Times New Roman" w:hAnsi="Times New Roman" w:cs="Times New Roman"/>
          <w:lang w:val="pl-PL"/>
        </w:rPr>
      </w:pPr>
    </w:p>
    <w:p w14:paraId="25A1CA59" w14:textId="77777777" w:rsidR="00B31988" w:rsidRPr="00EC1390" w:rsidRDefault="00B31988" w:rsidP="00B31988">
      <w:pPr>
        <w:spacing w:after="0" w:line="360" w:lineRule="auto"/>
        <w:jc w:val="center"/>
        <w:rPr>
          <w:rFonts w:hint="eastAsia"/>
          <w:b/>
          <w:sz w:val="40"/>
          <w:szCs w:val="40"/>
          <w:lang w:val="pl-PL"/>
        </w:rPr>
      </w:pPr>
      <w:r w:rsidRPr="00EC1390">
        <w:rPr>
          <w:rFonts w:hint="eastAsia"/>
          <w:b/>
          <w:sz w:val="40"/>
          <w:szCs w:val="40"/>
          <w:lang w:val="pl-PL"/>
        </w:rPr>
        <w:t>PHÁT TRI</w:t>
      </w:r>
      <w:r w:rsidRPr="00EC1390">
        <w:rPr>
          <w:b/>
          <w:sz w:val="40"/>
          <w:szCs w:val="40"/>
          <w:lang w:val="pl-PL"/>
        </w:rPr>
        <w:t>Ể</w:t>
      </w:r>
      <w:r w:rsidRPr="00EC1390">
        <w:rPr>
          <w:rFonts w:hint="eastAsia"/>
          <w:b/>
          <w:sz w:val="40"/>
          <w:szCs w:val="40"/>
          <w:lang w:val="pl-PL"/>
        </w:rPr>
        <w:t xml:space="preserve">N </w:t>
      </w:r>
      <w:r w:rsidRPr="00EC1390">
        <w:rPr>
          <w:b/>
          <w:sz w:val="40"/>
          <w:szCs w:val="40"/>
          <w:lang w:val="pl-PL"/>
        </w:rPr>
        <w:t>HỆ THỐNG HỌC VÀ ÔN LUYỆN KIẾN THỨC LỊCH SỬ CHO HỌC SINH THPT</w:t>
      </w:r>
    </w:p>
    <w:p w14:paraId="4ADC8356" w14:textId="77777777" w:rsidR="00B31988" w:rsidRDefault="00B31988" w:rsidP="00B31988">
      <w:pPr>
        <w:rPr>
          <w:rFonts w:ascii="Times New Roman" w:hAnsi="Times New Roman" w:cs="Times New Roman"/>
          <w:b/>
          <w:sz w:val="48"/>
          <w:szCs w:val="48"/>
          <w:lang w:val="pl-PL"/>
        </w:rPr>
      </w:pPr>
    </w:p>
    <w:p w14:paraId="08A76445" w14:textId="77777777" w:rsidR="00B31988" w:rsidRPr="00EC1390" w:rsidRDefault="00B31988" w:rsidP="00B31988">
      <w:pPr>
        <w:rPr>
          <w:rFonts w:ascii="Times New Roman" w:hAnsi="Times New Roman" w:cs="Times New Roman"/>
          <w:b/>
          <w:sz w:val="48"/>
          <w:szCs w:val="48"/>
          <w:lang w:val="pl-PL"/>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B31988" w:rsidRPr="00913E6D" w14:paraId="6F567584" w14:textId="77777777" w:rsidTr="00F36BAE">
        <w:tc>
          <w:tcPr>
            <w:tcW w:w="4536" w:type="dxa"/>
          </w:tcPr>
          <w:p w14:paraId="18BE5F5E" w14:textId="77777777" w:rsidR="00B31988" w:rsidRPr="00913E6D" w:rsidRDefault="00B31988" w:rsidP="00F36BAE">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Giáo viên hướng dẫn</w:t>
            </w:r>
          </w:p>
          <w:p w14:paraId="5A5D6ABE"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ThS. Nguyễn Ngọc Đan Thanh</w:t>
            </w:r>
          </w:p>
        </w:tc>
        <w:tc>
          <w:tcPr>
            <w:tcW w:w="4105" w:type="dxa"/>
          </w:tcPr>
          <w:p w14:paraId="4CD4F3CF" w14:textId="77777777" w:rsidR="00B31988" w:rsidRPr="00913E6D" w:rsidRDefault="00B31988" w:rsidP="00F36BAE">
            <w:pPr>
              <w:spacing w:line="360" w:lineRule="auto"/>
              <w:rPr>
                <w:rFonts w:ascii="Times New Roman" w:hAnsi="Times New Roman" w:cs="Times New Roman"/>
                <w:i/>
                <w:sz w:val="28"/>
                <w:szCs w:val="28"/>
                <w:lang w:val="pl-PL"/>
              </w:rPr>
            </w:pPr>
            <w:r w:rsidRPr="00913E6D">
              <w:rPr>
                <w:rFonts w:ascii="Times New Roman" w:hAnsi="Times New Roman" w:cs="Times New Roman"/>
                <w:i/>
                <w:sz w:val="28"/>
                <w:szCs w:val="28"/>
                <w:lang w:val="pl-PL"/>
              </w:rPr>
              <w:t>Sinh viên thực hiện:</w:t>
            </w:r>
          </w:p>
          <w:p w14:paraId="209A1E8C"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Họ tên: Trần Thị Thu Lan</w:t>
            </w:r>
          </w:p>
          <w:p w14:paraId="5392AC3D" w14:textId="77777777" w:rsidR="00B31988" w:rsidRPr="00913E6D" w:rsidRDefault="00B31988" w:rsidP="00F36BAE">
            <w:pPr>
              <w:spacing w:line="360" w:lineRule="auto"/>
              <w:ind w:firstLine="319"/>
              <w:rPr>
                <w:rFonts w:ascii="Times New Roman" w:hAnsi="Times New Roman" w:cs="Times New Roman"/>
                <w:sz w:val="28"/>
                <w:szCs w:val="28"/>
                <w:lang w:val="pl-PL"/>
              </w:rPr>
            </w:pPr>
            <w:r w:rsidRPr="00913E6D">
              <w:rPr>
                <w:rFonts w:ascii="Times New Roman" w:hAnsi="Times New Roman" w:cs="Times New Roman"/>
                <w:sz w:val="28"/>
                <w:szCs w:val="28"/>
                <w:lang w:val="pl-PL"/>
              </w:rPr>
              <w:t>MSSV: 110123121</w:t>
            </w:r>
          </w:p>
          <w:p w14:paraId="3CE66FA9" w14:textId="77777777" w:rsidR="00B31988" w:rsidRPr="00913E6D" w:rsidRDefault="00B31988" w:rsidP="00F36BAE">
            <w:pPr>
              <w:spacing w:line="360" w:lineRule="auto"/>
              <w:ind w:firstLine="319"/>
              <w:rPr>
                <w:rFonts w:ascii="Times New Roman" w:hAnsi="Times New Roman" w:cs="Times New Roman"/>
                <w:sz w:val="28"/>
                <w:szCs w:val="28"/>
              </w:rPr>
            </w:pPr>
            <w:r w:rsidRPr="00913E6D">
              <w:rPr>
                <w:rFonts w:ascii="Times New Roman" w:hAnsi="Times New Roman" w:cs="Times New Roman"/>
                <w:sz w:val="28"/>
                <w:szCs w:val="28"/>
                <w:lang w:val="pl-PL"/>
              </w:rPr>
              <w:t>Lớp: DA23TTC</w:t>
            </w:r>
          </w:p>
        </w:tc>
      </w:tr>
    </w:tbl>
    <w:p w14:paraId="62E741F6" w14:textId="77777777" w:rsidR="00B31988" w:rsidRPr="002949C3" w:rsidRDefault="00B31988" w:rsidP="00B31988">
      <w:pPr>
        <w:rPr>
          <w:rFonts w:ascii="Times New Roman" w:hAnsi="Times New Roman" w:cs="Times New Roman"/>
        </w:rPr>
      </w:pPr>
    </w:p>
    <w:p w14:paraId="5CDA61B1" w14:textId="77777777" w:rsidR="00B31988" w:rsidRDefault="00B31988" w:rsidP="00B31988">
      <w:pPr>
        <w:rPr>
          <w:rFonts w:ascii="Times New Roman" w:hAnsi="Times New Roman" w:cs="Times New Roman"/>
          <w:b/>
          <w:i/>
        </w:rPr>
      </w:pPr>
    </w:p>
    <w:p w14:paraId="40E2AFA6" w14:textId="77777777" w:rsidR="00B31988" w:rsidRDefault="00B31988" w:rsidP="00B31988">
      <w:pPr>
        <w:rPr>
          <w:rFonts w:ascii="Times New Roman" w:hAnsi="Times New Roman" w:cs="Times New Roman"/>
          <w:b/>
          <w:i/>
        </w:rPr>
      </w:pPr>
    </w:p>
    <w:p w14:paraId="5A5C56C3" w14:textId="28634BC1" w:rsidR="0031423E" w:rsidRDefault="00B31988" w:rsidP="00B31988">
      <w:pPr>
        <w:jc w:val="center"/>
        <w:rPr>
          <w:rFonts w:ascii="Times New Roman" w:hAnsi="Times New Roman" w:cs="Times New Roman"/>
          <w:b/>
          <w:i/>
        </w:rPr>
        <w:sectPr w:rsidR="0031423E" w:rsidSect="0031423E">
          <w:type w:val="continuous"/>
          <w:pgSz w:w="11907" w:h="16840" w:code="9"/>
          <w:pgMar w:top="1134" w:right="1134" w:bottom="1134" w:left="1985" w:header="1140" w:footer="1140" w:gutter="0"/>
          <w:pgBorders>
            <w:top w:val="twistedLines1" w:sz="18" w:space="4" w:color="auto"/>
            <w:left w:val="twistedLines1" w:sz="18" w:space="4" w:color="auto"/>
            <w:bottom w:val="twistedLines1" w:sz="18" w:space="4" w:color="auto"/>
            <w:right w:val="twistedLines1" w:sz="18" w:space="4" w:color="auto"/>
          </w:pgBorders>
          <w:cols w:space="720"/>
          <w:docGrid w:linePitch="360"/>
        </w:sectPr>
      </w:pPr>
      <w:r w:rsidRPr="00913E6D">
        <w:rPr>
          <w:rFonts w:ascii="Times New Roman" w:hAnsi="Times New Roman" w:cs="Times New Roman"/>
          <w:b/>
          <w:sz w:val="30"/>
          <w:szCs w:val="30"/>
        </w:rPr>
        <w:t>Vĩnh Long, tháng 01 năm 2026</w:t>
      </w:r>
    </w:p>
    <w:p w14:paraId="6CEAD383" w14:textId="77777777" w:rsidR="008674E4" w:rsidRDefault="008674E4" w:rsidP="00E90690">
      <w:pPr>
        <w:rPr>
          <w:rFonts w:hint="eastAsia"/>
        </w:rPr>
        <w:sectPr w:rsidR="008674E4" w:rsidSect="00847B01">
          <w:type w:val="continuous"/>
          <w:pgSz w:w="11907" w:h="16840" w:code="9"/>
          <w:pgMar w:top="1134" w:right="851" w:bottom="1134" w:left="1985" w:header="1134" w:footer="1134" w:gutter="0"/>
          <w:cols w:space="720"/>
          <w:docGrid w:linePitch="360"/>
        </w:sectPr>
      </w:pPr>
    </w:p>
    <w:p w14:paraId="601733D5" w14:textId="489B5547" w:rsidR="0054316E" w:rsidRDefault="008674E4" w:rsidP="00EA08D9">
      <w:pPr>
        <w:pStyle w:val="TieuDe"/>
      </w:pPr>
      <w:bookmarkStart w:id="0" w:name="_Toc186531721"/>
      <w:bookmarkStart w:id="1" w:name="_Toc186994884"/>
      <w:bookmarkStart w:id="2" w:name="_Toc187215588"/>
      <w:bookmarkStart w:id="3" w:name="_Toc218508522"/>
      <w:r w:rsidRPr="00261ADC">
        <w:lastRenderedPageBreak/>
        <w:t>NHẬN X</w:t>
      </w:r>
      <w:r w:rsidRPr="00261ADC">
        <w:rPr>
          <w:rFonts w:hint="eastAsia"/>
        </w:rPr>
        <w:t>É</w:t>
      </w:r>
      <w:r w:rsidRPr="00261ADC">
        <w:t>T CỦA GI</w:t>
      </w:r>
      <w:r w:rsidRPr="00261ADC">
        <w:rPr>
          <w:rFonts w:hint="eastAsia"/>
        </w:rPr>
        <w:t>Á</w:t>
      </w:r>
      <w:r w:rsidRPr="00261ADC">
        <w:t>O VI</w:t>
      </w:r>
      <w:r w:rsidRPr="00261ADC">
        <w:rPr>
          <w:rFonts w:hint="eastAsia"/>
        </w:rPr>
        <w:t>Ê</w:t>
      </w:r>
      <w:r w:rsidRPr="00261ADC">
        <w:t>N H</w:t>
      </w:r>
      <w:r w:rsidRPr="00261ADC">
        <w:rPr>
          <w:rFonts w:hint="cs"/>
        </w:rPr>
        <w:t>Ư</w:t>
      </w:r>
      <w:r w:rsidRPr="00261ADC">
        <w:t xml:space="preserve">ỚNG </w:t>
      </w:r>
      <w:bookmarkEnd w:id="0"/>
      <w:bookmarkEnd w:id="1"/>
      <w:bookmarkEnd w:id="2"/>
      <w:r w:rsidR="00141772">
        <w:t>DẪN</w:t>
      </w:r>
      <w:bookmarkEnd w:id="3"/>
    </w:p>
    <w:p w14:paraId="3C19DEB7" w14:textId="3D833507"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p>
    <w:p w14:paraId="03B14229" w14:textId="6BF4280D"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4243DD3C" w14:textId="77777777" w:rsidR="00261ADC" w:rsidRDefault="00261ADC" w:rsidP="00261ADC">
      <w:pPr>
        <w:tabs>
          <w:tab w:val="right" w:pos="8788"/>
        </w:tabs>
        <w:ind w:left="4111"/>
        <w:jc w:val="center"/>
        <w:rPr>
          <w:rFonts w:hint="eastAsia"/>
          <w:b/>
          <w:bCs/>
        </w:rPr>
      </w:pPr>
      <w:r>
        <w:rPr>
          <w:b/>
          <w:bCs/>
        </w:rPr>
        <w:t>Giáo viên hướng dẫn</w:t>
      </w:r>
    </w:p>
    <w:p w14:paraId="408B256E" w14:textId="77777777" w:rsidR="00261ADC" w:rsidRDefault="00261ADC" w:rsidP="00261ADC">
      <w:pPr>
        <w:tabs>
          <w:tab w:val="right" w:pos="8788"/>
        </w:tabs>
        <w:ind w:left="4111"/>
        <w:jc w:val="center"/>
        <w:rPr>
          <w:rFonts w:hint="eastAsia"/>
          <w:i/>
          <w:iCs/>
        </w:rPr>
      </w:pPr>
      <w:r>
        <w:rPr>
          <w:i/>
          <w:iCs/>
        </w:rPr>
        <w:t>(Ký và ghi rõ họ tên)</w:t>
      </w:r>
    </w:p>
    <w:p w14:paraId="6A701086" w14:textId="77777777" w:rsidR="00261ADC" w:rsidRDefault="00261ADC" w:rsidP="00EA08D9">
      <w:pPr>
        <w:rPr>
          <w:rFonts w:hint="eastAsia"/>
          <w:b/>
          <w:bCs/>
        </w:rPr>
      </w:pPr>
    </w:p>
    <w:p w14:paraId="369FFBC4" w14:textId="7282591E" w:rsidR="00261ADC" w:rsidRDefault="00261ADC" w:rsidP="00EA08D9">
      <w:pPr>
        <w:pStyle w:val="TieuDe"/>
      </w:pPr>
      <w:bookmarkStart w:id="4" w:name="_Toc218508523"/>
      <w:r>
        <w:lastRenderedPageBreak/>
        <w:t>NHẬN XÉT CỦA THÀNH VIÊN HỘI ĐỒNG</w:t>
      </w:r>
      <w:bookmarkEnd w:id="4"/>
    </w:p>
    <w:p w14:paraId="30DCB588" w14:textId="005F81CC" w:rsidR="00040BC0" w:rsidRDefault="00040BC0" w:rsidP="00040BC0">
      <w:pPr>
        <w:tabs>
          <w:tab w:val="right" w:leader="dot" w:pos="9072"/>
        </w:tabs>
        <w:spacing w:after="0" w:line="360" w:lineRule="auto"/>
        <w:rPr>
          <w:rFonts w:hint="eastAsia"/>
        </w:rPr>
      </w:pPr>
      <w:r>
        <w:tab/>
      </w:r>
      <w:r>
        <w:tab/>
      </w:r>
      <w:r>
        <w:tab/>
      </w:r>
      <w:r>
        <w:tab/>
      </w:r>
      <w:r>
        <w:tab/>
      </w:r>
      <w:r>
        <w:tab/>
      </w:r>
      <w:r>
        <w:tab/>
      </w:r>
      <w:r>
        <w:tab/>
      </w:r>
      <w:r>
        <w:tab/>
      </w:r>
      <w:r>
        <w:tab/>
      </w:r>
      <w:r>
        <w:tab/>
      </w:r>
      <w:r>
        <w:tab/>
      </w:r>
      <w:r>
        <w:tab/>
      </w:r>
      <w:r>
        <w:tab/>
      </w:r>
      <w:r>
        <w:tab/>
      </w:r>
      <w:r>
        <w:tab/>
      </w:r>
      <w:r>
        <w:tab/>
      </w:r>
      <w:r>
        <w:tab/>
      </w:r>
      <w:r>
        <w:tab/>
      </w:r>
      <w:r>
        <w:tab/>
      </w:r>
      <w:r>
        <w:tab/>
      </w:r>
      <w:r>
        <w:tab/>
      </w:r>
      <w:r>
        <w:tab/>
      </w:r>
    </w:p>
    <w:p w14:paraId="14953A40" w14:textId="2473549E" w:rsidR="00261ADC" w:rsidRDefault="00261ADC" w:rsidP="00261ADC">
      <w:pPr>
        <w:tabs>
          <w:tab w:val="right" w:pos="8788"/>
        </w:tabs>
        <w:ind w:left="4111"/>
        <w:jc w:val="center"/>
        <w:rPr>
          <w:rFonts w:hint="eastAsia"/>
          <w:i/>
          <w:iCs/>
        </w:rPr>
      </w:pPr>
      <w:r>
        <w:rPr>
          <w:i/>
          <w:iCs/>
        </w:rPr>
        <w:t>Vĩnh Long, ngày … tháng … năm 202</w:t>
      </w:r>
      <w:r w:rsidR="00B31988">
        <w:rPr>
          <w:i/>
          <w:iCs/>
        </w:rPr>
        <w:t>6</w:t>
      </w:r>
    </w:p>
    <w:p w14:paraId="3BE859A7" w14:textId="77777777" w:rsidR="00261ADC" w:rsidRDefault="00261ADC" w:rsidP="00261ADC">
      <w:pPr>
        <w:tabs>
          <w:tab w:val="right" w:pos="8788"/>
        </w:tabs>
        <w:ind w:left="4111"/>
        <w:jc w:val="center"/>
        <w:rPr>
          <w:rFonts w:hint="eastAsia"/>
          <w:b/>
          <w:bCs/>
        </w:rPr>
      </w:pPr>
      <w:r>
        <w:rPr>
          <w:b/>
          <w:bCs/>
        </w:rPr>
        <w:t>Thành viên hội đồng</w:t>
      </w:r>
    </w:p>
    <w:p w14:paraId="5BC4428B" w14:textId="77777777" w:rsidR="00261ADC" w:rsidRDefault="00261ADC" w:rsidP="00261ADC">
      <w:pPr>
        <w:tabs>
          <w:tab w:val="right" w:pos="8788"/>
        </w:tabs>
        <w:ind w:left="4111"/>
        <w:jc w:val="center"/>
        <w:rPr>
          <w:rFonts w:hint="eastAsia"/>
          <w:i/>
          <w:iCs/>
        </w:rPr>
      </w:pPr>
      <w:r>
        <w:rPr>
          <w:i/>
          <w:iCs/>
        </w:rPr>
        <w:t>(Ký và ghi rõ họ tên)</w:t>
      </w:r>
    </w:p>
    <w:p w14:paraId="554A0B02" w14:textId="77777777" w:rsidR="00261ADC" w:rsidRDefault="00261ADC" w:rsidP="0054316E">
      <w:pPr>
        <w:jc w:val="both"/>
        <w:rPr>
          <w:rFonts w:hint="eastAsia"/>
        </w:rPr>
      </w:pPr>
    </w:p>
    <w:p w14:paraId="0879C22F" w14:textId="6CB2D704" w:rsidR="008674E4" w:rsidRDefault="008674E4" w:rsidP="00E90690">
      <w:pPr>
        <w:rPr>
          <w:rFonts w:hint="eastAsia"/>
          <w:b/>
        </w:rPr>
      </w:pPr>
    </w:p>
    <w:p w14:paraId="421B3853" w14:textId="77777777" w:rsidR="008674E4" w:rsidRPr="00261ADC" w:rsidRDefault="008A3057" w:rsidP="00EA08D9">
      <w:pPr>
        <w:pStyle w:val="TieuDe"/>
      </w:pPr>
      <w:bookmarkStart w:id="5" w:name="_Toc186994885"/>
      <w:bookmarkStart w:id="6" w:name="_Toc187215589"/>
      <w:bookmarkStart w:id="7" w:name="_Toc218508524"/>
      <w:r w:rsidRPr="00261ADC">
        <w:lastRenderedPageBreak/>
        <w:t>LỜI CẢM ƠN</w:t>
      </w:r>
      <w:bookmarkEnd w:id="5"/>
      <w:bookmarkEnd w:id="6"/>
      <w:bookmarkEnd w:id="7"/>
    </w:p>
    <w:p w14:paraId="25A4BCFC" w14:textId="0597E5B5" w:rsidR="003A633A" w:rsidRDefault="003A633A" w:rsidP="003A633A">
      <w:pPr>
        <w:pStyle w:val="NoiDung"/>
      </w:pPr>
      <w:r>
        <w:t xml:space="preserve">Lời </w:t>
      </w:r>
      <w:r>
        <w:rPr>
          <w:rFonts w:hint="cs"/>
        </w:rPr>
        <w:t>đ</w:t>
      </w:r>
      <w:r>
        <w:t>ầu ti</w:t>
      </w:r>
      <w:r>
        <w:rPr>
          <w:rFonts w:hint="eastAsia"/>
        </w:rPr>
        <w:t>ê</w:t>
      </w:r>
      <w:r>
        <w:t>n, em xin tr</w:t>
      </w:r>
      <w:r>
        <w:rPr>
          <w:rFonts w:hint="eastAsia"/>
        </w:rPr>
        <w:t>â</w:t>
      </w:r>
      <w:r>
        <w:t xml:space="preserve">n trọng gửi lời cảm </w:t>
      </w:r>
      <w:r>
        <w:rPr>
          <w:rFonts w:hint="cs"/>
        </w:rPr>
        <w:t>ơ</w:t>
      </w:r>
      <w:r>
        <w:t>n ch</w:t>
      </w:r>
      <w:r>
        <w:rPr>
          <w:rFonts w:hint="eastAsia"/>
        </w:rPr>
        <w:t>â</w:t>
      </w:r>
      <w:r>
        <w:t>n th</w:t>
      </w:r>
      <w:r>
        <w:rPr>
          <w:rFonts w:hint="eastAsia"/>
        </w:rPr>
        <w:t>à</w:t>
      </w:r>
      <w:r>
        <w:t>nh v</w:t>
      </w:r>
      <w:r>
        <w:rPr>
          <w:rFonts w:hint="eastAsia"/>
        </w:rPr>
        <w:t>à</w:t>
      </w:r>
      <w:r>
        <w:t xml:space="preserve"> s</w:t>
      </w:r>
      <w:r>
        <w:rPr>
          <w:rFonts w:hint="eastAsia"/>
        </w:rPr>
        <w:t>â</w:t>
      </w:r>
      <w:r>
        <w:t xml:space="preserve">u sắc </w:t>
      </w:r>
      <w:r>
        <w:rPr>
          <w:rFonts w:hint="cs"/>
        </w:rPr>
        <w:t>đ</w:t>
      </w:r>
      <w:r>
        <w:t xml:space="preserve">ến cô </w:t>
      </w:r>
      <w:r w:rsidRPr="003A633A">
        <w:rPr>
          <w:rFonts w:cs="Times New Roman"/>
        </w:rPr>
        <w:t>Nguyễn Ngọc Đan Thanh</w:t>
      </w:r>
      <w:r>
        <w:t xml:space="preserve"> </w:t>
      </w:r>
      <w:r>
        <w:rPr>
          <w:rFonts w:hint="eastAsia"/>
        </w:rPr>
        <w:t>–</w:t>
      </w:r>
      <w:r>
        <w:t xml:space="preserve"> giảng vi</w:t>
      </w:r>
      <w:r>
        <w:rPr>
          <w:rFonts w:hint="eastAsia"/>
        </w:rPr>
        <w:t>ê</w:t>
      </w:r>
      <w:r>
        <w:t xml:space="preserve">n </w:t>
      </w:r>
      <w:r>
        <w:rPr>
          <w:rFonts w:hint="cs"/>
        </w:rPr>
        <w:t>đ</w:t>
      </w:r>
      <w:r>
        <w:rPr>
          <w:rFonts w:hint="eastAsia"/>
        </w:rPr>
        <w:t>ã</w:t>
      </w:r>
      <w:r>
        <w:t xml:space="preserve"> trực tiếp h</w:t>
      </w:r>
      <w:r>
        <w:rPr>
          <w:rFonts w:hint="cs"/>
        </w:rPr>
        <w:t>ư</w:t>
      </w:r>
      <w:r>
        <w:t>ớng dẫn em trong suốt qu</w:t>
      </w:r>
      <w:r>
        <w:rPr>
          <w:rFonts w:hint="eastAsia"/>
        </w:rPr>
        <w:t>á</w:t>
      </w:r>
      <w:r>
        <w:t xml:space="preserve"> tr</w:t>
      </w:r>
      <w:r>
        <w:rPr>
          <w:rFonts w:hint="eastAsia"/>
        </w:rPr>
        <w:t>ì</w:t>
      </w:r>
      <w:r>
        <w:t>nh th</w:t>
      </w:r>
      <w:r w:rsidR="00132485">
        <w:t>ực</w:t>
      </w:r>
      <w:r>
        <w:t xml:space="preserve"> hiện </w:t>
      </w:r>
      <w:r>
        <w:rPr>
          <w:rFonts w:hint="cs"/>
        </w:rPr>
        <w:t>đ</w:t>
      </w:r>
      <w:r>
        <w:t xml:space="preserve">ồ </w:t>
      </w:r>
      <w:r>
        <w:rPr>
          <w:rFonts w:hint="eastAsia"/>
        </w:rPr>
        <w:t>á</w:t>
      </w:r>
      <w:r>
        <w:t>n. Cô l</w:t>
      </w:r>
      <w:r>
        <w:rPr>
          <w:rFonts w:hint="eastAsia"/>
        </w:rPr>
        <w:t>à</w:t>
      </w:r>
      <w:r>
        <w:t xml:space="preserve"> ng</w:t>
      </w:r>
      <w:r>
        <w:rPr>
          <w:rFonts w:hint="cs"/>
        </w:rPr>
        <w:t>ư</w:t>
      </w:r>
      <w:r>
        <w:t xml:space="preserve">ời </w:t>
      </w:r>
      <w:r>
        <w:rPr>
          <w:rFonts w:hint="cs"/>
        </w:rPr>
        <w:t>đ</w:t>
      </w:r>
      <w:r>
        <w:rPr>
          <w:rFonts w:hint="eastAsia"/>
        </w:rPr>
        <w:t>ã</w:t>
      </w:r>
      <w:r>
        <w:t xml:space="preserve"> tận t</w:t>
      </w:r>
      <w:r>
        <w:rPr>
          <w:rFonts w:hint="eastAsia"/>
        </w:rPr>
        <w:t>ì</w:t>
      </w:r>
      <w:r>
        <w:t>nh chỉ dẫn, hỗ trợ cho em trong suốt qu</w:t>
      </w:r>
      <w:r>
        <w:rPr>
          <w:rFonts w:hint="eastAsia"/>
        </w:rPr>
        <w:t>á</w:t>
      </w:r>
      <w:r>
        <w:t xml:space="preserve"> tr</w:t>
      </w:r>
      <w:r>
        <w:rPr>
          <w:rFonts w:hint="eastAsia"/>
        </w:rPr>
        <w:t>ì</w:t>
      </w:r>
      <w:r>
        <w:t>nh học tập cũng nh</w:t>
      </w:r>
      <w:r>
        <w:rPr>
          <w:rFonts w:hint="cs"/>
        </w:rPr>
        <w:t>ư</w:t>
      </w:r>
      <w:r>
        <w:t xml:space="preserve"> thực hiện </w:t>
      </w:r>
      <w:r>
        <w:rPr>
          <w:rFonts w:hint="cs"/>
        </w:rPr>
        <w:t>đ</w:t>
      </w:r>
      <w:r>
        <w:t>ề t</w:t>
      </w:r>
      <w:r>
        <w:rPr>
          <w:rFonts w:hint="eastAsia"/>
        </w:rPr>
        <w:t>à</w:t>
      </w:r>
      <w:r>
        <w:t>i.</w:t>
      </w:r>
    </w:p>
    <w:p w14:paraId="3BF2C8CB" w14:textId="7223C509" w:rsidR="003A633A" w:rsidRDefault="003A633A" w:rsidP="003A633A">
      <w:pPr>
        <w:pStyle w:val="NoiDung"/>
      </w:pPr>
      <w:r>
        <w:t>Sau thời gian học tập v</w:t>
      </w:r>
      <w:r>
        <w:rPr>
          <w:rFonts w:hint="eastAsia"/>
        </w:rPr>
        <w:t>à</w:t>
      </w:r>
      <w:r>
        <w:t xml:space="preserve"> tiếp thu c</w:t>
      </w:r>
      <w:r>
        <w:rPr>
          <w:rFonts w:hint="eastAsia"/>
        </w:rPr>
        <w:t>á</w:t>
      </w:r>
      <w:r>
        <w:t>c kiến thức chuy</w:t>
      </w:r>
      <w:r>
        <w:rPr>
          <w:rFonts w:hint="eastAsia"/>
        </w:rPr>
        <w:t>ê</w:t>
      </w:r>
      <w:r>
        <w:t>n m</w:t>
      </w:r>
      <w:r>
        <w:rPr>
          <w:rFonts w:hint="eastAsia"/>
        </w:rPr>
        <w:t>ô</w:t>
      </w:r>
      <w:r>
        <w:t>n từ những m</w:t>
      </w:r>
      <w:r>
        <w:rPr>
          <w:rFonts w:hint="eastAsia"/>
        </w:rPr>
        <w:t>ô</w:t>
      </w:r>
      <w:r>
        <w:t>n học c</w:t>
      </w:r>
      <w:r>
        <w:rPr>
          <w:rFonts w:hint="cs"/>
        </w:rPr>
        <w:t>ơ</w:t>
      </w:r>
      <w:r>
        <w:t xml:space="preserve"> sở, c</w:t>
      </w:r>
      <w:r>
        <w:rPr>
          <w:rFonts w:hint="eastAsia"/>
        </w:rPr>
        <w:t>ù</w:t>
      </w:r>
      <w:r>
        <w:t>ng với việc thực h</w:t>
      </w:r>
      <w:r>
        <w:rPr>
          <w:rFonts w:hint="eastAsia"/>
        </w:rPr>
        <w:t>à</w:t>
      </w:r>
      <w:r>
        <w:t>nh c</w:t>
      </w:r>
      <w:r>
        <w:rPr>
          <w:rFonts w:hint="eastAsia"/>
        </w:rPr>
        <w:t>á</w:t>
      </w:r>
      <w:r>
        <w:t xml:space="preserve">c kiến thức nền tảng </w:t>
      </w:r>
      <w:r>
        <w:rPr>
          <w:rFonts w:hint="cs"/>
        </w:rPr>
        <w:t>đ</w:t>
      </w:r>
      <w:r>
        <w:rPr>
          <w:rFonts w:hint="eastAsia"/>
        </w:rPr>
        <w:t>ã</w:t>
      </w:r>
      <w:r>
        <w:t xml:space="preserve"> </w:t>
      </w:r>
      <w:r>
        <w:rPr>
          <w:rFonts w:hint="cs"/>
        </w:rPr>
        <w:t>đư</w:t>
      </w:r>
      <w:r>
        <w:t>ợc học tr</w:t>
      </w:r>
      <w:r>
        <w:rPr>
          <w:rFonts w:hint="eastAsia"/>
        </w:rPr>
        <w:t>ê</w:t>
      </w:r>
      <w:r>
        <w:t xml:space="preserve">n lớp, em </w:t>
      </w:r>
      <w:r>
        <w:rPr>
          <w:rFonts w:hint="cs"/>
        </w:rPr>
        <w:t>đ</w:t>
      </w:r>
      <w:r>
        <w:rPr>
          <w:rFonts w:hint="eastAsia"/>
        </w:rPr>
        <w:t>ã</w:t>
      </w:r>
      <w:r>
        <w:t xml:space="preserve"> t</w:t>
      </w:r>
      <w:r>
        <w:rPr>
          <w:rFonts w:hint="eastAsia"/>
        </w:rPr>
        <w:t>ì</w:t>
      </w:r>
      <w:r>
        <w:t>m hiểu th</w:t>
      </w:r>
      <w:r>
        <w:rPr>
          <w:rFonts w:hint="eastAsia"/>
        </w:rPr>
        <w:t>ê</w:t>
      </w:r>
      <w:r>
        <w:t>m về lĩnh vực thiết kế v</w:t>
      </w:r>
      <w:r>
        <w:rPr>
          <w:rFonts w:hint="eastAsia"/>
        </w:rPr>
        <w:t>à</w:t>
      </w:r>
      <w:r>
        <w:t xml:space="preserve"> x</w:t>
      </w:r>
      <w:r>
        <w:rPr>
          <w:rFonts w:hint="eastAsia"/>
        </w:rPr>
        <w:t>â</w:t>
      </w:r>
      <w:r>
        <w:t>y dựng website. Tr</w:t>
      </w:r>
      <w:r>
        <w:rPr>
          <w:rFonts w:hint="eastAsia"/>
        </w:rPr>
        <w:t>ê</w:t>
      </w:r>
      <w:r>
        <w:t>n c</w:t>
      </w:r>
      <w:r>
        <w:rPr>
          <w:rFonts w:hint="cs"/>
        </w:rPr>
        <w:t>ơ</w:t>
      </w:r>
      <w:r>
        <w:t xml:space="preserve"> sở </w:t>
      </w:r>
      <w:r>
        <w:rPr>
          <w:rFonts w:hint="cs"/>
        </w:rPr>
        <w:t>đ</w:t>
      </w:r>
      <w:r>
        <w:rPr>
          <w:rFonts w:hint="eastAsia"/>
        </w:rPr>
        <w:t>ó</w:t>
      </w:r>
      <w:r>
        <w:t xml:space="preserve">, em </w:t>
      </w:r>
      <w:r>
        <w:rPr>
          <w:rFonts w:hint="cs"/>
        </w:rPr>
        <w:t>đ</w:t>
      </w:r>
      <w:r>
        <w:rPr>
          <w:rFonts w:hint="eastAsia"/>
        </w:rPr>
        <w:t>ã</w:t>
      </w:r>
      <w:r>
        <w:t xml:space="preserve"> vận dụng những kiến thức </w:t>
      </w:r>
      <w:r>
        <w:rPr>
          <w:rFonts w:hint="cs"/>
        </w:rPr>
        <w:t>đ</w:t>
      </w:r>
      <w:r>
        <w:rPr>
          <w:rFonts w:hint="eastAsia"/>
        </w:rPr>
        <w:t>ã</w:t>
      </w:r>
      <w:r>
        <w:t xml:space="preserve"> học kết hợp với c</w:t>
      </w:r>
      <w:r>
        <w:rPr>
          <w:rFonts w:hint="eastAsia"/>
        </w:rPr>
        <w:t>á</w:t>
      </w:r>
      <w:r>
        <w:t>c t</w:t>
      </w:r>
      <w:r>
        <w:rPr>
          <w:rFonts w:hint="eastAsia"/>
        </w:rPr>
        <w:t>à</w:t>
      </w:r>
      <w:r>
        <w:t xml:space="preserve">i liệu tham khảo </w:t>
      </w:r>
      <w:r>
        <w:rPr>
          <w:rFonts w:hint="cs"/>
        </w:rPr>
        <w:t>đ</w:t>
      </w:r>
      <w:r>
        <w:t xml:space="preserve">ể thực hiện </w:t>
      </w:r>
      <w:r>
        <w:rPr>
          <w:rFonts w:hint="cs"/>
        </w:rPr>
        <w:t>đ</w:t>
      </w:r>
      <w:r>
        <w:t>ề t</w:t>
      </w:r>
      <w:r>
        <w:rPr>
          <w:rFonts w:hint="eastAsia"/>
        </w:rPr>
        <w:t>à</w:t>
      </w:r>
      <w:r>
        <w:t xml:space="preserve">i </w:t>
      </w:r>
      <w:r>
        <w:rPr>
          <w:rFonts w:hint="eastAsia"/>
        </w:rPr>
        <w:t>“</w:t>
      </w:r>
      <w:r w:rsidRPr="003A633A">
        <w:t>Phát triển hệ thống học và ôn luyện kiến thức lịch sử cho học sinh THPT</w:t>
      </w:r>
      <w:r>
        <w:rPr>
          <w:rFonts w:hint="eastAsia"/>
        </w:rPr>
        <w:t>”</w:t>
      </w:r>
      <w:r>
        <w:t xml:space="preserve"> ở mức c</w:t>
      </w:r>
      <w:r>
        <w:rPr>
          <w:rFonts w:hint="cs"/>
        </w:rPr>
        <w:t>ơ</w:t>
      </w:r>
      <w:r>
        <w:t xml:space="preserve"> bản. Th</w:t>
      </w:r>
      <w:r>
        <w:rPr>
          <w:rFonts w:hint="eastAsia"/>
        </w:rPr>
        <w:t>ô</w:t>
      </w:r>
      <w:r>
        <w:t xml:space="preserve">ng qua </w:t>
      </w:r>
      <w:r>
        <w:rPr>
          <w:rFonts w:hint="cs"/>
        </w:rPr>
        <w:t>đ</w:t>
      </w:r>
      <w:r>
        <w:t>ề t</w:t>
      </w:r>
      <w:r>
        <w:rPr>
          <w:rFonts w:hint="eastAsia"/>
        </w:rPr>
        <w:t>à</w:t>
      </w:r>
      <w:r>
        <w:t>i n</w:t>
      </w:r>
      <w:r>
        <w:rPr>
          <w:rFonts w:hint="eastAsia"/>
        </w:rPr>
        <w:t>à</w:t>
      </w:r>
      <w:r>
        <w:t>y, em c</w:t>
      </w:r>
      <w:r>
        <w:rPr>
          <w:rFonts w:hint="eastAsia"/>
        </w:rPr>
        <w:t>ó</w:t>
      </w:r>
      <w:r>
        <w:t xml:space="preserve"> c</w:t>
      </w:r>
      <w:r>
        <w:rPr>
          <w:rFonts w:hint="cs"/>
        </w:rPr>
        <w:t>ơ</w:t>
      </w:r>
      <w:r>
        <w:t xml:space="preserve"> hội củng cố kiến thức l</w:t>
      </w:r>
      <w:r>
        <w:rPr>
          <w:rFonts w:hint="eastAsia"/>
        </w:rPr>
        <w:t>ý</w:t>
      </w:r>
      <w:r>
        <w:t xml:space="preserve"> thuyết, </w:t>
      </w:r>
      <w:r>
        <w:rPr>
          <w:rFonts w:hint="cs"/>
        </w:rPr>
        <w:t>đ</w:t>
      </w:r>
      <w:r>
        <w:t>ồng thời l</w:t>
      </w:r>
      <w:r>
        <w:rPr>
          <w:rFonts w:hint="eastAsia"/>
        </w:rPr>
        <w:t>à</w:t>
      </w:r>
      <w:r>
        <w:t>m quen với quy tr</w:t>
      </w:r>
      <w:r>
        <w:rPr>
          <w:rFonts w:hint="eastAsia"/>
        </w:rPr>
        <w:t>ì</w:t>
      </w:r>
      <w:r>
        <w:t>nh x</w:t>
      </w:r>
      <w:r>
        <w:rPr>
          <w:rFonts w:hint="eastAsia"/>
        </w:rPr>
        <w:t>â</w:t>
      </w:r>
      <w:r>
        <w:t>y dựng một sản phẩm website phục vụ cho nhu cầu thực tế.</w:t>
      </w:r>
    </w:p>
    <w:p w14:paraId="6C0DE4E4" w14:textId="77777777" w:rsidR="003A633A" w:rsidRDefault="003A633A" w:rsidP="003A633A">
      <w:pPr>
        <w:pStyle w:val="NoiDung"/>
      </w:pPr>
      <w:r>
        <w:t>Do thời gian thực hiện c</w:t>
      </w:r>
      <w:r>
        <w:rPr>
          <w:rFonts w:hint="eastAsia"/>
        </w:rPr>
        <w:t>ò</w:t>
      </w:r>
      <w:r>
        <w:t>n hạn chế, kinh nghiệm thực tế ch</w:t>
      </w:r>
      <w:r>
        <w:rPr>
          <w:rFonts w:hint="cs"/>
        </w:rPr>
        <w:t>ư</w:t>
      </w:r>
      <w:r>
        <w:t>a nhiều v</w:t>
      </w:r>
      <w:r>
        <w:rPr>
          <w:rFonts w:hint="eastAsia"/>
        </w:rPr>
        <w:t>à</w:t>
      </w:r>
      <w:r>
        <w:t xml:space="preserve"> kiến thức chuy</w:t>
      </w:r>
      <w:r>
        <w:rPr>
          <w:rFonts w:hint="eastAsia"/>
        </w:rPr>
        <w:t>ê</w:t>
      </w:r>
      <w:r>
        <w:t>n m</w:t>
      </w:r>
      <w:r>
        <w:rPr>
          <w:rFonts w:hint="eastAsia"/>
        </w:rPr>
        <w:t>ô</w:t>
      </w:r>
      <w:r>
        <w:t>n vẫn c</w:t>
      </w:r>
      <w:r>
        <w:rPr>
          <w:rFonts w:hint="eastAsia"/>
        </w:rPr>
        <w:t>ò</w:t>
      </w:r>
      <w:r>
        <w:t>n ch</w:t>
      </w:r>
      <w:r>
        <w:rPr>
          <w:rFonts w:hint="cs"/>
        </w:rPr>
        <w:t>ư</w:t>
      </w:r>
      <w:r>
        <w:t>a ho</w:t>
      </w:r>
      <w:r>
        <w:rPr>
          <w:rFonts w:hint="eastAsia"/>
        </w:rPr>
        <w:t>à</w:t>
      </w:r>
      <w:r>
        <w:t>n thiện, n</w:t>
      </w:r>
      <w:r>
        <w:rPr>
          <w:rFonts w:hint="eastAsia"/>
        </w:rPr>
        <w:t>ê</w:t>
      </w:r>
      <w:r>
        <w:t>n website của em kh</w:t>
      </w:r>
      <w:r>
        <w:rPr>
          <w:rFonts w:hint="eastAsia"/>
        </w:rPr>
        <w:t>ô</w:t>
      </w:r>
      <w:r>
        <w:t>ng tr</w:t>
      </w:r>
      <w:r>
        <w:rPr>
          <w:rFonts w:hint="eastAsia"/>
        </w:rPr>
        <w:t>á</w:t>
      </w:r>
      <w:r>
        <w:t>nh khỏi những thiếu s</w:t>
      </w:r>
      <w:r>
        <w:rPr>
          <w:rFonts w:hint="eastAsia"/>
        </w:rPr>
        <w:t>ó</w:t>
      </w:r>
      <w:r>
        <w:t xml:space="preserve">t nhất </w:t>
      </w:r>
      <w:r>
        <w:rPr>
          <w:rFonts w:hint="cs"/>
        </w:rPr>
        <w:t>đ</w:t>
      </w:r>
      <w:r>
        <w:t xml:space="preserve">ịnh. Em rất mong nhận </w:t>
      </w:r>
      <w:r>
        <w:rPr>
          <w:rFonts w:hint="cs"/>
        </w:rPr>
        <w:t>đư</w:t>
      </w:r>
      <w:r>
        <w:t xml:space="preserve">ợc sự </w:t>
      </w:r>
      <w:r>
        <w:rPr>
          <w:rFonts w:hint="cs"/>
        </w:rPr>
        <w:t>đ</w:t>
      </w:r>
      <w:r>
        <w:rPr>
          <w:rFonts w:hint="eastAsia"/>
        </w:rPr>
        <w:t>ó</w:t>
      </w:r>
      <w:r>
        <w:t>ng g</w:t>
      </w:r>
      <w:r>
        <w:rPr>
          <w:rFonts w:hint="eastAsia"/>
        </w:rPr>
        <w:t>ó</w:t>
      </w:r>
      <w:r>
        <w:t xml:space="preserve">p </w:t>
      </w:r>
      <w:r>
        <w:rPr>
          <w:rFonts w:hint="eastAsia"/>
        </w:rPr>
        <w:t>ý</w:t>
      </w:r>
      <w:r>
        <w:t xml:space="preserve"> kiến, nhận x</w:t>
      </w:r>
      <w:r>
        <w:rPr>
          <w:rFonts w:hint="eastAsia"/>
        </w:rPr>
        <w:t>é</w:t>
      </w:r>
      <w:r>
        <w:t>t từ qu</w:t>
      </w:r>
      <w:r>
        <w:rPr>
          <w:rFonts w:hint="eastAsia"/>
        </w:rPr>
        <w:t>ý</w:t>
      </w:r>
      <w:r>
        <w:t xml:space="preserve"> thầy c</w:t>
      </w:r>
      <w:r>
        <w:rPr>
          <w:rFonts w:hint="eastAsia"/>
        </w:rPr>
        <w:t>ô</w:t>
      </w:r>
      <w:r>
        <w:t xml:space="preserve"> </w:t>
      </w:r>
      <w:r>
        <w:rPr>
          <w:rFonts w:hint="cs"/>
        </w:rPr>
        <w:t>đ</w:t>
      </w:r>
      <w:r>
        <w:t>ể em c</w:t>
      </w:r>
      <w:r>
        <w:rPr>
          <w:rFonts w:hint="eastAsia"/>
        </w:rPr>
        <w:t>ó</w:t>
      </w:r>
      <w:r>
        <w:t xml:space="preserve"> thể khắc phục những hạn chế v</w:t>
      </w:r>
      <w:r>
        <w:rPr>
          <w:rFonts w:hint="eastAsia"/>
        </w:rPr>
        <w:t>à</w:t>
      </w:r>
      <w:r>
        <w:t xml:space="preserve"> ho</w:t>
      </w:r>
      <w:r>
        <w:rPr>
          <w:rFonts w:hint="eastAsia"/>
        </w:rPr>
        <w:t>à</w:t>
      </w:r>
      <w:r>
        <w:t xml:space="preserve">n thiện </w:t>
      </w:r>
      <w:r>
        <w:rPr>
          <w:rFonts w:hint="cs"/>
        </w:rPr>
        <w:t>đ</w:t>
      </w:r>
      <w:r>
        <w:t>ề t</w:t>
      </w:r>
      <w:r>
        <w:rPr>
          <w:rFonts w:hint="eastAsia"/>
        </w:rPr>
        <w:t>à</w:t>
      </w:r>
      <w:r>
        <w:t>i tốt h</w:t>
      </w:r>
      <w:r>
        <w:rPr>
          <w:rFonts w:hint="cs"/>
        </w:rPr>
        <w:t>ơ</w:t>
      </w:r>
      <w:r>
        <w:t>n trong thời gian tới.</w:t>
      </w:r>
    </w:p>
    <w:p w14:paraId="46FF29CE" w14:textId="4129859C" w:rsidR="00404200" w:rsidRDefault="003A633A" w:rsidP="00616DBE">
      <w:pPr>
        <w:pStyle w:val="NoiDung"/>
      </w:pPr>
      <w:r>
        <w:t>Em xin ch</w:t>
      </w:r>
      <w:r>
        <w:rPr>
          <w:rFonts w:hint="eastAsia"/>
        </w:rPr>
        <w:t>â</w:t>
      </w:r>
      <w:r>
        <w:t>n th</w:t>
      </w:r>
      <w:r>
        <w:rPr>
          <w:rFonts w:hint="eastAsia"/>
        </w:rPr>
        <w:t>à</w:t>
      </w:r>
      <w:r>
        <w:t xml:space="preserve">nh cảm </w:t>
      </w:r>
      <w:r>
        <w:rPr>
          <w:rFonts w:hint="cs"/>
        </w:rPr>
        <w:t>ơ</w:t>
      </w:r>
      <w:r>
        <w:t>n</w:t>
      </w:r>
      <w:r w:rsidR="00616DBE">
        <w:t>!</w:t>
      </w:r>
    </w:p>
    <w:p w14:paraId="22DBF3C3" w14:textId="77777777" w:rsidR="00616DBE" w:rsidRPr="00A02826" w:rsidRDefault="00616DBE" w:rsidP="00616DBE">
      <w:pPr>
        <w:ind w:left="4111"/>
        <w:jc w:val="center"/>
        <w:rPr>
          <w:rFonts w:hint="eastAsia"/>
          <w:i/>
          <w:lang w:val="vi-VN"/>
        </w:rPr>
      </w:pPr>
      <w:r w:rsidRPr="00A02826">
        <w:rPr>
          <w:i/>
          <w:lang w:val="vi-VN"/>
        </w:rPr>
        <w:t>Vĩnh Long, ngày 5 tháng 1 năm 2026</w:t>
      </w:r>
    </w:p>
    <w:p w14:paraId="6B234838" w14:textId="77777777" w:rsidR="00616DBE" w:rsidRDefault="00616DBE" w:rsidP="00616DBE">
      <w:pPr>
        <w:ind w:left="4111"/>
        <w:jc w:val="center"/>
        <w:rPr>
          <w:rFonts w:hint="eastAsia"/>
          <w:lang w:val="vi-VN"/>
        </w:rPr>
      </w:pPr>
      <w:r w:rsidRPr="00A02826">
        <w:rPr>
          <w:lang w:val="vi-VN"/>
        </w:rPr>
        <w:t>Sinh viên thực hiện</w:t>
      </w:r>
    </w:p>
    <w:p w14:paraId="3567EF3B" w14:textId="77777777" w:rsidR="00616DBE" w:rsidRDefault="00616DBE" w:rsidP="008E6F82">
      <w:pPr>
        <w:pStyle w:val="NoiDung"/>
        <w:ind w:firstLine="0"/>
      </w:pPr>
    </w:p>
    <w:p w14:paraId="294CAB49" w14:textId="502ABFCA" w:rsidR="008674E4" w:rsidRDefault="008674E4" w:rsidP="00E90690">
      <w:pPr>
        <w:pStyle w:val="NoiDung"/>
        <w:jc w:val="left"/>
      </w:pPr>
      <w:r>
        <w:rPr>
          <w:rFonts w:hint="eastAsia"/>
        </w:rPr>
        <w:br w:type="page"/>
      </w:r>
    </w:p>
    <w:p w14:paraId="0EE836C9" w14:textId="77777777" w:rsidR="00495ED9" w:rsidRPr="00261ADC" w:rsidRDefault="008A3057" w:rsidP="00EA08D9">
      <w:pPr>
        <w:pStyle w:val="TieuDe"/>
      </w:pPr>
      <w:bookmarkStart w:id="8" w:name="_Toc186994886"/>
      <w:bookmarkStart w:id="9" w:name="_Toc186531722"/>
      <w:bookmarkStart w:id="10" w:name="_Toc187215590"/>
      <w:bookmarkStart w:id="11" w:name="_Toc218508525"/>
      <w:r w:rsidRPr="00261ADC">
        <w:lastRenderedPageBreak/>
        <w:t>MỤC LỤC</w:t>
      </w:r>
      <w:bookmarkEnd w:id="8"/>
      <w:bookmarkEnd w:id="9"/>
      <w:bookmarkEnd w:id="10"/>
      <w:bookmarkEnd w:id="11"/>
    </w:p>
    <w:sdt>
      <w:sdtPr>
        <w:rPr>
          <w:b/>
        </w:rPr>
        <w:id w:val="424849530"/>
        <w:docPartObj>
          <w:docPartGallery w:val="Table of Contents"/>
          <w:docPartUnique/>
        </w:docPartObj>
      </w:sdtPr>
      <w:sdtEndPr>
        <w:rPr>
          <w:b w:val="0"/>
          <w:bCs/>
          <w:noProof/>
        </w:rPr>
      </w:sdtEndPr>
      <w:sdtContent>
        <w:p w14:paraId="14885355" w14:textId="5CFD1F22" w:rsidR="00B91670" w:rsidRDefault="001108F4">
          <w:pPr>
            <w:pStyle w:val="TOC1"/>
            <w:tabs>
              <w:tab w:val="right" w:leader="dot" w:pos="9061"/>
            </w:tabs>
            <w:rPr>
              <w:rFonts w:asciiTheme="minorHAnsi" w:hAnsiTheme="minorHAnsi"/>
              <w:noProof/>
              <w:sz w:val="22"/>
              <w:lang w:eastAsia="en-US"/>
            </w:rPr>
          </w:pPr>
          <w:r>
            <w:rPr>
              <w:rFonts w:ascii="Times New Roman" w:eastAsia="Times New Roman" w:hAnsi="Times New Roman" w:cs="Times New Roman"/>
              <w:sz w:val="28"/>
              <w:szCs w:val="24"/>
              <w:lang w:eastAsia="en-US"/>
            </w:rPr>
            <w:fldChar w:fldCharType="begin"/>
          </w:r>
          <w:r>
            <w:rPr>
              <w:rFonts w:ascii="Times New Roman" w:eastAsia="Times New Roman" w:hAnsi="Times New Roman" w:cs="Times New Roman"/>
              <w:sz w:val="28"/>
              <w:szCs w:val="24"/>
              <w:lang w:eastAsia="en-US"/>
            </w:rPr>
            <w:instrText xml:space="preserve"> TOC \o "1-3" \h \z \u </w:instrText>
          </w:r>
          <w:r>
            <w:rPr>
              <w:rFonts w:ascii="Times New Roman" w:eastAsia="Times New Roman" w:hAnsi="Times New Roman" w:cs="Times New Roman"/>
              <w:sz w:val="28"/>
              <w:szCs w:val="24"/>
              <w:lang w:eastAsia="en-US"/>
            </w:rPr>
            <w:fldChar w:fldCharType="separate"/>
          </w:r>
          <w:hyperlink w:anchor="_Toc218508522" w:history="1">
            <w:r w:rsidR="00B91670" w:rsidRPr="00B53069">
              <w:rPr>
                <w:rStyle w:val="Hyperlink"/>
                <w:noProof/>
              </w:rPr>
              <w:t>NHẬN XÉT CỦA GIÁO VIÊN HƯỚNG DẪN</w:t>
            </w:r>
            <w:r w:rsidR="00B91670">
              <w:rPr>
                <w:noProof/>
                <w:webHidden/>
              </w:rPr>
              <w:tab/>
            </w:r>
            <w:r w:rsidR="00B91670">
              <w:rPr>
                <w:noProof/>
                <w:webHidden/>
              </w:rPr>
              <w:fldChar w:fldCharType="begin"/>
            </w:r>
            <w:r w:rsidR="00B91670">
              <w:rPr>
                <w:noProof/>
                <w:webHidden/>
              </w:rPr>
              <w:instrText xml:space="preserve"> PAGEREF _Toc218508522 \h </w:instrText>
            </w:r>
            <w:r w:rsidR="00B91670">
              <w:rPr>
                <w:noProof/>
                <w:webHidden/>
              </w:rPr>
            </w:r>
            <w:r w:rsidR="00B91670">
              <w:rPr>
                <w:noProof/>
                <w:webHidden/>
              </w:rPr>
              <w:fldChar w:fldCharType="separate"/>
            </w:r>
            <w:r w:rsidR="00AE3358">
              <w:rPr>
                <w:rFonts w:hint="eastAsia"/>
                <w:noProof/>
                <w:webHidden/>
              </w:rPr>
              <w:t>i</w:t>
            </w:r>
            <w:r w:rsidR="00B91670">
              <w:rPr>
                <w:noProof/>
                <w:webHidden/>
              </w:rPr>
              <w:fldChar w:fldCharType="end"/>
            </w:r>
          </w:hyperlink>
        </w:p>
        <w:p w14:paraId="4CF1B0BF" w14:textId="55DD6E7E" w:rsidR="00B91670" w:rsidRDefault="00373704">
          <w:pPr>
            <w:pStyle w:val="TOC1"/>
            <w:tabs>
              <w:tab w:val="right" w:leader="dot" w:pos="9061"/>
            </w:tabs>
            <w:rPr>
              <w:rFonts w:asciiTheme="minorHAnsi" w:hAnsiTheme="minorHAnsi"/>
              <w:noProof/>
              <w:sz w:val="22"/>
              <w:lang w:eastAsia="en-US"/>
            </w:rPr>
          </w:pPr>
          <w:hyperlink w:anchor="_Toc218508523" w:history="1">
            <w:r w:rsidR="00B91670" w:rsidRPr="00B53069">
              <w:rPr>
                <w:rStyle w:val="Hyperlink"/>
                <w:noProof/>
              </w:rPr>
              <w:t>NHẬN XÉT CỦA THÀNH VIÊN HỘI ĐỒNG</w:t>
            </w:r>
            <w:r w:rsidR="00B91670">
              <w:rPr>
                <w:noProof/>
                <w:webHidden/>
              </w:rPr>
              <w:tab/>
            </w:r>
            <w:r w:rsidR="00B91670">
              <w:rPr>
                <w:noProof/>
                <w:webHidden/>
              </w:rPr>
              <w:fldChar w:fldCharType="begin"/>
            </w:r>
            <w:r w:rsidR="00B91670">
              <w:rPr>
                <w:noProof/>
                <w:webHidden/>
              </w:rPr>
              <w:instrText xml:space="preserve"> PAGEREF _Toc218508523 \h </w:instrText>
            </w:r>
            <w:r w:rsidR="00B91670">
              <w:rPr>
                <w:noProof/>
                <w:webHidden/>
              </w:rPr>
            </w:r>
            <w:r w:rsidR="00B91670">
              <w:rPr>
                <w:noProof/>
                <w:webHidden/>
              </w:rPr>
              <w:fldChar w:fldCharType="separate"/>
            </w:r>
            <w:r w:rsidR="00AE3358">
              <w:rPr>
                <w:rFonts w:hint="eastAsia"/>
                <w:noProof/>
                <w:webHidden/>
              </w:rPr>
              <w:t>ii</w:t>
            </w:r>
            <w:r w:rsidR="00B91670">
              <w:rPr>
                <w:noProof/>
                <w:webHidden/>
              </w:rPr>
              <w:fldChar w:fldCharType="end"/>
            </w:r>
          </w:hyperlink>
        </w:p>
        <w:p w14:paraId="6F1667E9" w14:textId="2433920D" w:rsidR="00B91670" w:rsidRDefault="00373704">
          <w:pPr>
            <w:pStyle w:val="TOC1"/>
            <w:tabs>
              <w:tab w:val="right" w:leader="dot" w:pos="9061"/>
            </w:tabs>
            <w:rPr>
              <w:rFonts w:asciiTheme="minorHAnsi" w:hAnsiTheme="minorHAnsi"/>
              <w:noProof/>
              <w:sz w:val="22"/>
              <w:lang w:eastAsia="en-US"/>
            </w:rPr>
          </w:pPr>
          <w:hyperlink w:anchor="_Toc218508524" w:history="1">
            <w:r w:rsidR="00B91670" w:rsidRPr="00B53069">
              <w:rPr>
                <w:rStyle w:val="Hyperlink"/>
                <w:noProof/>
              </w:rPr>
              <w:t>LỜI CẢM ƠN</w:t>
            </w:r>
            <w:r w:rsidR="00B91670">
              <w:rPr>
                <w:noProof/>
                <w:webHidden/>
              </w:rPr>
              <w:tab/>
            </w:r>
            <w:r w:rsidR="00B91670">
              <w:rPr>
                <w:noProof/>
                <w:webHidden/>
              </w:rPr>
              <w:fldChar w:fldCharType="begin"/>
            </w:r>
            <w:r w:rsidR="00B91670">
              <w:rPr>
                <w:noProof/>
                <w:webHidden/>
              </w:rPr>
              <w:instrText xml:space="preserve"> PAGEREF _Toc218508524 \h </w:instrText>
            </w:r>
            <w:r w:rsidR="00B91670">
              <w:rPr>
                <w:noProof/>
                <w:webHidden/>
              </w:rPr>
            </w:r>
            <w:r w:rsidR="00B91670">
              <w:rPr>
                <w:noProof/>
                <w:webHidden/>
              </w:rPr>
              <w:fldChar w:fldCharType="separate"/>
            </w:r>
            <w:r w:rsidR="00AE3358">
              <w:rPr>
                <w:rFonts w:hint="eastAsia"/>
                <w:noProof/>
                <w:webHidden/>
              </w:rPr>
              <w:t>iii</w:t>
            </w:r>
            <w:r w:rsidR="00B91670">
              <w:rPr>
                <w:noProof/>
                <w:webHidden/>
              </w:rPr>
              <w:fldChar w:fldCharType="end"/>
            </w:r>
          </w:hyperlink>
        </w:p>
        <w:p w14:paraId="499D59F8" w14:textId="0D1DFA7E" w:rsidR="00B91670" w:rsidRDefault="00373704">
          <w:pPr>
            <w:pStyle w:val="TOC1"/>
            <w:tabs>
              <w:tab w:val="right" w:leader="dot" w:pos="9061"/>
            </w:tabs>
            <w:rPr>
              <w:rFonts w:asciiTheme="minorHAnsi" w:hAnsiTheme="minorHAnsi"/>
              <w:noProof/>
              <w:sz w:val="22"/>
              <w:lang w:eastAsia="en-US"/>
            </w:rPr>
          </w:pPr>
          <w:hyperlink w:anchor="_Toc218508525" w:history="1">
            <w:r w:rsidR="00B91670" w:rsidRPr="00B53069">
              <w:rPr>
                <w:rStyle w:val="Hyperlink"/>
                <w:noProof/>
              </w:rPr>
              <w:t>MỤC LỤC</w:t>
            </w:r>
            <w:r w:rsidR="00B91670">
              <w:rPr>
                <w:noProof/>
                <w:webHidden/>
              </w:rPr>
              <w:tab/>
            </w:r>
            <w:r w:rsidR="00B91670">
              <w:rPr>
                <w:noProof/>
                <w:webHidden/>
              </w:rPr>
              <w:fldChar w:fldCharType="begin"/>
            </w:r>
            <w:r w:rsidR="00B91670">
              <w:rPr>
                <w:noProof/>
                <w:webHidden/>
              </w:rPr>
              <w:instrText xml:space="preserve"> PAGEREF _Toc218508525 \h </w:instrText>
            </w:r>
            <w:r w:rsidR="00B91670">
              <w:rPr>
                <w:noProof/>
                <w:webHidden/>
              </w:rPr>
            </w:r>
            <w:r w:rsidR="00B91670">
              <w:rPr>
                <w:noProof/>
                <w:webHidden/>
              </w:rPr>
              <w:fldChar w:fldCharType="separate"/>
            </w:r>
            <w:r w:rsidR="00AE3358">
              <w:rPr>
                <w:rFonts w:hint="eastAsia"/>
                <w:noProof/>
                <w:webHidden/>
              </w:rPr>
              <w:t>iv</w:t>
            </w:r>
            <w:r w:rsidR="00B91670">
              <w:rPr>
                <w:noProof/>
                <w:webHidden/>
              </w:rPr>
              <w:fldChar w:fldCharType="end"/>
            </w:r>
          </w:hyperlink>
        </w:p>
        <w:p w14:paraId="3491508B" w14:textId="17F16922" w:rsidR="00B91670" w:rsidRDefault="00373704">
          <w:pPr>
            <w:pStyle w:val="TOC1"/>
            <w:tabs>
              <w:tab w:val="right" w:leader="dot" w:pos="9061"/>
            </w:tabs>
            <w:rPr>
              <w:rFonts w:asciiTheme="minorHAnsi" w:hAnsiTheme="minorHAnsi"/>
              <w:noProof/>
              <w:sz w:val="22"/>
              <w:lang w:eastAsia="en-US"/>
            </w:rPr>
          </w:pPr>
          <w:hyperlink w:anchor="_Toc218508526" w:history="1">
            <w:r w:rsidR="00B91670" w:rsidRPr="00B53069">
              <w:rPr>
                <w:rStyle w:val="Hyperlink"/>
                <w:noProof/>
              </w:rPr>
              <w:t>DANH MỤC HÌNH ẢNH</w:t>
            </w:r>
            <w:r w:rsidR="00B91670">
              <w:rPr>
                <w:noProof/>
                <w:webHidden/>
              </w:rPr>
              <w:tab/>
            </w:r>
            <w:r w:rsidR="00B91670">
              <w:rPr>
                <w:noProof/>
                <w:webHidden/>
              </w:rPr>
              <w:fldChar w:fldCharType="begin"/>
            </w:r>
            <w:r w:rsidR="00B91670">
              <w:rPr>
                <w:noProof/>
                <w:webHidden/>
              </w:rPr>
              <w:instrText xml:space="preserve"> PAGEREF _Toc218508526 \h </w:instrText>
            </w:r>
            <w:r w:rsidR="00B91670">
              <w:rPr>
                <w:noProof/>
                <w:webHidden/>
              </w:rPr>
            </w:r>
            <w:r w:rsidR="00B91670">
              <w:rPr>
                <w:noProof/>
                <w:webHidden/>
              </w:rPr>
              <w:fldChar w:fldCharType="separate"/>
            </w:r>
            <w:r w:rsidR="00AE3358">
              <w:rPr>
                <w:rFonts w:hint="eastAsia"/>
                <w:noProof/>
                <w:webHidden/>
              </w:rPr>
              <w:t>vii</w:t>
            </w:r>
            <w:r w:rsidR="00B91670">
              <w:rPr>
                <w:noProof/>
                <w:webHidden/>
              </w:rPr>
              <w:fldChar w:fldCharType="end"/>
            </w:r>
          </w:hyperlink>
        </w:p>
        <w:p w14:paraId="45CBA8FB" w14:textId="7650DE98" w:rsidR="00B91670" w:rsidRDefault="00373704">
          <w:pPr>
            <w:pStyle w:val="TOC1"/>
            <w:tabs>
              <w:tab w:val="right" w:leader="dot" w:pos="9061"/>
            </w:tabs>
            <w:rPr>
              <w:rFonts w:asciiTheme="minorHAnsi" w:hAnsiTheme="minorHAnsi"/>
              <w:noProof/>
              <w:sz w:val="22"/>
              <w:lang w:eastAsia="en-US"/>
            </w:rPr>
          </w:pPr>
          <w:hyperlink w:anchor="_Toc218508527" w:history="1">
            <w:r w:rsidR="00B91670" w:rsidRPr="00B53069">
              <w:rPr>
                <w:rStyle w:val="Hyperlink"/>
                <w:noProof/>
              </w:rPr>
              <w:t>DANH MỤC BẢNG BIỂU</w:t>
            </w:r>
            <w:r w:rsidR="00B91670">
              <w:rPr>
                <w:noProof/>
                <w:webHidden/>
              </w:rPr>
              <w:tab/>
            </w:r>
            <w:r w:rsidR="00B91670">
              <w:rPr>
                <w:noProof/>
                <w:webHidden/>
              </w:rPr>
              <w:fldChar w:fldCharType="begin"/>
            </w:r>
            <w:r w:rsidR="00B91670">
              <w:rPr>
                <w:noProof/>
                <w:webHidden/>
              </w:rPr>
              <w:instrText xml:space="preserve"> PAGEREF _Toc218508527 \h </w:instrText>
            </w:r>
            <w:r w:rsidR="00B91670">
              <w:rPr>
                <w:noProof/>
                <w:webHidden/>
              </w:rPr>
            </w:r>
            <w:r w:rsidR="00B91670">
              <w:rPr>
                <w:noProof/>
                <w:webHidden/>
              </w:rPr>
              <w:fldChar w:fldCharType="separate"/>
            </w:r>
            <w:r w:rsidR="00AE3358">
              <w:rPr>
                <w:rFonts w:hint="eastAsia"/>
                <w:noProof/>
                <w:webHidden/>
              </w:rPr>
              <w:t>ix</w:t>
            </w:r>
            <w:r w:rsidR="00B91670">
              <w:rPr>
                <w:noProof/>
                <w:webHidden/>
              </w:rPr>
              <w:fldChar w:fldCharType="end"/>
            </w:r>
          </w:hyperlink>
        </w:p>
        <w:p w14:paraId="311E7FC6" w14:textId="003EAEAD" w:rsidR="00B91670" w:rsidRDefault="00373704">
          <w:pPr>
            <w:pStyle w:val="TOC1"/>
            <w:tabs>
              <w:tab w:val="right" w:leader="dot" w:pos="9061"/>
            </w:tabs>
            <w:rPr>
              <w:rFonts w:asciiTheme="minorHAnsi" w:hAnsiTheme="minorHAnsi"/>
              <w:noProof/>
              <w:sz w:val="22"/>
              <w:lang w:eastAsia="en-US"/>
            </w:rPr>
          </w:pPr>
          <w:hyperlink w:anchor="_Toc218508528" w:history="1">
            <w:r w:rsidR="00B91670" w:rsidRPr="00B53069">
              <w:rPr>
                <w:rStyle w:val="Hyperlink"/>
                <w:noProof/>
              </w:rPr>
              <w:t>TÓM TẮT ĐỒ ÁN CƠ SỞ NGÀNH</w:t>
            </w:r>
            <w:r w:rsidR="00B91670">
              <w:rPr>
                <w:noProof/>
                <w:webHidden/>
              </w:rPr>
              <w:tab/>
            </w:r>
            <w:r w:rsidR="00B91670">
              <w:rPr>
                <w:noProof/>
                <w:webHidden/>
              </w:rPr>
              <w:fldChar w:fldCharType="begin"/>
            </w:r>
            <w:r w:rsidR="00B91670">
              <w:rPr>
                <w:noProof/>
                <w:webHidden/>
              </w:rPr>
              <w:instrText xml:space="preserve"> PAGEREF _Toc218508528 \h </w:instrText>
            </w:r>
            <w:r w:rsidR="00B91670">
              <w:rPr>
                <w:noProof/>
                <w:webHidden/>
              </w:rPr>
            </w:r>
            <w:r w:rsidR="00B91670">
              <w:rPr>
                <w:noProof/>
                <w:webHidden/>
              </w:rPr>
              <w:fldChar w:fldCharType="separate"/>
            </w:r>
            <w:r w:rsidR="00AE3358">
              <w:rPr>
                <w:rFonts w:hint="eastAsia"/>
                <w:noProof/>
                <w:webHidden/>
              </w:rPr>
              <w:t>x</w:t>
            </w:r>
            <w:r w:rsidR="00B91670">
              <w:rPr>
                <w:noProof/>
                <w:webHidden/>
              </w:rPr>
              <w:fldChar w:fldCharType="end"/>
            </w:r>
          </w:hyperlink>
        </w:p>
        <w:p w14:paraId="7A18998E" w14:textId="7F9C0828" w:rsidR="00B91670" w:rsidRDefault="00373704">
          <w:pPr>
            <w:pStyle w:val="TOC1"/>
            <w:tabs>
              <w:tab w:val="right" w:leader="dot" w:pos="9061"/>
            </w:tabs>
            <w:rPr>
              <w:rFonts w:asciiTheme="minorHAnsi" w:hAnsiTheme="minorHAnsi"/>
              <w:noProof/>
              <w:sz w:val="22"/>
              <w:lang w:eastAsia="en-US"/>
            </w:rPr>
          </w:pPr>
          <w:hyperlink w:anchor="_Toc218508529" w:history="1">
            <w:r w:rsidR="00B91670" w:rsidRPr="00B53069">
              <w:rPr>
                <w:rStyle w:val="Hyperlink"/>
                <w:noProof/>
              </w:rPr>
              <w:t>MỞ ĐẦU</w:t>
            </w:r>
            <w:r w:rsidR="00B91670">
              <w:rPr>
                <w:noProof/>
                <w:webHidden/>
              </w:rPr>
              <w:tab/>
            </w:r>
            <w:r w:rsidR="00B91670">
              <w:rPr>
                <w:noProof/>
                <w:webHidden/>
              </w:rPr>
              <w:fldChar w:fldCharType="begin"/>
            </w:r>
            <w:r w:rsidR="00B91670">
              <w:rPr>
                <w:noProof/>
                <w:webHidden/>
              </w:rPr>
              <w:instrText xml:space="preserve"> PAGEREF _Toc218508529 \h </w:instrText>
            </w:r>
            <w:r w:rsidR="00B91670">
              <w:rPr>
                <w:noProof/>
                <w:webHidden/>
              </w:rPr>
            </w:r>
            <w:r w:rsidR="00B91670">
              <w:rPr>
                <w:noProof/>
                <w:webHidden/>
              </w:rPr>
              <w:fldChar w:fldCharType="separate"/>
            </w:r>
            <w:r w:rsidR="00AE3358">
              <w:rPr>
                <w:rFonts w:hint="eastAsia"/>
                <w:noProof/>
                <w:webHidden/>
              </w:rPr>
              <w:t>37</w:t>
            </w:r>
            <w:r w:rsidR="00B91670">
              <w:rPr>
                <w:noProof/>
                <w:webHidden/>
              </w:rPr>
              <w:fldChar w:fldCharType="end"/>
            </w:r>
          </w:hyperlink>
        </w:p>
        <w:p w14:paraId="1CC7D97E" w14:textId="1C7E5F72" w:rsidR="00B91670" w:rsidRDefault="00373704">
          <w:pPr>
            <w:pStyle w:val="TOC1"/>
            <w:tabs>
              <w:tab w:val="right" w:leader="dot" w:pos="9061"/>
            </w:tabs>
            <w:rPr>
              <w:rFonts w:asciiTheme="minorHAnsi" w:hAnsiTheme="minorHAnsi"/>
              <w:noProof/>
              <w:sz w:val="22"/>
              <w:lang w:eastAsia="en-US"/>
            </w:rPr>
          </w:pPr>
          <w:hyperlink w:anchor="_Toc218508530" w:history="1">
            <w:r w:rsidR="00B91670" w:rsidRPr="00B53069">
              <w:rPr>
                <w:rStyle w:val="Hyperlink"/>
                <w:noProof/>
              </w:rPr>
              <w:t>CHƯƠNG 1. TỔNG QUAN NGHIÊN CỨU</w:t>
            </w:r>
            <w:r w:rsidR="00B91670">
              <w:rPr>
                <w:noProof/>
                <w:webHidden/>
              </w:rPr>
              <w:tab/>
            </w:r>
            <w:r w:rsidR="00B91670">
              <w:rPr>
                <w:noProof/>
                <w:webHidden/>
              </w:rPr>
              <w:fldChar w:fldCharType="begin"/>
            </w:r>
            <w:r w:rsidR="00B91670">
              <w:rPr>
                <w:noProof/>
                <w:webHidden/>
              </w:rPr>
              <w:instrText xml:space="preserve"> PAGEREF _Toc218508530 \h </w:instrText>
            </w:r>
            <w:r w:rsidR="00B91670">
              <w:rPr>
                <w:noProof/>
                <w:webHidden/>
              </w:rPr>
            </w:r>
            <w:r w:rsidR="00B91670">
              <w:rPr>
                <w:noProof/>
                <w:webHidden/>
              </w:rPr>
              <w:fldChar w:fldCharType="separate"/>
            </w:r>
            <w:r w:rsidR="00AE3358">
              <w:rPr>
                <w:rFonts w:hint="eastAsia"/>
                <w:noProof/>
                <w:webHidden/>
              </w:rPr>
              <w:t>40</w:t>
            </w:r>
            <w:r w:rsidR="00B91670">
              <w:rPr>
                <w:noProof/>
                <w:webHidden/>
              </w:rPr>
              <w:fldChar w:fldCharType="end"/>
            </w:r>
          </w:hyperlink>
        </w:p>
        <w:p w14:paraId="39EF88D2" w14:textId="6EAD08BF" w:rsidR="00B91670" w:rsidRDefault="00373704">
          <w:pPr>
            <w:pStyle w:val="TOC2"/>
            <w:tabs>
              <w:tab w:val="right" w:leader="dot" w:pos="9061"/>
            </w:tabs>
            <w:rPr>
              <w:rFonts w:asciiTheme="minorHAnsi" w:hAnsiTheme="minorHAnsi"/>
              <w:noProof/>
              <w:sz w:val="22"/>
              <w:lang w:eastAsia="en-US"/>
            </w:rPr>
          </w:pPr>
          <w:hyperlink w:anchor="_Toc218508531" w:history="1">
            <w:r w:rsidR="00B91670" w:rsidRPr="00B53069">
              <w:rPr>
                <w:rStyle w:val="Hyperlink"/>
                <w:noProof/>
              </w:rPr>
              <w:t>1.1. Tổng quan các hệ thống và tài liệu tham khảo</w:t>
            </w:r>
            <w:r w:rsidR="00B91670">
              <w:rPr>
                <w:noProof/>
                <w:webHidden/>
              </w:rPr>
              <w:tab/>
            </w:r>
            <w:r w:rsidR="00B91670">
              <w:rPr>
                <w:noProof/>
                <w:webHidden/>
              </w:rPr>
              <w:fldChar w:fldCharType="begin"/>
            </w:r>
            <w:r w:rsidR="00B91670">
              <w:rPr>
                <w:noProof/>
                <w:webHidden/>
              </w:rPr>
              <w:instrText xml:space="preserve"> PAGEREF _Toc218508531 \h </w:instrText>
            </w:r>
            <w:r w:rsidR="00B91670">
              <w:rPr>
                <w:noProof/>
                <w:webHidden/>
              </w:rPr>
            </w:r>
            <w:r w:rsidR="00B91670">
              <w:rPr>
                <w:noProof/>
                <w:webHidden/>
              </w:rPr>
              <w:fldChar w:fldCharType="separate"/>
            </w:r>
            <w:r w:rsidR="00AE3358">
              <w:rPr>
                <w:rFonts w:hint="eastAsia"/>
                <w:noProof/>
                <w:webHidden/>
              </w:rPr>
              <w:t>40</w:t>
            </w:r>
            <w:r w:rsidR="00B91670">
              <w:rPr>
                <w:noProof/>
                <w:webHidden/>
              </w:rPr>
              <w:fldChar w:fldCharType="end"/>
            </w:r>
          </w:hyperlink>
        </w:p>
        <w:p w14:paraId="3560B628" w14:textId="403E449B" w:rsidR="00B91670" w:rsidRDefault="00373704">
          <w:pPr>
            <w:pStyle w:val="TOC2"/>
            <w:tabs>
              <w:tab w:val="right" w:leader="dot" w:pos="9061"/>
            </w:tabs>
            <w:rPr>
              <w:rFonts w:asciiTheme="minorHAnsi" w:hAnsiTheme="minorHAnsi"/>
              <w:noProof/>
              <w:sz w:val="22"/>
              <w:lang w:eastAsia="en-US"/>
            </w:rPr>
          </w:pPr>
          <w:hyperlink w:anchor="_Toc218508532" w:history="1">
            <w:r w:rsidR="00B91670" w:rsidRPr="00B53069">
              <w:rPr>
                <w:rStyle w:val="Hyperlink"/>
                <w:noProof/>
              </w:rPr>
              <w:t>1.2. Nhận xét chung</w:t>
            </w:r>
            <w:r w:rsidR="00B91670">
              <w:rPr>
                <w:noProof/>
                <w:webHidden/>
              </w:rPr>
              <w:tab/>
            </w:r>
            <w:r w:rsidR="00B91670">
              <w:rPr>
                <w:noProof/>
                <w:webHidden/>
              </w:rPr>
              <w:fldChar w:fldCharType="begin"/>
            </w:r>
            <w:r w:rsidR="00B91670">
              <w:rPr>
                <w:noProof/>
                <w:webHidden/>
              </w:rPr>
              <w:instrText xml:space="preserve"> PAGEREF _Toc218508532 \h </w:instrText>
            </w:r>
            <w:r w:rsidR="00B91670">
              <w:rPr>
                <w:noProof/>
                <w:webHidden/>
              </w:rPr>
            </w:r>
            <w:r w:rsidR="00B91670">
              <w:rPr>
                <w:noProof/>
                <w:webHidden/>
              </w:rPr>
              <w:fldChar w:fldCharType="separate"/>
            </w:r>
            <w:r w:rsidR="00AE3358">
              <w:rPr>
                <w:rFonts w:hint="eastAsia"/>
                <w:noProof/>
                <w:webHidden/>
              </w:rPr>
              <w:t>43</w:t>
            </w:r>
            <w:r w:rsidR="00B91670">
              <w:rPr>
                <w:noProof/>
                <w:webHidden/>
              </w:rPr>
              <w:fldChar w:fldCharType="end"/>
            </w:r>
          </w:hyperlink>
        </w:p>
        <w:p w14:paraId="5A38FC83" w14:textId="7571402A" w:rsidR="00B91670" w:rsidRDefault="00373704">
          <w:pPr>
            <w:pStyle w:val="TOC2"/>
            <w:tabs>
              <w:tab w:val="right" w:leader="dot" w:pos="9061"/>
            </w:tabs>
            <w:rPr>
              <w:rFonts w:asciiTheme="minorHAnsi" w:hAnsiTheme="minorHAnsi"/>
              <w:noProof/>
              <w:sz w:val="22"/>
              <w:lang w:eastAsia="en-US"/>
            </w:rPr>
          </w:pPr>
          <w:hyperlink w:anchor="_Toc218508533" w:history="1">
            <w:r w:rsidR="00B91670" w:rsidRPr="00B53069">
              <w:rPr>
                <w:rStyle w:val="Hyperlink"/>
                <w:noProof/>
              </w:rPr>
              <w:t>1.3. Tổng kết chương</w:t>
            </w:r>
            <w:r w:rsidR="00B91670">
              <w:rPr>
                <w:noProof/>
                <w:webHidden/>
              </w:rPr>
              <w:tab/>
            </w:r>
            <w:r w:rsidR="00B91670">
              <w:rPr>
                <w:noProof/>
                <w:webHidden/>
              </w:rPr>
              <w:fldChar w:fldCharType="begin"/>
            </w:r>
            <w:r w:rsidR="00B91670">
              <w:rPr>
                <w:noProof/>
                <w:webHidden/>
              </w:rPr>
              <w:instrText xml:space="preserve"> PAGEREF _Toc218508533 \h </w:instrText>
            </w:r>
            <w:r w:rsidR="00B91670">
              <w:rPr>
                <w:noProof/>
                <w:webHidden/>
              </w:rPr>
            </w:r>
            <w:r w:rsidR="00B91670">
              <w:rPr>
                <w:noProof/>
                <w:webHidden/>
              </w:rPr>
              <w:fldChar w:fldCharType="separate"/>
            </w:r>
            <w:r w:rsidR="00AE3358">
              <w:rPr>
                <w:rFonts w:hint="eastAsia"/>
                <w:noProof/>
                <w:webHidden/>
              </w:rPr>
              <w:t>44</w:t>
            </w:r>
            <w:r w:rsidR="00B91670">
              <w:rPr>
                <w:noProof/>
                <w:webHidden/>
              </w:rPr>
              <w:fldChar w:fldCharType="end"/>
            </w:r>
          </w:hyperlink>
        </w:p>
        <w:p w14:paraId="573C2194" w14:textId="6170B3F9" w:rsidR="00B91670" w:rsidRDefault="00373704">
          <w:pPr>
            <w:pStyle w:val="TOC1"/>
            <w:tabs>
              <w:tab w:val="right" w:leader="dot" w:pos="9061"/>
            </w:tabs>
            <w:rPr>
              <w:rFonts w:asciiTheme="minorHAnsi" w:hAnsiTheme="minorHAnsi"/>
              <w:noProof/>
              <w:sz w:val="22"/>
              <w:lang w:eastAsia="en-US"/>
            </w:rPr>
          </w:pPr>
          <w:hyperlink w:anchor="_Toc218508534" w:history="1">
            <w:r w:rsidR="00B91670" w:rsidRPr="00B53069">
              <w:rPr>
                <w:rStyle w:val="Hyperlink"/>
                <w:noProof/>
              </w:rPr>
              <w:t>CHƯƠNG 2. NGHIÊN CỨU LÝ THUYẾT</w:t>
            </w:r>
            <w:r w:rsidR="00B91670">
              <w:rPr>
                <w:noProof/>
                <w:webHidden/>
              </w:rPr>
              <w:tab/>
            </w:r>
            <w:r w:rsidR="00B91670">
              <w:rPr>
                <w:noProof/>
                <w:webHidden/>
              </w:rPr>
              <w:fldChar w:fldCharType="begin"/>
            </w:r>
            <w:r w:rsidR="00B91670">
              <w:rPr>
                <w:noProof/>
                <w:webHidden/>
              </w:rPr>
              <w:instrText xml:space="preserve"> PAGEREF _Toc218508534 \h </w:instrText>
            </w:r>
            <w:r w:rsidR="00B91670">
              <w:rPr>
                <w:noProof/>
                <w:webHidden/>
              </w:rPr>
            </w:r>
            <w:r w:rsidR="00B91670">
              <w:rPr>
                <w:noProof/>
                <w:webHidden/>
              </w:rPr>
              <w:fldChar w:fldCharType="separate"/>
            </w:r>
            <w:r w:rsidR="00AE3358">
              <w:rPr>
                <w:rFonts w:hint="eastAsia"/>
                <w:noProof/>
                <w:webHidden/>
              </w:rPr>
              <w:t>45</w:t>
            </w:r>
            <w:r w:rsidR="00B91670">
              <w:rPr>
                <w:noProof/>
                <w:webHidden/>
              </w:rPr>
              <w:fldChar w:fldCharType="end"/>
            </w:r>
          </w:hyperlink>
        </w:p>
        <w:p w14:paraId="38E10B80" w14:textId="3413C10C" w:rsidR="00B91670" w:rsidRDefault="00373704">
          <w:pPr>
            <w:pStyle w:val="TOC2"/>
            <w:tabs>
              <w:tab w:val="right" w:leader="dot" w:pos="9061"/>
            </w:tabs>
            <w:rPr>
              <w:rFonts w:asciiTheme="minorHAnsi" w:hAnsiTheme="minorHAnsi"/>
              <w:noProof/>
              <w:sz w:val="22"/>
              <w:lang w:eastAsia="en-US"/>
            </w:rPr>
          </w:pPr>
          <w:hyperlink w:anchor="_Toc218508535" w:history="1">
            <w:r w:rsidR="00B91670" w:rsidRPr="00B53069">
              <w:rPr>
                <w:rStyle w:val="Hyperlink"/>
                <w:noProof/>
              </w:rPr>
              <w:t>2.1. Tổng quan về công nghệ phát triển web</w:t>
            </w:r>
            <w:r w:rsidR="00B91670">
              <w:rPr>
                <w:noProof/>
                <w:webHidden/>
              </w:rPr>
              <w:tab/>
            </w:r>
            <w:r w:rsidR="00B91670">
              <w:rPr>
                <w:noProof/>
                <w:webHidden/>
              </w:rPr>
              <w:fldChar w:fldCharType="begin"/>
            </w:r>
            <w:r w:rsidR="00B91670">
              <w:rPr>
                <w:noProof/>
                <w:webHidden/>
              </w:rPr>
              <w:instrText xml:space="preserve"> PAGEREF _Toc218508535 \h </w:instrText>
            </w:r>
            <w:r w:rsidR="00B91670">
              <w:rPr>
                <w:noProof/>
                <w:webHidden/>
              </w:rPr>
            </w:r>
            <w:r w:rsidR="00B91670">
              <w:rPr>
                <w:noProof/>
                <w:webHidden/>
              </w:rPr>
              <w:fldChar w:fldCharType="separate"/>
            </w:r>
            <w:r w:rsidR="00AE3358">
              <w:rPr>
                <w:rFonts w:hint="eastAsia"/>
                <w:noProof/>
                <w:webHidden/>
              </w:rPr>
              <w:t>45</w:t>
            </w:r>
            <w:r w:rsidR="00B91670">
              <w:rPr>
                <w:noProof/>
                <w:webHidden/>
              </w:rPr>
              <w:fldChar w:fldCharType="end"/>
            </w:r>
          </w:hyperlink>
        </w:p>
        <w:p w14:paraId="2C82F415" w14:textId="107B1633" w:rsidR="00B91670" w:rsidRDefault="00373704">
          <w:pPr>
            <w:pStyle w:val="TOC3"/>
            <w:tabs>
              <w:tab w:val="right" w:leader="dot" w:pos="9061"/>
            </w:tabs>
            <w:rPr>
              <w:rFonts w:asciiTheme="minorHAnsi" w:hAnsiTheme="minorHAnsi"/>
              <w:noProof/>
              <w:sz w:val="22"/>
              <w:lang w:eastAsia="en-US"/>
            </w:rPr>
          </w:pPr>
          <w:hyperlink w:anchor="_Toc218508536" w:history="1">
            <w:r w:rsidR="00B91670" w:rsidRPr="00B53069">
              <w:rPr>
                <w:rStyle w:val="Hyperlink"/>
                <w:noProof/>
              </w:rPr>
              <w:t>2.1.1 Website Tĩnh</w:t>
            </w:r>
            <w:r w:rsidR="00B91670">
              <w:rPr>
                <w:noProof/>
                <w:webHidden/>
              </w:rPr>
              <w:tab/>
            </w:r>
            <w:r w:rsidR="00B91670">
              <w:rPr>
                <w:noProof/>
                <w:webHidden/>
              </w:rPr>
              <w:fldChar w:fldCharType="begin"/>
            </w:r>
            <w:r w:rsidR="00B91670">
              <w:rPr>
                <w:noProof/>
                <w:webHidden/>
              </w:rPr>
              <w:instrText xml:space="preserve"> PAGEREF _Toc218508536 \h </w:instrText>
            </w:r>
            <w:r w:rsidR="00B91670">
              <w:rPr>
                <w:noProof/>
                <w:webHidden/>
              </w:rPr>
            </w:r>
            <w:r w:rsidR="00B91670">
              <w:rPr>
                <w:noProof/>
                <w:webHidden/>
              </w:rPr>
              <w:fldChar w:fldCharType="separate"/>
            </w:r>
            <w:r w:rsidR="00AE3358">
              <w:rPr>
                <w:rFonts w:hint="eastAsia"/>
                <w:noProof/>
                <w:webHidden/>
              </w:rPr>
              <w:t>45</w:t>
            </w:r>
            <w:r w:rsidR="00B91670">
              <w:rPr>
                <w:noProof/>
                <w:webHidden/>
              </w:rPr>
              <w:fldChar w:fldCharType="end"/>
            </w:r>
          </w:hyperlink>
        </w:p>
        <w:p w14:paraId="36DAA784" w14:textId="30A27331" w:rsidR="00B91670" w:rsidRDefault="00373704">
          <w:pPr>
            <w:pStyle w:val="TOC3"/>
            <w:tabs>
              <w:tab w:val="right" w:leader="dot" w:pos="9061"/>
            </w:tabs>
            <w:rPr>
              <w:rFonts w:asciiTheme="minorHAnsi" w:hAnsiTheme="minorHAnsi"/>
              <w:noProof/>
              <w:sz w:val="22"/>
              <w:lang w:eastAsia="en-US"/>
            </w:rPr>
          </w:pPr>
          <w:hyperlink w:anchor="_Toc218508537" w:history="1">
            <w:r w:rsidR="00B91670" w:rsidRPr="00B53069">
              <w:rPr>
                <w:rStyle w:val="Hyperlink"/>
                <w:noProof/>
              </w:rPr>
              <w:t>2.1.2 Website động</w:t>
            </w:r>
            <w:r w:rsidR="00B91670">
              <w:rPr>
                <w:noProof/>
                <w:webHidden/>
              </w:rPr>
              <w:tab/>
            </w:r>
            <w:r w:rsidR="00B91670">
              <w:rPr>
                <w:noProof/>
                <w:webHidden/>
              </w:rPr>
              <w:fldChar w:fldCharType="begin"/>
            </w:r>
            <w:r w:rsidR="00B91670">
              <w:rPr>
                <w:noProof/>
                <w:webHidden/>
              </w:rPr>
              <w:instrText xml:space="preserve"> PAGEREF _Toc218508537 \h </w:instrText>
            </w:r>
            <w:r w:rsidR="00B91670">
              <w:rPr>
                <w:noProof/>
                <w:webHidden/>
              </w:rPr>
            </w:r>
            <w:r w:rsidR="00B91670">
              <w:rPr>
                <w:noProof/>
                <w:webHidden/>
              </w:rPr>
              <w:fldChar w:fldCharType="separate"/>
            </w:r>
            <w:r w:rsidR="00AE3358">
              <w:rPr>
                <w:rFonts w:hint="eastAsia"/>
                <w:noProof/>
                <w:webHidden/>
              </w:rPr>
              <w:t>46</w:t>
            </w:r>
            <w:r w:rsidR="00B91670">
              <w:rPr>
                <w:noProof/>
                <w:webHidden/>
              </w:rPr>
              <w:fldChar w:fldCharType="end"/>
            </w:r>
          </w:hyperlink>
        </w:p>
        <w:p w14:paraId="7D593D47" w14:textId="5A0C9614" w:rsidR="00B91670" w:rsidRDefault="00373704">
          <w:pPr>
            <w:pStyle w:val="TOC3"/>
            <w:tabs>
              <w:tab w:val="right" w:leader="dot" w:pos="9061"/>
            </w:tabs>
            <w:rPr>
              <w:rFonts w:asciiTheme="minorHAnsi" w:hAnsiTheme="minorHAnsi"/>
              <w:noProof/>
              <w:sz w:val="22"/>
              <w:lang w:eastAsia="en-US"/>
            </w:rPr>
          </w:pPr>
          <w:hyperlink w:anchor="_Toc218508538" w:history="1">
            <w:r w:rsidR="00B91670" w:rsidRPr="00B53069">
              <w:rPr>
                <w:rStyle w:val="Hyperlink"/>
                <w:noProof/>
              </w:rPr>
              <w:t>2.1.3 Kiến trúc Client – Server</w:t>
            </w:r>
            <w:r w:rsidR="00B91670">
              <w:rPr>
                <w:noProof/>
                <w:webHidden/>
              </w:rPr>
              <w:tab/>
            </w:r>
            <w:r w:rsidR="00B91670">
              <w:rPr>
                <w:noProof/>
                <w:webHidden/>
              </w:rPr>
              <w:fldChar w:fldCharType="begin"/>
            </w:r>
            <w:r w:rsidR="00B91670">
              <w:rPr>
                <w:noProof/>
                <w:webHidden/>
              </w:rPr>
              <w:instrText xml:space="preserve"> PAGEREF _Toc218508538 \h </w:instrText>
            </w:r>
            <w:r w:rsidR="00B91670">
              <w:rPr>
                <w:noProof/>
                <w:webHidden/>
              </w:rPr>
            </w:r>
            <w:r w:rsidR="00B91670">
              <w:rPr>
                <w:noProof/>
                <w:webHidden/>
              </w:rPr>
              <w:fldChar w:fldCharType="separate"/>
            </w:r>
            <w:r w:rsidR="00AE3358">
              <w:rPr>
                <w:rFonts w:hint="eastAsia"/>
                <w:noProof/>
                <w:webHidden/>
              </w:rPr>
              <w:t>47</w:t>
            </w:r>
            <w:r w:rsidR="00B91670">
              <w:rPr>
                <w:noProof/>
                <w:webHidden/>
              </w:rPr>
              <w:fldChar w:fldCharType="end"/>
            </w:r>
          </w:hyperlink>
        </w:p>
        <w:p w14:paraId="6390D430" w14:textId="362F0FDF" w:rsidR="00B91670" w:rsidRDefault="00373704">
          <w:pPr>
            <w:pStyle w:val="TOC2"/>
            <w:tabs>
              <w:tab w:val="right" w:leader="dot" w:pos="9061"/>
            </w:tabs>
            <w:rPr>
              <w:rFonts w:asciiTheme="minorHAnsi" w:hAnsiTheme="minorHAnsi"/>
              <w:noProof/>
              <w:sz w:val="22"/>
              <w:lang w:eastAsia="en-US"/>
            </w:rPr>
          </w:pPr>
          <w:hyperlink w:anchor="_Toc218508539" w:history="1">
            <w:r w:rsidR="00B91670" w:rsidRPr="00B53069">
              <w:rPr>
                <w:rStyle w:val="Hyperlink"/>
                <w:noProof/>
                <w:lang w:val="vi-VN"/>
              </w:rPr>
              <w:t>2.2. Công nghệ nền tảng và môi trường</w:t>
            </w:r>
            <w:r w:rsidR="00B91670">
              <w:rPr>
                <w:noProof/>
                <w:webHidden/>
              </w:rPr>
              <w:tab/>
            </w:r>
            <w:r w:rsidR="00B91670">
              <w:rPr>
                <w:noProof/>
                <w:webHidden/>
              </w:rPr>
              <w:fldChar w:fldCharType="begin"/>
            </w:r>
            <w:r w:rsidR="00B91670">
              <w:rPr>
                <w:noProof/>
                <w:webHidden/>
              </w:rPr>
              <w:instrText xml:space="preserve"> PAGEREF _Toc218508539 \h </w:instrText>
            </w:r>
            <w:r w:rsidR="00B91670">
              <w:rPr>
                <w:noProof/>
                <w:webHidden/>
              </w:rPr>
            </w:r>
            <w:r w:rsidR="00B91670">
              <w:rPr>
                <w:noProof/>
                <w:webHidden/>
              </w:rPr>
              <w:fldChar w:fldCharType="separate"/>
            </w:r>
            <w:r w:rsidR="00AE3358">
              <w:rPr>
                <w:rFonts w:hint="eastAsia"/>
                <w:noProof/>
                <w:webHidden/>
              </w:rPr>
              <w:t>49</w:t>
            </w:r>
            <w:r w:rsidR="00B91670">
              <w:rPr>
                <w:noProof/>
                <w:webHidden/>
              </w:rPr>
              <w:fldChar w:fldCharType="end"/>
            </w:r>
          </w:hyperlink>
        </w:p>
        <w:p w14:paraId="462917F8" w14:textId="549566CC" w:rsidR="00B91670" w:rsidRDefault="00373704">
          <w:pPr>
            <w:pStyle w:val="TOC2"/>
            <w:tabs>
              <w:tab w:val="right" w:leader="dot" w:pos="9061"/>
            </w:tabs>
            <w:rPr>
              <w:rFonts w:asciiTheme="minorHAnsi" w:hAnsiTheme="minorHAnsi"/>
              <w:noProof/>
              <w:sz w:val="22"/>
              <w:lang w:eastAsia="en-US"/>
            </w:rPr>
          </w:pPr>
          <w:hyperlink w:anchor="_Toc218508540" w:history="1">
            <w:r w:rsidR="00B91670" w:rsidRPr="00B53069">
              <w:rPr>
                <w:rStyle w:val="Hyperlink"/>
                <w:noProof/>
                <w:lang w:val="vi-VN"/>
              </w:rPr>
              <w:t>2.3.</w:t>
            </w:r>
            <w:r w:rsidR="00B91670" w:rsidRPr="00B53069">
              <w:rPr>
                <w:rStyle w:val="Hyperlink"/>
                <w:noProof/>
              </w:rPr>
              <w:t xml:space="preserve"> Ngôn ngữ truy vấn trong My</w:t>
            </w:r>
            <w:r w:rsidR="00B91670" w:rsidRPr="00B53069">
              <w:rPr>
                <w:rStyle w:val="Hyperlink"/>
                <w:noProof/>
                <w:lang w:val="vi-VN"/>
              </w:rPr>
              <w:t>SQL</w:t>
            </w:r>
            <w:r w:rsidR="00B91670">
              <w:rPr>
                <w:noProof/>
                <w:webHidden/>
              </w:rPr>
              <w:tab/>
            </w:r>
            <w:r w:rsidR="00B91670">
              <w:rPr>
                <w:noProof/>
                <w:webHidden/>
              </w:rPr>
              <w:fldChar w:fldCharType="begin"/>
            </w:r>
            <w:r w:rsidR="00B91670">
              <w:rPr>
                <w:noProof/>
                <w:webHidden/>
              </w:rPr>
              <w:instrText xml:space="preserve"> PAGEREF _Toc218508540 \h </w:instrText>
            </w:r>
            <w:r w:rsidR="00B91670">
              <w:rPr>
                <w:noProof/>
                <w:webHidden/>
              </w:rPr>
            </w:r>
            <w:r w:rsidR="00B91670">
              <w:rPr>
                <w:noProof/>
                <w:webHidden/>
              </w:rPr>
              <w:fldChar w:fldCharType="separate"/>
            </w:r>
            <w:r w:rsidR="00AE3358">
              <w:rPr>
                <w:rFonts w:hint="eastAsia"/>
                <w:noProof/>
                <w:webHidden/>
              </w:rPr>
              <w:t>51</w:t>
            </w:r>
            <w:r w:rsidR="00B91670">
              <w:rPr>
                <w:noProof/>
                <w:webHidden/>
              </w:rPr>
              <w:fldChar w:fldCharType="end"/>
            </w:r>
          </w:hyperlink>
        </w:p>
        <w:p w14:paraId="31895977" w14:textId="3A5A7DA0" w:rsidR="00B91670" w:rsidRDefault="00373704">
          <w:pPr>
            <w:pStyle w:val="TOC3"/>
            <w:tabs>
              <w:tab w:val="right" w:leader="dot" w:pos="9061"/>
            </w:tabs>
            <w:rPr>
              <w:rFonts w:asciiTheme="minorHAnsi" w:hAnsiTheme="minorHAnsi"/>
              <w:noProof/>
              <w:sz w:val="22"/>
              <w:lang w:eastAsia="en-US"/>
            </w:rPr>
          </w:pPr>
          <w:hyperlink w:anchor="_Toc218508541" w:history="1">
            <w:r w:rsidR="00B91670" w:rsidRPr="00B53069">
              <w:rPr>
                <w:rStyle w:val="Hyperlink"/>
                <w:noProof/>
                <w:lang w:val="vi-VN"/>
              </w:rPr>
              <w:t>2.3.1 Lệnh CREATE</w:t>
            </w:r>
            <w:r w:rsidR="00B91670" w:rsidRPr="00B53069">
              <w:rPr>
                <w:rStyle w:val="Hyperlink"/>
                <w:noProof/>
              </w:rPr>
              <w:t xml:space="preserve"> DATABASE</w:t>
            </w:r>
            <w:r w:rsidR="00B91670">
              <w:rPr>
                <w:noProof/>
                <w:webHidden/>
              </w:rPr>
              <w:tab/>
            </w:r>
            <w:r w:rsidR="00B91670">
              <w:rPr>
                <w:noProof/>
                <w:webHidden/>
              </w:rPr>
              <w:fldChar w:fldCharType="begin"/>
            </w:r>
            <w:r w:rsidR="00B91670">
              <w:rPr>
                <w:noProof/>
                <w:webHidden/>
              </w:rPr>
              <w:instrText xml:space="preserve"> PAGEREF _Toc218508541 \h </w:instrText>
            </w:r>
            <w:r w:rsidR="00B91670">
              <w:rPr>
                <w:noProof/>
                <w:webHidden/>
              </w:rPr>
            </w:r>
            <w:r w:rsidR="00B91670">
              <w:rPr>
                <w:noProof/>
                <w:webHidden/>
              </w:rPr>
              <w:fldChar w:fldCharType="separate"/>
            </w:r>
            <w:r w:rsidR="00AE3358">
              <w:rPr>
                <w:rFonts w:hint="eastAsia"/>
                <w:noProof/>
                <w:webHidden/>
              </w:rPr>
              <w:t>51</w:t>
            </w:r>
            <w:r w:rsidR="00B91670">
              <w:rPr>
                <w:noProof/>
                <w:webHidden/>
              </w:rPr>
              <w:fldChar w:fldCharType="end"/>
            </w:r>
          </w:hyperlink>
        </w:p>
        <w:p w14:paraId="7D39F1EF" w14:textId="4E70D87A" w:rsidR="00B91670" w:rsidRDefault="00373704">
          <w:pPr>
            <w:pStyle w:val="TOC3"/>
            <w:tabs>
              <w:tab w:val="right" w:leader="dot" w:pos="9061"/>
            </w:tabs>
            <w:rPr>
              <w:rFonts w:asciiTheme="minorHAnsi" w:hAnsiTheme="minorHAnsi"/>
              <w:noProof/>
              <w:sz w:val="22"/>
              <w:lang w:eastAsia="en-US"/>
            </w:rPr>
          </w:pPr>
          <w:hyperlink w:anchor="_Toc218508542" w:history="1">
            <w:r w:rsidR="00B91670" w:rsidRPr="00B53069">
              <w:rPr>
                <w:rStyle w:val="Hyperlink"/>
                <w:noProof/>
              </w:rPr>
              <w:t>2.3.2 Lệnh CREATE TABLE</w:t>
            </w:r>
            <w:r w:rsidR="00B91670">
              <w:rPr>
                <w:noProof/>
                <w:webHidden/>
              </w:rPr>
              <w:tab/>
            </w:r>
            <w:r w:rsidR="00B91670">
              <w:rPr>
                <w:noProof/>
                <w:webHidden/>
              </w:rPr>
              <w:fldChar w:fldCharType="begin"/>
            </w:r>
            <w:r w:rsidR="00B91670">
              <w:rPr>
                <w:noProof/>
                <w:webHidden/>
              </w:rPr>
              <w:instrText xml:space="preserve"> PAGEREF _Toc218508542 \h </w:instrText>
            </w:r>
            <w:r w:rsidR="00B91670">
              <w:rPr>
                <w:noProof/>
                <w:webHidden/>
              </w:rPr>
            </w:r>
            <w:r w:rsidR="00B91670">
              <w:rPr>
                <w:noProof/>
                <w:webHidden/>
              </w:rPr>
              <w:fldChar w:fldCharType="separate"/>
            </w:r>
            <w:r w:rsidR="00AE3358">
              <w:rPr>
                <w:rFonts w:hint="eastAsia"/>
                <w:noProof/>
                <w:webHidden/>
              </w:rPr>
              <w:t>51</w:t>
            </w:r>
            <w:r w:rsidR="00B91670">
              <w:rPr>
                <w:noProof/>
                <w:webHidden/>
              </w:rPr>
              <w:fldChar w:fldCharType="end"/>
            </w:r>
          </w:hyperlink>
        </w:p>
        <w:p w14:paraId="33035782" w14:textId="24C1AE93" w:rsidR="00B91670" w:rsidRDefault="00373704">
          <w:pPr>
            <w:pStyle w:val="TOC3"/>
            <w:tabs>
              <w:tab w:val="right" w:leader="dot" w:pos="9061"/>
            </w:tabs>
            <w:rPr>
              <w:rFonts w:asciiTheme="minorHAnsi" w:hAnsiTheme="minorHAnsi"/>
              <w:noProof/>
              <w:sz w:val="22"/>
              <w:lang w:eastAsia="en-US"/>
            </w:rPr>
          </w:pPr>
          <w:hyperlink w:anchor="_Toc218508543" w:history="1">
            <w:r w:rsidR="00B91670" w:rsidRPr="00B53069">
              <w:rPr>
                <w:rStyle w:val="Hyperlink"/>
                <w:noProof/>
                <w:lang w:val="vi-VN"/>
              </w:rPr>
              <w:t>2.3.3 Lệnh INSERT</w:t>
            </w:r>
            <w:r w:rsidR="00B91670">
              <w:rPr>
                <w:noProof/>
                <w:webHidden/>
              </w:rPr>
              <w:tab/>
            </w:r>
            <w:r w:rsidR="00B91670">
              <w:rPr>
                <w:noProof/>
                <w:webHidden/>
              </w:rPr>
              <w:fldChar w:fldCharType="begin"/>
            </w:r>
            <w:r w:rsidR="00B91670">
              <w:rPr>
                <w:noProof/>
                <w:webHidden/>
              </w:rPr>
              <w:instrText xml:space="preserve"> PAGEREF _Toc218508543 \h </w:instrText>
            </w:r>
            <w:r w:rsidR="00B91670">
              <w:rPr>
                <w:noProof/>
                <w:webHidden/>
              </w:rPr>
            </w:r>
            <w:r w:rsidR="00B91670">
              <w:rPr>
                <w:noProof/>
                <w:webHidden/>
              </w:rPr>
              <w:fldChar w:fldCharType="separate"/>
            </w:r>
            <w:r w:rsidR="00AE3358">
              <w:rPr>
                <w:rFonts w:hint="eastAsia"/>
                <w:noProof/>
                <w:webHidden/>
              </w:rPr>
              <w:t>52</w:t>
            </w:r>
            <w:r w:rsidR="00B91670">
              <w:rPr>
                <w:noProof/>
                <w:webHidden/>
              </w:rPr>
              <w:fldChar w:fldCharType="end"/>
            </w:r>
          </w:hyperlink>
        </w:p>
        <w:p w14:paraId="2240EF78" w14:textId="4C373F28" w:rsidR="00B91670" w:rsidRDefault="00373704">
          <w:pPr>
            <w:pStyle w:val="TOC3"/>
            <w:tabs>
              <w:tab w:val="right" w:leader="dot" w:pos="9061"/>
            </w:tabs>
            <w:rPr>
              <w:rFonts w:asciiTheme="minorHAnsi" w:hAnsiTheme="minorHAnsi"/>
              <w:noProof/>
              <w:sz w:val="22"/>
              <w:lang w:eastAsia="en-US"/>
            </w:rPr>
          </w:pPr>
          <w:hyperlink w:anchor="_Toc218508544" w:history="1">
            <w:r w:rsidR="00B91670" w:rsidRPr="00B53069">
              <w:rPr>
                <w:rStyle w:val="Hyperlink"/>
                <w:noProof/>
                <w:lang w:val="vi-VN"/>
              </w:rPr>
              <w:t>2.3.4 Lệnh UPDATE</w:t>
            </w:r>
            <w:r w:rsidR="00B91670">
              <w:rPr>
                <w:noProof/>
                <w:webHidden/>
              </w:rPr>
              <w:tab/>
            </w:r>
            <w:r w:rsidR="00B91670">
              <w:rPr>
                <w:noProof/>
                <w:webHidden/>
              </w:rPr>
              <w:fldChar w:fldCharType="begin"/>
            </w:r>
            <w:r w:rsidR="00B91670">
              <w:rPr>
                <w:noProof/>
                <w:webHidden/>
              </w:rPr>
              <w:instrText xml:space="preserve"> PAGEREF _Toc218508544 \h </w:instrText>
            </w:r>
            <w:r w:rsidR="00B91670">
              <w:rPr>
                <w:noProof/>
                <w:webHidden/>
              </w:rPr>
            </w:r>
            <w:r w:rsidR="00B91670">
              <w:rPr>
                <w:noProof/>
                <w:webHidden/>
              </w:rPr>
              <w:fldChar w:fldCharType="separate"/>
            </w:r>
            <w:r w:rsidR="00AE3358">
              <w:rPr>
                <w:rFonts w:hint="eastAsia"/>
                <w:noProof/>
                <w:webHidden/>
              </w:rPr>
              <w:t>52</w:t>
            </w:r>
            <w:r w:rsidR="00B91670">
              <w:rPr>
                <w:noProof/>
                <w:webHidden/>
              </w:rPr>
              <w:fldChar w:fldCharType="end"/>
            </w:r>
          </w:hyperlink>
        </w:p>
        <w:p w14:paraId="302F8EE2" w14:textId="5FF25128" w:rsidR="00B91670" w:rsidRDefault="00373704">
          <w:pPr>
            <w:pStyle w:val="TOC3"/>
            <w:tabs>
              <w:tab w:val="right" w:leader="dot" w:pos="9061"/>
            </w:tabs>
            <w:rPr>
              <w:rFonts w:asciiTheme="minorHAnsi" w:hAnsiTheme="minorHAnsi"/>
              <w:noProof/>
              <w:sz w:val="22"/>
              <w:lang w:eastAsia="en-US"/>
            </w:rPr>
          </w:pPr>
          <w:hyperlink w:anchor="_Toc218508545" w:history="1">
            <w:r w:rsidR="00B91670" w:rsidRPr="00B53069">
              <w:rPr>
                <w:rStyle w:val="Hyperlink"/>
                <w:noProof/>
                <w:lang w:val="vi-VN"/>
              </w:rPr>
              <w:t>2.3.5 Lệnh DELETE</w:t>
            </w:r>
            <w:r w:rsidR="00B91670">
              <w:rPr>
                <w:noProof/>
                <w:webHidden/>
              </w:rPr>
              <w:tab/>
            </w:r>
            <w:r w:rsidR="00B91670">
              <w:rPr>
                <w:noProof/>
                <w:webHidden/>
              </w:rPr>
              <w:fldChar w:fldCharType="begin"/>
            </w:r>
            <w:r w:rsidR="00B91670">
              <w:rPr>
                <w:noProof/>
                <w:webHidden/>
              </w:rPr>
              <w:instrText xml:space="preserve"> PAGEREF _Toc218508545 \h </w:instrText>
            </w:r>
            <w:r w:rsidR="00B91670">
              <w:rPr>
                <w:noProof/>
                <w:webHidden/>
              </w:rPr>
            </w:r>
            <w:r w:rsidR="00B91670">
              <w:rPr>
                <w:noProof/>
                <w:webHidden/>
              </w:rPr>
              <w:fldChar w:fldCharType="separate"/>
            </w:r>
            <w:r w:rsidR="00AE3358">
              <w:rPr>
                <w:rFonts w:hint="eastAsia"/>
                <w:noProof/>
                <w:webHidden/>
              </w:rPr>
              <w:t>52</w:t>
            </w:r>
            <w:r w:rsidR="00B91670">
              <w:rPr>
                <w:noProof/>
                <w:webHidden/>
              </w:rPr>
              <w:fldChar w:fldCharType="end"/>
            </w:r>
          </w:hyperlink>
        </w:p>
        <w:p w14:paraId="2B894819" w14:textId="67121F2E" w:rsidR="00B91670" w:rsidRDefault="00373704">
          <w:pPr>
            <w:pStyle w:val="TOC3"/>
            <w:tabs>
              <w:tab w:val="right" w:leader="dot" w:pos="9061"/>
            </w:tabs>
            <w:rPr>
              <w:rFonts w:asciiTheme="minorHAnsi" w:hAnsiTheme="minorHAnsi"/>
              <w:noProof/>
              <w:sz w:val="22"/>
              <w:lang w:eastAsia="en-US"/>
            </w:rPr>
          </w:pPr>
          <w:hyperlink w:anchor="_Toc218508546" w:history="1">
            <w:r w:rsidR="00B91670" w:rsidRPr="00B53069">
              <w:rPr>
                <w:rStyle w:val="Hyperlink"/>
                <w:noProof/>
                <w:lang w:val="vi-VN"/>
              </w:rPr>
              <w:t>2.3.6 Lệnh WHERE</w:t>
            </w:r>
            <w:r w:rsidR="00B91670">
              <w:rPr>
                <w:noProof/>
                <w:webHidden/>
              </w:rPr>
              <w:tab/>
            </w:r>
            <w:r w:rsidR="00B91670">
              <w:rPr>
                <w:noProof/>
                <w:webHidden/>
              </w:rPr>
              <w:fldChar w:fldCharType="begin"/>
            </w:r>
            <w:r w:rsidR="00B91670">
              <w:rPr>
                <w:noProof/>
                <w:webHidden/>
              </w:rPr>
              <w:instrText xml:space="preserve"> PAGEREF _Toc218508546 \h </w:instrText>
            </w:r>
            <w:r w:rsidR="00B91670">
              <w:rPr>
                <w:noProof/>
                <w:webHidden/>
              </w:rPr>
            </w:r>
            <w:r w:rsidR="00B91670">
              <w:rPr>
                <w:noProof/>
                <w:webHidden/>
              </w:rPr>
              <w:fldChar w:fldCharType="separate"/>
            </w:r>
            <w:r w:rsidR="00AE3358">
              <w:rPr>
                <w:rFonts w:hint="eastAsia"/>
                <w:noProof/>
                <w:webHidden/>
              </w:rPr>
              <w:t>52</w:t>
            </w:r>
            <w:r w:rsidR="00B91670">
              <w:rPr>
                <w:noProof/>
                <w:webHidden/>
              </w:rPr>
              <w:fldChar w:fldCharType="end"/>
            </w:r>
          </w:hyperlink>
        </w:p>
        <w:p w14:paraId="4C9FB24F" w14:textId="54538E32" w:rsidR="00B91670" w:rsidRDefault="00373704">
          <w:pPr>
            <w:pStyle w:val="TOC2"/>
            <w:tabs>
              <w:tab w:val="right" w:leader="dot" w:pos="9061"/>
            </w:tabs>
            <w:rPr>
              <w:rFonts w:asciiTheme="minorHAnsi" w:hAnsiTheme="minorHAnsi"/>
              <w:noProof/>
              <w:sz w:val="22"/>
              <w:lang w:eastAsia="en-US"/>
            </w:rPr>
          </w:pPr>
          <w:hyperlink w:anchor="_Toc218508547" w:history="1">
            <w:r w:rsidR="00B91670" w:rsidRPr="00B53069">
              <w:rPr>
                <w:rStyle w:val="Hyperlink"/>
                <w:noProof/>
              </w:rPr>
              <w:t>2.4. Ngôn ngữ lập trình PHP</w:t>
            </w:r>
            <w:r w:rsidR="00B91670">
              <w:rPr>
                <w:noProof/>
                <w:webHidden/>
              </w:rPr>
              <w:tab/>
            </w:r>
            <w:r w:rsidR="00B91670">
              <w:rPr>
                <w:noProof/>
                <w:webHidden/>
              </w:rPr>
              <w:fldChar w:fldCharType="begin"/>
            </w:r>
            <w:r w:rsidR="00B91670">
              <w:rPr>
                <w:noProof/>
                <w:webHidden/>
              </w:rPr>
              <w:instrText xml:space="preserve"> PAGEREF _Toc218508547 \h </w:instrText>
            </w:r>
            <w:r w:rsidR="00B91670">
              <w:rPr>
                <w:noProof/>
                <w:webHidden/>
              </w:rPr>
            </w:r>
            <w:r w:rsidR="00B91670">
              <w:rPr>
                <w:noProof/>
                <w:webHidden/>
              </w:rPr>
              <w:fldChar w:fldCharType="separate"/>
            </w:r>
            <w:r w:rsidR="00AE3358">
              <w:rPr>
                <w:rFonts w:hint="eastAsia"/>
                <w:noProof/>
                <w:webHidden/>
              </w:rPr>
              <w:t>53</w:t>
            </w:r>
            <w:r w:rsidR="00B91670">
              <w:rPr>
                <w:noProof/>
                <w:webHidden/>
              </w:rPr>
              <w:fldChar w:fldCharType="end"/>
            </w:r>
          </w:hyperlink>
        </w:p>
        <w:p w14:paraId="258868A0" w14:textId="5058925C" w:rsidR="00B91670" w:rsidRDefault="00373704">
          <w:pPr>
            <w:pStyle w:val="TOC2"/>
            <w:tabs>
              <w:tab w:val="right" w:leader="dot" w:pos="9061"/>
            </w:tabs>
            <w:rPr>
              <w:rFonts w:asciiTheme="minorHAnsi" w:hAnsiTheme="minorHAnsi"/>
              <w:noProof/>
              <w:sz w:val="22"/>
              <w:lang w:eastAsia="en-US"/>
            </w:rPr>
          </w:pPr>
          <w:hyperlink w:anchor="_Toc218508548" w:history="1">
            <w:r w:rsidR="00B91670" w:rsidRPr="00B53069">
              <w:rPr>
                <w:rStyle w:val="Hyperlink"/>
                <w:noProof/>
              </w:rPr>
              <w:t>2.5. Tương tác cơ sở dữ liệu MySQL với PHP</w:t>
            </w:r>
            <w:r w:rsidR="00B91670">
              <w:rPr>
                <w:noProof/>
                <w:webHidden/>
              </w:rPr>
              <w:tab/>
            </w:r>
            <w:r w:rsidR="00B91670">
              <w:rPr>
                <w:noProof/>
                <w:webHidden/>
              </w:rPr>
              <w:fldChar w:fldCharType="begin"/>
            </w:r>
            <w:r w:rsidR="00B91670">
              <w:rPr>
                <w:noProof/>
                <w:webHidden/>
              </w:rPr>
              <w:instrText xml:space="preserve"> PAGEREF _Toc218508548 \h </w:instrText>
            </w:r>
            <w:r w:rsidR="00B91670">
              <w:rPr>
                <w:noProof/>
                <w:webHidden/>
              </w:rPr>
            </w:r>
            <w:r w:rsidR="00B91670">
              <w:rPr>
                <w:noProof/>
                <w:webHidden/>
              </w:rPr>
              <w:fldChar w:fldCharType="separate"/>
            </w:r>
            <w:r w:rsidR="00AE3358">
              <w:rPr>
                <w:rFonts w:hint="eastAsia"/>
                <w:noProof/>
                <w:webHidden/>
              </w:rPr>
              <w:t>55</w:t>
            </w:r>
            <w:r w:rsidR="00B91670">
              <w:rPr>
                <w:noProof/>
                <w:webHidden/>
              </w:rPr>
              <w:fldChar w:fldCharType="end"/>
            </w:r>
          </w:hyperlink>
        </w:p>
        <w:p w14:paraId="7D22997D" w14:textId="4F4AB503" w:rsidR="00B91670" w:rsidRDefault="00373704">
          <w:pPr>
            <w:pStyle w:val="TOC3"/>
            <w:tabs>
              <w:tab w:val="right" w:leader="dot" w:pos="9061"/>
            </w:tabs>
            <w:rPr>
              <w:rFonts w:asciiTheme="minorHAnsi" w:hAnsiTheme="minorHAnsi"/>
              <w:noProof/>
              <w:sz w:val="22"/>
              <w:lang w:eastAsia="en-US"/>
            </w:rPr>
          </w:pPr>
          <w:hyperlink w:anchor="_Toc218508549" w:history="1">
            <w:r w:rsidR="00B91670" w:rsidRPr="00B53069">
              <w:rPr>
                <w:rStyle w:val="Hyperlink"/>
                <w:noProof/>
                <w:lang w:val="vi-VN"/>
              </w:rPr>
              <w:t>2.5.1 Kết nối cơ sở dữ liệu</w:t>
            </w:r>
            <w:r w:rsidR="00B91670">
              <w:rPr>
                <w:noProof/>
                <w:webHidden/>
              </w:rPr>
              <w:tab/>
            </w:r>
            <w:r w:rsidR="00B91670">
              <w:rPr>
                <w:noProof/>
                <w:webHidden/>
              </w:rPr>
              <w:fldChar w:fldCharType="begin"/>
            </w:r>
            <w:r w:rsidR="00B91670">
              <w:rPr>
                <w:noProof/>
                <w:webHidden/>
              </w:rPr>
              <w:instrText xml:space="preserve"> PAGEREF _Toc218508549 \h </w:instrText>
            </w:r>
            <w:r w:rsidR="00B91670">
              <w:rPr>
                <w:noProof/>
                <w:webHidden/>
              </w:rPr>
            </w:r>
            <w:r w:rsidR="00B91670">
              <w:rPr>
                <w:noProof/>
                <w:webHidden/>
              </w:rPr>
              <w:fldChar w:fldCharType="separate"/>
            </w:r>
            <w:r w:rsidR="00AE3358">
              <w:rPr>
                <w:rFonts w:hint="eastAsia"/>
                <w:noProof/>
                <w:webHidden/>
              </w:rPr>
              <w:t>57</w:t>
            </w:r>
            <w:r w:rsidR="00B91670">
              <w:rPr>
                <w:noProof/>
                <w:webHidden/>
              </w:rPr>
              <w:fldChar w:fldCharType="end"/>
            </w:r>
          </w:hyperlink>
        </w:p>
        <w:p w14:paraId="336748AC" w14:textId="5C8AB5A6" w:rsidR="00B91670" w:rsidRDefault="00373704">
          <w:pPr>
            <w:pStyle w:val="TOC3"/>
            <w:tabs>
              <w:tab w:val="right" w:leader="dot" w:pos="9061"/>
            </w:tabs>
            <w:rPr>
              <w:rFonts w:asciiTheme="minorHAnsi" w:hAnsiTheme="minorHAnsi"/>
              <w:noProof/>
              <w:sz w:val="22"/>
              <w:lang w:eastAsia="en-US"/>
            </w:rPr>
          </w:pPr>
          <w:hyperlink w:anchor="_Toc218508550" w:history="1">
            <w:r w:rsidR="00B91670" w:rsidRPr="00B53069">
              <w:rPr>
                <w:rStyle w:val="Hyperlink"/>
                <w:noProof/>
              </w:rPr>
              <w:t>2.5.2</w:t>
            </w:r>
            <w:r w:rsidR="00B91670" w:rsidRPr="00B53069">
              <w:rPr>
                <w:rStyle w:val="Hyperlink"/>
                <w:noProof/>
                <w:lang w:val="vi-VN"/>
              </w:rPr>
              <w:t xml:space="preserve"> Tìm kiếm dữ liệu</w:t>
            </w:r>
            <w:r w:rsidR="00B91670">
              <w:rPr>
                <w:noProof/>
                <w:webHidden/>
              </w:rPr>
              <w:tab/>
            </w:r>
            <w:r w:rsidR="00B91670">
              <w:rPr>
                <w:noProof/>
                <w:webHidden/>
              </w:rPr>
              <w:fldChar w:fldCharType="begin"/>
            </w:r>
            <w:r w:rsidR="00B91670">
              <w:rPr>
                <w:noProof/>
                <w:webHidden/>
              </w:rPr>
              <w:instrText xml:space="preserve"> PAGEREF _Toc218508550 \h </w:instrText>
            </w:r>
            <w:r w:rsidR="00B91670">
              <w:rPr>
                <w:noProof/>
                <w:webHidden/>
              </w:rPr>
            </w:r>
            <w:r w:rsidR="00B91670">
              <w:rPr>
                <w:noProof/>
                <w:webHidden/>
              </w:rPr>
              <w:fldChar w:fldCharType="separate"/>
            </w:r>
            <w:r w:rsidR="00AE3358">
              <w:rPr>
                <w:rFonts w:hint="eastAsia"/>
                <w:noProof/>
                <w:webHidden/>
              </w:rPr>
              <w:t>61</w:t>
            </w:r>
            <w:r w:rsidR="00B91670">
              <w:rPr>
                <w:noProof/>
                <w:webHidden/>
              </w:rPr>
              <w:fldChar w:fldCharType="end"/>
            </w:r>
          </w:hyperlink>
        </w:p>
        <w:p w14:paraId="1C5BB67E" w14:textId="2F533E13" w:rsidR="00B91670" w:rsidRDefault="00373704">
          <w:pPr>
            <w:pStyle w:val="TOC3"/>
            <w:tabs>
              <w:tab w:val="right" w:leader="dot" w:pos="9061"/>
            </w:tabs>
            <w:rPr>
              <w:rFonts w:asciiTheme="minorHAnsi" w:hAnsiTheme="minorHAnsi"/>
              <w:noProof/>
              <w:sz w:val="22"/>
              <w:lang w:eastAsia="en-US"/>
            </w:rPr>
          </w:pPr>
          <w:hyperlink w:anchor="_Toc218508551" w:history="1">
            <w:r w:rsidR="00B91670" w:rsidRPr="00B53069">
              <w:rPr>
                <w:rStyle w:val="Hyperlink"/>
                <w:noProof/>
              </w:rPr>
              <w:t>2.5.3</w:t>
            </w:r>
            <w:r w:rsidR="00B91670" w:rsidRPr="00B53069">
              <w:rPr>
                <w:rStyle w:val="Hyperlink"/>
                <w:noProof/>
                <w:lang w:val="vi-VN"/>
              </w:rPr>
              <w:t xml:space="preserve"> Thêm và hiển thị dữ liệu</w:t>
            </w:r>
            <w:r w:rsidR="00B91670">
              <w:rPr>
                <w:noProof/>
                <w:webHidden/>
              </w:rPr>
              <w:tab/>
            </w:r>
            <w:r w:rsidR="00B91670">
              <w:rPr>
                <w:noProof/>
                <w:webHidden/>
              </w:rPr>
              <w:fldChar w:fldCharType="begin"/>
            </w:r>
            <w:r w:rsidR="00B91670">
              <w:rPr>
                <w:noProof/>
                <w:webHidden/>
              </w:rPr>
              <w:instrText xml:space="preserve"> PAGEREF _Toc218508551 \h </w:instrText>
            </w:r>
            <w:r w:rsidR="00B91670">
              <w:rPr>
                <w:noProof/>
                <w:webHidden/>
              </w:rPr>
            </w:r>
            <w:r w:rsidR="00B91670">
              <w:rPr>
                <w:noProof/>
                <w:webHidden/>
              </w:rPr>
              <w:fldChar w:fldCharType="separate"/>
            </w:r>
            <w:r w:rsidR="00AE3358">
              <w:rPr>
                <w:rFonts w:hint="eastAsia"/>
                <w:noProof/>
                <w:webHidden/>
              </w:rPr>
              <w:t>61</w:t>
            </w:r>
            <w:r w:rsidR="00B91670">
              <w:rPr>
                <w:noProof/>
                <w:webHidden/>
              </w:rPr>
              <w:fldChar w:fldCharType="end"/>
            </w:r>
          </w:hyperlink>
        </w:p>
        <w:p w14:paraId="0574C89C" w14:textId="23C0DED1" w:rsidR="00B91670" w:rsidRDefault="00373704">
          <w:pPr>
            <w:pStyle w:val="TOC3"/>
            <w:tabs>
              <w:tab w:val="right" w:leader="dot" w:pos="9061"/>
            </w:tabs>
            <w:rPr>
              <w:rFonts w:asciiTheme="minorHAnsi" w:hAnsiTheme="minorHAnsi"/>
              <w:noProof/>
              <w:sz w:val="22"/>
              <w:lang w:eastAsia="en-US"/>
            </w:rPr>
          </w:pPr>
          <w:hyperlink w:anchor="_Toc218508552" w:history="1">
            <w:r w:rsidR="00B91670" w:rsidRPr="00B53069">
              <w:rPr>
                <w:rStyle w:val="Hyperlink"/>
                <w:noProof/>
                <w:lang w:val="vi-VN"/>
              </w:rPr>
              <w:t>2.5.4 Cập nhật và xóa dữ liệu</w:t>
            </w:r>
            <w:r w:rsidR="00B91670">
              <w:rPr>
                <w:noProof/>
                <w:webHidden/>
              </w:rPr>
              <w:tab/>
            </w:r>
            <w:r w:rsidR="00B91670">
              <w:rPr>
                <w:noProof/>
                <w:webHidden/>
              </w:rPr>
              <w:fldChar w:fldCharType="begin"/>
            </w:r>
            <w:r w:rsidR="00B91670">
              <w:rPr>
                <w:noProof/>
                <w:webHidden/>
              </w:rPr>
              <w:instrText xml:space="preserve"> PAGEREF _Toc218508552 \h </w:instrText>
            </w:r>
            <w:r w:rsidR="00B91670">
              <w:rPr>
                <w:noProof/>
                <w:webHidden/>
              </w:rPr>
            </w:r>
            <w:r w:rsidR="00B91670">
              <w:rPr>
                <w:noProof/>
                <w:webHidden/>
              </w:rPr>
              <w:fldChar w:fldCharType="separate"/>
            </w:r>
            <w:r w:rsidR="00AE3358">
              <w:rPr>
                <w:rFonts w:hint="eastAsia"/>
                <w:noProof/>
                <w:webHidden/>
              </w:rPr>
              <w:t>63</w:t>
            </w:r>
            <w:r w:rsidR="00B91670">
              <w:rPr>
                <w:noProof/>
                <w:webHidden/>
              </w:rPr>
              <w:fldChar w:fldCharType="end"/>
            </w:r>
          </w:hyperlink>
        </w:p>
        <w:p w14:paraId="6C40AB10" w14:textId="1F932D65" w:rsidR="00B91670" w:rsidRDefault="00373704">
          <w:pPr>
            <w:pStyle w:val="TOC3"/>
            <w:tabs>
              <w:tab w:val="right" w:leader="dot" w:pos="9061"/>
            </w:tabs>
            <w:rPr>
              <w:rFonts w:asciiTheme="minorHAnsi" w:hAnsiTheme="minorHAnsi"/>
              <w:noProof/>
              <w:sz w:val="22"/>
              <w:lang w:eastAsia="en-US"/>
            </w:rPr>
          </w:pPr>
          <w:hyperlink w:anchor="_Toc218508553" w:history="1">
            <w:r w:rsidR="00B91670" w:rsidRPr="00B53069">
              <w:rPr>
                <w:rStyle w:val="Hyperlink"/>
                <w:noProof/>
                <w:lang w:val="vi-VN"/>
              </w:rPr>
              <w:t>2.5.5 Quản lý phiên làm việc với biến SESSION</w:t>
            </w:r>
            <w:r w:rsidR="00B91670">
              <w:rPr>
                <w:noProof/>
                <w:webHidden/>
              </w:rPr>
              <w:tab/>
            </w:r>
            <w:r w:rsidR="00B91670">
              <w:rPr>
                <w:noProof/>
                <w:webHidden/>
              </w:rPr>
              <w:fldChar w:fldCharType="begin"/>
            </w:r>
            <w:r w:rsidR="00B91670">
              <w:rPr>
                <w:noProof/>
                <w:webHidden/>
              </w:rPr>
              <w:instrText xml:space="preserve"> PAGEREF _Toc218508553 \h </w:instrText>
            </w:r>
            <w:r w:rsidR="00B91670">
              <w:rPr>
                <w:noProof/>
                <w:webHidden/>
              </w:rPr>
            </w:r>
            <w:r w:rsidR="00B91670">
              <w:rPr>
                <w:noProof/>
                <w:webHidden/>
              </w:rPr>
              <w:fldChar w:fldCharType="separate"/>
            </w:r>
            <w:r w:rsidR="00AE3358">
              <w:rPr>
                <w:rFonts w:hint="eastAsia"/>
                <w:noProof/>
                <w:webHidden/>
              </w:rPr>
              <w:t>64</w:t>
            </w:r>
            <w:r w:rsidR="00B91670">
              <w:rPr>
                <w:noProof/>
                <w:webHidden/>
              </w:rPr>
              <w:fldChar w:fldCharType="end"/>
            </w:r>
          </w:hyperlink>
        </w:p>
        <w:p w14:paraId="07EF6CF7" w14:textId="20C8DC19" w:rsidR="00B91670" w:rsidRDefault="00373704">
          <w:pPr>
            <w:pStyle w:val="TOC2"/>
            <w:tabs>
              <w:tab w:val="right" w:leader="dot" w:pos="9061"/>
            </w:tabs>
            <w:rPr>
              <w:rFonts w:asciiTheme="minorHAnsi" w:hAnsiTheme="minorHAnsi"/>
              <w:noProof/>
              <w:sz w:val="22"/>
              <w:lang w:eastAsia="en-US"/>
            </w:rPr>
          </w:pPr>
          <w:hyperlink w:anchor="_Toc218508554" w:history="1">
            <w:r w:rsidR="00B91670" w:rsidRPr="00B53069">
              <w:rPr>
                <w:rStyle w:val="Hyperlink"/>
                <w:noProof/>
              </w:rPr>
              <w:t>2.6. Tổng kết chương</w:t>
            </w:r>
            <w:r w:rsidR="00B91670">
              <w:rPr>
                <w:noProof/>
                <w:webHidden/>
              </w:rPr>
              <w:tab/>
            </w:r>
            <w:r w:rsidR="00B91670">
              <w:rPr>
                <w:noProof/>
                <w:webHidden/>
              </w:rPr>
              <w:fldChar w:fldCharType="begin"/>
            </w:r>
            <w:r w:rsidR="00B91670">
              <w:rPr>
                <w:noProof/>
                <w:webHidden/>
              </w:rPr>
              <w:instrText xml:space="preserve"> PAGEREF _Toc218508554 \h </w:instrText>
            </w:r>
            <w:r w:rsidR="00B91670">
              <w:rPr>
                <w:noProof/>
                <w:webHidden/>
              </w:rPr>
            </w:r>
            <w:r w:rsidR="00B91670">
              <w:rPr>
                <w:noProof/>
                <w:webHidden/>
              </w:rPr>
              <w:fldChar w:fldCharType="separate"/>
            </w:r>
            <w:r w:rsidR="00AE3358">
              <w:rPr>
                <w:rFonts w:hint="eastAsia"/>
                <w:noProof/>
                <w:webHidden/>
              </w:rPr>
              <w:t>65</w:t>
            </w:r>
            <w:r w:rsidR="00B91670">
              <w:rPr>
                <w:noProof/>
                <w:webHidden/>
              </w:rPr>
              <w:fldChar w:fldCharType="end"/>
            </w:r>
          </w:hyperlink>
        </w:p>
        <w:p w14:paraId="073405CB" w14:textId="10E2BAB0" w:rsidR="00B91670" w:rsidRDefault="00373704">
          <w:pPr>
            <w:pStyle w:val="TOC1"/>
            <w:tabs>
              <w:tab w:val="right" w:leader="dot" w:pos="9061"/>
            </w:tabs>
            <w:rPr>
              <w:rFonts w:asciiTheme="minorHAnsi" w:hAnsiTheme="minorHAnsi"/>
              <w:noProof/>
              <w:sz w:val="22"/>
              <w:lang w:eastAsia="en-US"/>
            </w:rPr>
          </w:pPr>
          <w:hyperlink w:anchor="_Toc218508555" w:history="1">
            <w:r w:rsidR="00B91670" w:rsidRPr="00B53069">
              <w:rPr>
                <w:rStyle w:val="Hyperlink"/>
                <w:noProof/>
              </w:rPr>
              <w:t>CHƯƠNG 3. HIỆN THỰC HÓA NGHIÊN CỨU</w:t>
            </w:r>
            <w:r w:rsidR="00B91670">
              <w:rPr>
                <w:noProof/>
                <w:webHidden/>
              </w:rPr>
              <w:tab/>
            </w:r>
            <w:r w:rsidR="00B91670">
              <w:rPr>
                <w:noProof/>
                <w:webHidden/>
              </w:rPr>
              <w:fldChar w:fldCharType="begin"/>
            </w:r>
            <w:r w:rsidR="00B91670">
              <w:rPr>
                <w:noProof/>
                <w:webHidden/>
              </w:rPr>
              <w:instrText xml:space="preserve"> PAGEREF _Toc218508555 \h </w:instrText>
            </w:r>
            <w:r w:rsidR="00B91670">
              <w:rPr>
                <w:noProof/>
                <w:webHidden/>
              </w:rPr>
            </w:r>
            <w:r w:rsidR="00B91670">
              <w:rPr>
                <w:noProof/>
                <w:webHidden/>
              </w:rPr>
              <w:fldChar w:fldCharType="separate"/>
            </w:r>
            <w:r w:rsidR="00AE3358">
              <w:rPr>
                <w:rFonts w:hint="eastAsia"/>
                <w:noProof/>
                <w:webHidden/>
              </w:rPr>
              <w:t>67</w:t>
            </w:r>
            <w:r w:rsidR="00B91670">
              <w:rPr>
                <w:noProof/>
                <w:webHidden/>
              </w:rPr>
              <w:fldChar w:fldCharType="end"/>
            </w:r>
          </w:hyperlink>
        </w:p>
        <w:p w14:paraId="71CEE9DA" w14:textId="3253CFB6" w:rsidR="00B91670" w:rsidRDefault="00373704">
          <w:pPr>
            <w:pStyle w:val="TOC2"/>
            <w:tabs>
              <w:tab w:val="right" w:leader="dot" w:pos="9061"/>
            </w:tabs>
            <w:rPr>
              <w:rFonts w:asciiTheme="minorHAnsi" w:hAnsiTheme="minorHAnsi"/>
              <w:noProof/>
              <w:sz w:val="22"/>
              <w:lang w:eastAsia="en-US"/>
            </w:rPr>
          </w:pPr>
          <w:hyperlink w:anchor="_Toc218508556" w:history="1">
            <w:r w:rsidR="00B91670" w:rsidRPr="00B53069">
              <w:rPr>
                <w:rStyle w:val="Hyperlink"/>
                <w:noProof/>
              </w:rPr>
              <w:t>3.1. Mô tả bài toán</w:t>
            </w:r>
            <w:r w:rsidR="00B91670">
              <w:rPr>
                <w:noProof/>
                <w:webHidden/>
              </w:rPr>
              <w:tab/>
            </w:r>
            <w:r w:rsidR="00B91670">
              <w:rPr>
                <w:noProof/>
                <w:webHidden/>
              </w:rPr>
              <w:fldChar w:fldCharType="begin"/>
            </w:r>
            <w:r w:rsidR="00B91670">
              <w:rPr>
                <w:noProof/>
                <w:webHidden/>
              </w:rPr>
              <w:instrText xml:space="preserve"> PAGEREF _Toc218508556 \h </w:instrText>
            </w:r>
            <w:r w:rsidR="00B91670">
              <w:rPr>
                <w:noProof/>
                <w:webHidden/>
              </w:rPr>
            </w:r>
            <w:r w:rsidR="00B91670">
              <w:rPr>
                <w:noProof/>
                <w:webHidden/>
              </w:rPr>
              <w:fldChar w:fldCharType="separate"/>
            </w:r>
            <w:r w:rsidR="00AE3358">
              <w:rPr>
                <w:rFonts w:hint="eastAsia"/>
                <w:noProof/>
                <w:webHidden/>
              </w:rPr>
              <w:t>67</w:t>
            </w:r>
            <w:r w:rsidR="00B91670">
              <w:rPr>
                <w:noProof/>
                <w:webHidden/>
              </w:rPr>
              <w:fldChar w:fldCharType="end"/>
            </w:r>
          </w:hyperlink>
        </w:p>
        <w:p w14:paraId="29EE3760" w14:textId="42E54854" w:rsidR="00B91670" w:rsidRDefault="00373704">
          <w:pPr>
            <w:pStyle w:val="TOC2"/>
            <w:tabs>
              <w:tab w:val="right" w:leader="dot" w:pos="9061"/>
            </w:tabs>
            <w:rPr>
              <w:rFonts w:asciiTheme="minorHAnsi" w:hAnsiTheme="minorHAnsi"/>
              <w:noProof/>
              <w:sz w:val="22"/>
              <w:lang w:eastAsia="en-US"/>
            </w:rPr>
          </w:pPr>
          <w:hyperlink w:anchor="_Toc218508557" w:history="1">
            <w:r w:rsidR="00B91670" w:rsidRPr="00B53069">
              <w:rPr>
                <w:rStyle w:val="Hyperlink"/>
                <w:noProof/>
                <w:lang w:val="vi-VN"/>
              </w:rPr>
              <w:t>3.2. Phân tích thiết kế hệ thống</w:t>
            </w:r>
            <w:r w:rsidR="00B91670">
              <w:rPr>
                <w:noProof/>
                <w:webHidden/>
              </w:rPr>
              <w:tab/>
            </w:r>
            <w:r w:rsidR="00B91670">
              <w:rPr>
                <w:noProof/>
                <w:webHidden/>
              </w:rPr>
              <w:fldChar w:fldCharType="begin"/>
            </w:r>
            <w:r w:rsidR="00B91670">
              <w:rPr>
                <w:noProof/>
                <w:webHidden/>
              </w:rPr>
              <w:instrText xml:space="preserve"> PAGEREF _Toc218508557 \h </w:instrText>
            </w:r>
            <w:r w:rsidR="00B91670">
              <w:rPr>
                <w:noProof/>
                <w:webHidden/>
              </w:rPr>
            </w:r>
            <w:r w:rsidR="00B91670">
              <w:rPr>
                <w:noProof/>
                <w:webHidden/>
              </w:rPr>
              <w:fldChar w:fldCharType="separate"/>
            </w:r>
            <w:r w:rsidR="00AE3358">
              <w:rPr>
                <w:rFonts w:hint="eastAsia"/>
                <w:noProof/>
                <w:webHidden/>
              </w:rPr>
              <w:t>67</w:t>
            </w:r>
            <w:r w:rsidR="00B91670">
              <w:rPr>
                <w:noProof/>
                <w:webHidden/>
              </w:rPr>
              <w:fldChar w:fldCharType="end"/>
            </w:r>
          </w:hyperlink>
        </w:p>
        <w:p w14:paraId="32CF15FF" w14:textId="406A529B" w:rsidR="00B91670" w:rsidRDefault="00373704">
          <w:pPr>
            <w:pStyle w:val="TOC3"/>
            <w:tabs>
              <w:tab w:val="right" w:leader="dot" w:pos="9061"/>
            </w:tabs>
            <w:rPr>
              <w:rFonts w:asciiTheme="minorHAnsi" w:hAnsiTheme="minorHAnsi"/>
              <w:noProof/>
              <w:sz w:val="22"/>
              <w:lang w:eastAsia="en-US"/>
            </w:rPr>
          </w:pPr>
          <w:hyperlink w:anchor="_Toc218508558" w:history="1">
            <w:r w:rsidR="00B91670" w:rsidRPr="00B53069">
              <w:rPr>
                <w:rStyle w:val="Hyperlink"/>
                <w:noProof/>
                <w:lang w:val="vi-VN"/>
              </w:rPr>
              <w:t>3.2.1 Đặc tả yêu cầu hệ thống</w:t>
            </w:r>
            <w:r w:rsidR="00B91670">
              <w:rPr>
                <w:noProof/>
                <w:webHidden/>
              </w:rPr>
              <w:tab/>
            </w:r>
            <w:r w:rsidR="00B91670">
              <w:rPr>
                <w:noProof/>
                <w:webHidden/>
              </w:rPr>
              <w:fldChar w:fldCharType="begin"/>
            </w:r>
            <w:r w:rsidR="00B91670">
              <w:rPr>
                <w:noProof/>
                <w:webHidden/>
              </w:rPr>
              <w:instrText xml:space="preserve"> PAGEREF _Toc218508558 \h </w:instrText>
            </w:r>
            <w:r w:rsidR="00B91670">
              <w:rPr>
                <w:noProof/>
                <w:webHidden/>
              </w:rPr>
            </w:r>
            <w:r w:rsidR="00B91670">
              <w:rPr>
                <w:noProof/>
                <w:webHidden/>
              </w:rPr>
              <w:fldChar w:fldCharType="separate"/>
            </w:r>
            <w:r w:rsidR="00AE3358">
              <w:rPr>
                <w:rFonts w:hint="eastAsia"/>
                <w:noProof/>
                <w:webHidden/>
              </w:rPr>
              <w:t>67</w:t>
            </w:r>
            <w:r w:rsidR="00B91670">
              <w:rPr>
                <w:noProof/>
                <w:webHidden/>
              </w:rPr>
              <w:fldChar w:fldCharType="end"/>
            </w:r>
          </w:hyperlink>
        </w:p>
        <w:p w14:paraId="4D8BB359" w14:textId="13D39657" w:rsidR="00B91670" w:rsidRDefault="00373704">
          <w:pPr>
            <w:pStyle w:val="TOC3"/>
            <w:tabs>
              <w:tab w:val="right" w:leader="dot" w:pos="9061"/>
            </w:tabs>
            <w:rPr>
              <w:rFonts w:asciiTheme="minorHAnsi" w:hAnsiTheme="minorHAnsi"/>
              <w:noProof/>
              <w:sz w:val="22"/>
              <w:lang w:eastAsia="en-US"/>
            </w:rPr>
          </w:pPr>
          <w:hyperlink w:anchor="_Toc218508559" w:history="1">
            <w:r w:rsidR="00B91670" w:rsidRPr="00B53069">
              <w:rPr>
                <w:rStyle w:val="Hyperlink"/>
                <w:rFonts w:eastAsia="Times New Roman" w:cs="Times New Roman"/>
                <w:noProof/>
                <w:lang w:eastAsia="en-US"/>
              </w:rPr>
              <w:t>3.2.2</w:t>
            </w:r>
            <w:r w:rsidR="00B91670" w:rsidRPr="00B53069">
              <w:rPr>
                <w:rStyle w:val="Hyperlink"/>
                <w:noProof/>
              </w:rPr>
              <w:t xml:space="preserve"> Kiến trúc hệ thống</w:t>
            </w:r>
            <w:r w:rsidR="00B91670">
              <w:rPr>
                <w:noProof/>
                <w:webHidden/>
              </w:rPr>
              <w:tab/>
            </w:r>
            <w:r w:rsidR="00B91670">
              <w:rPr>
                <w:noProof/>
                <w:webHidden/>
              </w:rPr>
              <w:fldChar w:fldCharType="begin"/>
            </w:r>
            <w:r w:rsidR="00B91670">
              <w:rPr>
                <w:noProof/>
                <w:webHidden/>
              </w:rPr>
              <w:instrText xml:space="preserve"> PAGEREF _Toc218508559 \h </w:instrText>
            </w:r>
            <w:r w:rsidR="00B91670">
              <w:rPr>
                <w:noProof/>
                <w:webHidden/>
              </w:rPr>
            </w:r>
            <w:r w:rsidR="00B91670">
              <w:rPr>
                <w:noProof/>
                <w:webHidden/>
              </w:rPr>
              <w:fldChar w:fldCharType="separate"/>
            </w:r>
            <w:r w:rsidR="00AE3358">
              <w:rPr>
                <w:rFonts w:hint="eastAsia"/>
                <w:noProof/>
                <w:webHidden/>
              </w:rPr>
              <w:t>70</w:t>
            </w:r>
            <w:r w:rsidR="00B91670">
              <w:rPr>
                <w:noProof/>
                <w:webHidden/>
              </w:rPr>
              <w:fldChar w:fldCharType="end"/>
            </w:r>
          </w:hyperlink>
        </w:p>
        <w:p w14:paraId="036C43C3" w14:textId="76DAA059" w:rsidR="00B91670" w:rsidRDefault="00373704">
          <w:pPr>
            <w:pStyle w:val="TOC3"/>
            <w:tabs>
              <w:tab w:val="right" w:leader="dot" w:pos="9061"/>
            </w:tabs>
            <w:rPr>
              <w:rFonts w:asciiTheme="minorHAnsi" w:hAnsiTheme="minorHAnsi"/>
              <w:noProof/>
              <w:sz w:val="22"/>
              <w:lang w:eastAsia="en-US"/>
            </w:rPr>
          </w:pPr>
          <w:hyperlink w:anchor="_Toc218508560" w:history="1">
            <w:r w:rsidR="00B91670" w:rsidRPr="00B53069">
              <w:rPr>
                <w:rStyle w:val="Hyperlink"/>
                <w:noProof/>
              </w:rPr>
              <w:t>3.2.3 Thiết kế dữ liệu</w:t>
            </w:r>
            <w:r w:rsidR="00B91670">
              <w:rPr>
                <w:noProof/>
                <w:webHidden/>
              </w:rPr>
              <w:tab/>
            </w:r>
            <w:r w:rsidR="00B91670">
              <w:rPr>
                <w:noProof/>
                <w:webHidden/>
              </w:rPr>
              <w:fldChar w:fldCharType="begin"/>
            </w:r>
            <w:r w:rsidR="00B91670">
              <w:rPr>
                <w:noProof/>
                <w:webHidden/>
              </w:rPr>
              <w:instrText xml:space="preserve"> PAGEREF _Toc218508560 \h </w:instrText>
            </w:r>
            <w:r w:rsidR="00B91670">
              <w:rPr>
                <w:noProof/>
                <w:webHidden/>
              </w:rPr>
            </w:r>
            <w:r w:rsidR="00B91670">
              <w:rPr>
                <w:noProof/>
                <w:webHidden/>
              </w:rPr>
              <w:fldChar w:fldCharType="separate"/>
            </w:r>
            <w:r w:rsidR="00AE3358">
              <w:rPr>
                <w:rFonts w:hint="eastAsia"/>
                <w:noProof/>
                <w:webHidden/>
              </w:rPr>
              <w:t>71</w:t>
            </w:r>
            <w:r w:rsidR="00B91670">
              <w:rPr>
                <w:noProof/>
                <w:webHidden/>
              </w:rPr>
              <w:fldChar w:fldCharType="end"/>
            </w:r>
          </w:hyperlink>
        </w:p>
        <w:p w14:paraId="6B704EED" w14:textId="76833469" w:rsidR="00B91670" w:rsidRDefault="00373704">
          <w:pPr>
            <w:pStyle w:val="TOC3"/>
            <w:tabs>
              <w:tab w:val="right" w:leader="dot" w:pos="9061"/>
            </w:tabs>
            <w:rPr>
              <w:rFonts w:asciiTheme="minorHAnsi" w:hAnsiTheme="minorHAnsi"/>
              <w:noProof/>
              <w:sz w:val="22"/>
              <w:lang w:eastAsia="en-US"/>
            </w:rPr>
          </w:pPr>
          <w:hyperlink w:anchor="_Toc218508561" w:history="1">
            <w:r w:rsidR="00B91670" w:rsidRPr="00B53069">
              <w:rPr>
                <w:rStyle w:val="Hyperlink"/>
                <w:noProof/>
              </w:rPr>
              <w:t>3.2.4 Thiết kế giao diện</w:t>
            </w:r>
            <w:r w:rsidR="00B91670">
              <w:rPr>
                <w:noProof/>
                <w:webHidden/>
              </w:rPr>
              <w:tab/>
            </w:r>
            <w:r w:rsidR="00B91670">
              <w:rPr>
                <w:noProof/>
                <w:webHidden/>
              </w:rPr>
              <w:fldChar w:fldCharType="begin"/>
            </w:r>
            <w:r w:rsidR="00B91670">
              <w:rPr>
                <w:noProof/>
                <w:webHidden/>
              </w:rPr>
              <w:instrText xml:space="preserve"> PAGEREF _Toc218508561 \h </w:instrText>
            </w:r>
            <w:r w:rsidR="00B91670">
              <w:rPr>
                <w:noProof/>
                <w:webHidden/>
              </w:rPr>
            </w:r>
            <w:r w:rsidR="00B91670">
              <w:rPr>
                <w:noProof/>
                <w:webHidden/>
              </w:rPr>
              <w:fldChar w:fldCharType="separate"/>
            </w:r>
            <w:r w:rsidR="00AE3358">
              <w:rPr>
                <w:rFonts w:hint="eastAsia"/>
                <w:noProof/>
                <w:webHidden/>
              </w:rPr>
              <w:t>88</w:t>
            </w:r>
            <w:r w:rsidR="00B91670">
              <w:rPr>
                <w:noProof/>
                <w:webHidden/>
              </w:rPr>
              <w:fldChar w:fldCharType="end"/>
            </w:r>
          </w:hyperlink>
        </w:p>
        <w:p w14:paraId="4E90D80D" w14:textId="6C81832E" w:rsidR="00B91670" w:rsidRDefault="00373704">
          <w:pPr>
            <w:pStyle w:val="TOC1"/>
            <w:tabs>
              <w:tab w:val="right" w:leader="dot" w:pos="9061"/>
            </w:tabs>
            <w:rPr>
              <w:rFonts w:asciiTheme="minorHAnsi" w:hAnsiTheme="minorHAnsi"/>
              <w:noProof/>
              <w:sz w:val="22"/>
              <w:lang w:eastAsia="en-US"/>
            </w:rPr>
          </w:pPr>
          <w:hyperlink w:anchor="_Toc218508562" w:history="1">
            <w:r w:rsidR="00B91670" w:rsidRPr="00B53069">
              <w:rPr>
                <w:rStyle w:val="Hyperlink"/>
                <w:noProof/>
              </w:rPr>
              <w:t>CHƯƠNG 4. KẾT QUẢ NGHIÊN CỨU</w:t>
            </w:r>
            <w:r w:rsidR="00B91670">
              <w:rPr>
                <w:noProof/>
                <w:webHidden/>
              </w:rPr>
              <w:tab/>
            </w:r>
            <w:r w:rsidR="00B91670">
              <w:rPr>
                <w:noProof/>
                <w:webHidden/>
              </w:rPr>
              <w:fldChar w:fldCharType="begin"/>
            </w:r>
            <w:r w:rsidR="00B91670">
              <w:rPr>
                <w:noProof/>
                <w:webHidden/>
              </w:rPr>
              <w:instrText xml:space="preserve"> PAGEREF _Toc218508562 \h </w:instrText>
            </w:r>
            <w:r w:rsidR="00B91670">
              <w:rPr>
                <w:noProof/>
                <w:webHidden/>
              </w:rPr>
            </w:r>
            <w:r w:rsidR="00B91670">
              <w:rPr>
                <w:noProof/>
                <w:webHidden/>
              </w:rPr>
              <w:fldChar w:fldCharType="separate"/>
            </w:r>
            <w:r w:rsidR="00AE3358">
              <w:rPr>
                <w:rFonts w:hint="eastAsia"/>
                <w:noProof/>
                <w:webHidden/>
              </w:rPr>
              <w:t>98</w:t>
            </w:r>
            <w:r w:rsidR="00B91670">
              <w:rPr>
                <w:noProof/>
                <w:webHidden/>
              </w:rPr>
              <w:fldChar w:fldCharType="end"/>
            </w:r>
          </w:hyperlink>
        </w:p>
        <w:p w14:paraId="25BD519A" w14:textId="70863EE4" w:rsidR="00B91670" w:rsidRDefault="00373704">
          <w:pPr>
            <w:pStyle w:val="TOC2"/>
            <w:tabs>
              <w:tab w:val="right" w:leader="dot" w:pos="9061"/>
            </w:tabs>
            <w:rPr>
              <w:rFonts w:asciiTheme="minorHAnsi" w:hAnsiTheme="minorHAnsi"/>
              <w:noProof/>
              <w:sz w:val="22"/>
              <w:lang w:eastAsia="en-US"/>
            </w:rPr>
          </w:pPr>
          <w:hyperlink w:anchor="_Toc218508563" w:history="1">
            <w:r w:rsidR="00B91670" w:rsidRPr="00B53069">
              <w:rPr>
                <w:rStyle w:val="Hyperlink"/>
                <w:noProof/>
              </w:rPr>
              <w:t>4.1. Dữ liệu thử nghiệm</w:t>
            </w:r>
            <w:r w:rsidR="00B91670">
              <w:rPr>
                <w:noProof/>
                <w:webHidden/>
              </w:rPr>
              <w:tab/>
            </w:r>
            <w:r w:rsidR="00B91670">
              <w:rPr>
                <w:noProof/>
                <w:webHidden/>
              </w:rPr>
              <w:fldChar w:fldCharType="begin"/>
            </w:r>
            <w:r w:rsidR="00B91670">
              <w:rPr>
                <w:noProof/>
                <w:webHidden/>
              </w:rPr>
              <w:instrText xml:space="preserve"> PAGEREF _Toc218508563 \h </w:instrText>
            </w:r>
            <w:r w:rsidR="00B91670">
              <w:rPr>
                <w:noProof/>
                <w:webHidden/>
              </w:rPr>
            </w:r>
            <w:r w:rsidR="00B91670">
              <w:rPr>
                <w:noProof/>
                <w:webHidden/>
              </w:rPr>
              <w:fldChar w:fldCharType="separate"/>
            </w:r>
            <w:r w:rsidR="00AE3358">
              <w:rPr>
                <w:rFonts w:hint="eastAsia"/>
                <w:noProof/>
                <w:webHidden/>
              </w:rPr>
              <w:t>98</w:t>
            </w:r>
            <w:r w:rsidR="00B91670">
              <w:rPr>
                <w:noProof/>
                <w:webHidden/>
              </w:rPr>
              <w:fldChar w:fldCharType="end"/>
            </w:r>
          </w:hyperlink>
        </w:p>
        <w:p w14:paraId="6AF0437B" w14:textId="2E27A6A0" w:rsidR="00B91670" w:rsidRDefault="00373704">
          <w:pPr>
            <w:pStyle w:val="TOC3"/>
            <w:tabs>
              <w:tab w:val="right" w:leader="dot" w:pos="9061"/>
            </w:tabs>
            <w:rPr>
              <w:rFonts w:asciiTheme="minorHAnsi" w:hAnsiTheme="minorHAnsi"/>
              <w:noProof/>
              <w:sz w:val="22"/>
              <w:lang w:eastAsia="en-US"/>
            </w:rPr>
          </w:pPr>
          <w:hyperlink w:anchor="_Toc218508564" w:history="1">
            <w:r w:rsidR="00B91670" w:rsidRPr="00B53069">
              <w:rPr>
                <w:rStyle w:val="Hyperlink"/>
                <w:noProof/>
              </w:rPr>
              <w:t>4.1.1 Dữ liệu người dùng</w:t>
            </w:r>
            <w:r w:rsidR="00B91670">
              <w:rPr>
                <w:noProof/>
                <w:webHidden/>
              </w:rPr>
              <w:tab/>
            </w:r>
            <w:r w:rsidR="00B91670">
              <w:rPr>
                <w:noProof/>
                <w:webHidden/>
              </w:rPr>
              <w:fldChar w:fldCharType="begin"/>
            </w:r>
            <w:r w:rsidR="00B91670">
              <w:rPr>
                <w:noProof/>
                <w:webHidden/>
              </w:rPr>
              <w:instrText xml:space="preserve"> PAGEREF _Toc218508564 \h </w:instrText>
            </w:r>
            <w:r w:rsidR="00B91670">
              <w:rPr>
                <w:noProof/>
                <w:webHidden/>
              </w:rPr>
            </w:r>
            <w:r w:rsidR="00B91670">
              <w:rPr>
                <w:noProof/>
                <w:webHidden/>
              </w:rPr>
              <w:fldChar w:fldCharType="separate"/>
            </w:r>
            <w:r w:rsidR="00AE3358">
              <w:rPr>
                <w:rFonts w:hint="eastAsia"/>
                <w:noProof/>
                <w:webHidden/>
              </w:rPr>
              <w:t>98</w:t>
            </w:r>
            <w:r w:rsidR="00B91670">
              <w:rPr>
                <w:noProof/>
                <w:webHidden/>
              </w:rPr>
              <w:fldChar w:fldCharType="end"/>
            </w:r>
          </w:hyperlink>
        </w:p>
        <w:p w14:paraId="1E59AAEA" w14:textId="477AA19B" w:rsidR="00B91670" w:rsidRDefault="00373704">
          <w:pPr>
            <w:pStyle w:val="TOC3"/>
            <w:tabs>
              <w:tab w:val="right" w:leader="dot" w:pos="9061"/>
            </w:tabs>
            <w:rPr>
              <w:rFonts w:asciiTheme="minorHAnsi" w:hAnsiTheme="minorHAnsi"/>
              <w:noProof/>
              <w:sz w:val="22"/>
              <w:lang w:eastAsia="en-US"/>
            </w:rPr>
          </w:pPr>
          <w:hyperlink w:anchor="_Toc218508565" w:history="1">
            <w:r w:rsidR="00B91670" w:rsidRPr="00B53069">
              <w:rPr>
                <w:rStyle w:val="Hyperlink"/>
                <w:noProof/>
              </w:rPr>
              <w:t>4.1.2 Dữ liệu chủ đề – bài học – nội dung</w:t>
            </w:r>
            <w:r w:rsidR="00B91670">
              <w:rPr>
                <w:noProof/>
                <w:webHidden/>
              </w:rPr>
              <w:tab/>
            </w:r>
            <w:r w:rsidR="00B91670">
              <w:rPr>
                <w:noProof/>
                <w:webHidden/>
              </w:rPr>
              <w:fldChar w:fldCharType="begin"/>
            </w:r>
            <w:r w:rsidR="00B91670">
              <w:rPr>
                <w:noProof/>
                <w:webHidden/>
              </w:rPr>
              <w:instrText xml:space="preserve"> PAGEREF _Toc218508565 \h </w:instrText>
            </w:r>
            <w:r w:rsidR="00B91670">
              <w:rPr>
                <w:noProof/>
                <w:webHidden/>
              </w:rPr>
            </w:r>
            <w:r w:rsidR="00B91670">
              <w:rPr>
                <w:noProof/>
                <w:webHidden/>
              </w:rPr>
              <w:fldChar w:fldCharType="separate"/>
            </w:r>
            <w:r w:rsidR="00AE3358">
              <w:rPr>
                <w:rFonts w:hint="eastAsia"/>
                <w:noProof/>
                <w:webHidden/>
              </w:rPr>
              <w:t>98</w:t>
            </w:r>
            <w:r w:rsidR="00B91670">
              <w:rPr>
                <w:noProof/>
                <w:webHidden/>
              </w:rPr>
              <w:fldChar w:fldCharType="end"/>
            </w:r>
          </w:hyperlink>
        </w:p>
        <w:p w14:paraId="70FE95C4" w14:textId="1A6D836B" w:rsidR="00B91670" w:rsidRDefault="00373704">
          <w:pPr>
            <w:pStyle w:val="TOC2"/>
            <w:tabs>
              <w:tab w:val="right" w:leader="dot" w:pos="9061"/>
            </w:tabs>
            <w:rPr>
              <w:rFonts w:asciiTheme="minorHAnsi" w:hAnsiTheme="minorHAnsi"/>
              <w:noProof/>
              <w:sz w:val="22"/>
              <w:lang w:eastAsia="en-US"/>
            </w:rPr>
          </w:pPr>
          <w:hyperlink w:anchor="_Toc218508566" w:history="1">
            <w:r w:rsidR="00B91670" w:rsidRPr="00B53069">
              <w:rPr>
                <w:rStyle w:val="Hyperlink"/>
                <w:noProof/>
              </w:rPr>
              <w:t>4.2. Kết quả thực nghiệm</w:t>
            </w:r>
            <w:r w:rsidR="00B91670">
              <w:rPr>
                <w:noProof/>
                <w:webHidden/>
              </w:rPr>
              <w:tab/>
            </w:r>
            <w:r w:rsidR="00B91670">
              <w:rPr>
                <w:noProof/>
                <w:webHidden/>
              </w:rPr>
              <w:fldChar w:fldCharType="begin"/>
            </w:r>
            <w:r w:rsidR="00B91670">
              <w:rPr>
                <w:noProof/>
                <w:webHidden/>
              </w:rPr>
              <w:instrText xml:space="preserve"> PAGEREF _Toc218508566 \h </w:instrText>
            </w:r>
            <w:r w:rsidR="00B91670">
              <w:rPr>
                <w:noProof/>
                <w:webHidden/>
              </w:rPr>
            </w:r>
            <w:r w:rsidR="00B91670">
              <w:rPr>
                <w:noProof/>
                <w:webHidden/>
              </w:rPr>
              <w:fldChar w:fldCharType="separate"/>
            </w:r>
            <w:r w:rsidR="00AE3358">
              <w:rPr>
                <w:rFonts w:hint="eastAsia"/>
                <w:noProof/>
                <w:webHidden/>
              </w:rPr>
              <w:t>60</w:t>
            </w:r>
            <w:r w:rsidR="00B91670">
              <w:rPr>
                <w:noProof/>
                <w:webHidden/>
              </w:rPr>
              <w:fldChar w:fldCharType="end"/>
            </w:r>
          </w:hyperlink>
        </w:p>
        <w:p w14:paraId="71C47A55" w14:textId="0FF165D3" w:rsidR="00B91670" w:rsidRDefault="00373704">
          <w:pPr>
            <w:pStyle w:val="TOC3"/>
            <w:tabs>
              <w:tab w:val="right" w:leader="dot" w:pos="9061"/>
            </w:tabs>
            <w:rPr>
              <w:rFonts w:asciiTheme="minorHAnsi" w:hAnsiTheme="minorHAnsi"/>
              <w:noProof/>
              <w:sz w:val="22"/>
              <w:lang w:eastAsia="en-US"/>
            </w:rPr>
          </w:pPr>
          <w:hyperlink w:anchor="_Toc218508567" w:history="1">
            <w:r w:rsidR="00B91670" w:rsidRPr="00B53069">
              <w:rPr>
                <w:rStyle w:val="Hyperlink"/>
                <w:noProof/>
              </w:rPr>
              <w:t>4.2.1 Môi trường thực nghiệm</w:t>
            </w:r>
            <w:r w:rsidR="00B91670">
              <w:rPr>
                <w:noProof/>
                <w:webHidden/>
              </w:rPr>
              <w:tab/>
            </w:r>
            <w:r w:rsidR="00B91670">
              <w:rPr>
                <w:noProof/>
                <w:webHidden/>
              </w:rPr>
              <w:fldChar w:fldCharType="begin"/>
            </w:r>
            <w:r w:rsidR="00B91670">
              <w:rPr>
                <w:noProof/>
                <w:webHidden/>
              </w:rPr>
              <w:instrText xml:space="preserve"> PAGEREF _Toc218508567 \h </w:instrText>
            </w:r>
            <w:r w:rsidR="00B91670">
              <w:rPr>
                <w:noProof/>
                <w:webHidden/>
              </w:rPr>
            </w:r>
            <w:r w:rsidR="00B91670">
              <w:rPr>
                <w:noProof/>
                <w:webHidden/>
              </w:rPr>
              <w:fldChar w:fldCharType="separate"/>
            </w:r>
            <w:r w:rsidR="00AE3358">
              <w:rPr>
                <w:rFonts w:hint="eastAsia"/>
                <w:noProof/>
                <w:webHidden/>
              </w:rPr>
              <w:t>60</w:t>
            </w:r>
            <w:r w:rsidR="00B91670">
              <w:rPr>
                <w:noProof/>
                <w:webHidden/>
              </w:rPr>
              <w:fldChar w:fldCharType="end"/>
            </w:r>
          </w:hyperlink>
        </w:p>
        <w:p w14:paraId="19961215" w14:textId="2787829B" w:rsidR="00B91670" w:rsidRDefault="00373704">
          <w:pPr>
            <w:pStyle w:val="TOC3"/>
            <w:tabs>
              <w:tab w:val="right" w:leader="dot" w:pos="9061"/>
            </w:tabs>
            <w:rPr>
              <w:rFonts w:asciiTheme="minorHAnsi" w:hAnsiTheme="minorHAnsi"/>
              <w:noProof/>
              <w:sz w:val="22"/>
              <w:lang w:eastAsia="en-US"/>
            </w:rPr>
          </w:pPr>
          <w:hyperlink w:anchor="_Toc218508568" w:history="1">
            <w:r w:rsidR="00B91670" w:rsidRPr="00B53069">
              <w:rPr>
                <w:rStyle w:val="Hyperlink"/>
                <w:noProof/>
              </w:rPr>
              <w:t>4.2.2 Giao diện trang chủ hệ thống</w:t>
            </w:r>
            <w:r w:rsidR="00B91670">
              <w:rPr>
                <w:noProof/>
                <w:webHidden/>
              </w:rPr>
              <w:tab/>
            </w:r>
            <w:r w:rsidR="00B91670">
              <w:rPr>
                <w:noProof/>
                <w:webHidden/>
              </w:rPr>
              <w:fldChar w:fldCharType="begin"/>
            </w:r>
            <w:r w:rsidR="00B91670">
              <w:rPr>
                <w:noProof/>
                <w:webHidden/>
              </w:rPr>
              <w:instrText xml:space="preserve"> PAGEREF _Toc218508568 \h </w:instrText>
            </w:r>
            <w:r w:rsidR="00B91670">
              <w:rPr>
                <w:noProof/>
                <w:webHidden/>
              </w:rPr>
            </w:r>
            <w:r w:rsidR="00B91670">
              <w:rPr>
                <w:noProof/>
                <w:webHidden/>
              </w:rPr>
              <w:fldChar w:fldCharType="separate"/>
            </w:r>
            <w:r w:rsidR="00AE3358">
              <w:rPr>
                <w:rFonts w:hint="eastAsia"/>
                <w:noProof/>
                <w:webHidden/>
              </w:rPr>
              <w:t>60</w:t>
            </w:r>
            <w:r w:rsidR="00B91670">
              <w:rPr>
                <w:noProof/>
                <w:webHidden/>
              </w:rPr>
              <w:fldChar w:fldCharType="end"/>
            </w:r>
          </w:hyperlink>
        </w:p>
        <w:p w14:paraId="2D406534" w14:textId="649058F5" w:rsidR="00B91670" w:rsidRDefault="00373704">
          <w:pPr>
            <w:pStyle w:val="TOC1"/>
            <w:tabs>
              <w:tab w:val="right" w:leader="dot" w:pos="9061"/>
            </w:tabs>
            <w:rPr>
              <w:rFonts w:asciiTheme="minorHAnsi" w:hAnsiTheme="minorHAnsi"/>
              <w:noProof/>
              <w:sz w:val="22"/>
              <w:lang w:eastAsia="en-US"/>
            </w:rPr>
          </w:pPr>
          <w:hyperlink w:anchor="_Toc218508569" w:history="1">
            <w:r w:rsidR="00B91670" w:rsidRPr="00B53069">
              <w:rPr>
                <w:rStyle w:val="Hyperlink"/>
                <w:noProof/>
              </w:rPr>
              <w:t>CHƯƠNG 5. KẾT LUẬN VÀ HƯỚNG PHÁT TRIỂN</w:t>
            </w:r>
            <w:r w:rsidR="00B91670">
              <w:rPr>
                <w:noProof/>
                <w:webHidden/>
              </w:rPr>
              <w:tab/>
            </w:r>
            <w:r w:rsidR="00B91670">
              <w:rPr>
                <w:noProof/>
                <w:webHidden/>
              </w:rPr>
              <w:fldChar w:fldCharType="begin"/>
            </w:r>
            <w:r w:rsidR="00B91670">
              <w:rPr>
                <w:noProof/>
                <w:webHidden/>
              </w:rPr>
              <w:instrText xml:space="preserve"> PAGEREF _Toc218508569 \h </w:instrText>
            </w:r>
            <w:r w:rsidR="00B91670">
              <w:rPr>
                <w:noProof/>
                <w:webHidden/>
              </w:rPr>
            </w:r>
            <w:r w:rsidR="00B91670">
              <w:rPr>
                <w:noProof/>
                <w:webHidden/>
              </w:rPr>
              <w:fldChar w:fldCharType="separate"/>
            </w:r>
            <w:r w:rsidR="00AE3358">
              <w:rPr>
                <w:rFonts w:hint="eastAsia"/>
                <w:noProof/>
                <w:webHidden/>
              </w:rPr>
              <w:t>69</w:t>
            </w:r>
            <w:r w:rsidR="00B91670">
              <w:rPr>
                <w:noProof/>
                <w:webHidden/>
              </w:rPr>
              <w:fldChar w:fldCharType="end"/>
            </w:r>
          </w:hyperlink>
        </w:p>
        <w:p w14:paraId="1A7750DD" w14:textId="0911B328" w:rsidR="00B91670" w:rsidRDefault="00373704">
          <w:pPr>
            <w:pStyle w:val="TOC2"/>
            <w:tabs>
              <w:tab w:val="right" w:leader="dot" w:pos="9061"/>
            </w:tabs>
            <w:rPr>
              <w:rFonts w:asciiTheme="minorHAnsi" w:hAnsiTheme="minorHAnsi"/>
              <w:noProof/>
              <w:sz w:val="22"/>
              <w:lang w:eastAsia="en-US"/>
            </w:rPr>
          </w:pPr>
          <w:hyperlink w:anchor="_Toc218508570" w:history="1">
            <w:r w:rsidR="00B91670" w:rsidRPr="00B53069">
              <w:rPr>
                <w:rStyle w:val="Hyperlink"/>
                <w:noProof/>
              </w:rPr>
              <w:t>5.1. Kết quả đạt được</w:t>
            </w:r>
            <w:r w:rsidR="00B91670">
              <w:rPr>
                <w:noProof/>
                <w:webHidden/>
              </w:rPr>
              <w:tab/>
            </w:r>
            <w:r w:rsidR="00B91670">
              <w:rPr>
                <w:noProof/>
                <w:webHidden/>
              </w:rPr>
              <w:fldChar w:fldCharType="begin"/>
            </w:r>
            <w:r w:rsidR="00B91670">
              <w:rPr>
                <w:noProof/>
                <w:webHidden/>
              </w:rPr>
              <w:instrText xml:space="preserve"> PAGEREF _Toc218508570 \h </w:instrText>
            </w:r>
            <w:r w:rsidR="00B91670">
              <w:rPr>
                <w:noProof/>
                <w:webHidden/>
              </w:rPr>
            </w:r>
            <w:r w:rsidR="00B91670">
              <w:rPr>
                <w:noProof/>
                <w:webHidden/>
              </w:rPr>
              <w:fldChar w:fldCharType="separate"/>
            </w:r>
            <w:r w:rsidR="00AE3358">
              <w:rPr>
                <w:rFonts w:hint="eastAsia"/>
                <w:noProof/>
                <w:webHidden/>
              </w:rPr>
              <w:t>69</w:t>
            </w:r>
            <w:r w:rsidR="00B91670">
              <w:rPr>
                <w:noProof/>
                <w:webHidden/>
              </w:rPr>
              <w:fldChar w:fldCharType="end"/>
            </w:r>
          </w:hyperlink>
        </w:p>
        <w:p w14:paraId="6E65E102" w14:textId="75D741CF" w:rsidR="00B91670" w:rsidRDefault="00373704">
          <w:pPr>
            <w:pStyle w:val="TOC2"/>
            <w:tabs>
              <w:tab w:val="right" w:leader="dot" w:pos="9061"/>
            </w:tabs>
            <w:rPr>
              <w:rFonts w:asciiTheme="minorHAnsi" w:hAnsiTheme="minorHAnsi"/>
              <w:noProof/>
              <w:sz w:val="22"/>
              <w:lang w:eastAsia="en-US"/>
            </w:rPr>
          </w:pPr>
          <w:hyperlink w:anchor="_Toc218508571" w:history="1">
            <w:r w:rsidR="00B91670" w:rsidRPr="00B53069">
              <w:rPr>
                <w:rStyle w:val="Hyperlink"/>
                <w:noProof/>
              </w:rPr>
              <w:t>5.2. Hướng phát triển</w:t>
            </w:r>
            <w:r w:rsidR="00B91670">
              <w:rPr>
                <w:noProof/>
                <w:webHidden/>
              </w:rPr>
              <w:tab/>
            </w:r>
            <w:r w:rsidR="00B91670">
              <w:rPr>
                <w:noProof/>
                <w:webHidden/>
              </w:rPr>
              <w:fldChar w:fldCharType="begin"/>
            </w:r>
            <w:r w:rsidR="00B91670">
              <w:rPr>
                <w:noProof/>
                <w:webHidden/>
              </w:rPr>
              <w:instrText xml:space="preserve"> PAGEREF _Toc218508571 \h </w:instrText>
            </w:r>
            <w:r w:rsidR="00B91670">
              <w:rPr>
                <w:noProof/>
                <w:webHidden/>
              </w:rPr>
            </w:r>
            <w:r w:rsidR="00B91670">
              <w:rPr>
                <w:noProof/>
                <w:webHidden/>
              </w:rPr>
              <w:fldChar w:fldCharType="separate"/>
            </w:r>
            <w:r w:rsidR="00AE3358">
              <w:rPr>
                <w:rFonts w:hint="eastAsia"/>
                <w:noProof/>
                <w:webHidden/>
              </w:rPr>
              <w:t>69</w:t>
            </w:r>
            <w:r w:rsidR="00B91670">
              <w:rPr>
                <w:noProof/>
                <w:webHidden/>
              </w:rPr>
              <w:fldChar w:fldCharType="end"/>
            </w:r>
          </w:hyperlink>
        </w:p>
        <w:p w14:paraId="557608CE" w14:textId="6F45044A" w:rsidR="00B91670" w:rsidRDefault="00373704">
          <w:pPr>
            <w:pStyle w:val="TOC1"/>
            <w:tabs>
              <w:tab w:val="right" w:leader="dot" w:pos="9061"/>
            </w:tabs>
            <w:rPr>
              <w:rFonts w:asciiTheme="minorHAnsi" w:hAnsiTheme="minorHAnsi"/>
              <w:noProof/>
              <w:sz w:val="22"/>
              <w:lang w:eastAsia="en-US"/>
            </w:rPr>
          </w:pPr>
          <w:hyperlink w:anchor="_Toc218508572" w:history="1">
            <w:r w:rsidR="00B91670" w:rsidRPr="00B53069">
              <w:rPr>
                <w:rStyle w:val="Hyperlink"/>
                <w:noProof/>
              </w:rPr>
              <w:t>TÀI LIỆU THAM KHẢO</w:t>
            </w:r>
            <w:r w:rsidR="00B91670">
              <w:rPr>
                <w:noProof/>
                <w:webHidden/>
              </w:rPr>
              <w:tab/>
            </w:r>
            <w:r w:rsidR="00B91670">
              <w:rPr>
                <w:noProof/>
                <w:webHidden/>
              </w:rPr>
              <w:fldChar w:fldCharType="begin"/>
            </w:r>
            <w:r w:rsidR="00B91670">
              <w:rPr>
                <w:noProof/>
                <w:webHidden/>
              </w:rPr>
              <w:instrText xml:space="preserve"> PAGEREF _Toc218508572 \h </w:instrText>
            </w:r>
            <w:r w:rsidR="00B91670">
              <w:rPr>
                <w:noProof/>
                <w:webHidden/>
              </w:rPr>
            </w:r>
            <w:r w:rsidR="00B91670">
              <w:rPr>
                <w:noProof/>
                <w:webHidden/>
              </w:rPr>
              <w:fldChar w:fldCharType="separate"/>
            </w:r>
            <w:r w:rsidR="00AE3358">
              <w:rPr>
                <w:rFonts w:hint="eastAsia"/>
                <w:noProof/>
                <w:webHidden/>
              </w:rPr>
              <w:t>71</w:t>
            </w:r>
            <w:r w:rsidR="00B91670">
              <w:rPr>
                <w:noProof/>
                <w:webHidden/>
              </w:rPr>
              <w:fldChar w:fldCharType="end"/>
            </w:r>
          </w:hyperlink>
        </w:p>
        <w:p w14:paraId="557E0E17" w14:textId="0702E142" w:rsidR="00CF7F54" w:rsidRDefault="001108F4" w:rsidP="00F4378E">
          <w:pPr>
            <w:pStyle w:val="TOC1"/>
            <w:tabs>
              <w:tab w:val="right" w:leader="dot" w:pos="9061"/>
            </w:tabs>
            <w:rPr>
              <w:rFonts w:hint="eastAsia"/>
            </w:rPr>
          </w:pPr>
          <w:r>
            <w:rPr>
              <w:rFonts w:ascii="Times New Roman" w:eastAsia="Times New Roman" w:hAnsi="Times New Roman" w:cs="Times New Roman"/>
              <w:sz w:val="28"/>
              <w:szCs w:val="24"/>
              <w:lang w:eastAsia="en-US"/>
            </w:rPr>
            <w:fldChar w:fldCharType="end"/>
          </w:r>
        </w:p>
      </w:sdtContent>
    </w:sdt>
    <w:p w14:paraId="069AEF51" w14:textId="77777777" w:rsidR="004530FF" w:rsidRDefault="004530FF">
      <w:pPr>
        <w:rPr>
          <w:rFonts w:ascii="Times New Roman" w:eastAsia="Times New Roman" w:hAnsi="Times New Roman" w:cs="Times New Roman"/>
          <w:b/>
          <w:sz w:val="28"/>
          <w:szCs w:val="24"/>
          <w:lang w:eastAsia="en-US"/>
        </w:rPr>
      </w:pPr>
      <w:bookmarkStart w:id="12" w:name="_Toc186531723"/>
      <w:r>
        <w:br w:type="page"/>
      </w:r>
    </w:p>
    <w:p w14:paraId="067EF8D6" w14:textId="77777777" w:rsidR="00B91670" w:rsidRDefault="00CF7F54" w:rsidP="006C016F">
      <w:pPr>
        <w:pStyle w:val="TieuDe"/>
        <w:rPr>
          <w:noProof/>
        </w:rPr>
      </w:pPr>
      <w:bookmarkStart w:id="13" w:name="_Toc218508526"/>
      <w:r w:rsidRPr="00261ADC">
        <w:lastRenderedPageBreak/>
        <w:t>DANH MỤC HÌNH ẢNH</w:t>
      </w:r>
      <w:bookmarkEnd w:id="13"/>
      <w:r w:rsidRPr="00261ADC">
        <w:t xml:space="preserve"> </w:t>
      </w:r>
      <w:bookmarkEnd w:id="12"/>
      <w:r w:rsidR="006C016F">
        <w:fldChar w:fldCharType="begin"/>
      </w:r>
      <w:r w:rsidR="006C016F">
        <w:instrText xml:space="preserve"> TOC \h \z \t "Hinhanh,1" </w:instrText>
      </w:r>
      <w:r w:rsidR="006C016F">
        <w:fldChar w:fldCharType="separate"/>
      </w:r>
    </w:p>
    <w:p w14:paraId="501CD640" w14:textId="6E8B3B76" w:rsidR="00B91670" w:rsidRDefault="00373704">
      <w:pPr>
        <w:pStyle w:val="TOC1"/>
        <w:tabs>
          <w:tab w:val="right" w:leader="dot" w:pos="9061"/>
        </w:tabs>
        <w:rPr>
          <w:rFonts w:asciiTheme="minorHAnsi" w:hAnsiTheme="minorHAnsi"/>
          <w:noProof/>
          <w:sz w:val="22"/>
          <w:lang w:eastAsia="en-US"/>
        </w:rPr>
      </w:pPr>
      <w:hyperlink w:anchor="_Toc218508573" w:history="1">
        <w:r w:rsidR="00B91670" w:rsidRPr="006C693A">
          <w:rPr>
            <w:rStyle w:val="Hyperlink"/>
            <w:noProof/>
          </w:rPr>
          <w:t>Hình TT.1 Sơ đồ kiến trúc 3 tầng của hệ thống website học và ôn luyện Lịch sử</w:t>
        </w:r>
        <w:r w:rsidR="00B91670">
          <w:rPr>
            <w:noProof/>
            <w:webHidden/>
          </w:rPr>
          <w:tab/>
        </w:r>
        <w:r w:rsidR="00B91670">
          <w:rPr>
            <w:noProof/>
            <w:webHidden/>
          </w:rPr>
          <w:fldChar w:fldCharType="begin"/>
        </w:r>
        <w:r w:rsidR="00B91670">
          <w:rPr>
            <w:noProof/>
            <w:webHidden/>
          </w:rPr>
          <w:instrText xml:space="preserve"> PAGEREF _Toc218508573 \h </w:instrText>
        </w:r>
        <w:r w:rsidR="00B91670">
          <w:rPr>
            <w:noProof/>
            <w:webHidden/>
          </w:rPr>
        </w:r>
        <w:r w:rsidR="00B91670">
          <w:rPr>
            <w:noProof/>
            <w:webHidden/>
          </w:rPr>
          <w:fldChar w:fldCharType="separate"/>
        </w:r>
        <w:r w:rsidR="00AE3358">
          <w:rPr>
            <w:rFonts w:hint="eastAsia"/>
            <w:noProof/>
            <w:webHidden/>
          </w:rPr>
          <w:t>xi</w:t>
        </w:r>
        <w:r w:rsidR="00B91670">
          <w:rPr>
            <w:noProof/>
            <w:webHidden/>
          </w:rPr>
          <w:fldChar w:fldCharType="end"/>
        </w:r>
      </w:hyperlink>
    </w:p>
    <w:p w14:paraId="7D542B0A" w14:textId="1AD38F89" w:rsidR="00B91670" w:rsidRDefault="00373704">
      <w:pPr>
        <w:pStyle w:val="TOC1"/>
        <w:tabs>
          <w:tab w:val="right" w:leader="dot" w:pos="9061"/>
        </w:tabs>
        <w:rPr>
          <w:rFonts w:asciiTheme="minorHAnsi" w:hAnsiTheme="minorHAnsi"/>
          <w:noProof/>
          <w:sz w:val="22"/>
          <w:lang w:eastAsia="en-US"/>
        </w:rPr>
      </w:pPr>
      <w:hyperlink w:anchor="_Toc218508574" w:history="1">
        <w:r w:rsidR="00B91670" w:rsidRPr="006C693A">
          <w:rPr>
            <w:rStyle w:val="Hyperlink"/>
            <w:noProof/>
          </w:rPr>
          <w:t>Hình 1.1 Giao diện trang web của W3Schools</w:t>
        </w:r>
        <w:r w:rsidR="00B91670">
          <w:rPr>
            <w:noProof/>
            <w:webHidden/>
          </w:rPr>
          <w:tab/>
        </w:r>
        <w:r w:rsidR="00B91670">
          <w:rPr>
            <w:noProof/>
            <w:webHidden/>
          </w:rPr>
          <w:fldChar w:fldCharType="begin"/>
        </w:r>
        <w:r w:rsidR="00B91670">
          <w:rPr>
            <w:noProof/>
            <w:webHidden/>
          </w:rPr>
          <w:instrText xml:space="preserve"> PAGEREF _Toc218508574 \h </w:instrText>
        </w:r>
        <w:r w:rsidR="00B91670">
          <w:rPr>
            <w:noProof/>
            <w:webHidden/>
          </w:rPr>
        </w:r>
        <w:r w:rsidR="00B91670">
          <w:rPr>
            <w:noProof/>
            <w:webHidden/>
          </w:rPr>
          <w:fldChar w:fldCharType="separate"/>
        </w:r>
        <w:r w:rsidR="00AE3358">
          <w:rPr>
            <w:rFonts w:hint="eastAsia"/>
            <w:noProof/>
            <w:webHidden/>
          </w:rPr>
          <w:t>40</w:t>
        </w:r>
        <w:r w:rsidR="00B91670">
          <w:rPr>
            <w:noProof/>
            <w:webHidden/>
          </w:rPr>
          <w:fldChar w:fldCharType="end"/>
        </w:r>
      </w:hyperlink>
    </w:p>
    <w:p w14:paraId="21041E03" w14:textId="5739F151" w:rsidR="00B91670" w:rsidRDefault="00373704">
      <w:pPr>
        <w:pStyle w:val="TOC1"/>
        <w:tabs>
          <w:tab w:val="right" w:leader="dot" w:pos="9061"/>
        </w:tabs>
        <w:rPr>
          <w:rFonts w:asciiTheme="minorHAnsi" w:hAnsiTheme="minorHAnsi"/>
          <w:noProof/>
          <w:sz w:val="22"/>
          <w:lang w:eastAsia="en-US"/>
        </w:rPr>
      </w:pPr>
      <w:hyperlink w:anchor="_Toc218508575" w:history="1">
        <w:r w:rsidR="00B91670" w:rsidRPr="006C693A">
          <w:rPr>
            <w:rStyle w:val="Hyperlink"/>
            <w:noProof/>
          </w:rPr>
          <w:t xml:space="preserve">Hình 1.2 Giao diện trang web của </w:t>
        </w:r>
        <w:r w:rsidR="00B91670" w:rsidRPr="006C693A">
          <w:rPr>
            <w:rStyle w:val="Hyperlink"/>
            <w:noProof/>
            <w:lang w:val="vi-VN"/>
          </w:rPr>
          <w:t>VietJack</w:t>
        </w:r>
        <w:r w:rsidR="00B91670">
          <w:rPr>
            <w:noProof/>
            <w:webHidden/>
          </w:rPr>
          <w:tab/>
        </w:r>
        <w:r w:rsidR="00B91670">
          <w:rPr>
            <w:noProof/>
            <w:webHidden/>
          </w:rPr>
          <w:fldChar w:fldCharType="begin"/>
        </w:r>
        <w:r w:rsidR="00B91670">
          <w:rPr>
            <w:noProof/>
            <w:webHidden/>
          </w:rPr>
          <w:instrText xml:space="preserve"> PAGEREF _Toc218508575 \h </w:instrText>
        </w:r>
        <w:r w:rsidR="00B91670">
          <w:rPr>
            <w:noProof/>
            <w:webHidden/>
          </w:rPr>
        </w:r>
        <w:r w:rsidR="00B91670">
          <w:rPr>
            <w:noProof/>
            <w:webHidden/>
          </w:rPr>
          <w:fldChar w:fldCharType="separate"/>
        </w:r>
        <w:r w:rsidR="00AE3358">
          <w:rPr>
            <w:rFonts w:hint="eastAsia"/>
            <w:noProof/>
            <w:webHidden/>
          </w:rPr>
          <w:t>41</w:t>
        </w:r>
        <w:r w:rsidR="00B91670">
          <w:rPr>
            <w:noProof/>
            <w:webHidden/>
          </w:rPr>
          <w:fldChar w:fldCharType="end"/>
        </w:r>
      </w:hyperlink>
    </w:p>
    <w:p w14:paraId="36002AD6" w14:textId="3AFBE630" w:rsidR="00B91670" w:rsidRDefault="00373704">
      <w:pPr>
        <w:pStyle w:val="TOC1"/>
        <w:tabs>
          <w:tab w:val="right" w:leader="dot" w:pos="9061"/>
        </w:tabs>
        <w:rPr>
          <w:rFonts w:asciiTheme="minorHAnsi" w:hAnsiTheme="minorHAnsi"/>
          <w:noProof/>
          <w:sz w:val="22"/>
          <w:lang w:eastAsia="en-US"/>
        </w:rPr>
      </w:pPr>
      <w:hyperlink w:anchor="_Toc218508576" w:history="1">
        <w:r w:rsidR="00B91670" w:rsidRPr="006C693A">
          <w:rPr>
            <w:rStyle w:val="Hyperlink"/>
            <w:noProof/>
          </w:rPr>
          <w:t xml:space="preserve">Hình 1.3 Giao diện trang web của </w:t>
        </w:r>
        <w:r w:rsidR="00B91670" w:rsidRPr="006C693A">
          <w:rPr>
            <w:rStyle w:val="Hyperlink"/>
            <w:noProof/>
            <w:lang w:val="vi-VN"/>
          </w:rPr>
          <w:t>Baitaptracnghiem</w:t>
        </w:r>
        <w:r w:rsidR="00B91670">
          <w:rPr>
            <w:noProof/>
            <w:webHidden/>
          </w:rPr>
          <w:tab/>
        </w:r>
        <w:r w:rsidR="00B91670">
          <w:rPr>
            <w:noProof/>
            <w:webHidden/>
          </w:rPr>
          <w:fldChar w:fldCharType="begin"/>
        </w:r>
        <w:r w:rsidR="00B91670">
          <w:rPr>
            <w:noProof/>
            <w:webHidden/>
          </w:rPr>
          <w:instrText xml:space="preserve"> PAGEREF _Toc218508576 \h </w:instrText>
        </w:r>
        <w:r w:rsidR="00B91670">
          <w:rPr>
            <w:noProof/>
            <w:webHidden/>
          </w:rPr>
        </w:r>
        <w:r w:rsidR="00B91670">
          <w:rPr>
            <w:noProof/>
            <w:webHidden/>
          </w:rPr>
          <w:fldChar w:fldCharType="separate"/>
        </w:r>
        <w:r w:rsidR="00AE3358">
          <w:rPr>
            <w:rFonts w:hint="eastAsia"/>
            <w:noProof/>
            <w:webHidden/>
          </w:rPr>
          <w:t>42</w:t>
        </w:r>
        <w:r w:rsidR="00B91670">
          <w:rPr>
            <w:noProof/>
            <w:webHidden/>
          </w:rPr>
          <w:fldChar w:fldCharType="end"/>
        </w:r>
      </w:hyperlink>
    </w:p>
    <w:p w14:paraId="3F78341A" w14:textId="4AABAC17" w:rsidR="00B91670" w:rsidRDefault="00373704">
      <w:pPr>
        <w:pStyle w:val="TOC1"/>
        <w:tabs>
          <w:tab w:val="right" w:leader="dot" w:pos="9061"/>
        </w:tabs>
        <w:rPr>
          <w:rFonts w:asciiTheme="minorHAnsi" w:hAnsiTheme="minorHAnsi"/>
          <w:noProof/>
          <w:sz w:val="22"/>
          <w:lang w:eastAsia="en-US"/>
        </w:rPr>
      </w:pPr>
      <w:hyperlink w:anchor="_Toc218508577" w:history="1">
        <w:r w:rsidR="00B91670" w:rsidRPr="006C693A">
          <w:rPr>
            <w:rStyle w:val="Hyperlink"/>
            <w:noProof/>
          </w:rPr>
          <w:t xml:space="preserve">Hình 1.4 </w:t>
        </w:r>
        <w:r w:rsidR="00B91670" w:rsidRPr="006C693A">
          <w:rPr>
            <w:rStyle w:val="Hyperlink"/>
            <w:noProof/>
            <w:lang w:val="vi-VN"/>
          </w:rPr>
          <w:t>Sách giáo khoa Lịch sử 12 – Bộ Kết nối tri thức với cuộc sống</w:t>
        </w:r>
        <w:r w:rsidR="00B91670">
          <w:rPr>
            <w:noProof/>
            <w:webHidden/>
          </w:rPr>
          <w:tab/>
        </w:r>
        <w:r w:rsidR="00B91670">
          <w:rPr>
            <w:noProof/>
            <w:webHidden/>
          </w:rPr>
          <w:fldChar w:fldCharType="begin"/>
        </w:r>
        <w:r w:rsidR="00B91670">
          <w:rPr>
            <w:noProof/>
            <w:webHidden/>
          </w:rPr>
          <w:instrText xml:space="preserve"> PAGEREF _Toc218508577 \h </w:instrText>
        </w:r>
        <w:r w:rsidR="00B91670">
          <w:rPr>
            <w:noProof/>
            <w:webHidden/>
          </w:rPr>
        </w:r>
        <w:r w:rsidR="00B91670">
          <w:rPr>
            <w:noProof/>
            <w:webHidden/>
          </w:rPr>
          <w:fldChar w:fldCharType="separate"/>
        </w:r>
        <w:r w:rsidR="00AE3358">
          <w:rPr>
            <w:rFonts w:hint="eastAsia"/>
            <w:noProof/>
            <w:webHidden/>
          </w:rPr>
          <w:t>43</w:t>
        </w:r>
        <w:r w:rsidR="00B91670">
          <w:rPr>
            <w:noProof/>
            <w:webHidden/>
          </w:rPr>
          <w:fldChar w:fldCharType="end"/>
        </w:r>
      </w:hyperlink>
    </w:p>
    <w:p w14:paraId="0173938E" w14:textId="0D9AFD03" w:rsidR="00B91670" w:rsidRDefault="00373704">
      <w:pPr>
        <w:pStyle w:val="TOC1"/>
        <w:tabs>
          <w:tab w:val="right" w:leader="dot" w:pos="9061"/>
        </w:tabs>
        <w:rPr>
          <w:rFonts w:asciiTheme="minorHAnsi" w:hAnsiTheme="minorHAnsi"/>
          <w:noProof/>
          <w:sz w:val="22"/>
          <w:lang w:eastAsia="en-US"/>
        </w:rPr>
      </w:pPr>
      <w:hyperlink w:anchor="_Toc218508578" w:history="1">
        <w:r w:rsidR="00B91670" w:rsidRPr="006C693A">
          <w:rPr>
            <w:rStyle w:val="Hyperlink"/>
            <w:noProof/>
          </w:rPr>
          <w:t>Hình 2.1 Khái niệm về website</w:t>
        </w:r>
        <w:r w:rsidR="00B91670">
          <w:rPr>
            <w:noProof/>
            <w:webHidden/>
          </w:rPr>
          <w:tab/>
        </w:r>
        <w:r w:rsidR="00B91670">
          <w:rPr>
            <w:noProof/>
            <w:webHidden/>
          </w:rPr>
          <w:fldChar w:fldCharType="begin"/>
        </w:r>
        <w:r w:rsidR="00B91670">
          <w:rPr>
            <w:noProof/>
            <w:webHidden/>
          </w:rPr>
          <w:instrText xml:space="preserve"> PAGEREF _Toc218508578 \h </w:instrText>
        </w:r>
        <w:r w:rsidR="00B91670">
          <w:rPr>
            <w:noProof/>
            <w:webHidden/>
          </w:rPr>
        </w:r>
        <w:r w:rsidR="00B91670">
          <w:rPr>
            <w:noProof/>
            <w:webHidden/>
          </w:rPr>
          <w:fldChar w:fldCharType="separate"/>
        </w:r>
        <w:r w:rsidR="00AE3358">
          <w:rPr>
            <w:rFonts w:hint="eastAsia"/>
            <w:noProof/>
            <w:webHidden/>
          </w:rPr>
          <w:t>45</w:t>
        </w:r>
        <w:r w:rsidR="00B91670">
          <w:rPr>
            <w:noProof/>
            <w:webHidden/>
          </w:rPr>
          <w:fldChar w:fldCharType="end"/>
        </w:r>
      </w:hyperlink>
    </w:p>
    <w:p w14:paraId="49F05459" w14:textId="42AAAC77" w:rsidR="00B91670" w:rsidRDefault="00373704">
      <w:pPr>
        <w:pStyle w:val="TOC1"/>
        <w:tabs>
          <w:tab w:val="right" w:leader="dot" w:pos="9061"/>
        </w:tabs>
        <w:rPr>
          <w:rFonts w:asciiTheme="minorHAnsi" w:hAnsiTheme="minorHAnsi"/>
          <w:noProof/>
          <w:sz w:val="22"/>
          <w:lang w:eastAsia="en-US"/>
        </w:rPr>
      </w:pPr>
      <w:hyperlink w:anchor="_Toc218508579" w:history="1">
        <w:r w:rsidR="00B91670" w:rsidRPr="006C693A">
          <w:rPr>
            <w:rStyle w:val="Hyperlink"/>
            <w:noProof/>
          </w:rPr>
          <w:t>Hình 2.2 Kiến trúc Client - Server</w:t>
        </w:r>
        <w:r w:rsidR="00B91670">
          <w:rPr>
            <w:noProof/>
            <w:webHidden/>
          </w:rPr>
          <w:tab/>
        </w:r>
        <w:r w:rsidR="00B91670">
          <w:rPr>
            <w:noProof/>
            <w:webHidden/>
          </w:rPr>
          <w:fldChar w:fldCharType="begin"/>
        </w:r>
        <w:r w:rsidR="00B91670">
          <w:rPr>
            <w:noProof/>
            <w:webHidden/>
          </w:rPr>
          <w:instrText xml:space="preserve"> PAGEREF _Toc218508579 \h </w:instrText>
        </w:r>
        <w:r w:rsidR="00B91670">
          <w:rPr>
            <w:noProof/>
            <w:webHidden/>
          </w:rPr>
        </w:r>
        <w:r w:rsidR="00B91670">
          <w:rPr>
            <w:noProof/>
            <w:webHidden/>
          </w:rPr>
          <w:fldChar w:fldCharType="separate"/>
        </w:r>
        <w:r w:rsidR="00AE3358">
          <w:rPr>
            <w:rFonts w:hint="eastAsia"/>
            <w:noProof/>
            <w:webHidden/>
          </w:rPr>
          <w:t>47</w:t>
        </w:r>
        <w:r w:rsidR="00B91670">
          <w:rPr>
            <w:noProof/>
            <w:webHidden/>
          </w:rPr>
          <w:fldChar w:fldCharType="end"/>
        </w:r>
      </w:hyperlink>
    </w:p>
    <w:p w14:paraId="23E0C927" w14:textId="31EC8F0A" w:rsidR="00B91670" w:rsidRDefault="00373704">
      <w:pPr>
        <w:pStyle w:val="TOC1"/>
        <w:tabs>
          <w:tab w:val="right" w:leader="dot" w:pos="9061"/>
        </w:tabs>
        <w:rPr>
          <w:rFonts w:asciiTheme="minorHAnsi" w:hAnsiTheme="minorHAnsi"/>
          <w:noProof/>
          <w:sz w:val="22"/>
          <w:lang w:eastAsia="en-US"/>
        </w:rPr>
      </w:pPr>
      <w:hyperlink w:anchor="_Toc218508580" w:history="1">
        <w:r w:rsidR="00B91670" w:rsidRPr="006C693A">
          <w:rPr>
            <w:rStyle w:val="Hyperlink"/>
            <w:noProof/>
          </w:rPr>
          <w:t>Hình 2.3 Mô hình 3 tầng: Giao diện – Xử lý – Dữ liệu</w:t>
        </w:r>
        <w:r w:rsidR="00B91670">
          <w:rPr>
            <w:noProof/>
            <w:webHidden/>
          </w:rPr>
          <w:tab/>
        </w:r>
        <w:r w:rsidR="00B91670">
          <w:rPr>
            <w:noProof/>
            <w:webHidden/>
          </w:rPr>
          <w:fldChar w:fldCharType="begin"/>
        </w:r>
        <w:r w:rsidR="00B91670">
          <w:rPr>
            <w:noProof/>
            <w:webHidden/>
          </w:rPr>
          <w:instrText xml:space="preserve"> PAGEREF _Toc218508580 \h </w:instrText>
        </w:r>
        <w:r w:rsidR="00B91670">
          <w:rPr>
            <w:noProof/>
            <w:webHidden/>
          </w:rPr>
        </w:r>
        <w:r w:rsidR="00B91670">
          <w:rPr>
            <w:noProof/>
            <w:webHidden/>
          </w:rPr>
          <w:fldChar w:fldCharType="separate"/>
        </w:r>
        <w:r w:rsidR="00AE3358">
          <w:rPr>
            <w:rFonts w:hint="eastAsia"/>
            <w:noProof/>
            <w:webHidden/>
          </w:rPr>
          <w:t>47</w:t>
        </w:r>
        <w:r w:rsidR="00B91670">
          <w:rPr>
            <w:noProof/>
            <w:webHidden/>
          </w:rPr>
          <w:fldChar w:fldCharType="end"/>
        </w:r>
      </w:hyperlink>
    </w:p>
    <w:p w14:paraId="0191B4EA" w14:textId="156E0296" w:rsidR="00B91670" w:rsidRDefault="00373704">
      <w:pPr>
        <w:pStyle w:val="TOC1"/>
        <w:tabs>
          <w:tab w:val="right" w:leader="dot" w:pos="9061"/>
        </w:tabs>
        <w:rPr>
          <w:rFonts w:asciiTheme="minorHAnsi" w:hAnsiTheme="minorHAnsi"/>
          <w:noProof/>
          <w:sz w:val="22"/>
          <w:lang w:eastAsia="en-US"/>
        </w:rPr>
      </w:pPr>
      <w:hyperlink w:anchor="_Toc218508581" w:history="1">
        <w:r w:rsidR="00B91670" w:rsidRPr="006C693A">
          <w:rPr>
            <w:rStyle w:val="Hyperlink"/>
            <w:noProof/>
          </w:rPr>
          <w:t>Hình 2.4 Luồng xử lý yêu cầu</w:t>
        </w:r>
        <w:r w:rsidR="00B91670">
          <w:rPr>
            <w:noProof/>
            <w:webHidden/>
          </w:rPr>
          <w:tab/>
        </w:r>
        <w:r w:rsidR="00B91670">
          <w:rPr>
            <w:noProof/>
            <w:webHidden/>
          </w:rPr>
          <w:fldChar w:fldCharType="begin"/>
        </w:r>
        <w:r w:rsidR="00B91670">
          <w:rPr>
            <w:noProof/>
            <w:webHidden/>
          </w:rPr>
          <w:instrText xml:space="preserve"> PAGEREF _Toc218508581 \h </w:instrText>
        </w:r>
        <w:r w:rsidR="00B91670">
          <w:rPr>
            <w:noProof/>
            <w:webHidden/>
          </w:rPr>
        </w:r>
        <w:r w:rsidR="00B91670">
          <w:rPr>
            <w:noProof/>
            <w:webHidden/>
          </w:rPr>
          <w:fldChar w:fldCharType="separate"/>
        </w:r>
        <w:r w:rsidR="00AE3358">
          <w:rPr>
            <w:rFonts w:hint="eastAsia"/>
            <w:noProof/>
            <w:webHidden/>
          </w:rPr>
          <w:t>48</w:t>
        </w:r>
        <w:r w:rsidR="00B91670">
          <w:rPr>
            <w:noProof/>
            <w:webHidden/>
          </w:rPr>
          <w:fldChar w:fldCharType="end"/>
        </w:r>
      </w:hyperlink>
    </w:p>
    <w:p w14:paraId="4DD61D05" w14:textId="3A4CD213" w:rsidR="00B91670" w:rsidRDefault="00373704">
      <w:pPr>
        <w:pStyle w:val="TOC1"/>
        <w:tabs>
          <w:tab w:val="right" w:leader="dot" w:pos="9061"/>
        </w:tabs>
        <w:rPr>
          <w:rFonts w:asciiTheme="minorHAnsi" w:hAnsiTheme="minorHAnsi"/>
          <w:noProof/>
          <w:sz w:val="22"/>
          <w:lang w:eastAsia="en-US"/>
        </w:rPr>
      </w:pPr>
      <w:hyperlink w:anchor="_Toc218508582" w:history="1">
        <w:r w:rsidR="00B91670" w:rsidRPr="006C693A">
          <w:rPr>
            <w:rStyle w:val="Hyperlink"/>
            <w:noProof/>
          </w:rPr>
          <w:t>Hình 2.5 Hoạt động của giao thức HTTP và HTTPS</w:t>
        </w:r>
        <w:r w:rsidR="00B91670">
          <w:rPr>
            <w:noProof/>
            <w:webHidden/>
          </w:rPr>
          <w:tab/>
        </w:r>
        <w:r w:rsidR="00B91670">
          <w:rPr>
            <w:noProof/>
            <w:webHidden/>
          </w:rPr>
          <w:fldChar w:fldCharType="begin"/>
        </w:r>
        <w:r w:rsidR="00B91670">
          <w:rPr>
            <w:noProof/>
            <w:webHidden/>
          </w:rPr>
          <w:instrText xml:space="preserve"> PAGEREF _Toc218508582 \h </w:instrText>
        </w:r>
        <w:r w:rsidR="00B91670">
          <w:rPr>
            <w:noProof/>
            <w:webHidden/>
          </w:rPr>
        </w:r>
        <w:r w:rsidR="00B91670">
          <w:rPr>
            <w:noProof/>
            <w:webHidden/>
          </w:rPr>
          <w:fldChar w:fldCharType="separate"/>
        </w:r>
        <w:r w:rsidR="00AE3358">
          <w:rPr>
            <w:rFonts w:hint="eastAsia"/>
            <w:noProof/>
            <w:webHidden/>
          </w:rPr>
          <w:t>49</w:t>
        </w:r>
        <w:r w:rsidR="00B91670">
          <w:rPr>
            <w:noProof/>
            <w:webHidden/>
          </w:rPr>
          <w:fldChar w:fldCharType="end"/>
        </w:r>
      </w:hyperlink>
    </w:p>
    <w:p w14:paraId="2A242282" w14:textId="6E7EA3E2" w:rsidR="00B91670" w:rsidRDefault="00373704">
      <w:pPr>
        <w:pStyle w:val="TOC1"/>
        <w:tabs>
          <w:tab w:val="right" w:leader="dot" w:pos="9061"/>
        </w:tabs>
        <w:rPr>
          <w:rFonts w:asciiTheme="minorHAnsi" w:hAnsiTheme="minorHAnsi"/>
          <w:noProof/>
          <w:sz w:val="22"/>
          <w:lang w:eastAsia="en-US"/>
        </w:rPr>
      </w:pPr>
      <w:hyperlink w:anchor="_Toc218508583" w:history="1">
        <w:r w:rsidR="00B91670" w:rsidRPr="006C693A">
          <w:rPr>
            <w:rStyle w:val="Hyperlink"/>
            <w:noProof/>
            <w:lang w:val="vi-VN"/>
          </w:rPr>
          <w:t>Hình 2.6 Luồng dữ liệu từ MySQL đến hệ thống web</w:t>
        </w:r>
        <w:r w:rsidR="00B91670">
          <w:rPr>
            <w:noProof/>
            <w:webHidden/>
          </w:rPr>
          <w:tab/>
        </w:r>
        <w:r w:rsidR="00B91670">
          <w:rPr>
            <w:noProof/>
            <w:webHidden/>
          </w:rPr>
          <w:fldChar w:fldCharType="begin"/>
        </w:r>
        <w:r w:rsidR="00B91670">
          <w:rPr>
            <w:noProof/>
            <w:webHidden/>
          </w:rPr>
          <w:instrText xml:space="preserve"> PAGEREF _Toc218508583 \h </w:instrText>
        </w:r>
        <w:r w:rsidR="00B91670">
          <w:rPr>
            <w:noProof/>
            <w:webHidden/>
          </w:rPr>
        </w:r>
        <w:r w:rsidR="00B91670">
          <w:rPr>
            <w:noProof/>
            <w:webHidden/>
          </w:rPr>
          <w:fldChar w:fldCharType="separate"/>
        </w:r>
        <w:r w:rsidR="00AE3358">
          <w:rPr>
            <w:rFonts w:hint="eastAsia"/>
            <w:noProof/>
            <w:webHidden/>
          </w:rPr>
          <w:t>51</w:t>
        </w:r>
        <w:r w:rsidR="00B91670">
          <w:rPr>
            <w:noProof/>
            <w:webHidden/>
          </w:rPr>
          <w:fldChar w:fldCharType="end"/>
        </w:r>
      </w:hyperlink>
    </w:p>
    <w:p w14:paraId="474CA46D" w14:textId="4C87A6B4" w:rsidR="00B91670" w:rsidRDefault="00373704">
      <w:pPr>
        <w:pStyle w:val="TOC1"/>
        <w:tabs>
          <w:tab w:val="right" w:leader="dot" w:pos="9061"/>
        </w:tabs>
        <w:rPr>
          <w:rFonts w:asciiTheme="minorHAnsi" w:hAnsiTheme="minorHAnsi"/>
          <w:noProof/>
          <w:sz w:val="22"/>
          <w:lang w:eastAsia="en-US"/>
        </w:rPr>
      </w:pPr>
      <w:hyperlink w:anchor="_Toc218508584" w:history="1">
        <w:r w:rsidR="00B91670" w:rsidRPr="006C693A">
          <w:rPr>
            <w:rStyle w:val="Hyperlink"/>
            <w:noProof/>
          </w:rPr>
          <w:t>Hình 2.7 Hoạt động của ứng dụng web khi truy cập MySQL</w:t>
        </w:r>
        <w:r w:rsidR="00B91670">
          <w:rPr>
            <w:noProof/>
            <w:webHidden/>
          </w:rPr>
          <w:tab/>
        </w:r>
        <w:r w:rsidR="00B91670">
          <w:rPr>
            <w:noProof/>
            <w:webHidden/>
          </w:rPr>
          <w:fldChar w:fldCharType="begin"/>
        </w:r>
        <w:r w:rsidR="00B91670">
          <w:rPr>
            <w:noProof/>
            <w:webHidden/>
          </w:rPr>
          <w:instrText xml:space="preserve"> PAGEREF _Toc218508584 \h </w:instrText>
        </w:r>
        <w:r w:rsidR="00B91670">
          <w:rPr>
            <w:noProof/>
            <w:webHidden/>
          </w:rPr>
        </w:r>
        <w:r w:rsidR="00B91670">
          <w:rPr>
            <w:noProof/>
            <w:webHidden/>
          </w:rPr>
          <w:fldChar w:fldCharType="separate"/>
        </w:r>
        <w:r w:rsidR="00AE3358">
          <w:rPr>
            <w:rFonts w:hint="eastAsia"/>
            <w:noProof/>
            <w:webHidden/>
          </w:rPr>
          <w:t>60</w:t>
        </w:r>
        <w:r w:rsidR="00B91670">
          <w:rPr>
            <w:noProof/>
            <w:webHidden/>
          </w:rPr>
          <w:fldChar w:fldCharType="end"/>
        </w:r>
      </w:hyperlink>
    </w:p>
    <w:p w14:paraId="624CC336" w14:textId="78F43A55" w:rsidR="00B91670" w:rsidRDefault="00373704">
      <w:pPr>
        <w:pStyle w:val="TOC1"/>
        <w:tabs>
          <w:tab w:val="right" w:leader="dot" w:pos="9061"/>
        </w:tabs>
        <w:rPr>
          <w:rFonts w:asciiTheme="minorHAnsi" w:hAnsiTheme="minorHAnsi"/>
          <w:noProof/>
          <w:sz w:val="22"/>
          <w:lang w:eastAsia="en-US"/>
        </w:rPr>
      </w:pPr>
      <w:hyperlink w:anchor="_Toc218508585" w:history="1">
        <w:r w:rsidR="00B91670" w:rsidRPr="006C693A">
          <w:rPr>
            <w:rStyle w:val="Hyperlink"/>
            <w:noProof/>
          </w:rPr>
          <w:t>Hình 3.1 Kiến trúc Client – Server của hệ thống website học Lịch sử lớp 12</w:t>
        </w:r>
        <w:r w:rsidR="00B91670">
          <w:rPr>
            <w:noProof/>
            <w:webHidden/>
          </w:rPr>
          <w:tab/>
        </w:r>
        <w:r w:rsidR="00B91670">
          <w:rPr>
            <w:noProof/>
            <w:webHidden/>
          </w:rPr>
          <w:fldChar w:fldCharType="begin"/>
        </w:r>
        <w:r w:rsidR="00B91670">
          <w:rPr>
            <w:noProof/>
            <w:webHidden/>
          </w:rPr>
          <w:instrText xml:space="preserve"> PAGEREF _Toc218508585 \h </w:instrText>
        </w:r>
        <w:r w:rsidR="00B91670">
          <w:rPr>
            <w:noProof/>
            <w:webHidden/>
          </w:rPr>
        </w:r>
        <w:r w:rsidR="00B91670">
          <w:rPr>
            <w:noProof/>
            <w:webHidden/>
          </w:rPr>
          <w:fldChar w:fldCharType="separate"/>
        </w:r>
        <w:r w:rsidR="00AE3358">
          <w:rPr>
            <w:rFonts w:hint="eastAsia"/>
            <w:noProof/>
            <w:webHidden/>
          </w:rPr>
          <w:t>70</w:t>
        </w:r>
        <w:r w:rsidR="00B91670">
          <w:rPr>
            <w:noProof/>
            <w:webHidden/>
          </w:rPr>
          <w:fldChar w:fldCharType="end"/>
        </w:r>
      </w:hyperlink>
    </w:p>
    <w:p w14:paraId="35E9D1C0" w14:textId="53447C34" w:rsidR="00B91670" w:rsidRDefault="00373704">
      <w:pPr>
        <w:pStyle w:val="TOC1"/>
        <w:tabs>
          <w:tab w:val="right" w:leader="dot" w:pos="9061"/>
        </w:tabs>
        <w:rPr>
          <w:rFonts w:asciiTheme="minorHAnsi" w:hAnsiTheme="minorHAnsi"/>
          <w:noProof/>
          <w:sz w:val="22"/>
          <w:lang w:eastAsia="en-US"/>
        </w:rPr>
      </w:pPr>
      <w:hyperlink w:anchor="_Toc218508586" w:history="1">
        <w:r w:rsidR="00B91670" w:rsidRPr="006C693A">
          <w:rPr>
            <w:rStyle w:val="Hyperlink"/>
            <w:noProof/>
          </w:rPr>
          <w:t>Hình 3.2 Sơ đồ quan hệ thực thể (ERD)</w:t>
        </w:r>
        <w:r w:rsidR="00B91670">
          <w:rPr>
            <w:noProof/>
            <w:webHidden/>
          </w:rPr>
          <w:tab/>
        </w:r>
        <w:r w:rsidR="00B91670">
          <w:rPr>
            <w:noProof/>
            <w:webHidden/>
          </w:rPr>
          <w:fldChar w:fldCharType="begin"/>
        </w:r>
        <w:r w:rsidR="00B91670">
          <w:rPr>
            <w:noProof/>
            <w:webHidden/>
          </w:rPr>
          <w:instrText xml:space="preserve"> PAGEREF _Toc218508586 \h </w:instrText>
        </w:r>
        <w:r w:rsidR="00B91670">
          <w:rPr>
            <w:noProof/>
            <w:webHidden/>
          </w:rPr>
        </w:r>
        <w:r w:rsidR="00B91670">
          <w:rPr>
            <w:noProof/>
            <w:webHidden/>
          </w:rPr>
          <w:fldChar w:fldCharType="separate"/>
        </w:r>
        <w:r w:rsidR="00AE3358">
          <w:rPr>
            <w:rFonts w:hint="eastAsia"/>
            <w:noProof/>
            <w:webHidden/>
          </w:rPr>
          <w:t>71</w:t>
        </w:r>
        <w:r w:rsidR="00B91670">
          <w:rPr>
            <w:noProof/>
            <w:webHidden/>
          </w:rPr>
          <w:fldChar w:fldCharType="end"/>
        </w:r>
      </w:hyperlink>
    </w:p>
    <w:p w14:paraId="66207223" w14:textId="77ECD51C" w:rsidR="00B91670" w:rsidRDefault="00373704">
      <w:pPr>
        <w:pStyle w:val="TOC1"/>
        <w:tabs>
          <w:tab w:val="right" w:leader="dot" w:pos="9061"/>
        </w:tabs>
        <w:rPr>
          <w:rFonts w:asciiTheme="minorHAnsi" w:hAnsiTheme="minorHAnsi"/>
          <w:noProof/>
          <w:sz w:val="22"/>
          <w:lang w:eastAsia="en-US"/>
        </w:rPr>
      </w:pPr>
      <w:hyperlink w:anchor="_Toc218508587" w:history="1">
        <w:r w:rsidR="00B91670" w:rsidRPr="006C693A">
          <w:rPr>
            <w:rStyle w:val="Hyperlink"/>
            <w:noProof/>
          </w:rPr>
          <w:t>Hình 3.3 Sơ đồ thực thể mối quan hệ cơ sở dữ liệu</w:t>
        </w:r>
        <w:r w:rsidR="00B91670">
          <w:rPr>
            <w:noProof/>
            <w:webHidden/>
          </w:rPr>
          <w:tab/>
        </w:r>
        <w:r w:rsidR="00B91670">
          <w:rPr>
            <w:noProof/>
            <w:webHidden/>
          </w:rPr>
          <w:fldChar w:fldCharType="begin"/>
        </w:r>
        <w:r w:rsidR="00B91670">
          <w:rPr>
            <w:noProof/>
            <w:webHidden/>
          </w:rPr>
          <w:instrText xml:space="preserve"> PAGEREF _Toc218508587 \h </w:instrText>
        </w:r>
        <w:r w:rsidR="00B91670">
          <w:rPr>
            <w:noProof/>
            <w:webHidden/>
          </w:rPr>
        </w:r>
        <w:r w:rsidR="00B91670">
          <w:rPr>
            <w:noProof/>
            <w:webHidden/>
          </w:rPr>
          <w:fldChar w:fldCharType="separate"/>
        </w:r>
        <w:r w:rsidR="00AE3358">
          <w:rPr>
            <w:rFonts w:hint="eastAsia"/>
            <w:noProof/>
            <w:webHidden/>
          </w:rPr>
          <w:t>76</w:t>
        </w:r>
        <w:r w:rsidR="00B91670">
          <w:rPr>
            <w:noProof/>
            <w:webHidden/>
          </w:rPr>
          <w:fldChar w:fldCharType="end"/>
        </w:r>
      </w:hyperlink>
    </w:p>
    <w:p w14:paraId="05C79C2F" w14:textId="68D5943F" w:rsidR="00B91670" w:rsidRDefault="00373704">
      <w:pPr>
        <w:pStyle w:val="TOC1"/>
        <w:tabs>
          <w:tab w:val="right" w:leader="dot" w:pos="9061"/>
        </w:tabs>
        <w:rPr>
          <w:rFonts w:asciiTheme="minorHAnsi" w:hAnsiTheme="minorHAnsi"/>
          <w:noProof/>
          <w:sz w:val="22"/>
          <w:lang w:eastAsia="en-US"/>
        </w:rPr>
      </w:pPr>
      <w:hyperlink w:anchor="_Toc218508588" w:history="1">
        <w:r w:rsidR="00B91670" w:rsidRPr="006C693A">
          <w:rPr>
            <w:rStyle w:val="Hyperlink"/>
            <w:noProof/>
          </w:rPr>
          <w:t>Hình 3.4 Sơ đồ luồng dữ liệu mức 0 (DFD mức ngữ cảnh) của hệ thống</w:t>
        </w:r>
        <w:r w:rsidR="00B91670">
          <w:rPr>
            <w:noProof/>
            <w:webHidden/>
          </w:rPr>
          <w:tab/>
        </w:r>
        <w:r w:rsidR="00B91670">
          <w:rPr>
            <w:noProof/>
            <w:webHidden/>
          </w:rPr>
          <w:fldChar w:fldCharType="begin"/>
        </w:r>
        <w:r w:rsidR="00B91670">
          <w:rPr>
            <w:noProof/>
            <w:webHidden/>
          </w:rPr>
          <w:instrText xml:space="preserve"> PAGEREF _Toc218508588 \h </w:instrText>
        </w:r>
        <w:r w:rsidR="00B91670">
          <w:rPr>
            <w:noProof/>
            <w:webHidden/>
          </w:rPr>
        </w:r>
        <w:r w:rsidR="00B91670">
          <w:rPr>
            <w:noProof/>
            <w:webHidden/>
          </w:rPr>
          <w:fldChar w:fldCharType="separate"/>
        </w:r>
        <w:r w:rsidR="00AE3358">
          <w:rPr>
            <w:rFonts w:hint="eastAsia"/>
            <w:noProof/>
            <w:webHidden/>
          </w:rPr>
          <w:t>85</w:t>
        </w:r>
        <w:r w:rsidR="00B91670">
          <w:rPr>
            <w:noProof/>
            <w:webHidden/>
          </w:rPr>
          <w:fldChar w:fldCharType="end"/>
        </w:r>
      </w:hyperlink>
    </w:p>
    <w:p w14:paraId="55BF6707" w14:textId="2E1B45C0" w:rsidR="00B91670" w:rsidRDefault="00373704">
      <w:pPr>
        <w:pStyle w:val="TOC1"/>
        <w:tabs>
          <w:tab w:val="right" w:leader="dot" w:pos="9061"/>
        </w:tabs>
        <w:rPr>
          <w:rFonts w:asciiTheme="minorHAnsi" w:hAnsiTheme="minorHAnsi"/>
          <w:noProof/>
          <w:sz w:val="22"/>
          <w:lang w:eastAsia="en-US"/>
        </w:rPr>
      </w:pPr>
      <w:hyperlink w:anchor="_Toc218508589" w:history="1">
        <w:r w:rsidR="00B91670" w:rsidRPr="006C693A">
          <w:rPr>
            <w:rStyle w:val="Hyperlink"/>
            <w:noProof/>
          </w:rPr>
          <w:t>Hình 3.5 Sơ đồ luồng dữ liệu mức 1 của hệ thống học và ôn luyện Lịch sử lớp 12</w:t>
        </w:r>
        <w:r w:rsidR="00B91670">
          <w:rPr>
            <w:noProof/>
            <w:webHidden/>
          </w:rPr>
          <w:tab/>
        </w:r>
        <w:r w:rsidR="00B91670">
          <w:rPr>
            <w:noProof/>
            <w:webHidden/>
          </w:rPr>
          <w:fldChar w:fldCharType="begin"/>
        </w:r>
        <w:r w:rsidR="00B91670">
          <w:rPr>
            <w:noProof/>
            <w:webHidden/>
          </w:rPr>
          <w:instrText xml:space="preserve"> PAGEREF _Toc218508589 \h </w:instrText>
        </w:r>
        <w:r w:rsidR="00B91670">
          <w:rPr>
            <w:noProof/>
            <w:webHidden/>
          </w:rPr>
        </w:r>
        <w:r w:rsidR="00B91670">
          <w:rPr>
            <w:noProof/>
            <w:webHidden/>
          </w:rPr>
          <w:fldChar w:fldCharType="separate"/>
        </w:r>
        <w:r w:rsidR="00AE3358">
          <w:rPr>
            <w:rFonts w:hint="eastAsia"/>
            <w:noProof/>
            <w:webHidden/>
          </w:rPr>
          <w:t>87</w:t>
        </w:r>
        <w:r w:rsidR="00B91670">
          <w:rPr>
            <w:noProof/>
            <w:webHidden/>
          </w:rPr>
          <w:fldChar w:fldCharType="end"/>
        </w:r>
      </w:hyperlink>
    </w:p>
    <w:p w14:paraId="2AE05AF9" w14:textId="726AF9BF" w:rsidR="00B91670" w:rsidRDefault="00373704">
      <w:pPr>
        <w:pStyle w:val="TOC1"/>
        <w:tabs>
          <w:tab w:val="right" w:leader="dot" w:pos="9061"/>
        </w:tabs>
        <w:rPr>
          <w:rFonts w:asciiTheme="minorHAnsi" w:hAnsiTheme="minorHAnsi"/>
          <w:noProof/>
          <w:sz w:val="22"/>
          <w:lang w:eastAsia="en-US"/>
        </w:rPr>
      </w:pPr>
      <w:hyperlink w:anchor="_Toc218508590" w:history="1">
        <w:r w:rsidR="00B91670" w:rsidRPr="006C693A">
          <w:rPr>
            <w:rStyle w:val="Hyperlink"/>
            <w:noProof/>
          </w:rPr>
          <w:t>Hình 3.6 Sơ đồ luồng dữ liệu mức 2 – phân hệ quản trị hệ thống</w:t>
        </w:r>
        <w:r w:rsidR="00B91670">
          <w:rPr>
            <w:noProof/>
            <w:webHidden/>
          </w:rPr>
          <w:tab/>
        </w:r>
        <w:r w:rsidR="00B91670">
          <w:rPr>
            <w:noProof/>
            <w:webHidden/>
          </w:rPr>
          <w:fldChar w:fldCharType="begin"/>
        </w:r>
        <w:r w:rsidR="00B91670">
          <w:rPr>
            <w:noProof/>
            <w:webHidden/>
          </w:rPr>
          <w:instrText xml:space="preserve"> PAGEREF _Toc218508590 \h </w:instrText>
        </w:r>
        <w:r w:rsidR="00B91670">
          <w:rPr>
            <w:noProof/>
            <w:webHidden/>
          </w:rPr>
        </w:r>
        <w:r w:rsidR="00B91670">
          <w:rPr>
            <w:noProof/>
            <w:webHidden/>
          </w:rPr>
          <w:fldChar w:fldCharType="separate"/>
        </w:r>
        <w:r w:rsidR="00AE3358">
          <w:rPr>
            <w:rFonts w:hint="eastAsia"/>
            <w:noProof/>
            <w:webHidden/>
          </w:rPr>
          <w:t>87</w:t>
        </w:r>
        <w:r w:rsidR="00B91670">
          <w:rPr>
            <w:noProof/>
            <w:webHidden/>
          </w:rPr>
          <w:fldChar w:fldCharType="end"/>
        </w:r>
      </w:hyperlink>
    </w:p>
    <w:p w14:paraId="7C0EDDB7" w14:textId="3CDCE01E" w:rsidR="00B91670" w:rsidRDefault="00373704">
      <w:pPr>
        <w:pStyle w:val="TOC1"/>
        <w:tabs>
          <w:tab w:val="right" w:leader="dot" w:pos="9061"/>
        </w:tabs>
        <w:rPr>
          <w:rFonts w:asciiTheme="minorHAnsi" w:hAnsiTheme="minorHAnsi"/>
          <w:noProof/>
          <w:sz w:val="22"/>
          <w:lang w:eastAsia="en-US"/>
        </w:rPr>
      </w:pPr>
      <w:hyperlink w:anchor="_Toc218508591" w:history="1">
        <w:r w:rsidR="00B91670" w:rsidRPr="006C693A">
          <w:rPr>
            <w:rStyle w:val="Hyperlink"/>
            <w:noProof/>
          </w:rPr>
          <w:t>Hình 3.7 Sơ đồ luồng dữ liệu mức 2 – phân hệ quản lý nội dung</w:t>
        </w:r>
        <w:r w:rsidR="00B91670">
          <w:rPr>
            <w:noProof/>
            <w:webHidden/>
          </w:rPr>
          <w:tab/>
        </w:r>
        <w:r w:rsidR="00B91670">
          <w:rPr>
            <w:noProof/>
            <w:webHidden/>
          </w:rPr>
          <w:fldChar w:fldCharType="begin"/>
        </w:r>
        <w:r w:rsidR="00B91670">
          <w:rPr>
            <w:noProof/>
            <w:webHidden/>
          </w:rPr>
          <w:instrText xml:space="preserve"> PAGEREF _Toc218508591 \h </w:instrText>
        </w:r>
        <w:r w:rsidR="00B91670">
          <w:rPr>
            <w:noProof/>
            <w:webHidden/>
          </w:rPr>
        </w:r>
        <w:r w:rsidR="00B91670">
          <w:rPr>
            <w:noProof/>
            <w:webHidden/>
          </w:rPr>
          <w:fldChar w:fldCharType="separate"/>
        </w:r>
        <w:r w:rsidR="00AE3358">
          <w:rPr>
            <w:rFonts w:hint="eastAsia"/>
            <w:noProof/>
            <w:webHidden/>
          </w:rPr>
          <w:t>88</w:t>
        </w:r>
        <w:r w:rsidR="00B91670">
          <w:rPr>
            <w:noProof/>
            <w:webHidden/>
          </w:rPr>
          <w:fldChar w:fldCharType="end"/>
        </w:r>
      </w:hyperlink>
    </w:p>
    <w:p w14:paraId="615CBED3" w14:textId="7F6E8F86" w:rsidR="00B91670" w:rsidRDefault="00373704">
      <w:pPr>
        <w:pStyle w:val="TOC1"/>
        <w:tabs>
          <w:tab w:val="right" w:leader="dot" w:pos="9061"/>
        </w:tabs>
        <w:rPr>
          <w:rFonts w:asciiTheme="minorHAnsi" w:hAnsiTheme="minorHAnsi"/>
          <w:noProof/>
          <w:sz w:val="22"/>
          <w:lang w:eastAsia="en-US"/>
        </w:rPr>
      </w:pPr>
      <w:hyperlink w:anchor="_Toc218508592" w:history="1">
        <w:r w:rsidR="00B91670" w:rsidRPr="006C693A">
          <w:rPr>
            <w:rStyle w:val="Hyperlink"/>
            <w:noProof/>
          </w:rPr>
          <w:t>Hình 3.8 Sơ đồ luồng dữ liệu mức 2 – phân hệ quản lý trắc nghiệm</w:t>
        </w:r>
        <w:r w:rsidR="00B91670">
          <w:rPr>
            <w:noProof/>
            <w:webHidden/>
          </w:rPr>
          <w:tab/>
        </w:r>
        <w:r w:rsidR="00B91670">
          <w:rPr>
            <w:noProof/>
            <w:webHidden/>
          </w:rPr>
          <w:fldChar w:fldCharType="begin"/>
        </w:r>
        <w:r w:rsidR="00B91670">
          <w:rPr>
            <w:noProof/>
            <w:webHidden/>
          </w:rPr>
          <w:instrText xml:space="preserve"> PAGEREF _Toc218508592 \h </w:instrText>
        </w:r>
        <w:r w:rsidR="00B91670">
          <w:rPr>
            <w:noProof/>
            <w:webHidden/>
          </w:rPr>
        </w:r>
        <w:r w:rsidR="00B91670">
          <w:rPr>
            <w:noProof/>
            <w:webHidden/>
          </w:rPr>
          <w:fldChar w:fldCharType="separate"/>
        </w:r>
        <w:r w:rsidR="00AE3358">
          <w:rPr>
            <w:rFonts w:hint="eastAsia"/>
            <w:noProof/>
            <w:webHidden/>
          </w:rPr>
          <w:t>88</w:t>
        </w:r>
        <w:r w:rsidR="00B91670">
          <w:rPr>
            <w:noProof/>
            <w:webHidden/>
          </w:rPr>
          <w:fldChar w:fldCharType="end"/>
        </w:r>
      </w:hyperlink>
    </w:p>
    <w:p w14:paraId="3E117C8B" w14:textId="3F948EE8" w:rsidR="00B91670" w:rsidRDefault="00373704">
      <w:pPr>
        <w:pStyle w:val="TOC1"/>
        <w:tabs>
          <w:tab w:val="right" w:leader="dot" w:pos="9061"/>
        </w:tabs>
        <w:rPr>
          <w:rFonts w:asciiTheme="minorHAnsi" w:hAnsiTheme="minorHAnsi"/>
          <w:noProof/>
          <w:sz w:val="22"/>
          <w:lang w:eastAsia="en-US"/>
        </w:rPr>
      </w:pPr>
      <w:hyperlink w:anchor="_Toc218508593" w:history="1">
        <w:r w:rsidR="00B91670" w:rsidRPr="006C693A">
          <w:rPr>
            <w:rStyle w:val="Hyperlink"/>
            <w:noProof/>
          </w:rPr>
          <w:t>Hình 3.9 Giao diện trang chủ của web</w:t>
        </w:r>
        <w:r w:rsidR="00B91670">
          <w:rPr>
            <w:noProof/>
            <w:webHidden/>
          </w:rPr>
          <w:tab/>
        </w:r>
        <w:r w:rsidR="00B91670">
          <w:rPr>
            <w:noProof/>
            <w:webHidden/>
          </w:rPr>
          <w:fldChar w:fldCharType="begin"/>
        </w:r>
        <w:r w:rsidR="00B91670">
          <w:rPr>
            <w:noProof/>
            <w:webHidden/>
          </w:rPr>
          <w:instrText xml:space="preserve"> PAGEREF _Toc218508593 \h </w:instrText>
        </w:r>
        <w:r w:rsidR="00B91670">
          <w:rPr>
            <w:noProof/>
            <w:webHidden/>
          </w:rPr>
        </w:r>
        <w:r w:rsidR="00B91670">
          <w:rPr>
            <w:noProof/>
            <w:webHidden/>
          </w:rPr>
          <w:fldChar w:fldCharType="separate"/>
        </w:r>
        <w:r w:rsidR="00AE3358">
          <w:rPr>
            <w:rFonts w:hint="eastAsia"/>
            <w:noProof/>
            <w:webHidden/>
          </w:rPr>
          <w:t>90</w:t>
        </w:r>
        <w:r w:rsidR="00B91670">
          <w:rPr>
            <w:noProof/>
            <w:webHidden/>
          </w:rPr>
          <w:fldChar w:fldCharType="end"/>
        </w:r>
      </w:hyperlink>
    </w:p>
    <w:p w14:paraId="3FE3BCCF" w14:textId="14855AE1" w:rsidR="00B91670" w:rsidRDefault="00373704">
      <w:pPr>
        <w:pStyle w:val="TOC1"/>
        <w:tabs>
          <w:tab w:val="right" w:leader="dot" w:pos="9061"/>
        </w:tabs>
        <w:rPr>
          <w:rFonts w:asciiTheme="minorHAnsi" w:hAnsiTheme="minorHAnsi"/>
          <w:noProof/>
          <w:sz w:val="22"/>
          <w:lang w:eastAsia="en-US"/>
        </w:rPr>
      </w:pPr>
      <w:hyperlink w:anchor="_Toc218508594" w:history="1">
        <w:r w:rsidR="00B91670" w:rsidRPr="006C693A">
          <w:rPr>
            <w:rStyle w:val="Hyperlink"/>
            <w:noProof/>
          </w:rPr>
          <w:t>Hình 3.10 Giao diện học theo chủ đề của web</w:t>
        </w:r>
        <w:r w:rsidR="00B91670">
          <w:rPr>
            <w:noProof/>
            <w:webHidden/>
          </w:rPr>
          <w:tab/>
        </w:r>
        <w:r w:rsidR="00B91670">
          <w:rPr>
            <w:noProof/>
            <w:webHidden/>
          </w:rPr>
          <w:fldChar w:fldCharType="begin"/>
        </w:r>
        <w:r w:rsidR="00B91670">
          <w:rPr>
            <w:noProof/>
            <w:webHidden/>
          </w:rPr>
          <w:instrText xml:space="preserve"> PAGEREF _Toc218508594 \h </w:instrText>
        </w:r>
        <w:r w:rsidR="00B91670">
          <w:rPr>
            <w:noProof/>
            <w:webHidden/>
          </w:rPr>
        </w:r>
        <w:r w:rsidR="00B91670">
          <w:rPr>
            <w:noProof/>
            <w:webHidden/>
          </w:rPr>
          <w:fldChar w:fldCharType="separate"/>
        </w:r>
        <w:r w:rsidR="00AE3358">
          <w:rPr>
            <w:rFonts w:hint="eastAsia"/>
            <w:noProof/>
            <w:webHidden/>
          </w:rPr>
          <w:t>91</w:t>
        </w:r>
        <w:r w:rsidR="00B91670">
          <w:rPr>
            <w:noProof/>
            <w:webHidden/>
          </w:rPr>
          <w:fldChar w:fldCharType="end"/>
        </w:r>
      </w:hyperlink>
    </w:p>
    <w:p w14:paraId="1ECF22A6" w14:textId="17F91620" w:rsidR="00B91670" w:rsidRDefault="00373704">
      <w:pPr>
        <w:pStyle w:val="TOC1"/>
        <w:tabs>
          <w:tab w:val="right" w:leader="dot" w:pos="9061"/>
        </w:tabs>
        <w:rPr>
          <w:rFonts w:asciiTheme="minorHAnsi" w:hAnsiTheme="minorHAnsi"/>
          <w:noProof/>
          <w:sz w:val="22"/>
          <w:lang w:eastAsia="en-US"/>
        </w:rPr>
      </w:pPr>
      <w:hyperlink w:anchor="_Toc218508595" w:history="1">
        <w:r w:rsidR="00B91670" w:rsidRPr="006C693A">
          <w:rPr>
            <w:rStyle w:val="Hyperlink"/>
            <w:noProof/>
          </w:rPr>
          <w:t>Hình 3.11 Giao diện danh sách câu hỏi trong bài học</w:t>
        </w:r>
        <w:r w:rsidR="00B91670">
          <w:rPr>
            <w:noProof/>
            <w:webHidden/>
          </w:rPr>
          <w:tab/>
        </w:r>
        <w:r w:rsidR="00B91670">
          <w:rPr>
            <w:noProof/>
            <w:webHidden/>
          </w:rPr>
          <w:fldChar w:fldCharType="begin"/>
        </w:r>
        <w:r w:rsidR="00B91670">
          <w:rPr>
            <w:noProof/>
            <w:webHidden/>
          </w:rPr>
          <w:instrText xml:space="preserve"> PAGEREF _Toc218508595 \h </w:instrText>
        </w:r>
        <w:r w:rsidR="00B91670">
          <w:rPr>
            <w:noProof/>
            <w:webHidden/>
          </w:rPr>
        </w:r>
        <w:r w:rsidR="00B91670">
          <w:rPr>
            <w:noProof/>
            <w:webHidden/>
          </w:rPr>
          <w:fldChar w:fldCharType="separate"/>
        </w:r>
        <w:r w:rsidR="00AE3358">
          <w:rPr>
            <w:rFonts w:hint="eastAsia"/>
            <w:noProof/>
            <w:webHidden/>
          </w:rPr>
          <w:t>92</w:t>
        </w:r>
        <w:r w:rsidR="00B91670">
          <w:rPr>
            <w:noProof/>
            <w:webHidden/>
          </w:rPr>
          <w:fldChar w:fldCharType="end"/>
        </w:r>
      </w:hyperlink>
    </w:p>
    <w:p w14:paraId="0B70FECB" w14:textId="2CD96BD1" w:rsidR="00B91670" w:rsidRDefault="00373704">
      <w:pPr>
        <w:pStyle w:val="TOC1"/>
        <w:tabs>
          <w:tab w:val="right" w:leader="dot" w:pos="9061"/>
        </w:tabs>
        <w:rPr>
          <w:rFonts w:asciiTheme="minorHAnsi" w:hAnsiTheme="minorHAnsi"/>
          <w:noProof/>
          <w:sz w:val="22"/>
          <w:lang w:eastAsia="en-US"/>
        </w:rPr>
      </w:pPr>
      <w:hyperlink w:anchor="_Toc218508596" w:history="1">
        <w:r w:rsidR="00B91670" w:rsidRPr="006C693A">
          <w:rPr>
            <w:rStyle w:val="Hyperlink"/>
            <w:noProof/>
          </w:rPr>
          <w:t>Hình 3.12 Giao diện hiển thị nội dung bài học</w:t>
        </w:r>
        <w:r w:rsidR="00B91670">
          <w:rPr>
            <w:noProof/>
            <w:webHidden/>
          </w:rPr>
          <w:tab/>
        </w:r>
        <w:r w:rsidR="00B91670">
          <w:rPr>
            <w:noProof/>
            <w:webHidden/>
          </w:rPr>
          <w:fldChar w:fldCharType="begin"/>
        </w:r>
        <w:r w:rsidR="00B91670">
          <w:rPr>
            <w:noProof/>
            <w:webHidden/>
          </w:rPr>
          <w:instrText xml:space="preserve"> PAGEREF _Toc218508596 \h </w:instrText>
        </w:r>
        <w:r w:rsidR="00B91670">
          <w:rPr>
            <w:noProof/>
            <w:webHidden/>
          </w:rPr>
        </w:r>
        <w:r w:rsidR="00B91670">
          <w:rPr>
            <w:noProof/>
            <w:webHidden/>
          </w:rPr>
          <w:fldChar w:fldCharType="separate"/>
        </w:r>
        <w:r w:rsidR="00AE3358">
          <w:rPr>
            <w:rFonts w:hint="eastAsia"/>
            <w:noProof/>
            <w:webHidden/>
          </w:rPr>
          <w:t>93</w:t>
        </w:r>
        <w:r w:rsidR="00B91670">
          <w:rPr>
            <w:noProof/>
            <w:webHidden/>
          </w:rPr>
          <w:fldChar w:fldCharType="end"/>
        </w:r>
      </w:hyperlink>
    </w:p>
    <w:p w14:paraId="08EB65FA" w14:textId="13412CF2" w:rsidR="00B91670" w:rsidRDefault="00373704">
      <w:pPr>
        <w:pStyle w:val="TOC1"/>
        <w:tabs>
          <w:tab w:val="right" w:leader="dot" w:pos="9061"/>
        </w:tabs>
        <w:rPr>
          <w:rFonts w:asciiTheme="minorHAnsi" w:hAnsiTheme="minorHAnsi"/>
          <w:noProof/>
          <w:sz w:val="22"/>
          <w:lang w:eastAsia="en-US"/>
        </w:rPr>
      </w:pPr>
      <w:hyperlink w:anchor="_Toc218508597" w:history="1">
        <w:r w:rsidR="00B91670" w:rsidRPr="006C693A">
          <w:rPr>
            <w:rStyle w:val="Hyperlink"/>
            <w:noProof/>
          </w:rPr>
          <w:t>Hình 3.13 Giao diện làm trắc nghiệm của web</w:t>
        </w:r>
        <w:r w:rsidR="00B91670">
          <w:rPr>
            <w:noProof/>
            <w:webHidden/>
          </w:rPr>
          <w:tab/>
        </w:r>
        <w:r w:rsidR="00B91670">
          <w:rPr>
            <w:noProof/>
            <w:webHidden/>
          </w:rPr>
          <w:fldChar w:fldCharType="begin"/>
        </w:r>
        <w:r w:rsidR="00B91670">
          <w:rPr>
            <w:noProof/>
            <w:webHidden/>
          </w:rPr>
          <w:instrText xml:space="preserve"> PAGEREF _Toc218508597 \h </w:instrText>
        </w:r>
        <w:r w:rsidR="00B91670">
          <w:rPr>
            <w:noProof/>
            <w:webHidden/>
          </w:rPr>
        </w:r>
        <w:r w:rsidR="00B91670">
          <w:rPr>
            <w:noProof/>
            <w:webHidden/>
          </w:rPr>
          <w:fldChar w:fldCharType="separate"/>
        </w:r>
        <w:r w:rsidR="00AE3358">
          <w:rPr>
            <w:rFonts w:hint="eastAsia"/>
            <w:noProof/>
            <w:webHidden/>
          </w:rPr>
          <w:t>94</w:t>
        </w:r>
        <w:r w:rsidR="00B91670">
          <w:rPr>
            <w:noProof/>
            <w:webHidden/>
          </w:rPr>
          <w:fldChar w:fldCharType="end"/>
        </w:r>
      </w:hyperlink>
    </w:p>
    <w:p w14:paraId="49B3CC16" w14:textId="517BE663" w:rsidR="00B91670" w:rsidRDefault="00373704">
      <w:pPr>
        <w:pStyle w:val="TOC1"/>
        <w:tabs>
          <w:tab w:val="right" w:leader="dot" w:pos="9061"/>
        </w:tabs>
        <w:rPr>
          <w:rFonts w:asciiTheme="minorHAnsi" w:hAnsiTheme="minorHAnsi"/>
          <w:noProof/>
          <w:sz w:val="22"/>
          <w:lang w:eastAsia="en-US"/>
        </w:rPr>
      </w:pPr>
      <w:hyperlink w:anchor="_Toc218508598" w:history="1">
        <w:r w:rsidR="00B91670" w:rsidRPr="006C693A">
          <w:rPr>
            <w:rStyle w:val="Hyperlink"/>
            <w:noProof/>
          </w:rPr>
          <w:t>Hình 3.14 Giao diện trang kết quả trắc nghiệm bài học</w:t>
        </w:r>
        <w:r w:rsidR="00B91670">
          <w:rPr>
            <w:noProof/>
            <w:webHidden/>
          </w:rPr>
          <w:tab/>
        </w:r>
        <w:r w:rsidR="00B91670">
          <w:rPr>
            <w:noProof/>
            <w:webHidden/>
          </w:rPr>
          <w:fldChar w:fldCharType="begin"/>
        </w:r>
        <w:r w:rsidR="00B91670">
          <w:rPr>
            <w:noProof/>
            <w:webHidden/>
          </w:rPr>
          <w:instrText xml:space="preserve"> PAGEREF _Toc218508598 \h </w:instrText>
        </w:r>
        <w:r w:rsidR="00B91670">
          <w:rPr>
            <w:noProof/>
            <w:webHidden/>
          </w:rPr>
        </w:r>
        <w:r w:rsidR="00B91670">
          <w:rPr>
            <w:noProof/>
            <w:webHidden/>
          </w:rPr>
          <w:fldChar w:fldCharType="separate"/>
        </w:r>
        <w:r w:rsidR="00AE3358">
          <w:rPr>
            <w:rFonts w:hint="eastAsia"/>
            <w:noProof/>
            <w:webHidden/>
          </w:rPr>
          <w:t>95</w:t>
        </w:r>
        <w:r w:rsidR="00B91670">
          <w:rPr>
            <w:noProof/>
            <w:webHidden/>
          </w:rPr>
          <w:fldChar w:fldCharType="end"/>
        </w:r>
      </w:hyperlink>
    </w:p>
    <w:p w14:paraId="11A93E8A" w14:textId="1C6C8378" w:rsidR="00B91670" w:rsidRDefault="00373704">
      <w:pPr>
        <w:pStyle w:val="TOC1"/>
        <w:tabs>
          <w:tab w:val="right" w:leader="dot" w:pos="9061"/>
        </w:tabs>
        <w:rPr>
          <w:rFonts w:asciiTheme="minorHAnsi" w:hAnsiTheme="minorHAnsi"/>
          <w:noProof/>
          <w:sz w:val="22"/>
          <w:lang w:eastAsia="en-US"/>
        </w:rPr>
      </w:pPr>
      <w:hyperlink w:anchor="_Toc218508599" w:history="1">
        <w:r w:rsidR="00B91670" w:rsidRPr="006C693A">
          <w:rPr>
            <w:rStyle w:val="Hyperlink"/>
            <w:noProof/>
          </w:rPr>
          <w:t>Hình 3.15 Giao diện xem thống kê kết quả học tập của web</w:t>
        </w:r>
        <w:r w:rsidR="00B91670">
          <w:rPr>
            <w:noProof/>
            <w:webHidden/>
          </w:rPr>
          <w:tab/>
        </w:r>
        <w:r w:rsidR="00B91670">
          <w:rPr>
            <w:noProof/>
            <w:webHidden/>
          </w:rPr>
          <w:fldChar w:fldCharType="begin"/>
        </w:r>
        <w:r w:rsidR="00B91670">
          <w:rPr>
            <w:noProof/>
            <w:webHidden/>
          </w:rPr>
          <w:instrText xml:space="preserve"> PAGEREF _Toc218508599 \h </w:instrText>
        </w:r>
        <w:r w:rsidR="00B91670">
          <w:rPr>
            <w:noProof/>
            <w:webHidden/>
          </w:rPr>
        </w:r>
        <w:r w:rsidR="00B91670">
          <w:rPr>
            <w:noProof/>
            <w:webHidden/>
          </w:rPr>
          <w:fldChar w:fldCharType="separate"/>
        </w:r>
        <w:r w:rsidR="00AE3358">
          <w:rPr>
            <w:rFonts w:hint="eastAsia"/>
            <w:noProof/>
            <w:webHidden/>
          </w:rPr>
          <w:t>96</w:t>
        </w:r>
        <w:r w:rsidR="00B91670">
          <w:rPr>
            <w:noProof/>
            <w:webHidden/>
          </w:rPr>
          <w:fldChar w:fldCharType="end"/>
        </w:r>
      </w:hyperlink>
    </w:p>
    <w:p w14:paraId="24D0DFBE" w14:textId="2F974103" w:rsidR="00B91670" w:rsidRDefault="00373704">
      <w:pPr>
        <w:pStyle w:val="TOC1"/>
        <w:tabs>
          <w:tab w:val="right" w:leader="dot" w:pos="9061"/>
        </w:tabs>
        <w:rPr>
          <w:rFonts w:asciiTheme="minorHAnsi" w:hAnsiTheme="minorHAnsi"/>
          <w:noProof/>
          <w:sz w:val="22"/>
          <w:lang w:eastAsia="en-US"/>
        </w:rPr>
      </w:pPr>
      <w:hyperlink w:anchor="_Toc218508600" w:history="1">
        <w:r w:rsidR="00B91670" w:rsidRPr="006C693A">
          <w:rPr>
            <w:rStyle w:val="Hyperlink"/>
            <w:noProof/>
          </w:rPr>
          <w:t>Hình 3.16 Giao diện trang quản trị viên</w:t>
        </w:r>
        <w:r w:rsidR="00B91670">
          <w:rPr>
            <w:noProof/>
            <w:webHidden/>
          </w:rPr>
          <w:tab/>
        </w:r>
        <w:r w:rsidR="00B91670">
          <w:rPr>
            <w:noProof/>
            <w:webHidden/>
          </w:rPr>
          <w:fldChar w:fldCharType="begin"/>
        </w:r>
        <w:r w:rsidR="00B91670">
          <w:rPr>
            <w:noProof/>
            <w:webHidden/>
          </w:rPr>
          <w:instrText xml:space="preserve"> PAGEREF _Toc218508600 \h </w:instrText>
        </w:r>
        <w:r w:rsidR="00B91670">
          <w:rPr>
            <w:noProof/>
            <w:webHidden/>
          </w:rPr>
        </w:r>
        <w:r w:rsidR="00B91670">
          <w:rPr>
            <w:noProof/>
            <w:webHidden/>
          </w:rPr>
          <w:fldChar w:fldCharType="separate"/>
        </w:r>
        <w:r w:rsidR="00AE3358">
          <w:rPr>
            <w:rFonts w:hint="eastAsia"/>
            <w:noProof/>
            <w:webHidden/>
          </w:rPr>
          <w:t>97</w:t>
        </w:r>
        <w:r w:rsidR="00B91670">
          <w:rPr>
            <w:noProof/>
            <w:webHidden/>
          </w:rPr>
          <w:fldChar w:fldCharType="end"/>
        </w:r>
      </w:hyperlink>
    </w:p>
    <w:p w14:paraId="7C244AEB" w14:textId="6E5454EB" w:rsidR="00B91670" w:rsidRDefault="00373704">
      <w:pPr>
        <w:pStyle w:val="TOC1"/>
        <w:tabs>
          <w:tab w:val="right" w:leader="dot" w:pos="9061"/>
        </w:tabs>
        <w:rPr>
          <w:rFonts w:asciiTheme="minorHAnsi" w:hAnsiTheme="minorHAnsi"/>
          <w:noProof/>
          <w:sz w:val="22"/>
          <w:lang w:eastAsia="en-US"/>
        </w:rPr>
      </w:pPr>
      <w:hyperlink w:anchor="_Toc218508601" w:history="1">
        <w:r w:rsidR="00B91670" w:rsidRPr="006C693A">
          <w:rPr>
            <w:rStyle w:val="Hyperlink"/>
            <w:noProof/>
          </w:rPr>
          <w:t>Hình 4.1 Giao diện trang chủ</w:t>
        </w:r>
        <w:r w:rsidR="00B91670">
          <w:rPr>
            <w:noProof/>
            <w:webHidden/>
          </w:rPr>
          <w:tab/>
        </w:r>
        <w:r w:rsidR="00B91670">
          <w:rPr>
            <w:noProof/>
            <w:webHidden/>
          </w:rPr>
          <w:fldChar w:fldCharType="begin"/>
        </w:r>
        <w:r w:rsidR="00B91670">
          <w:rPr>
            <w:noProof/>
            <w:webHidden/>
          </w:rPr>
          <w:instrText xml:space="preserve"> PAGEREF _Toc218508601 \h </w:instrText>
        </w:r>
        <w:r w:rsidR="00B91670">
          <w:rPr>
            <w:noProof/>
            <w:webHidden/>
          </w:rPr>
        </w:r>
        <w:r w:rsidR="00B91670">
          <w:rPr>
            <w:noProof/>
            <w:webHidden/>
          </w:rPr>
          <w:fldChar w:fldCharType="separate"/>
        </w:r>
        <w:r w:rsidR="00AE3358">
          <w:rPr>
            <w:rFonts w:hint="eastAsia"/>
            <w:noProof/>
            <w:webHidden/>
          </w:rPr>
          <w:t>60</w:t>
        </w:r>
        <w:r w:rsidR="00B91670">
          <w:rPr>
            <w:noProof/>
            <w:webHidden/>
          </w:rPr>
          <w:fldChar w:fldCharType="end"/>
        </w:r>
      </w:hyperlink>
    </w:p>
    <w:p w14:paraId="175B23D7" w14:textId="2EBACE3A" w:rsidR="00B91670" w:rsidRDefault="00373704">
      <w:pPr>
        <w:pStyle w:val="TOC1"/>
        <w:tabs>
          <w:tab w:val="right" w:leader="dot" w:pos="9061"/>
        </w:tabs>
        <w:rPr>
          <w:rFonts w:asciiTheme="minorHAnsi" w:hAnsiTheme="minorHAnsi"/>
          <w:noProof/>
          <w:sz w:val="22"/>
          <w:lang w:eastAsia="en-US"/>
        </w:rPr>
      </w:pPr>
      <w:hyperlink w:anchor="_Toc218508602" w:history="1">
        <w:r w:rsidR="00B91670" w:rsidRPr="006C693A">
          <w:rPr>
            <w:rStyle w:val="Hyperlink"/>
            <w:noProof/>
          </w:rPr>
          <w:t>Hình 4.2 Giao diện đăng ký</w:t>
        </w:r>
        <w:r w:rsidR="00B91670">
          <w:rPr>
            <w:noProof/>
            <w:webHidden/>
          </w:rPr>
          <w:tab/>
        </w:r>
        <w:r w:rsidR="00B91670">
          <w:rPr>
            <w:noProof/>
            <w:webHidden/>
          </w:rPr>
          <w:fldChar w:fldCharType="begin"/>
        </w:r>
        <w:r w:rsidR="00B91670">
          <w:rPr>
            <w:noProof/>
            <w:webHidden/>
          </w:rPr>
          <w:instrText xml:space="preserve"> PAGEREF _Toc218508602 \h </w:instrText>
        </w:r>
        <w:r w:rsidR="00B91670">
          <w:rPr>
            <w:noProof/>
            <w:webHidden/>
          </w:rPr>
        </w:r>
        <w:r w:rsidR="00B91670">
          <w:rPr>
            <w:noProof/>
            <w:webHidden/>
          </w:rPr>
          <w:fldChar w:fldCharType="separate"/>
        </w:r>
        <w:r w:rsidR="00AE3358">
          <w:rPr>
            <w:rFonts w:hint="eastAsia"/>
            <w:noProof/>
            <w:webHidden/>
          </w:rPr>
          <w:t>61</w:t>
        </w:r>
        <w:r w:rsidR="00B91670">
          <w:rPr>
            <w:noProof/>
            <w:webHidden/>
          </w:rPr>
          <w:fldChar w:fldCharType="end"/>
        </w:r>
      </w:hyperlink>
    </w:p>
    <w:p w14:paraId="1E7ABC5C" w14:textId="6F6651A7" w:rsidR="00B91670" w:rsidRDefault="00373704">
      <w:pPr>
        <w:pStyle w:val="TOC1"/>
        <w:tabs>
          <w:tab w:val="right" w:leader="dot" w:pos="9061"/>
        </w:tabs>
        <w:rPr>
          <w:rFonts w:asciiTheme="minorHAnsi" w:hAnsiTheme="minorHAnsi"/>
          <w:noProof/>
          <w:sz w:val="22"/>
          <w:lang w:eastAsia="en-US"/>
        </w:rPr>
      </w:pPr>
      <w:hyperlink w:anchor="_Toc218508603" w:history="1">
        <w:r w:rsidR="00B91670" w:rsidRPr="006C693A">
          <w:rPr>
            <w:rStyle w:val="Hyperlink"/>
            <w:noProof/>
          </w:rPr>
          <w:t>Hình 4.3 Giao diện đăng nhập</w:t>
        </w:r>
        <w:r w:rsidR="00B91670">
          <w:rPr>
            <w:noProof/>
            <w:webHidden/>
          </w:rPr>
          <w:tab/>
        </w:r>
        <w:r w:rsidR="00B91670">
          <w:rPr>
            <w:noProof/>
            <w:webHidden/>
          </w:rPr>
          <w:fldChar w:fldCharType="begin"/>
        </w:r>
        <w:r w:rsidR="00B91670">
          <w:rPr>
            <w:noProof/>
            <w:webHidden/>
          </w:rPr>
          <w:instrText xml:space="preserve"> PAGEREF _Toc218508603 \h </w:instrText>
        </w:r>
        <w:r w:rsidR="00B91670">
          <w:rPr>
            <w:noProof/>
            <w:webHidden/>
          </w:rPr>
        </w:r>
        <w:r w:rsidR="00B91670">
          <w:rPr>
            <w:noProof/>
            <w:webHidden/>
          </w:rPr>
          <w:fldChar w:fldCharType="separate"/>
        </w:r>
        <w:r w:rsidR="00AE3358">
          <w:rPr>
            <w:rFonts w:hint="eastAsia"/>
            <w:noProof/>
            <w:webHidden/>
          </w:rPr>
          <w:t>61</w:t>
        </w:r>
        <w:r w:rsidR="00B91670">
          <w:rPr>
            <w:noProof/>
            <w:webHidden/>
          </w:rPr>
          <w:fldChar w:fldCharType="end"/>
        </w:r>
      </w:hyperlink>
    </w:p>
    <w:p w14:paraId="6598D350" w14:textId="0B5E76B3" w:rsidR="00B91670" w:rsidRDefault="00373704">
      <w:pPr>
        <w:pStyle w:val="TOC1"/>
        <w:tabs>
          <w:tab w:val="right" w:leader="dot" w:pos="9061"/>
        </w:tabs>
        <w:rPr>
          <w:rFonts w:asciiTheme="minorHAnsi" w:hAnsiTheme="minorHAnsi"/>
          <w:noProof/>
          <w:sz w:val="22"/>
          <w:lang w:eastAsia="en-US"/>
        </w:rPr>
      </w:pPr>
      <w:hyperlink w:anchor="_Toc218508604" w:history="1">
        <w:r w:rsidR="00B91670" w:rsidRPr="006C693A">
          <w:rPr>
            <w:rStyle w:val="Hyperlink"/>
            <w:noProof/>
          </w:rPr>
          <w:t>Hình 4.4 Giao diện các bài học</w:t>
        </w:r>
        <w:r w:rsidR="00B91670">
          <w:rPr>
            <w:noProof/>
            <w:webHidden/>
          </w:rPr>
          <w:tab/>
        </w:r>
        <w:r w:rsidR="00B91670">
          <w:rPr>
            <w:noProof/>
            <w:webHidden/>
          </w:rPr>
          <w:fldChar w:fldCharType="begin"/>
        </w:r>
        <w:r w:rsidR="00B91670">
          <w:rPr>
            <w:noProof/>
            <w:webHidden/>
          </w:rPr>
          <w:instrText xml:space="preserve"> PAGEREF _Toc218508604 \h </w:instrText>
        </w:r>
        <w:r w:rsidR="00B91670">
          <w:rPr>
            <w:noProof/>
            <w:webHidden/>
          </w:rPr>
        </w:r>
        <w:r w:rsidR="00B91670">
          <w:rPr>
            <w:noProof/>
            <w:webHidden/>
          </w:rPr>
          <w:fldChar w:fldCharType="separate"/>
        </w:r>
        <w:r w:rsidR="00AE3358">
          <w:rPr>
            <w:rFonts w:hint="eastAsia"/>
            <w:noProof/>
            <w:webHidden/>
          </w:rPr>
          <w:t>62</w:t>
        </w:r>
        <w:r w:rsidR="00B91670">
          <w:rPr>
            <w:noProof/>
            <w:webHidden/>
          </w:rPr>
          <w:fldChar w:fldCharType="end"/>
        </w:r>
      </w:hyperlink>
    </w:p>
    <w:p w14:paraId="32EF7F40" w14:textId="0963A927" w:rsidR="00B91670" w:rsidRDefault="00373704">
      <w:pPr>
        <w:pStyle w:val="TOC1"/>
        <w:tabs>
          <w:tab w:val="right" w:leader="dot" w:pos="9061"/>
        </w:tabs>
        <w:rPr>
          <w:rFonts w:asciiTheme="minorHAnsi" w:hAnsiTheme="minorHAnsi"/>
          <w:noProof/>
          <w:sz w:val="22"/>
          <w:lang w:eastAsia="en-US"/>
        </w:rPr>
      </w:pPr>
      <w:hyperlink w:anchor="_Toc218508605" w:history="1">
        <w:r w:rsidR="00B91670" w:rsidRPr="006C693A">
          <w:rPr>
            <w:rStyle w:val="Hyperlink"/>
            <w:noProof/>
          </w:rPr>
          <w:t>Hình 4.5 Giao diện danh sách câu hỏi của bài học</w:t>
        </w:r>
        <w:r w:rsidR="00B91670">
          <w:rPr>
            <w:noProof/>
            <w:webHidden/>
          </w:rPr>
          <w:tab/>
        </w:r>
        <w:r w:rsidR="00B91670">
          <w:rPr>
            <w:noProof/>
            <w:webHidden/>
          </w:rPr>
          <w:fldChar w:fldCharType="begin"/>
        </w:r>
        <w:r w:rsidR="00B91670">
          <w:rPr>
            <w:noProof/>
            <w:webHidden/>
          </w:rPr>
          <w:instrText xml:space="preserve"> PAGEREF _Toc218508605 \h </w:instrText>
        </w:r>
        <w:r w:rsidR="00B91670">
          <w:rPr>
            <w:noProof/>
            <w:webHidden/>
          </w:rPr>
        </w:r>
        <w:r w:rsidR="00B91670">
          <w:rPr>
            <w:noProof/>
            <w:webHidden/>
          </w:rPr>
          <w:fldChar w:fldCharType="separate"/>
        </w:r>
        <w:r w:rsidR="00AE3358">
          <w:rPr>
            <w:rFonts w:hint="eastAsia"/>
            <w:noProof/>
            <w:webHidden/>
          </w:rPr>
          <w:t>63</w:t>
        </w:r>
        <w:r w:rsidR="00B91670">
          <w:rPr>
            <w:noProof/>
            <w:webHidden/>
          </w:rPr>
          <w:fldChar w:fldCharType="end"/>
        </w:r>
      </w:hyperlink>
    </w:p>
    <w:p w14:paraId="28F19644" w14:textId="3C439335" w:rsidR="00B91670" w:rsidRDefault="00373704">
      <w:pPr>
        <w:pStyle w:val="TOC1"/>
        <w:tabs>
          <w:tab w:val="right" w:leader="dot" w:pos="9061"/>
        </w:tabs>
        <w:rPr>
          <w:rFonts w:asciiTheme="minorHAnsi" w:hAnsiTheme="minorHAnsi"/>
          <w:noProof/>
          <w:sz w:val="22"/>
          <w:lang w:eastAsia="en-US"/>
        </w:rPr>
      </w:pPr>
      <w:hyperlink w:anchor="_Toc218508606" w:history="1">
        <w:r w:rsidR="00B91670" w:rsidRPr="006C693A">
          <w:rPr>
            <w:rStyle w:val="Hyperlink"/>
            <w:noProof/>
          </w:rPr>
          <w:t>Hình 4.6 Giao diện xem nội dung của câu hỏi</w:t>
        </w:r>
        <w:r w:rsidR="00B91670">
          <w:rPr>
            <w:noProof/>
            <w:webHidden/>
          </w:rPr>
          <w:tab/>
        </w:r>
        <w:r w:rsidR="00B91670">
          <w:rPr>
            <w:noProof/>
            <w:webHidden/>
          </w:rPr>
          <w:fldChar w:fldCharType="begin"/>
        </w:r>
        <w:r w:rsidR="00B91670">
          <w:rPr>
            <w:noProof/>
            <w:webHidden/>
          </w:rPr>
          <w:instrText xml:space="preserve"> PAGEREF _Toc218508606 \h </w:instrText>
        </w:r>
        <w:r w:rsidR="00B91670">
          <w:rPr>
            <w:noProof/>
            <w:webHidden/>
          </w:rPr>
        </w:r>
        <w:r w:rsidR="00B91670">
          <w:rPr>
            <w:noProof/>
            <w:webHidden/>
          </w:rPr>
          <w:fldChar w:fldCharType="separate"/>
        </w:r>
        <w:r w:rsidR="00AE3358">
          <w:rPr>
            <w:rFonts w:hint="eastAsia"/>
            <w:noProof/>
            <w:webHidden/>
          </w:rPr>
          <w:t>64</w:t>
        </w:r>
        <w:r w:rsidR="00B91670">
          <w:rPr>
            <w:noProof/>
            <w:webHidden/>
          </w:rPr>
          <w:fldChar w:fldCharType="end"/>
        </w:r>
      </w:hyperlink>
    </w:p>
    <w:p w14:paraId="571E6447" w14:textId="695E3400" w:rsidR="00B91670" w:rsidRDefault="00373704">
      <w:pPr>
        <w:pStyle w:val="TOC1"/>
        <w:tabs>
          <w:tab w:val="right" w:leader="dot" w:pos="9061"/>
        </w:tabs>
        <w:rPr>
          <w:rFonts w:asciiTheme="minorHAnsi" w:hAnsiTheme="minorHAnsi"/>
          <w:noProof/>
          <w:sz w:val="22"/>
          <w:lang w:eastAsia="en-US"/>
        </w:rPr>
      </w:pPr>
      <w:hyperlink w:anchor="_Toc218508607" w:history="1">
        <w:r w:rsidR="00B91670" w:rsidRPr="006C693A">
          <w:rPr>
            <w:rStyle w:val="Hyperlink"/>
            <w:noProof/>
          </w:rPr>
          <w:t>Hình 4.7 Giao diện danh sách làm bài trắc nghiệm</w:t>
        </w:r>
        <w:r w:rsidR="00B91670">
          <w:rPr>
            <w:noProof/>
            <w:webHidden/>
          </w:rPr>
          <w:tab/>
        </w:r>
        <w:r w:rsidR="00B91670">
          <w:rPr>
            <w:noProof/>
            <w:webHidden/>
          </w:rPr>
          <w:fldChar w:fldCharType="begin"/>
        </w:r>
        <w:r w:rsidR="00B91670">
          <w:rPr>
            <w:noProof/>
            <w:webHidden/>
          </w:rPr>
          <w:instrText xml:space="preserve"> PAGEREF _Toc218508607 \h </w:instrText>
        </w:r>
        <w:r w:rsidR="00B91670">
          <w:rPr>
            <w:noProof/>
            <w:webHidden/>
          </w:rPr>
        </w:r>
        <w:r w:rsidR="00B91670">
          <w:rPr>
            <w:noProof/>
            <w:webHidden/>
          </w:rPr>
          <w:fldChar w:fldCharType="separate"/>
        </w:r>
        <w:r w:rsidR="00AE3358">
          <w:rPr>
            <w:rFonts w:hint="eastAsia"/>
            <w:noProof/>
            <w:webHidden/>
          </w:rPr>
          <w:t>65</w:t>
        </w:r>
        <w:r w:rsidR="00B91670">
          <w:rPr>
            <w:noProof/>
            <w:webHidden/>
          </w:rPr>
          <w:fldChar w:fldCharType="end"/>
        </w:r>
      </w:hyperlink>
    </w:p>
    <w:p w14:paraId="43F9CCC3" w14:textId="6E3CE6AD" w:rsidR="00B91670" w:rsidRDefault="00373704">
      <w:pPr>
        <w:pStyle w:val="TOC1"/>
        <w:tabs>
          <w:tab w:val="right" w:leader="dot" w:pos="9061"/>
        </w:tabs>
        <w:rPr>
          <w:rFonts w:asciiTheme="minorHAnsi" w:hAnsiTheme="minorHAnsi"/>
          <w:noProof/>
          <w:sz w:val="22"/>
          <w:lang w:eastAsia="en-US"/>
        </w:rPr>
      </w:pPr>
      <w:hyperlink w:anchor="_Toc218508608" w:history="1">
        <w:r w:rsidR="00B91670" w:rsidRPr="006C693A">
          <w:rPr>
            <w:rStyle w:val="Hyperlink"/>
            <w:noProof/>
          </w:rPr>
          <w:t>Hình 4.8 Giao diện làm trắc nghiệm</w:t>
        </w:r>
        <w:r w:rsidR="00B91670">
          <w:rPr>
            <w:noProof/>
            <w:webHidden/>
          </w:rPr>
          <w:tab/>
        </w:r>
        <w:r w:rsidR="00B91670">
          <w:rPr>
            <w:noProof/>
            <w:webHidden/>
          </w:rPr>
          <w:fldChar w:fldCharType="begin"/>
        </w:r>
        <w:r w:rsidR="00B91670">
          <w:rPr>
            <w:noProof/>
            <w:webHidden/>
          </w:rPr>
          <w:instrText xml:space="preserve"> PAGEREF _Toc218508608 \h </w:instrText>
        </w:r>
        <w:r w:rsidR="00B91670">
          <w:rPr>
            <w:noProof/>
            <w:webHidden/>
          </w:rPr>
        </w:r>
        <w:r w:rsidR="00B91670">
          <w:rPr>
            <w:noProof/>
            <w:webHidden/>
          </w:rPr>
          <w:fldChar w:fldCharType="separate"/>
        </w:r>
        <w:r w:rsidR="00AE3358">
          <w:rPr>
            <w:rFonts w:hint="eastAsia"/>
            <w:noProof/>
            <w:webHidden/>
          </w:rPr>
          <w:t>66</w:t>
        </w:r>
        <w:r w:rsidR="00B91670">
          <w:rPr>
            <w:noProof/>
            <w:webHidden/>
          </w:rPr>
          <w:fldChar w:fldCharType="end"/>
        </w:r>
      </w:hyperlink>
    </w:p>
    <w:p w14:paraId="61312DEE" w14:textId="594DBE17" w:rsidR="00B91670" w:rsidRDefault="00373704">
      <w:pPr>
        <w:pStyle w:val="TOC1"/>
        <w:tabs>
          <w:tab w:val="right" w:leader="dot" w:pos="9061"/>
        </w:tabs>
        <w:rPr>
          <w:rFonts w:asciiTheme="minorHAnsi" w:hAnsiTheme="minorHAnsi"/>
          <w:noProof/>
          <w:sz w:val="22"/>
          <w:lang w:eastAsia="en-US"/>
        </w:rPr>
      </w:pPr>
      <w:hyperlink w:anchor="_Toc218508609" w:history="1">
        <w:r w:rsidR="00B91670" w:rsidRPr="006C693A">
          <w:rPr>
            <w:rStyle w:val="Hyperlink"/>
            <w:noProof/>
          </w:rPr>
          <w:t>Hình 4.9 Giao diện kết quả bài làm</w:t>
        </w:r>
        <w:r w:rsidR="00B91670">
          <w:rPr>
            <w:noProof/>
            <w:webHidden/>
          </w:rPr>
          <w:tab/>
        </w:r>
        <w:r w:rsidR="00B91670">
          <w:rPr>
            <w:noProof/>
            <w:webHidden/>
          </w:rPr>
          <w:fldChar w:fldCharType="begin"/>
        </w:r>
        <w:r w:rsidR="00B91670">
          <w:rPr>
            <w:noProof/>
            <w:webHidden/>
          </w:rPr>
          <w:instrText xml:space="preserve"> PAGEREF _Toc218508609 \h </w:instrText>
        </w:r>
        <w:r w:rsidR="00B91670">
          <w:rPr>
            <w:noProof/>
            <w:webHidden/>
          </w:rPr>
        </w:r>
        <w:r w:rsidR="00B91670">
          <w:rPr>
            <w:noProof/>
            <w:webHidden/>
          </w:rPr>
          <w:fldChar w:fldCharType="separate"/>
        </w:r>
        <w:r w:rsidR="00AE3358">
          <w:rPr>
            <w:rFonts w:hint="eastAsia"/>
            <w:noProof/>
            <w:webHidden/>
          </w:rPr>
          <w:t>66</w:t>
        </w:r>
        <w:r w:rsidR="00B91670">
          <w:rPr>
            <w:noProof/>
            <w:webHidden/>
          </w:rPr>
          <w:fldChar w:fldCharType="end"/>
        </w:r>
      </w:hyperlink>
    </w:p>
    <w:p w14:paraId="36BBDC2D" w14:textId="24948BED" w:rsidR="00B91670" w:rsidRDefault="00373704">
      <w:pPr>
        <w:pStyle w:val="TOC1"/>
        <w:tabs>
          <w:tab w:val="right" w:leader="dot" w:pos="9061"/>
        </w:tabs>
        <w:rPr>
          <w:rFonts w:asciiTheme="minorHAnsi" w:hAnsiTheme="minorHAnsi"/>
          <w:noProof/>
          <w:sz w:val="22"/>
          <w:lang w:eastAsia="en-US"/>
        </w:rPr>
      </w:pPr>
      <w:hyperlink w:anchor="_Toc218508610" w:history="1">
        <w:r w:rsidR="00B91670" w:rsidRPr="006C693A">
          <w:rPr>
            <w:rStyle w:val="Hyperlink"/>
            <w:noProof/>
          </w:rPr>
          <w:t>Hình 4.10 Giao diện thống kê kết quả học tập</w:t>
        </w:r>
        <w:r w:rsidR="00B91670">
          <w:rPr>
            <w:noProof/>
            <w:webHidden/>
          </w:rPr>
          <w:tab/>
        </w:r>
        <w:r w:rsidR="00B91670">
          <w:rPr>
            <w:noProof/>
            <w:webHidden/>
          </w:rPr>
          <w:fldChar w:fldCharType="begin"/>
        </w:r>
        <w:r w:rsidR="00B91670">
          <w:rPr>
            <w:noProof/>
            <w:webHidden/>
          </w:rPr>
          <w:instrText xml:space="preserve"> PAGEREF _Toc218508610 \h </w:instrText>
        </w:r>
        <w:r w:rsidR="00B91670">
          <w:rPr>
            <w:noProof/>
            <w:webHidden/>
          </w:rPr>
        </w:r>
        <w:r w:rsidR="00B91670">
          <w:rPr>
            <w:noProof/>
            <w:webHidden/>
          </w:rPr>
          <w:fldChar w:fldCharType="separate"/>
        </w:r>
        <w:r w:rsidR="00AE3358">
          <w:rPr>
            <w:rFonts w:hint="eastAsia"/>
            <w:noProof/>
            <w:webHidden/>
          </w:rPr>
          <w:t>67</w:t>
        </w:r>
        <w:r w:rsidR="00B91670">
          <w:rPr>
            <w:noProof/>
            <w:webHidden/>
          </w:rPr>
          <w:fldChar w:fldCharType="end"/>
        </w:r>
      </w:hyperlink>
    </w:p>
    <w:p w14:paraId="5FFA8695" w14:textId="40F91E8F" w:rsidR="00B91670" w:rsidRDefault="00373704">
      <w:pPr>
        <w:pStyle w:val="TOC1"/>
        <w:tabs>
          <w:tab w:val="right" w:leader="dot" w:pos="9061"/>
        </w:tabs>
        <w:rPr>
          <w:rFonts w:asciiTheme="minorHAnsi" w:hAnsiTheme="minorHAnsi"/>
          <w:noProof/>
          <w:sz w:val="22"/>
          <w:lang w:eastAsia="en-US"/>
        </w:rPr>
      </w:pPr>
      <w:hyperlink w:anchor="_Toc218508611" w:history="1">
        <w:r w:rsidR="00B91670" w:rsidRPr="006C693A">
          <w:rPr>
            <w:rStyle w:val="Hyperlink"/>
            <w:noProof/>
          </w:rPr>
          <w:t>Hình 4.11 Giao diện trang quản trị hệ thống</w:t>
        </w:r>
        <w:r w:rsidR="00B91670">
          <w:rPr>
            <w:noProof/>
            <w:webHidden/>
          </w:rPr>
          <w:tab/>
        </w:r>
        <w:r w:rsidR="00B91670">
          <w:rPr>
            <w:noProof/>
            <w:webHidden/>
          </w:rPr>
          <w:fldChar w:fldCharType="begin"/>
        </w:r>
        <w:r w:rsidR="00B91670">
          <w:rPr>
            <w:noProof/>
            <w:webHidden/>
          </w:rPr>
          <w:instrText xml:space="preserve"> PAGEREF _Toc218508611 \h </w:instrText>
        </w:r>
        <w:r w:rsidR="00B91670">
          <w:rPr>
            <w:noProof/>
            <w:webHidden/>
          </w:rPr>
        </w:r>
        <w:r w:rsidR="00B91670">
          <w:rPr>
            <w:noProof/>
            <w:webHidden/>
          </w:rPr>
          <w:fldChar w:fldCharType="separate"/>
        </w:r>
        <w:r w:rsidR="00AE3358">
          <w:rPr>
            <w:rFonts w:hint="eastAsia"/>
            <w:noProof/>
            <w:webHidden/>
          </w:rPr>
          <w:t>68</w:t>
        </w:r>
        <w:r w:rsidR="00B91670">
          <w:rPr>
            <w:noProof/>
            <w:webHidden/>
          </w:rPr>
          <w:fldChar w:fldCharType="end"/>
        </w:r>
      </w:hyperlink>
    </w:p>
    <w:p w14:paraId="53C1F89D" w14:textId="42DD0BF2" w:rsidR="006C016F" w:rsidRPr="006C016F" w:rsidRDefault="006C016F" w:rsidP="006C016F">
      <w:pPr>
        <w:pStyle w:val="TOC1"/>
        <w:tabs>
          <w:tab w:val="right" w:leader="dot" w:pos="9061"/>
        </w:tabs>
        <w:rPr>
          <w:rFonts w:asciiTheme="minorHAnsi" w:hAnsiTheme="minorHAnsi"/>
          <w:noProof/>
          <w:kern w:val="2"/>
          <w:sz w:val="24"/>
          <w:szCs w:val="24"/>
          <w14:ligatures w14:val="standardContextual"/>
        </w:rPr>
      </w:pPr>
      <w:r>
        <w:fldChar w:fldCharType="end"/>
      </w:r>
    </w:p>
    <w:p w14:paraId="141C7F92" w14:textId="77777777" w:rsidR="009E0329" w:rsidRDefault="006C016F" w:rsidP="00FB2683">
      <w:pPr>
        <w:rPr>
          <w:rFonts w:ascii="Times New Roman" w:eastAsia="Times New Roman" w:hAnsi="Times New Roman" w:cs="Times New Roman"/>
          <w:sz w:val="28"/>
          <w:szCs w:val="24"/>
          <w:lang w:eastAsia="en-US"/>
        </w:rPr>
      </w:pPr>
      <w:r>
        <w:br w:type="page"/>
      </w:r>
    </w:p>
    <w:p w14:paraId="4DA996F0" w14:textId="77777777" w:rsidR="00B91670" w:rsidRDefault="00FB2683" w:rsidP="00FB2683">
      <w:pPr>
        <w:pStyle w:val="TieuDe"/>
        <w:rPr>
          <w:noProof/>
        </w:rPr>
      </w:pPr>
      <w:bookmarkStart w:id="14" w:name="_Toc218508527"/>
      <w:r w:rsidRPr="00FB2683">
        <w:lastRenderedPageBreak/>
        <w:t xml:space="preserve">DANH MỤC BẢNG </w:t>
      </w:r>
      <w:r>
        <w:t>BIỂU</w:t>
      </w:r>
      <w:bookmarkEnd w:id="14"/>
      <w:r>
        <w:fldChar w:fldCharType="begin"/>
      </w:r>
      <w:r>
        <w:instrText xml:space="preserve"> TOC \h \z \t "bang,1" </w:instrText>
      </w:r>
      <w:r>
        <w:fldChar w:fldCharType="separate"/>
      </w:r>
    </w:p>
    <w:p w14:paraId="51B1DCDA" w14:textId="5E2C6CF3" w:rsidR="00B91670" w:rsidRDefault="00373704">
      <w:pPr>
        <w:pStyle w:val="TOC1"/>
        <w:tabs>
          <w:tab w:val="right" w:leader="dot" w:pos="9061"/>
        </w:tabs>
        <w:rPr>
          <w:rFonts w:asciiTheme="minorHAnsi" w:hAnsiTheme="minorHAnsi"/>
          <w:noProof/>
          <w:sz w:val="22"/>
          <w:lang w:eastAsia="en-US"/>
        </w:rPr>
      </w:pPr>
      <w:hyperlink w:anchor="_Toc218508612" w:history="1">
        <w:r w:rsidR="00B91670" w:rsidRPr="002577CE">
          <w:rPr>
            <w:rStyle w:val="Hyperlink"/>
            <w:noProof/>
          </w:rPr>
          <w:t>Bảng 2.5.1. Thông số kết nối cơ sở dữ liệu</w:t>
        </w:r>
        <w:r w:rsidR="00B91670">
          <w:rPr>
            <w:noProof/>
            <w:webHidden/>
          </w:rPr>
          <w:tab/>
        </w:r>
        <w:r w:rsidR="00B91670">
          <w:rPr>
            <w:noProof/>
            <w:webHidden/>
          </w:rPr>
          <w:fldChar w:fldCharType="begin"/>
        </w:r>
        <w:r w:rsidR="00B91670">
          <w:rPr>
            <w:noProof/>
            <w:webHidden/>
          </w:rPr>
          <w:instrText xml:space="preserve"> PAGEREF _Toc218508612 \h </w:instrText>
        </w:r>
        <w:r w:rsidR="00B91670">
          <w:rPr>
            <w:noProof/>
            <w:webHidden/>
          </w:rPr>
        </w:r>
        <w:r w:rsidR="00B91670">
          <w:rPr>
            <w:noProof/>
            <w:webHidden/>
          </w:rPr>
          <w:fldChar w:fldCharType="separate"/>
        </w:r>
        <w:r w:rsidR="00AE3358">
          <w:rPr>
            <w:rFonts w:hint="eastAsia"/>
            <w:noProof/>
            <w:webHidden/>
          </w:rPr>
          <w:t>57</w:t>
        </w:r>
        <w:r w:rsidR="00B91670">
          <w:rPr>
            <w:noProof/>
            <w:webHidden/>
          </w:rPr>
          <w:fldChar w:fldCharType="end"/>
        </w:r>
      </w:hyperlink>
    </w:p>
    <w:p w14:paraId="2F728A36" w14:textId="1F07756A" w:rsidR="00B91670" w:rsidRDefault="00373704">
      <w:pPr>
        <w:pStyle w:val="TOC1"/>
        <w:tabs>
          <w:tab w:val="right" w:leader="dot" w:pos="9061"/>
        </w:tabs>
        <w:rPr>
          <w:rFonts w:asciiTheme="minorHAnsi" w:hAnsiTheme="minorHAnsi"/>
          <w:noProof/>
          <w:sz w:val="22"/>
          <w:lang w:eastAsia="en-US"/>
        </w:rPr>
      </w:pPr>
      <w:hyperlink w:anchor="_Toc218508613" w:history="1">
        <w:r w:rsidR="00B91670" w:rsidRPr="002577CE">
          <w:rPr>
            <w:rStyle w:val="Hyperlink"/>
            <w:noProof/>
          </w:rPr>
          <w:t>Bảng 3.1. Đặc tả yêu cầu chức năng</w:t>
        </w:r>
        <w:r w:rsidR="00B91670">
          <w:rPr>
            <w:noProof/>
            <w:webHidden/>
          </w:rPr>
          <w:tab/>
        </w:r>
        <w:r w:rsidR="00B91670">
          <w:rPr>
            <w:noProof/>
            <w:webHidden/>
          </w:rPr>
          <w:fldChar w:fldCharType="begin"/>
        </w:r>
        <w:r w:rsidR="00B91670">
          <w:rPr>
            <w:noProof/>
            <w:webHidden/>
          </w:rPr>
          <w:instrText xml:space="preserve"> PAGEREF _Toc218508613 \h </w:instrText>
        </w:r>
        <w:r w:rsidR="00B91670">
          <w:rPr>
            <w:noProof/>
            <w:webHidden/>
          </w:rPr>
        </w:r>
        <w:r w:rsidR="00B91670">
          <w:rPr>
            <w:noProof/>
            <w:webHidden/>
          </w:rPr>
          <w:fldChar w:fldCharType="separate"/>
        </w:r>
        <w:r w:rsidR="00AE3358">
          <w:rPr>
            <w:rFonts w:hint="eastAsia"/>
            <w:noProof/>
            <w:webHidden/>
          </w:rPr>
          <w:t>68</w:t>
        </w:r>
        <w:r w:rsidR="00B91670">
          <w:rPr>
            <w:noProof/>
            <w:webHidden/>
          </w:rPr>
          <w:fldChar w:fldCharType="end"/>
        </w:r>
      </w:hyperlink>
    </w:p>
    <w:p w14:paraId="582D0C7D" w14:textId="5E66F6C4" w:rsidR="00B91670" w:rsidRDefault="00373704">
      <w:pPr>
        <w:pStyle w:val="TOC1"/>
        <w:tabs>
          <w:tab w:val="right" w:leader="dot" w:pos="9061"/>
        </w:tabs>
        <w:rPr>
          <w:rFonts w:asciiTheme="minorHAnsi" w:hAnsiTheme="minorHAnsi"/>
          <w:noProof/>
          <w:sz w:val="22"/>
          <w:lang w:eastAsia="en-US"/>
        </w:rPr>
      </w:pPr>
      <w:hyperlink w:anchor="_Toc218508614" w:history="1">
        <w:r w:rsidR="00B91670" w:rsidRPr="002577CE">
          <w:rPr>
            <w:rStyle w:val="Hyperlink"/>
            <w:noProof/>
          </w:rPr>
          <w:t>Bảng 3.2. Chi tiết thuộc tính thực thể Books</w:t>
        </w:r>
        <w:r w:rsidR="00B91670">
          <w:rPr>
            <w:noProof/>
            <w:webHidden/>
          </w:rPr>
          <w:tab/>
        </w:r>
        <w:r w:rsidR="00B91670">
          <w:rPr>
            <w:noProof/>
            <w:webHidden/>
          </w:rPr>
          <w:fldChar w:fldCharType="begin"/>
        </w:r>
        <w:r w:rsidR="00B91670">
          <w:rPr>
            <w:noProof/>
            <w:webHidden/>
          </w:rPr>
          <w:instrText xml:space="preserve"> PAGEREF _Toc218508614 \h </w:instrText>
        </w:r>
        <w:r w:rsidR="00B91670">
          <w:rPr>
            <w:noProof/>
            <w:webHidden/>
          </w:rPr>
        </w:r>
        <w:r w:rsidR="00B91670">
          <w:rPr>
            <w:noProof/>
            <w:webHidden/>
          </w:rPr>
          <w:fldChar w:fldCharType="separate"/>
        </w:r>
        <w:r w:rsidR="00AE3358">
          <w:rPr>
            <w:rFonts w:hint="eastAsia"/>
            <w:noProof/>
            <w:webHidden/>
          </w:rPr>
          <w:t>78</w:t>
        </w:r>
        <w:r w:rsidR="00B91670">
          <w:rPr>
            <w:noProof/>
            <w:webHidden/>
          </w:rPr>
          <w:fldChar w:fldCharType="end"/>
        </w:r>
      </w:hyperlink>
    </w:p>
    <w:p w14:paraId="5344ED34" w14:textId="6C613ADF" w:rsidR="00B91670" w:rsidRDefault="00373704">
      <w:pPr>
        <w:pStyle w:val="TOC1"/>
        <w:tabs>
          <w:tab w:val="right" w:leader="dot" w:pos="9061"/>
        </w:tabs>
        <w:rPr>
          <w:rFonts w:asciiTheme="minorHAnsi" w:hAnsiTheme="minorHAnsi"/>
          <w:noProof/>
          <w:sz w:val="22"/>
          <w:lang w:eastAsia="en-US"/>
        </w:rPr>
      </w:pPr>
      <w:hyperlink w:anchor="_Toc218508615" w:history="1">
        <w:r w:rsidR="00B91670" w:rsidRPr="002577CE">
          <w:rPr>
            <w:rStyle w:val="Hyperlink"/>
            <w:noProof/>
          </w:rPr>
          <w:t>Bảng 3.3. Chi tiết thuộc tính thực thể User</w:t>
        </w:r>
        <w:r w:rsidR="00B91670">
          <w:rPr>
            <w:noProof/>
            <w:webHidden/>
          </w:rPr>
          <w:tab/>
        </w:r>
        <w:r w:rsidR="00B91670">
          <w:rPr>
            <w:noProof/>
            <w:webHidden/>
          </w:rPr>
          <w:fldChar w:fldCharType="begin"/>
        </w:r>
        <w:r w:rsidR="00B91670">
          <w:rPr>
            <w:noProof/>
            <w:webHidden/>
          </w:rPr>
          <w:instrText xml:space="preserve"> PAGEREF _Toc218508615 \h </w:instrText>
        </w:r>
        <w:r w:rsidR="00B91670">
          <w:rPr>
            <w:noProof/>
            <w:webHidden/>
          </w:rPr>
        </w:r>
        <w:r w:rsidR="00B91670">
          <w:rPr>
            <w:noProof/>
            <w:webHidden/>
          </w:rPr>
          <w:fldChar w:fldCharType="separate"/>
        </w:r>
        <w:r w:rsidR="00AE3358">
          <w:rPr>
            <w:rFonts w:hint="eastAsia"/>
            <w:noProof/>
            <w:webHidden/>
          </w:rPr>
          <w:t>79</w:t>
        </w:r>
        <w:r w:rsidR="00B91670">
          <w:rPr>
            <w:noProof/>
            <w:webHidden/>
          </w:rPr>
          <w:fldChar w:fldCharType="end"/>
        </w:r>
      </w:hyperlink>
    </w:p>
    <w:p w14:paraId="164CBCE9" w14:textId="00846C34" w:rsidR="00B91670" w:rsidRDefault="00373704">
      <w:pPr>
        <w:pStyle w:val="TOC1"/>
        <w:tabs>
          <w:tab w:val="right" w:leader="dot" w:pos="9061"/>
        </w:tabs>
        <w:rPr>
          <w:rFonts w:asciiTheme="minorHAnsi" w:hAnsiTheme="minorHAnsi"/>
          <w:noProof/>
          <w:sz w:val="22"/>
          <w:lang w:eastAsia="en-US"/>
        </w:rPr>
      </w:pPr>
      <w:hyperlink w:anchor="_Toc218508616" w:history="1">
        <w:r w:rsidR="00B91670" w:rsidRPr="002577CE">
          <w:rPr>
            <w:rStyle w:val="Hyperlink"/>
            <w:noProof/>
          </w:rPr>
          <w:t>Bảng 3.4. Chi tiết thuộc tính thực thể Topics</w:t>
        </w:r>
        <w:r w:rsidR="00B91670">
          <w:rPr>
            <w:noProof/>
            <w:webHidden/>
          </w:rPr>
          <w:tab/>
        </w:r>
        <w:r w:rsidR="00B91670">
          <w:rPr>
            <w:noProof/>
            <w:webHidden/>
          </w:rPr>
          <w:fldChar w:fldCharType="begin"/>
        </w:r>
        <w:r w:rsidR="00B91670">
          <w:rPr>
            <w:noProof/>
            <w:webHidden/>
          </w:rPr>
          <w:instrText xml:space="preserve"> PAGEREF _Toc218508616 \h </w:instrText>
        </w:r>
        <w:r w:rsidR="00B91670">
          <w:rPr>
            <w:noProof/>
            <w:webHidden/>
          </w:rPr>
        </w:r>
        <w:r w:rsidR="00B91670">
          <w:rPr>
            <w:noProof/>
            <w:webHidden/>
          </w:rPr>
          <w:fldChar w:fldCharType="separate"/>
        </w:r>
        <w:r w:rsidR="00AE3358">
          <w:rPr>
            <w:rFonts w:hint="eastAsia"/>
            <w:noProof/>
            <w:webHidden/>
          </w:rPr>
          <w:t>80</w:t>
        </w:r>
        <w:r w:rsidR="00B91670">
          <w:rPr>
            <w:noProof/>
            <w:webHidden/>
          </w:rPr>
          <w:fldChar w:fldCharType="end"/>
        </w:r>
      </w:hyperlink>
    </w:p>
    <w:p w14:paraId="18F7E208" w14:textId="3B855EDE" w:rsidR="00B91670" w:rsidRDefault="00373704">
      <w:pPr>
        <w:pStyle w:val="TOC1"/>
        <w:tabs>
          <w:tab w:val="right" w:leader="dot" w:pos="9061"/>
        </w:tabs>
        <w:rPr>
          <w:rFonts w:asciiTheme="minorHAnsi" w:hAnsiTheme="minorHAnsi"/>
          <w:noProof/>
          <w:sz w:val="22"/>
          <w:lang w:eastAsia="en-US"/>
        </w:rPr>
      </w:pPr>
      <w:hyperlink w:anchor="_Toc218508617" w:history="1">
        <w:r w:rsidR="00B91670" w:rsidRPr="002577CE">
          <w:rPr>
            <w:rStyle w:val="Hyperlink"/>
            <w:noProof/>
          </w:rPr>
          <w:t>Bảng 3.5. Chi tiết thuộc tính thực thể Lessons</w:t>
        </w:r>
        <w:r w:rsidR="00B91670">
          <w:rPr>
            <w:noProof/>
            <w:webHidden/>
          </w:rPr>
          <w:tab/>
        </w:r>
        <w:r w:rsidR="00B91670">
          <w:rPr>
            <w:noProof/>
            <w:webHidden/>
          </w:rPr>
          <w:fldChar w:fldCharType="begin"/>
        </w:r>
        <w:r w:rsidR="00B91670">
          <w:rPr>
            <w:noProof/>
            <w:webHidden/>
          </w:rPr>
          <w:instrText xml:space="preserve"> PAGEREF _Toc218508617 \h </w:instrText>
        </w:r>
        <w:r w:rsidR="00B91670">
          <w:rPr>
            <w:noProof/>
            <w:webHidden/>
          </w:rPr>
        </w:r>
        <w:r w:rsidR="00B91670">
          <w:rPr>
            <w:noProof/>
            <w:webHidden/>
          </w:rPr>
          <w:fldChar w:fldCharType="separate"/>
        </w:r>
        <w:r w:rsidR="00AE3358">
          <w:rPr>
            <w:rFonts w:hint="eastAsia"/>
            <w:noProof/>
            <w:webHidden/>
          </w:rPr>
          <w:t>80</w:t>
        </w:r>
        <w:r w:rsidR="00B91670">
          <w:rPr>
            <w:noProof/>
            <w:webHidden/>
          </w:rPr>
          <w:fldChar w:fldCharType="end"/>
        </w:r>
      </w:hyperlink>
    </w:p>
    <w:p w14:paraId="78A706E6" w14:textId="2474A37C" w:rsidR="00B91670" w:rsidRDefault="00373704">
      <w:pPr>
        <w:pStyle w:val="TOC1"/>
        <w:tabs>
          <w:tab w:val="right" w:leader="dot" w:pos="9061"/>
        </w:tabs>
        <w:rPr>
          <w:rFonts w:asciiTheme="minorHAnsi" w:hAnsiTheme="minorHAnsi"/>
          <w:noProof/>
          <w:sz w:val="22"/>
          <w:lang w:eastAsia="en-US"/>
        </w:rPr>
      </w:pPr>
      <w:hyperlink w:anchor="_Toc218508618" w:history="1">
        <w:r w:rsidR="00B91670" w:rsidRPr="002577CE">
          <w:rPr>
            <w:rStyle w:val="Hyperlink"/>
            <w:noProof/>
          </w:rPr>
          <w:t>Bảng 3.6. Chi tiết thuộc tính thực thể Items</w:t>
        </w:r>
        <w:r w:rsidR="00B91670">
          <w:rPr>
            <w:noProof/>
            <w:webHidden/>
          </w:rPr>
          <w:tab/>
        </w:r>
        <w:r w:rsidR="00B91670">
          <w:rPr>
            <w:noProof/>
            <w:webHidden/>
          </w:rPr>
          <w:fldChar w:fldCharType="begin"/>
        </w:r>
        <w:r w:rsidR="00B91670">
          <w:rPr>
            <w:noProof/>
            <w:webHidden/>
          </w:rPr>
          <w:instrText xml:space="preserve"> PAGEREF _Toc218508618 \h </w:instrText>
        </w:r>
        <w:r w:rsidR="00B91670">
          <w:rPr>
            <w:noProof/>
            <w:webHidden/>
          </w:rPr>
        </w:r>
        <w:r w:rsidR="00B91670">
          <w:rPr>
            <w:noProof/>
            <w:webHidden/>
          </w:rPr>
          <w:fldChar w:fldCharType="separate"/>
        </w:r>
        <w:r w:rsidR="00AE3358">
          <w:rPr>
            <w:rFonts w:hint="eastAsia"/>
            <w:noProof/>
            <w:webHidden/>
          </w:rPr>
          <w:t>81</w:t>
        </w:r>
        <w:r w:rsidR="00B91670">
          <w:rPr>
            <w:noProof/>
            <w:webHidden/>
          </w:rPr>
          <w:fldChar w:fldCharType="end"/>
        </w:r>
      </w:hyperlink>
    </w:p>
    <w:p w14:paraId="3AC09606" w14:textId="7654E41A" w:rsidR="00B91670" w:rsidRDefault="00373704">
      <w:pPr>
        <w:pStyle w:val="TOC1"/>
        <w:tabs>
          <w:tab w:val="right" w:leader="dot" w:pos="9061"/>
        </w:tabs>
        <w:rPr>
          <w:rFonts w:asciiTheme="minorHAnsi" w:hAnsiTheme="minorHAnsi"/>
          <w:noProof/>
          <w:sz w:val="22"/>
          <w:lang w:eastAsia="en-US"/>
        </w:rPr>
      </w:pPr>
      <w:hyperlink w:anchor="_Toc218508619" w:history="1">
        <w:r w:rsidR="00B91670" w:rsidRPr="002577CE">
          <w:rPr>
            <w:rStyle w:val="Hyperlink"/>
            <w:noProof/>
          </w:rPr>
          <w:t>Bảng 3.7. Chi tiết thuộc tính thực thể Subitems</w:t>
        </w:r>
        <w:r w:rsidR="00B91670">
          <w:rPr>
            <w:noProof/>
            <w:webHidden/>
          </w:rPr>
          <w:tab/>
        </w:r>
        <w:r w:rsidR="00B91670">
          <w:rPr>
            <w:noProof/>
            <w:webHidden/>
          </w:rPr>
          <w:fldChar w:fldCharType="begin"/>
        </w:r>
        <w:r w:rsidR="00B91670">
          <w:rPr>
            <w:noProof/>
            <w:webHidden/>
          </w:rPr>
          <w:instrText xml:space="preserve"> PAGEREF _Toc218508619 \h </w:instrText>
        </w:r>
        <w:r w:rsidR="00B91670">
          <w:rPr>
            <w:noProof/>
            <w:webHidden/>
          </w:rPr>
        </w:r>
        <w:r w:rsidR="00B91670">
          <w:rPr>
            <w:noProof/>
            <w:webHidden/>
          </w:rPr>
          <w:fldChar w:fldCharType="separate"/>
        </w:r>
        <w:r w:rsidR="00AE3358">
          <w:rPr>
            <w:rFonts w:hint="eastAsia"/>
            <w:noProof/>
            <w:webHidden/>
          </w:rPr>
          <w:t>81</w:t>
        </w:r>
        <w:r w:rsidR="00B91670">
          <w:rPr>
            <w:noProof/>
            <w:webHidden/>
          </w:rPr>
          <w:fldChar w:fldCharType="end"/>
        </w:r>
      </w:hyperlink>
    </w:p>
    <w:p w14:paraId="09483063" w14:textId="238CA3B1" w:rsidR="00B91670" w:rsidRDefault="00373704">
      <w:pPr>
        <w:pStyle w:val="TOC1"/>
        <w:tabs>
          <w:tab w:val="right" w:leader="dot" w:pos="9061"/>
        </w:tabs>
        <w:rPr>
          <w:rFonts w:asciiTheme="minorHAnsi" w:hAnsiTheme="minorHAnsi"/>
          <w:noProof/>
          <w:sz w:val="22"/>
          <w:lang w:eastAsia="en-US"/>
        </w:rPr>
      </w:pPr>
      <w:hyperlink w:anchor="_Toc218508620" w:history="1">
        <w:r w:rsidR="00B91670" w:rsidRPr="002577CE">
          <w:rPr>
            <w:rStyle w:val="Hyperlink"/>
            <w:noProof/>
          </w:rPr>
          <w:t>Bảng 3.8. Chi tiết thuộc tính thực thể Questions</w:t>
        </w:r>
        <w:r w:rsidR="00B91670">
          <w:rPr>
            <w:noProof/>
            <w:webHidden/>
          </w:rPr>
          <w:tab/>
        </w:r>
        <w:r w:rsidR="00B91670">
          <w:rPr>
            <w:noProof/>
            <w:webHidden/>
          </w:rPr>
          <w:fldChar w:fldCharType="begin"/>
        </w:r>
        <w:r w:rsidR="00B91670">
          <w:rPr>
            <w:noProof/>
            <w:webHidden/>
          </w:rPr>
          <w:instrText xml:space="preserve"> PAGEREF _Toc218508620 \h </w:instrText>
        </w:r>
        <w:r w:rsidR="00B91670">
          <w:rPr>
            <w:noProof/>
            <w:webHidden/>
          </w:rPr>
        </w:r>
        <w:r w:rsidR="00B91670">
          <w:rPr>
            <w:noProof/>
            <w:webHidden/>
          </w:rPr>
          <w:fldChar w:fldCharType="separate"/>
        </w:r>
        <w:r w:rsidR="00AE3358">
          <w:rPr>
            <w:rFonts w:hint="eastAsia"/>
            <w:noProof/>
            <w:webHidden/>
          </w:rPr>
          <w:t>82</w:t>
        </w:r>
        <w:r w:rsidR="00B91670">
          <w:rPr>
            <w:noProof/>
            <w:webHidden/>
          </w:rPr>
          <w:fldChar w:fldCharType="end"/>
        </w:r>
      </w:hyperlink>
    </w:p>
    <w:p w14:paraId="3174EF07" w14:textId="27CE1B02" w:rsidR="00B91670" w:rsidRDefault="00373704">
      <w:pPr>
        <w:pStyle w:val="TOC1"/>
        <w:tabs>
          <w:tab w:val="right" w:leader="dot" w:pos="9061"/>
        </w:tabs>
        <w:rPr>
          <w:rFonts w:asciiTheme="minorHAnsi" w:hAnsiTheme="minorHAnsi"/>
          <w:noProof/>
          <w:sz w:val="22"/>
          <w:lang w:eastAsia="en-US"/>
        </w:rPr>
      </w:pPr>
      <w:hyperlink w:anchor="_Toc218508621" w:history="1">
        <w:r w:rsidR="00B91670" w:rsidRPr="002577CE">
          <w:rPr>
            <w:rStyle w:val="Hyperlink"/>
            <w:noProof/>
          </w:rPr>
          <w:t>Bảng 3.9. Chi tiết thuộc tính thực thể Options</w:t>
        </w:r>
        <w:r w:rsidR="00B91670">
          <w:rPr>
            <w:noProof/>
            <w:webHidden/>
          </w:rPr>
          <w:tab/>
        </w:r>
        <w:r w:rsidR="00B91670">
          <w:rPr>
            <w:noProof/>
            <w:webHidden/>
          </w:rPr>
          <w:fldChar w:fldCharType="begin"/>
        </w:r>
        <w:r w:rsidR="00B91670">
          <w:rPr>
            <w:noProof/>
            <w:webHidden/>
          </w:rPr>
          <w:instrText xml:space="preserve"> PAGEREF _Toc218508621 \h </w:instrText>
        </w:r>
        <w:r w:rsidR="00B91670">
          <w:rPr>
            <w:noProof/>
            <w:webHidden/>
          </w:rPr>
        </w:r>
        <w:r w:rsidR="00B91670">
          <w:rPr>
            <w:noProof/>
            <w:webHidden/>
          </w:rPr>
          <w:fldChar w:fldCharType="separate"/>
        </w:r>
        <w:r w:rsidR="00AE3358">
          <w:rPr>
            <w:rFonts w:hint="eastAsia"/>
            <w:noProof/>
            <w:webHidden/>
          </w:rPr>
          <w:t>82</w:t>
        </w:r>
        <w:r w:rsidR="00B91670">
          <w:rPr>
            <w:noProof/>
            <w:webHidden/>
          </w:rPr>
          <w:fldChar w:fldCharType="end"/>
        </w:r>
      </w:hyperlink>
    </w:p>
    <w:p w14:paraId="6E02A7B2" w14:textId="6E085E9E" w:rsidR="00B91670" w:rsidRDefault="00373704">
      <w:pPr>
        <w:pStyle w:val="TOC1"/>
        <w:tabs>
          <w:tab w:val="right" w:leader="dot" w:pos="9061"/>
        </w:tabs>
        <w:rPr>
          <w:rFonts w:asciiTheme="minorHAnsi" w:hAnsiTheme="minorHAnsi"/>
          <w:noProof/>
          <w:sz w:val="22"/>
          <w:lang w:eastAsia="en-US"/>
        </w:rPr>
      </w:pPr>
      <w:hyperlink w:anchor="_Toc218508622" w:history="1">
        <w:r w:rsidR="00B91670" w:rsidRPr="002577CE">
          <w:rPr>
            <w:rStyle w:val="Hyperlink"/>
            <w:noProof/>
          </w:rPr>
          <w:t>Bảng 3.10. Chi tiết thuộc tính thực thể Difficulty_levels</w:t>
        </w:r>
        <w:r w:rsidR="00B91670">
          <w:rPr>
            <w:noProof/>
            <w:webHidden/>
          </w:rPr>
          <w:tab/>
        </w:r>
        <w:r w:rsidR="00B91670">
          <w:rPr>
            <w:noProof/>
            <w:webHidden/>
          </w:rPr>
          <w:fldChar w:fldCharType="begin"/>
        </w:r>
        <w:r w:rsidR="00B91670">
          <w:rPr>
            <w:noProof/>
            <w:webHidden/>
          </w:rPr>
          <w:instrText xml:space="preserve"> PAGEREF _Toc218508622 \h </w:instrText>
        </w:r>
        <w:r w:rsidR="00B91670">
          <w:rPr>
            <w:noProof/>
            <w:webHidden/>
          </w:rPr>
        </w:r>
        <w:r w:rsidR="00B91670">
          <w:rPr>
            <w:noProof/>
            <w:webHidden/>
          </w:rPr>
          <w:fldChar w:fldCharType="separate"/>
        </w:r>
        <w:r w:rsidR="00AE3358">
          <w:rPr>
            <w:rFonts w:hint="eastAsia"/>
            <w:noProof/>
            <w:webHidden/>
          </w:rPr>
          <w:t>83</w:t>
        </w:r>
        <w:r w:rsidR="00B91670">
          <w:rPr>
            <w:noProof/>
            <w:webHidden/>
          </w:rPr>
          <w:fldChar w:fldCharType="end"/>
        </w:r>
      </w:hyperlink>
    </w:p>
    <w:p w14:paraId="76E854CB" w14:textId="1CA0F22E" w:rsidR="00B91670" w:rsidRDefault="00373704">
      <w:pPr>
        <w:pStyle w:val="TOC1"/>
        <w:tabs>
          <w:tab w:val="right" w:leader="dot" w:pos="9061"/>
        </w:tabs>
        <w:rPr>
          <w:rFonts w:asciiTheme="minorHAnsi" w:hAnsiTheme="minorHAnsi"/>
          <w:noProof/>
          <w:sz w:val="22"/>
          <w:lang w:eastAsia="en-US"/>
        </w:rPr>
      </w:pPr>
      <w:hyperlink w:anchor="_Toc218508623" w:history="1">
        <w:r w:rsidR="00B91670" w:rsidRPr="002577CE">
          <w:rPr>
            <w:rStyle w:val="Hyperlink"/>
            <w:noProof/>
          </w:rPr>
          <w:t>Bảng 3.11. Chi tiết thuộc tính thực thể Question_types</w:t>
        </w:r>
        <w:r w:rsidR="00B91670">
          <w:rPr>
            <w:noProof/>
            <w:webHidden/>
          </w:rPr>
          <w:tab/>
        </w:r>
        <w:r w:rsidR="00B91670">
          <w:rPr>
            <w:noProof/>
            <w:webHidden/>
          </w:rPr>
          <w:fldChar w:fldCharType="begin"/>
        </w:r>
        <w:r w:rsidR="00B91670">
          <w:rPr>
            <w:noProof/>
            <w:webHidden/>
          </w:rPr>
          <w:instrText xml:space="preserve"> PAGEREF _Toc218508623 \h </w:instrText>
        </w:r>
        <w:r w:rsidR="00B91670">
          <w:rPr>
            <w:noProof/>
            <w:webHidden/>
          </w:rPr>
        </w:r>
        <w:r w:rsidR="00B91670">
          <w:rPr>
            <w:noProof/>
            <w:webHidden/>
          </w:rPr>
          <w:fldChar w:fldCharType="separate"/>
        </w:r>
        <w:r w:rsidR="00AE3358">
          <w:rPr>
            <w:rFonts w:hint="eastAsia"/>
            <w:noProof/>
            <w:webHidden/>
          </w:rPr>
          <w:t>83</w:t>
        </w:r>
        <w:r w:rsidR="00B91670">
          <w:rPr>
            <w:noProof/>
            <w:webHidden/>
          </w:rPr>
          <w:fldChar w:fldCharType="end"/>
        </w:r>
      </w:hyperlink>
    </w:p>
    <w:p w14:paraId="4A09D6C6" w14:textId="384834E4" w:rsidR="00B91670" w:rsidRDefault="00373704">
      <w:pPr>
        <w:pStyle w:val="TOC1"/>
        <w:tabs>
          <w:tab w:val="right" w:leader="dot" w:pos="9061"/>
        </w:tabs>
        <w:rPr>
          <w:rFonts w:asciiTheme="minorHAnsi" w:hAnsiTheme="minorHAnsi"/>
          <w:noProof/>
          <w:sz w:val="22"/>
          <w:lang w:eastAsia="en-US"/>
        </w:rPr>
      </w:pPr>
      <w:hyperlink w:anchor="_Toc218508624" w:history="1">
        <w:r w:rsidR="00B91670" w:rsidRPr="002577CE">
          <w:rPr>
            <w:rStyle w:val="Hyperlink"/>
            <w:noProof/>
          </w:rPr>
          <w:t>Bảng 3.12. Chi tiết thuộc tính thực thể Quiz_</w:t>
        </w:r>
        <w:r w:rsidR="00B91670" w:rsidRPr="002577CE">
          <w:rPr>
            <w:rStyle w:val="Hyperlink"/>
            <w:b/>
            <w:bCs/>
            <w:iCs/>
            <w:noProof/>
          </w:rPr>
          <w:t xml:space="preserve"> </w:t>
        </w:r>
        <w:r w:rsidR="00B91670" w:rsidRPr="002577CE">
          <w:rPr>
            <w:rStyle w:val="Hyperlink"/>
            <w:iCs/>
            <w:noProof/>
          </w:rPr>
          <w:t>results</w:t>
        </w:r>
        <w:r w:rsidR="00B91670">
          <w:rPr>
            <w:noProof/>
            <w:webHidden/>
          </w:rPr>
          <w:tab/>
        </w:r>
        <w:r w:rsidR="00B91670">
          <w:rPr>
            <w:noProof/>
            <w:webHidden/>
          </w:rPr>
          <w:fldChar w:fldCharType="begin"/>
        </w:r>
        <w:r w:rsidR="00B91670">
          <w:rPr>
            <w:noProof/>
            <w:webHidden/>
          </w:rPr>
          <w:instrText xml:space="preserve"> PAGEREF _Toc218508624 \h </w:instrText>
        </w:r>
        <w:r w:rsidR="00B91670">
          <w:rPr>
            <w:noProof/>
            <w:webHidden/>
          </w:rPr>
        </w:r>
        <w:r w:rsidR="00B91670">
          <w:rPr>
            <w:noProof/>
            <w:webHidden/>
          </w:rPr>
          <w:fldChar w:fldCharType="separate"/>
        </w:r>
        <w:r w:rsidR="00AE3358">
          <w:rPr>
            <w:rFonts w:hint="eastAsia"/>
            <w:noProof/>
            <w:webHidden/>
          </w:rPr>
          <w:t>84</w:t>
        </w:r>
        <w:r w:rsidR="00B91670">
          <w:rPr>
            <w:noProof/>
            <w:webHidden/>
          </w:rPr>
          <w:fldChar w:fldCharType="end"/>
        </w:r>
      </w:hyperlink>
    </w:p>
    <w:p w14:paraId="76813A79" w14:textId="3E7DB599" w:rsidR="00B91670" w:rsidRDefault="00373704">
      <w:pPr>
        <w:pStyle w:val="TOC1"/>
        <w:tabs>
          <w:tab w:val="right" w:leader="dot" w:pos="9061"/>
        </w:tabs>
        <w:rPr>
          <w:rFonts w:asciiTheme="minorHAnsi" w:hAnsiTheme="minorHAnsi"/>
          <w:noProof/>
          <w:sz w:val="22"/>
          <w:lang w:eastAsia="en-US"/>
        </w:rPr>
      </w:pPr>
      <w:hyperlink w:anchor="_Toc218508625" w:history="1">
        <w:r w:rsidR="00B91670" w:rsidRPr="002577CE">
          <w:rPr>
            <w:rStyle w:val="Hyperlink"/>
            <w:noProof/>
          </w:rPr>
          <w:t>Bảng 4.1. Dữ liệu thử nghiệm bảng Users</w:t>
        </w:r>
        <w:r w:rsidR="00B91670">
          <w:rPr>
            <w:noProof/>
            <w:webHidden/>
          </w:rPr>
          <w:tab/>
        </w:r>
        <w:r w:rsidR="00B91670">
          <w:rPr>
            <w:noProof/>
            <w:webHidden/>
          </w:rPr>
          <w:fldChar w:fldCharType="begin"/>
        </w:r>
        <w:r w:rsidR="00B91670">
          <w:rPr>
            <w:noProof/>
            <w:webHidden/>
          </w:rPr>
          <w:instrText xml:space="preserve"> PAGEREF _Toc218508625 \h </w:instrText>
        </w:r>
        <w:r w:rsidR="00B91670">
          <w:rPr>
            <w:noProof/>
            <w:webHidden/>
          </w:rPr>
        </w:r>
        <w:r w:rsidR="00B91670">
          <w:rPr>
            <w:noProof/>
            <w:webHidden/>
          </w:rPr>
          <w:fldChar w:fldCharType="separate"/>
        </w:r>
        <w:r w:rsidR="00AE3358">
          <w:rPr>
            <w:rFonts w:hint="eastAsia"/>
            <w:noProof/>
            <w:webHidden/>
          </w:rPr>
          <w:t>98</w:t>
        </w:r>
        <w:r w:rsidR="00B91670">
          <w:rPr>
            <w:noProof/>
            <w:webHidden/>
          </w:rPr>
          <w:fldChar w:fldCharType="end"/>
        </w:r>
      </w:hyperlink>
    </w:p>
    <w:p w14:paraId="56AD3E46" w14:textId="31760359" w:rsidR="00B91670" w:rsidRDefault="00373704">
      <w:pPr>
        <w:pStyle w:val="TOC1"/>
        <w:tabs>
          <w:tab w:val="right" w:leader="dot" w:pos="9061"/>
        </w:tabs>
        <w:rPr>
          <w:rFonts w:asciiTheme="minorHAnsi" w:hAnsiTheme="minorHAnsi"/>
          <w:noProof/>
          <w:sz w:val="22"/>
          <w:lang w:eastAsia="en-US"/>
        </w:rPr>
      </w:pPr>
      <w:hyperlink w:anchor="_Toc218508626" w:history="1">
        <w:r w:rsidR="00B91670" w:rsidRPr="002577CE">
          <w:rPr>
            <w:rStyle w:val="Hyperlink"/>
            <w:noProof/>
          </w:rPr>
          <w:t>Bảng 4.2. Dữ liệu thử nghiệm bảng Topics</w:t>
        </w:r>
        <w:r w:rsidR="00B91670">
          <w:rPr>
            <w:noProof/>
            <w:webHidden/>
          </w:rPr>
          <w:tab/>
        </w:r>
        <w:r w:rsidR="00B91670">
          <w:rPr>
            <w:noProof/>
            <w:webHidden/>
          </w:rPr>
          <w:fldChar w:fldCharType="begin"/>
        </w:r>
        <w:r w:rsidR="00B91670">
          <w:rPr>
            <w:noProof/>
            <w:webHidden/>
          </w:rPr>
          <w:instrText xml:space="preserve"> PAGEREF _Toc218508626 \h </w:instrText>
        </w:r>
        <w:r w:rsidR="00B91670">
          <w:rPr>
            <w:noProof/>
            <w:webHidden/>
          </w:rPr>
        </w:r>
        <w:r w:rsidR="00B91670">
          <w:rPr>
            <w:noProof/>
            <w:webHidden/>
          </w:rPr>
          <w:fldChar w:fldCharType="separate"/>
        </w:r>
        <w:r w:rsidR="00AE3358">
          <w:rPr>
            <w:rFonts w:hint="eastAsia"/>
            <w:noProof/>
            <w:webHidden/>
          </w:rPr>
          <w:t>99</w:t>
        </w:r>
        <w:r w:rsidR="00B91670">
          <w:rPr>
            <w:noProof/>
            <w:webHidden/>
          </w:rPr>
          <w:fldChar w:fldCharType="end"/>
        </w:r>
      </w:hyperlink>
    </w:p>
    <w:p w14:paraId="4F3AE942" w14:textId="05F89E4E" w:rsidR="00B91670" w:rsidRDefault="00373704">
      <w:pPr>
        <w:pStyle w:val="TOC1"/>
        <w:tabs>
          <w:tab w:val="right" w:leader="dot" w:pos="9061"/>
        </w:tabs>
        <w:rPr>
          <w:rFonts w:asciiTheme="minorHAnsi" w:hAnsiTheme="minorHAnsi"/>
          <w:noProof/>
          <w:sz w:val="22"/>
          <w:lang w:eastAsia="en-US"/>
        </w:rPr>
      </w:pPr>
      <w:hyperlink w:anchor="_Toc218508627" w:history="1">
        <w:r w:rsidR="00B91670" w:rsidRPr="002577CE">
          <w:rPr>
            <w:rStyle w:val="Hyperlink"/>
            <w:noProof/>
          </w:rPr>
          <w:t>Bảng 4.3. Dữ liệu thử nghiệm bảng Lessons</w:t>
        </w:r>
        <w:r w:rsidR="00B91670">
          <w:rPr>
            <w:noProof/>
            <w:webHidden/>
          </w:rPr>
          <w:tab/>
        </w:r>
        <w:r w:rsidR="00B91670">
          <w:rPr>
            <w:noProof/>
            <w:webHidden/>
          </w:rPr>
          <w:fldChar w:fldCharType="begin"/>
        </w:r>
        <w:r w:rsidR="00B91670">
          <w:rPr>
            <w:noProof/>
            <w:webHidden/>
          </w:rPr>
          <w:instrText xml:space="preserve"> PAGEREF _Toc218508627 \h </w:instrText>
        </w:r>
        <w:r w:rsidR="00B91670">
          <w:rPr>
            <w:noProof/>
            <w:webHidden/>
          </w:rPr>
        </w:r>
        <w:r w:rsidR="00B91670">
          <w:rPr>
            <w:noProof/>
            <w:webHidden/>
          </w:rPr>
          <w:fldChar w:fldCharType="separate"/>
        </w:r>
        <w:r w:rsidR="00AE3358">
          <w:rPr>
            <w:rFonts w:hint="eastAsia"/>
            <w:noProof/>
            <w:webHidden/>
          </w:rPr>
          <w:t>100</w:t>
        </w:r>
        <w:r w:rsidR="00B91670">
          <w:rPr>
            <w:noProof/>
            <w:webHidden/>
          </w:rPr>
          <w:fldChar w:fldCharType="end"/>
        </w:r>
      </w:hyperlink>
    </w:p>
    <w:p w14:paraId="22135D0C" w14:textId="2E271E2C" w:rsidR="00B91670" w:rsidRDefault="00373704">
      <w:pPr>
        <w:pStyle w:val="TOC1"/>
        <w:tabs>
          <w:tab w:val="right" w:leader="dot" w:pos="9061"/>
        </w:tabs>
        <w:rPr>
          <w:rFonts w:asciiTheme="minorHAnsi" w:hAnsiTheme="minorHAnsi"/>
          <w:noProof/>
          <w:sz w:val="22"/>
          <w:lang w:eastAsia="en-US"/>
        </w:rPr>
      </w:pPr>
      <w:hyperlink w:anchor="_Toc218508628" w:history="1">
        <w:r w:rsidR="00B91670" w:rsidRPr="002577CE">
          <w:rPr>
            <w:rStyle w:val="Hyperlink"/>
            <w:noProof/>
          </w:rPr>
          <w:t>Bảng 4.4. Dữ liệu thử nghiệm bảng Items</w:t>
        </w:r>
        <w:r w:rsidR="00B91670">
          <w:rPr>
            <w:noProof/>
            <w:webHidden/>
          </w:rPr>
          <w:tab/>
        </w:r>
        <w:r w:rsidR="00B91670">
          <w:rPr>
            <w:noProof/>
            <w:webHidden/>
          </w:rPr>
          <w:fldChar w:fldCharType="begin"/>
        </w:r>
        <w:r w:rsidR="00B91670">
          <w:rPr>
            <w:noProof/>
            <w:webHidden/>
          </w:rPr>
          <w:instrText xml:space="preserve"> PAGEREF _Toc218508628 \h </w:instrText>
        </w:r>
        <w:r w:rsidR="00B91670">
          <w:rPr>
            <w:noProof/>
            <w:webHidden/>
          </w:rPr>
        </w:r>
        <w:r w:rsidR="00B91670">
          <w:rPr>
            <w:noProof/>
            <w:webHidden/>
          </w:rPr>
          <w:fldChar w:fldCharType="separate"/>
        </w:r>
        <w:r w:rsidR="00AE3358">
          <w:rPr>
            <w:rFonts w:hint="eastAsia"/>
            <w:noProof/>
            <w:webHidden/>
          </w:rPr>
          <w:t>101</w:t>
        </w:r>
        <w:r w:rsidR="00B91670">
          <w:rPr>
            <w:noProof/>
            <w:webHidden/>
          </w:rPr>
          <w:fldChar w:fldCharType="end"/>
        </w:r>
      </w:hyperlink>
    </w:p>
    <w:p w14:paraId="5BE5678E" w14:textId="4F3900DD" w:rsidR="00B91670" w:rsidRDefault="00373704">
      <w:pPr>
        <w:pStyle w:val="TOC1"/>
        <w:tabs>
          <w:tab w:val="right" w:leader="dot" w:pos="9061"/>
        </w:tabs>
        <w:rPr>
          <w:rFonts w:asciiTheme="minorHAnsi" w:hAnsiTheme="minorHAnsi"/>
          <w:noProof/>
          <w:sz w:val="22"/>
          <w:lang w:eastAsia="en-US"/>
        </w:rPr>
      </w:pPr>
      <w:hyperlink w:anchor="_Toc218508629" w:history="1">
        <w:r w:rsidR="00B91670" w:rsidRPr="002577CE">
          <w:rPr>
            <w:rStyle w:val="Hyperlink"/>
            <w:noProof/>
          </w:rPr>
          <w:t>Bảng 4.5. Dữ liệu thử nghiệm bảng SubItem</w:t>
        </w:r>
        <w:r w:rsidR="00B91670">
          <w:rPr>
            <w:noProof/>
            <w:webHidden/>
          </w:rPr>
          <w:tab/>
        </w:r>
        <w:r w:rsidR="00B91670">
          <w:rPr>
            <w:noProof/>
            <w:webHidden/>
          </w:rPr>
          <w:fldChar w:fldCharType="begin"/>
        </w:r>
        <w:r w:rsidR="00B91670">
          <w:rPr>
            <w:noProof/>
            <w:webHidden/>
          </w:rPr>
          <w:instrText xml:space="preserve"> PAGEREF _Toc218508629 \h </w:instrText>
        </w:r>
        <w:r w:rsidR="00B91670">
          <w:rPr>
            <w:noProof/>
            <w:webHidden/>
          </w:rPr>
        </w:r>
        <w:r w:rsidR="00B91670">
          <w:rPr>
            <w:noProof/>
            <w:webHidden/>
          </w:rPr>
          <w:fldChar w:fldCharType="separate"/>
        </w:r>
        <w:r w:rsidR="00AE3358">
          <w:rPr>
            <w:rFonts w:hint="eastAsia"/>
            <w:noProof/>
            <w:webHidden/>
          </w:rPr>
          <w:t>102</w:t>
        </w:r>
        <w:r w:rsidR="00B91670">
          <w:rPr>
            <w:noProof/>
            <w:webHidden/>
          </w:rPr>
          <w:fldChar w:fldCharType="end"/>
        </w:r>
      </w:hyperlink>
    </w:p>
    <w:p w14:paraId="0AC29665" w14:textId="18FC16C7" w:rsidR="00B91670" w:rsidRDefault="00373704">
      <w:pPr>
        <w:pStyle w:val="TOC1"/>
        <w:tabs>
          <w:tab w:val="right" w:leader="dot" w:pos="9061"/>
        </w:tabs>
        <w:rPr>
          <w:rFonts w:asciiTheme="minorHAnsi" w:hAnsiTheme="minorHAnsi"/>
          <w:noProof/>
          <w:sz w:val="22"/>
          <w:lang w:eastAsia="en-US"/>
        </w:rPr>
      </w:pPr>
      <w:hyperlink w:anchor="_Toc218508630" w:history="1">
        <w:r w:rsidR="00B91670" w:rsidRPr="002577CE">
          <w:rPr>
            <w:rStyle w:val="Hyperlink"/>
            <w:noProof/>
          </w:rPr>
          <w:t>Bảng 4.6. Dữ liệu thử nghiệm bảng Questions</w:t>
        </w:r>
        <w:r w:rsidR="00B91670">
          <w:rPr>
            <w:noProof/>
            <w:webHidden/>
          </w:rPr>
          <w:tab/>
        </w:r>
        <w:r w:rsidR="00B91670">
          <w:rPr>
            <w:noProof/>
            <w:webHidden/>
          </w:rPr>
          <w:fldChar w:fldCharType="begin"/>
        </w:r>
        <w:r w:rsidR="00B91670">
          <w:rPr>
            <w:noProof/>
            <w:webHidden/>
          </w:rPr>
          <w:instrText xml:space="preserve"> PAGEREF _Toc218508630 \h </w:instrText>
        </w:r>
        <w:r w:rsidR="00B91670">
          <w:rPr>
            <w:noProof/>
            <w:webHidden/>
          </w:rPr>
        </w:r>
        <w:r w:rsidR="00B91670">
          <w:rPr>
            <w:noProof/>
            <w:webHidden/>
          </w:rPr>
          <w:fldChar w:fldCharType="separate"/>
        </w:r>
        <w:r w:rsidR="00AE3358">
          <w:rPr>
            <w:rFonts w:hint="eastAsia"/>
            <w:noProof/>
            <w:webHidden/>
          </w:rPr>
          <w:t>102</w:t>
        </w:r>
        <w:r w:rsidR="00B91670">
          <w:rPr>
            <w:noProof/>
            <w:webHidden/>
          </w:rPr>
          <w:fldChar w:fldCharType="end"/>
        </w:r>
      </w:hyperlink>
    </w:p>
    <w:p w14:paraId="66105211" w14:textId="712F0413" w:rsidR="00B91670" w:rsidRDefault="00373704">
      <w:pPr>
        <w:pStyle w:val="TOC1"/>
        <w:tabs>
          <w:tab w:val="right" w:leader="dot" w:pos="9061"/>
        </w:tabs>
        <w:rPr>
          <w:rFonts w:asciiTheme="minorHAnsi" w:hAnsiTheme="minorHAnsi"/>
          <w:noProof/>
          <w:sz w:val="22"/>
          <w:lang w:eastAsia="en-US"/>
        </w:rPr>
      </w:pPr>
      <w:hyperlink w:anchor="_Toc218508631" w:history="1">
        <w:r w:rsidR="00B91670" w:rsidRPr="002577CE">
          <w:rPr>
            <w:rStyle w:val="Hyperlink"/>
            <w:noProof/>
          </w:rPr>
          <w:t>Bảng 4.7. Dữ liệu thử nghiệm bảng options</w:t>
        </w:r>
        <w:r w:rsidR="00B91670">
          <w:rPr>
            <w:noProof/>
            <w:webHidden/>
          </w:rPr>
          <w:tab/>
        </w:r>
        <w:r w:rsidR="00B91670">
          <w:rPr>
            <w:noProof/>
            <w:webHidden/>
          </w:rPr>
          <w:fldChar w:fldCharType="begin"/>
        </w:r>
        <w:r w:rsidR="00B91670">
          <w:rPr>
            <w:noProof/>
            <w:webHidden/>
          </w:rPr>
          <w:instrText xml:space="preserve"> PAGEREF _Toc218508631 \h </w:instrText>
        </w:r>
        <w:r w:rsidR="00B91670">
          <w:rPr>
            <w:noProof/>
            <w:webHidden/>
          </w:rPr>
        </w:r>
        <w:r w:rsidR="00B91670">
          <w:rPr>
            <w:noProof/>
            <w:webHidden/>
          </w:rPr>
          <w:fldChar w:fldCharType="separate"/>
        </w:r>
        <w:r w:rsidR="00AE3358">
          <w:rPr>
            <w:rFonts w:hint="eastAsia"/>
            <w:noProof/>
            <w:webHidden/>
          </w:rPr>
          <w:t>103</w:t>
        </w:r>
        <w:r w:rsidR="00B91670">
          <w:rPr>
            <w:noProof/>
            <w:webHidden/>
          </w:rPr>
          <w:fldChar w:fldCharType="end"/>
        </w:r>
      </w:hyperlink>
    </w:p>
    <w:p w14:paraId="1B294AEB" w14:textId="59B8D8A0" w:rsidR="00B91670" w:rsidRDefault="00373704">
      <w:pPr>
        <w:pStyle w:val="TOC1"/>
        <w:tabs>
          <w:tab w:val="right" w:leader="dot" w:pos="9061"/>
        </w:tabs>
        <w:rPr>
          <w:rFonts w:asciiTheme="minorHAnsi" w:hAnsiTheme="minorHAnsi"/>
          <w:noProof/>
          <w:sz w:val="22"/>
          <w:lang w:eastAsia="en-US"/>
        </w:rPr>
      </w:pPr>
      <w:hyperlink w:anchor="_Toc218508632" w:history="1">
        <w:r w:rsidR="00B91670" w:rsidRPr="002577CE">
          <w:rPr>
            <w:rStyle w:val="Hyperlink"/>
            <w:noProof/>
          </w:rPr>
          <w:t>Bảng 4.8. Dữ liệu thử nghiệm bảng results</w:t>
        </w:r>
        <w:r w:rsidR="00B91670">
          <w:rPr>
            <w:noProof/>
            <w:webHidden/>
          </w:rPr>
          <w:tab/>
        </w:r>
        <w:r w:rsidR="00B91670">
          <w:rPr>
            <w:noProof/>
            <w:webHidden/>
          </w:rPr>
          <w:fldChar w:fldCharType="begin"/>
        </w:r>
        <w:r w:rsidR="00B91670">
          <w:rPr>
            <w:noProof/>
            <w:webHidden/>
          </w:rPr>
          <w:instrText xml:space="preserve"> PAGEREF _Toc218508632 \h </w:instrText>
        </w:r>
        <w:r w:rsidR="00B91670">
          <w:rPr>
            <w:noProof/>
            <w:webHidden/>
          </w:rPr>
        </w:r>
        <w:r w:rsidR="00B91670">
          <w:rPr>
            <w:noProof/>
            <w:webHidden/>
          </w:rPr>
          <w:fldChar w:fldCharType="separate"/>
        </w:r>
        <w:r w:rsidR="00AE3358">
          <w:rPr>
            <w:rFonts w:hint="eastAsia"/>
            <w:noProof/>
            <w:webHidden/>
          </w:rPr>
          <w:t>103</w:t>
        </w:r>
        <w:r w:rsidR="00B91670">
          <w:rPr>
            <w:noProof/>
            <w:webHidden/>
          </w:rPr>
          <w:fldChar w:fldCharType="end"/>
        </w:r>
      </w:hyperlink>
    </w:p>
    <w:p w14:paraId="5A10BB94" w14:textId="7E104848" w:rsidR="00FB2683" w:rsidRPr="005D4A37" w:rsidRDefault="00FB2683" w:rsidP="005D4A37">
      <w:pPr>
        <w:pStyle w:val="TOC1"/>
        <w:tabs>
          <w:tab w:val="right" w:leader="dot" w:pos="9061"/>
        </w:tabs>
        <w:rPr>
          <w:rFonts w:asciiTheme="minorHAnsi" w:hAnsiTheme="minorHAnsi"/>
          <w:noProof/>
          <w:kern w:val="2"/>
          <w:sz w:val="24"/>
          <w:szCs w:val="24"/>
          <w14:ligatures w14:val="standardContextual"/>
        </w:rPr>
      </w:pPr>
      <w:r>
        <w:fldChar w:fldCharType="end"/>
      </w:r>
    </w:p>
    <w:p w14:paraId="7D5EA2B0" w14:textId="77777777" w:rsidR="00FB2683" w:rsidRDefault="00FB2683">
      <w:pPr>
        <w:rPr>
          <w:rFonts w:ascii="Times New Roman" w:eastAsia="Times New Roman" w:hAnsi="Times New Roman" w:cs="Times New Roman"/>
          <w:b/>
          <w:sz w:val="28"/>
          <w:szCs w:val="24"/>
          <w:lang w:eastAsia="en-US"/>
        </w:rPr>
      </w:pPr>
      <w:r>
        <w:br w:type="page"/>
      </w:r>
    </w:p>
    <w:p w14:paraId="5C14578B" w14:textId="2D24F1D7" w:rsidR="000923B0" w:rsidRPr="00DD5DA8" w:rsidRDefault="000923B0" w:rsidP="00DD5DA8">
      <w:pPr>
        <w:pStyle w:val="TieuDe"/>
      </w:pPr>
      <w:bookmarkStart w:id="15" w:name="_Toc218508528"/>
      <w:r w:rsidRPr="00DD5DA8">
        <w:lastRenderedPageBreak/>
        <w:t>TÓM TẮT ĐỒ ÁN CƠ SỞ NGÀNH</w:t>
      </w:r>
      <w:bookmarkEnd w:id="15"/>
    </w:p>
    <w:p w14:paraId="54CCEA66" w14:textId="0B202040" w:rsidR="00AF4354" w:rsidRDefault="00AF4354" w:rsidP="00DD5DA8">
      <w:pPr>
        <w:pStyle w:val="NoiDung"/>
      </w:pPr>
      <w:r w:rsidRPr="00AF4354">
        <w:rPr>
          <w:rFonts w:hint="cs"/>
        </w:rPr>
        <w:t>Đ</w:t>
      </w:r>
      <w:r w:rsidRPr="00AF4354">
        <w:t>ề t</w:t>
      </w:r>
      <w:r w:rsidRPr="00AF4354">
        <w:rPr>
          <w:rFonts w:hint="eastAsia"/>
        </w:rPr>
        <w:t>à</w:t>
      </w:r>
      <w:r w:rsidRPr="00AF4354">
        <w:t xml:space="preserve">i </w:t>
      </w:r>
      <w:r w:rsidRPr="00AF4354">
        <w:rPr>
          <w:rFonts w:hint="eastAsia"/>
        </w:rPr>
        <w:t>“</w:t>
      </w:r>
      <w:r w:rsidRPr="00AF4354">
        <w:t>Ph</w:t>
      </w:r>
      <w:r w:rsidRPr="00AF4354">
        <w:rPr>
          <w:rFonts w:hint="eastAsia"/>
        </w:rPr>
        <w:t>á</w:t>
      </w:r>
      <w:r w:rsidRPr="00AF4354">
        <w:t>t triển hệ thống học v</w:t>
      </w:r>
      <w:r w:rsidRPr="00AF4354">
        <w:rPr>
          <w:rFonts w:hint="eastAsia"/>
        </w:rPr>
        <w:t>à</w:t>
      </w:r>
      <w:r w:rsidRPr="00AF4354">
        <w:t xml:space="preserve"> </w:t>
      </w:r>
      <w:r w:rsidRPr="00AF4354">
        <w:rPr>
          <w:rFonts w:hint="eastAsia"/>
        </w:rPr>
        <w:t>ô</w:t>
      </w:r>
      <w:r w:rsidRPr="00AF4354">
        <w:t>n luyện kiến thức lịch sử cho học sinh THPT</w:t>
      </w:r>
      <w:r w:rsidRPr="00AF4354">
        <w:rPr>
          <w:rFonts w:hint="eastAsia"/>
        </w:rPr>
        <w:t>”</w:t>
      </w:r>
      <w:r w:rsidRPr="00AF4354">
        <w:t xml:space="preserve"> </w:t>
      </w:r>
      <w:r w:rsidRPr="00AF4354">
        <w:rPr>
          <w:rFonts w:hint="cs"/>
        </w:rPr>
        <w:t>đư</w:t>
      </w:r>
      <w:r w:rsidRPr="00AF4354">
        <w:t>ợc thực hiện nhằm giải quyết thực trạng học sinh trung học phổ th</w:t>
      </w:r>
      <w:r w:rsidRPr="00AF4354">
        <w:rPr>
          <w:rFonts w:hint="eastAsia"/>
        </w:rPr>
        <w:t>ô</w:t>
      </w:r>
      <w:r w:rsidRPr="00AF4354">
        <w:t>ng gặp kh</w:t>
      </w:r>
      <w:r w:rsidRPr="00AF4354">
        <w:rPr>
          <w:rFonts w:hint="eastAsia"/>
        </w:rPr>
        <w:t>ó</w:t>
      </w:r>
      <w:r w:rsidRPr="00AF4354">
        <w:t xml:space="preserve"> kh</w:t>
      </w:r>
      <w:r w:rsidRPr="00AF4354">
        <w:rPr>
          <w:rFonts w:hint="cs"/>
        </w:rPr>
        <w:t>ă</w:t>
      </w:r>
      <w:r w:rsidRPr="00AF4354">
        <w:t xml:space="preserve">n trong việc ghi nhớ kiến thức </w:t>
      </w:r>
      <w:r w:rsidR="00657D63">
        <w:t>l</w:t>
      </w:r>
      <w:r w:rsidRPr="00AF4354">
        <w:t>ịch sử do dung l</w:t>
      </w:r>
      <w:r w:rsidRPr="00AF4354">
        <w:rPr>
          <w:rFonts w:hint="cs"/>
        </w:rPr>
        <w:t>ư</w:t>
      </w:r>
      <w:r w:rsidRPr="00AF4354">
        <w:t>ợng nội dung lớn, nhiều mốc thời gian v</w:t>
      </w:r>
      <w:r w:rsidRPr="00AF4354">
        <w:rPr>
          <w:rFonts w:hint="eastAsia"/>
        </w:rPr>
        <w:t>à</w:t>
      </w:r>
      <w:r w:rsidRPr="00AF4354">
        <w:t xml:space="preserve"> sự kiện, </w:t>
      </w:r>
      <w:r w:rsidRPr="00AF4354">
        <w:rPr>
          <w:rFonts w:hint="cs"/>
        </w:rPr>
        <w:t>đ</w:t>
      </w:r>
      <w:r w:rsidRPr="00AF4354">
        <w:t>ồng thời thiếu c</w:t>
      </w:r>
      <w:r w:rsidRPr="00AF4354">
        <w:rPr>
          <w:rFonts w:hint="eastAsia"/>
        </w:rPr>
        <w:t>ô</w:t>
      </w:r>
      <w:r w:rsidRPr="00AF4354">
        <w:t xml:space="preserve">ng cụ trực tuyến hỗ trợ </w:t>
      </w:r>
      <w:r w:rsidRPr="00AF4354">
        <w:rPr>
          <w:rFonts w:hint="eastAsia"/>
        </w:rPr>
        <w:t>ô</w:t>
      </w:r>
      <w:r w:rsidRPr="00AF4354">
        <w:t xml:space="preserve">n luyện, tự </w:t>
      </w:r>
      <w:r w:rsidRPr="00AF4354">
        <w:rPr>
          <w:rFonts w:hint="cs"/>
        </w:rPr>
        <w:t>đ</w:t>
      </w:r>
      <w:r w:rsidRPr="00AF4354">
        <w:rPr>
          <w:rFonts w:hint="eastAsia"/>
        </w:rPr>
        <w:t>á</w:t>
      </w:r>
      <w:r w:rsidRPr="00AF4354">
        <w:t>nh gi</w:t>
      </w:r>
      <w:r w:rsidRPr="00AF4354">
        <w:rPr>
          <w:rFonts w:hint="eastAsia"/>
        </w:rPr>
        <w:t>á</w:t>
      </w:r>
      <w:r w:rsidRPr="00AF4354">
        <w:t xml:space="preserve"> v</w:t>
      </w:r>
      <w:r w:rsidRPr="00AF4354">
        <w:rPr>
          <w:rFonts w:hint="eastAsia"/>
        </w:rPr>
        <w:t>à</w:t>
      </w:r>
      <w:r w:rsidRPr="00AF4354">
        <w:t xml:space="preserve"> theo d</w:t>
      </w:r>
      <w:r w:rsidRPr="00AF4354">
        <w:rPr>
          <w:rFonts w:hint="eastAsia"/>
        </w:rPr>
        <w:t>õ</w:t>
      </w:r>
      <w:r w:rsidRPr="00AF4354">
        <w:t xml:space="preserve">i tiến </w:t>
      </w:r>
      <w:r w:rsidRPr="00AF4354">
        <w:rPr>
          <w:rFonts w:hint="cs"/>
        </w:rPr>
        <w:t>đ</w:t>
      </w:r>
      <w:r w:rsidRPr="00AF4354">
        <w:t>ộ học tập. B</w:t>
      </w:r>
      <w:r w:rsidRPr="00AF4354">
        <w:rPr>
          <w:rFonts w:hint="eastAsia"/>
        </w:rPr>
        <w:t>ê</w:t>
      </w:r>
      <w:r w:rsidRPr="00AF4354">
        <w:t>n cạnh h</w:t>
      </w:r>
      <w:r w:rsidRPr="00AF4354">
        <w:rPr>
          <w:rFonts w:hint="eastAsia"/>
        </w:rPr>
        <w:t>ì</w:t>
      </w:r>
      <w:r w:rsidRPr="00AF4354">
        <w:t>nh thức học truyền thống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o khoa, một số nền tảng học tập hiện nay vẫn c</w:t>
      </w:r>
      <w:r w:rsidRPr="00AF4354">
        <w:rPr>
          <w:rFonts w:hint="eastAsia"/>
        </w:rPr>
        <w:t>ò</w:t>
      </w:r>
      <w:r w:rsidRPr="00AF4354">
        <w:t>n hạn chế ở việc li</w:t>
      </w:r>
      <w:r w:rsidRPr="00AF4354">
        <w:rPr>
          <w:rFonts w:hint="eastAsia"/>
        </w:rPr>
        <w:t>ê</w:t>
      </w:r>
      <w:r w:rsidRPr="00AF4354">
        <w:t>n kết nội dung b</w:t>
      </w:r>
      <w:r w:rsidRPr="00AF4354">
        <w:rPr>
          <w:rFonts w:hint="eastAsia"/>
        </w:rPr>
        <w:t>à</w:t>
      </w:r>
      <w:r w:rsidRPr="00AF4354">
        <w:t>i học với hệ thống trắc nghiệm theo từng b</w:t>
      </w:r>
      <w:r w:rsidRPr="00AF4354">
        <w:rPr>
          <w:rFonts w:hint="eastAsia"/>
        </w:rPr>
        <w:t>à</w:t>
      </w:r>
      <w:r w:rsidRPr="00AF4354">
        <w:t xml:space="preserve">i/chủ </w:t>
      </w:r>
      <w:r w:rsidRPr="00AF4354">
        <w:rPr>
          <w:rFonts w:hint="cs"/>
        </w:rPr>
        <w:t>đ</w:t>
      </w:r>
      <w:r w:rsidRPr="00AF4354">
        <w:t>ề v</w:t>
      </w:r>
      <w:r w:rsidRPr="00AF4354">
        <w:rPr>
          <w:rFonts w:hint="eastAsia"/>
        </w:rPr>
        <w:t>à</w:t>
      </w:r>
      <w:r w:rsidRPr="00AF4354">
        <w:t xml:space="preserve"> ch</w:t>
      </w:r>
      <w:r w:rsidRPr="00AF4354">
        <w:rPr>
          <w:rFonts w:hint="cs"/>
        </w:rPr>
        <w:t>ư</w:t>
      </w:r>
      <w:r w:rsidRPr="00AF4354">
        <w:t>a hỗ trợ thống k</w:t>
      </w:r>
      <w:r w:rsidRPr="00AF4354">
        <w:rPr>
          <w:rFonts w:hint="eastAsia"/>
        </w:rPr>
        <w:t>ê</w:t>
      </w:r>
      <w:r w:rsidRPr="00AF4354">
        <w:t xml:space="preserve"> kết quả học tập mang t</w:t>
      </w:r>
      <w:r w:rsidRPr="00AF4354">
        <w:rPr>
          <w:rFonts w:hint="eastAsia"/>
        </w:rPr>
        <w:t>í</w:t>
      </w:r>
      <w:r w:rsidRPr="00AF4354">
        <w:t>nh c</w:t>
      </w:r>
      <w:r w:rsidRPr="00AF4354">
        <w:rPr>
          <w:rFonts w:hint="eastAsia"/>
        </w:rPr>
        <w:t>á</w:t>
      </w:r>
      <w:r w:rsidRPr="00AF4354">
        <w:t xml:space="preserve"> nh</w:t>
      </w:r>
      <w:r w:rsidRPr="00AF4354">
        <w:rPr>
          <w:rFonts w:hint="eastAsia"/>
        </w:rPr>
        <w:t>â</w:t>
      </w:r>
      <w:r w:rsidRPr="00AF4354">
        <w:t>n h</w:t>
      </w:r>
      <w:r w:rsidRPr="00AF4354">
        <w:rPr>
          <w:rFonts w:hint="eastAsia"/>
        </w:rPr>
        <w:t>ó</w:t>
      </w:r>
      <w:r w:rsidRPr="00AF4354">
        <w:t xml:space="preserve">a. Do </w:t>
      </w:r>
      <w:r w:rsidRPr="00AF4354">
        <w:rPr>
          <w:rFonts w:hint="cs"/>
        </w:rPr>
        <w:t>đ</w:t>
      </w:r>
      <w:r w:rsidRPr="00AF4354">
        <w:rPr>
          <w:rFonts w:hint="eastAsia"/>
        </w:rPr>
        <w:t>ó</w:t>
      </w:r>
      <w:r w:rsidRPr="00AF4354">
        <w:t>, việc x</w:t>
      </w:r>
      <w:r w:rsidRPr="00AF4354">
        <w:rPr>
          <w:rFonts w:hint="eastAsia"/>
        </w:rPr>
        <w:t>â</w:t>
      </w:r>
      <w:r w:rsidRPr="00AF4354">
        <w:t>y dựng một hệ thống học tập trực tuyến t</w:t>
      </w:r>
      <w:r w:rsidRPr="00AF4354">
        <w:rPr>
          <w:rFonts w:hint="eastAsia"/>
        </w:rPr>
        <w:t>í</w:t>
      </w:r>
      <w:r w:rsidRPr="00AF4354">
        <w:t>ch hợp học b</w:t>
      </w:r>
      <w:r w:rsidRPr="00AF4354">
        <w:rPr>
          <w:rFonts w:hint="eastAsia"/>
        </w:rPr>
        <w:t>à</w:t>
      </w:r>
      <w:r w:rsidRPr="00AF4354">
        <w:t xml:space="preserve">i </w:t>
      </w:r>
      <w:r w:rsidRPr="00AF4354">
        <w:rPr>
          <w:rFonts w:hint="eastAsia"/>
        </w:rPr>
        <w:t>–</w:t>
      </w:r>
      <w:r w:rsidRPr="00AF4354">
        <w:t xml:space="preserve"> luyện tập </w:t>
      </w:r>
      <w:r w:rsidRPr="00AF4354">
        <w:rPr>
          <w:rFonts w:hint="eastAsia"/>
        </w:rPr>
        <w:t>–</w:t>
      </w:r>
      <w:r w:rsidRPr="00AF4354">
        <w:t xml:space="preserve"> thống k</w:t>
      </w:r>
      <w:r w:rsidRPr="00AF4354">
        <w:rPr>
          <w:rFonts w:hint="eastAsia"/>
        </w:rPr>
        <w:t>ê</w:t>
      </w:r>
      <w:r w:rsidRPr="00AF4354">
        <w:t xml:space="preserve"> l</w:t>
      </w:r>
      <w:r w:rsidRPr="00AF4354">
        <w:rPr>
          <w:rFonts w:hint="eastAsia"/>
        </w:rPr>
        <w:t>à</w:t>
      </w:r>
      <w:r w:rsidRPr="00AF4354">
        <w:t xml:space="preserve"> cần thiết nhằm n</w:t>
      </w:r>
      <w:r w:rsidRPr="00AF4354">
        <w:rPr>
          <w:rFonts w:hint="eastAsia"/>
        </w:rPr>
        <w:t>â</w:t>
      </w:r>
      <w:r w:rsidRPr="00AF4354">
        <w:t>ng cao hiệu quả tự học của học sinh. Trong qu</w:t>
      </w:r>
      <w:r w:rsidRPr="00AF4354">
        <w:rPr>
          <w:rFonts w:hint="eastAsia"/>
        </w:rPr>
        <w:t>á</w:t>
      </w:r>
      <w:r w:rsidRPr="00AF4354">
        <w:t xml:space="preserve"> tr</w:t>
      </w:r>
      <w:r w:rsidRPr="00AF4354">
        <w:rPr>
          <w:rFonts w:hint="eastAsia"/>
        </w:rPr>
        <w:t>ì</w:t>
      </w:r>
      <w:r w:rsidRPr="00AF4354">
        <w:t xml:space="preserve">nh thực hiện, </w:t>
      </w:r>
      <w:r w:rsidRPr="00AF4354">
        <w:rPr>
          <w:rFonts w:hint="cs"/>
        </w:rPr>
        <w:t>đ</w:t>
      </w:r>
      <w:r w:rsidRPr="00AF4354">
        <w:t>ề t</w:t>
      </w:r>
      <w:r w:rsidRPr="00AF4354">
        <w:rPr>
          <w:rFonts w:hint="eastAsia"/>
        </w:rPr>
        <w:t>à</w:t>
      </w:r>
      <w:r w:rsidRPr="00AF4354">
        <w:t>i khảo s</w:t>
      </w:r>
      <w:r w:rsidRPr="00AF4354">
        <w:rPr>
          <w:rFonts w:hint="eastAsia"/>
        </w:rPr>
        <w:t>á</w:t>
      </w:r>
      <w:r w:rsidRPr="00AF4354">
        <w:t>t nội dung v</w:t>
      </w:r>
      <w:r w:rsidRPr="00AF4354">
        <w:rPr>
          <w:rFonts w:hint="eastAsia"/>
        </w:rPr>
        <w:t>à</w:t>
      </w:r>
      <w:r w:rsidRPr="00AF4354">
        <w:t xml:space="preserve"> c</w:t>
      </w:r>
      <w:r w:rsidRPr="00AF4354">
        <w:rPr>
          <w:rFonts w:hint="eastAsia"/>
        </w:rPr>
        <w:t>á</w:t>
      </w:r>
      <w:r w:rsidRPr="00AF4354">
        <w:t>ch tổ chức học liệu dựa tr</w:t>
      </w:r>
      <w:r w:rsidRPr="00AF4354">
        <w:rPr>
          <w:rFonts w:hint="eastAsia"/>
        </w:rPr>
        <w:t>ê</w:t>
      </w:r>
      <w:r w:rsidRPr="00AF4354">
        <w:t>n s</w:t>
      </w:r>
      <w:r w:rsidRPr="00AF4354">
        <w:rPr>
          <w:rFonts w:hint="eastAsia"/>
        </w:rPr>
        <w:t>á</w:t>
      </w:r>
      <w:r w:rsidRPr="00AF4354">
        <w:t>ch gi</w:t>
      </w:r>
      <w:r w:rsidRPr="00AF4354">
        <w:rPr>
          <w:rFonts w:hint="eastAsia"/>
        </w:rPr>
        <w:t>á</w:t>
      </w:r>
      <w:r w:rsidRPr="00AF4354">
        <w:t xml:space="preserve">o khoa Lịch sử lớp 12 </w:t>
      </w:r>
      <w:r w:rsidRPr="00AF4354">
        <w:rPr>
          <w:rFonts w:hint="eastAsia"/>
        </w:rPr>
        <w:t>–</w:t>
      </w:r>
      <w:r w:rsidRPr="00AF4354">
        <w:t xml:space="preserve"> bộ </w:t>
      </w:r>
      <w:r w:rsidRPr="00AF4354">
        <w:rPr>
          <w:rFonts w:hint="eastAsia"/>
        </w:rPr>
        <w:t>“</w:t>
      </w:r>
      <w:r w:rsidRPr="00AF4354">
        <w:t>Kết nối tri thức với cuộc sống</w:t>
      </w:r>
      <w:r w:rsidRPr="00AF4354">
        <w:rPr>
          <w:rFonts w:hint="eastAsia"/>
        </w:rPr>
        <w:t>”</w:t>
      </w:r>
      <w:r w:rsidRPr="00AF4354">
        <w:t xml:space="preserve">, </w:t>
      </w:r>
      <w:r w:rsidRPr="00AF4354">
        <w:rPr>
          <w:rFonts w:hint="cs"/>
        </w:rPr>
        <w:t>đ</w:t>
      </w:r>
      <w:r w:rsidRPr="00AF4354">
        <w:t>ồng thời tham khảo m</w:t>
      </w:r>
      <w:r w:rsidRPr="00AF4354">
        <w:rPr>
          <w:rFonts w:hint="eastAsia"/>
        </w:rPr>
        <w:t>ô</w:t>
      </w:r>
      <w:r w:rsidRPr="00AF4354">
        <w:t xml:space="preserve"> h</w:t>
      </w:r>
      <w:r w:rsidRPr="00AF4354">
        <w:rPr>
          <w:rFonts w:hint="eastAsia"/>
        </w:rPr>
        <w:t>ì</w:t>
      </w:r>
      <w:r w:rsidRPr="00AF4354">
        <w:t>nh tr</w:t>
      </w:r>
      <w:r w:rsidRPr="00AF4354">
        <w:rPr>
          <w:rFonts w:hint="eastAsia"/>
        </w:rPr>
        <w:t>ì</w:t>
      </w:r>
      <w:r w:rsidRPr="00AF4354">
        <w:t>nh b</w:t>
      </w:r>
      <w:r w:rsidRPr="00AF4354">
        <w:rPr>
          <w:rFonts w:hint="eastAsia"/>
        </w:rPr>
        <w:t>à</w:t>
      </w:r>
      <w:r w:rsidRPr="00AF4354">
        <w:t>y kiến thức v</w:t>
      </w:r>
      <w:r w:rsidRPr="00AF4354">
        <w:rPr>
          <w:rFonts w:hint="eastAsia"/>
        </w:rPr>
        <w:t>à</w:t>
      </w:r>
      <w:r w:rsidRPr="00AF4354">
        <w:t xml:space="preserve"> h</w:t>
      </w:r>
      <w:r w:rsidRPr="00AF4354">
        <w:rPr>
          <w:rFonts w:hint="eastAsia"/>
        </w:rPr>
        <w:t>ì</w:t>
      </w:r>
      <w:r w:rsidRPr="00AF4354">
        <w:t>nh thức trắc nghiệm từ c</w:t>
      </w:r>
      <w:r w:rsidRPr="00AF4354">
        <w:rPr>
          <w:rFonts w:hint="eastAsia"/>
        </w:rPr>
        <w:t>á</w:t>
      </w:r>
      <w:r w:rsidRPr="00AF4354">
        <w:t>c website gi</w:t>
      </w:r>
      <w:r w:rsidRPr="00AF4354">
        <w:rPr>
          <w:rFonts w:hint="eastAsia"/>
        </w:rPr>
        <w:t>á</w:t>
      </w:r>
      <w:r w:rsidRPr="00AF4354">
        <w:t>o dục nh</w:t>
      </w:r>
      <w:r w:rsidRPr="00AF4354">
        <w:rPr>
          <w:rFonts w:hint="cs"/>
        </w:rPr>
        <w:t>ư</w:t>
      </w:r>
      <w:r w:rsidRPr="00AF4354">
        <w:t xml:space="preserve"> VietJack v</w:t>
      </w:r>
      <w:r w:rsidRPr="00AF4354">
        <w:rPr>
          <w:rFonts w:hint="eastAsia"/>
        </w:rPr>
        <w:t>à</w:t>
      </w:r>
      <w:r w:rsidRPr="00AF4354">
        <w:t xml:space="preserve"> Baitaptracnghiem. C</w:t>
      </w:r>
      <w:r w:rsidRPr="00AF4354">
        <w:rPr>
          <w:rFonts w:hint="eastAsia"/>
        </w:rPr>
        <w:t>á</w:t>
      </w:r>
      <w:r w:rsidRPr="00AF4354">
        <w:t>c t</w:t>
      </w:r>
      <w:r w:rsidRPr="00AF4354">
        <w:rPr>
          <w:rFonts w:hint="eastAsia"/>
        </w:rPr>
        <w:t>à</w:t>
      </w:r>
      <w:r w:rsidRPr="00AF4354">
        <w:t xml:space="preserve">i liệu kỹ thuật từ W3Schools </w:t>
      </w:r>
      <w:r w:rsidRPr="00AF4354">
        <w:rPr>
          <w:rFonts w:hint="cs"/>
        </w:rPr>
        <w:t>đư</w:t>
      </w:r>
      <w:r w:rsidRPr="00AF4354">
        <w:t xml:space="preserve">ợc sử dụng </w:t>
      </w:r>
      <w:r w:rsidRPr="00AF4354">
        <w:rPr>
          <w:rFonts w:hint="cs"/>
        </w:rPr>
        <w:t>đ</w:t>
      </w:r>
      <w:r w:rsidRPr="00AF4354">
        <w:t>ể tham chiếu c</w:t>
      </w:r>
      <w:r w:rsidRPr="00AF4354">
        <w:rPr>
          <w:rFonts w:hint="eastAsia"/>
        </w:rPr>
        <w:t>ô</w:t>
      </w:r>
      <w:r w:rsidRPr="00AF4354">
        <w:t>ng nghệ v</w:t>
      </w:r>
      <w:r w:rsidRPr="00AF4354">
        <w:rPr>
          <w:rFonts w:hint="eastAsia"/>
        </w:rPr>
        <w:t>à</w:t>
      </w:r>
      <w:r w:rsidRPr="00AF4354">
        <w:t xml:space="preserve"> ph</w:t>
      </w:r>
      <w:r w:rsidRPr="00AF4354">
        <w:rPr>
          <w:rFonts w:hint="cs"/>
        </w:rPr>
        <w:t>ươ</w:t>
      </w:r>
      <w:r w:rsidRPr="00AF4354">
        <w:t>ng ph</w:t>
      </w:r>
      <w:r w:rsidRPr="00AF4354">
        <w:rPr>
          <w:rFonts w:hint="eastAsia"/>
        </w:rPr>
        <w:t>á</w:t>
      </w:r>
      <w:r w:rsidRPr="00AF4354">
        <w:t>p triển khai ứng dụng web. Tr</w:t>
      </w:r>
      <w:r w:rsidRPr="00AF4354">
        <w:rPr>
          <w:rFonts w:hint="eastAsia"/>
        </w:rPr>
        <w:t>ê</w:t>
      </w:r>
      <w:r w:rsidRPr="00AF4354">
        <w:t>n c</w:t>
      </w:r>
      <w:r w:rsidRPr="00AF4354">
        <w:rPr>
          <w:rFonts w:hint="cs"/>
        </w:rPr>
        <w:t>ơ</w:t>
      </w:r>
      <w:r w:rsidRPr="00AF4354">
        <w:t xml:space="preserve"> sở kết quả khảo s</w:t>
      </w:r>
      <w:r w:rsidRPr="00AF4354">
        <w:rPr>
          <w:rFonts w:hint="eastAsia"/>
        </w:rPr>
        <w:t>á</w:t>
      </w:r>
      <w:r w:rsidRPr="00AF4354">
        <w:t xml:space="preserve">t, </w:t>
      </w:r>
      <w:r w:rsidRPr="00AF4354">
        <w:rPr>
          <w:rFonts w:hint="cs"/>
        </w:rPr>
        <w:t>đ</w:t>
      </w:r>
      <w:r w:rsidRPr="00AF4354">
        <w:t>ề t</w:t>
      </w:r>
      <w:r w:rsidRPr="00AF4354">
        <w:rPr>
          <w:rFonts w:hint="eastAsia"/>
        </w:rPr>
        <w:t>à</w:t>
      </w:r>
      <w:r w:rsidRPr="00AF4354">
        <w:t>i tiến h</w:t>
      </w:r>
      <w:r w:rsidRPr="00AF4354">
        <w:rPr>
          <w:rFonts w:hint="eastAsia"/>
        </w:rPr>
        <w:t>à</w:t>
      </w:r>
      <w:r w:rsidRPr="00AF4354">
        <w:t>nh ph</w:t>
      </w:r>
      <w:r w:rsidRPr="00AF4354">
        <w:rPr>
          <w:rFonts w:hint="eastAsia"/>
        </w:rPr>
        <w:t>â</w:t>
      </w:r>
      <w:r w:rsidRPr="00AF4354">
        <w:t>n t</w:t>
      </w:r>
      <w:r w:rsidRPr="00AF4354">
        <w:rPr>
          <w:rFonts w:hint="eastAsia"/>
        </w:rPr>
        <w:t>í</w:t>
      </w:r>
      <w:r w:rsidRPr="00AF4354">
        <w:t>ch y</w:t>
      </w:r>
      <w:r w:rsidRPr="00AF4354">
        <w:rPr>
          <w:rFonts w:hint="eastAsia"/>
        </w:rPr>
        <w:t>ê</w:t>
      </w:r>
      <w:r w:rsidRPr="00AF4354">
        <w:t>u cầu v</w:t>
      </w:r>
      <w:r w:rsidRPr="00AF4354">
        <w:rPr>
          <w:rFonts w:hint="eastAsia"/>
        </w:rPr>
        <w:t>à</w:t>
      </w:r>
      <w:r w:rsidRPr="00AF4354">
        <w:t xml:space="preserve"> thiết kế hệ thống theo kiến tr</w:t>
      </w:r>
      <w:r w:rsidRPr="00AF4354">
        <w:rPr>
          <w:rFonts w:hint="eastAsia"/>
        </w:rPr>
        <w:t>ú</w:t>
      </w:r>
      <w:r w:rsidRPr="00AF4354">
        <w:t xml:space="preserve">c ba tầng (giao diện </w:t>
      </w:r>
      <w:r w:rsidRPr="00AF4354">
        <w:rPr>
          <w:rFonts w:hint="eastAsia"/>
        </w:rPr>
        <w:t>–</w:t>
      </w:r>
      <w:r w:rsidRPr="00AF4354">
        <w:t xml:space="preserve"> xử l</w:t>
      </w:r>
      <w:r w:rsidRPr="00AF4354">
        <w:rPr>
          <w:rFonts w:hint="eastAsia"/>
        </w:rPr>
        <w:t>ý</w:t>
      </w:r>
      <w:r w:rsidRPr="00AF4354">
        <w:t xml:space="preserve"> nghiệp vụ </w:t>
      </w:r>
      <w:r w:rsidRPr="00AF4354">
        <w:rPr>
          <w:rFonts w:hint="eastAsia"/>
        </w:rPr>
        <w:t>–</w:t>
      </w:r>
      <w:r w:rsidRPr="00AF4354">
        <w:t xml:space="preserve"> dữ liệu) nhằm </w:t>
      </w:r>
      <w:r w:rsidRPr="00AF4354">
        <w:rPr>
          <w:rFonts w:hint="cs"/>
        </w:rPr>
        <w:t>đ</w:t>
      </w:r>
      <w:r w:rsidRPr="00AF4354">
        <w:t>ảm bảo t</w:t>
      </w:r>
      <w:r w:rsidRPr="00AF4354">
        <w:rPr>
          <w:rFonts w:hint="eastAsia"/>
        </w:rPr>
        <w:t>í</w:t>
      </w:r>
      <w:r w:rsidRPr="00AF4354">
        <w:t>nh m</w:t>
      </w:r>
      <w:r w:rsidRPr="00AF4354">
        <w:rPr>
          <w:rFonts w:hint="eastAsia"/>
        </w:rPr>
        <w:t>ô</w:t>
      </w:r>
      <w:r w:rsidRPr="00AF4354">
        <w:t>-</w:t>
      </w:r>
      <w:r w:rsidRPr="00AF4354">
        <w:rPr>
          <w:rFonts w:hint="cs"/>
        </w:rPr>
        <w:t>đ</w:t>
      </w:r>
      <w:r w:rsidRPr="00AF4354">
        <w:t>un, thuận lợi cho bảo tr</w:t>
      </w:r>
      <w:r w:rsidRPr="00AF4354">
        <w:rPr>
          <w:rFonts w:hint="eastAsia"/>
        </w:rPr>
        <w:t>ì</w:t>
      </w:r>
      <w:r w:rsidRPr="00AF4354">
        <w:t xml:space="preserve"> v</w:t>
      </w:r>
      <w:r w:rsidRPr="00AF4354">
        <w:rPr>
          <w:rFonts w:hint="eastAsia"/>
        </w:rPr>
        <w:t>à</w:t>
      </w:r>
      <w:r w:rsidRPr="00AF4354">
        <w:t xml:space="preserve"> mở rộng. C</w:t>
      </w:r>
      <w:r w:rsidRPr="00AF4354">
        <w:rPr>
          <w:rFonts w:hint="eastAsia"/>
        </w:rPr>
        <w:t>á</w:t>
      </w:r>
      <w:r w:rsidRPr="00AF4354">
        <w:t>c m</w:t>
      </w:r>
      <w:r w:rsidRPr="00AF4354">
        <w:rPr>
          <w:rFonts w:hint="eastAsia"/>
        </w:rPr>
        <w:t>ô</w:t>
      </w:r>
      <w:r w:rsidRPr="00AF4354">
        <w:t xml:space="preserve"> h</w:t>
      </w:r>
      <w:r w:rsidRPr="00AF4354">
        <w:rPr>
          <w:rFonts w:hint="eastAsia"/>
        </w:rPr>
        <w:t>ì</w:t>
      </w:r>
      <w:r w:rsidRPr="00AF4354">
        <w:t>nh ph</w:t>
      </w:r>
      <w:r w:rsidRPr="00AF4354">
        <w:rPr>
          <w:rFonts w:hint="eastAsia"/>
        </w:rPr>
        <w:t>â</w:t>
      </w:r>
      <w:r w:rsidRPr="00AF4354">
        <w:t>n t</w:t>
      </w:r>
      <w:r w:rsidRPr="00AF4354">
        <w:rPr>
          <w:rFonts w:hint="eastAsia"/>
        </w:rPr>
        <w:t>í</w:t>
      </w:r>
      <w:r w:rsidRPr="00AF4354">
        <w:t>ch</w:t>
      </w:r>
      <w:r w:rsidRPr="00AF4354">
        <w:rPr>
          <w:rFonts w:hint="eastAsia"/>
        </w:rPr>
        <w:t>–</w:t>
      </w:r>
      <w:r w:rsidRPr="00AF4354">
        <w:t xml:space="preserve">thiết kế </w:t>
      </w:r>
      <w:r w:rsidRPr="00AF4354">
        <w:rPr>
          <w:rFonts w:hint="cs"/>
        </w:rPr>
        <w:t>đư</w:t>
      </w:r>
      <w:r w:rsidRPr="00AF4354">
        <w:t>ợc x</w:t>
      </w:r>
      <w:r w:rsidRPr="00AF4354">
        <w:rPr>
          <w:rFonts w:hint="eastAsia"/>
        </w:rPr>
        <w:t>â</w:t>
      </w:r>
      <w:r w:rsidRPr="00AF4354">
        <w:t>y dựng bằng ERD, DFD v</w:t>
      </w:r>
      <w:r w:rsidRPr="00AF4354">
        <w:rPr>
          <w:rFonts w:hint="eastAsia"/>
        </w:rPr>
        <w:t>à</w:t>
      </w:r>
      <w:r w:rsidRPr="00AF4354">
        <w:t xml:space="preserve"> qua </w:t>
      </w:r>
      <w:r w:rsidRPr="00AF4354">
        <w:rPr>
          <w:rFonts w:hint="cs"/>
        </w:rPr>
        <w:t>đ</w:t>
      </w:r>
      <w:r w:rsidRPr="00AF4354">
        <w:rPr>
          <w:rFonts w:hint="eastAsia"/>
        </w:rPr>
        <w:t>ó</w:t>
      </w:r>
      <w:r w:rsidRPr="00AF4354">
        <w:t xml:space="preserve"> </w:t>
      </w:r>
      <w:r w:rsidRPr="00AF4354">
        <w:rPr>
          <w:rFonts w:hint="cs"/>
        </w:rPr>
        <w:t>đ</w:t>
      </w:r>
      <w:r w:rsidRPr="00AF4354">
        <w:t>ặc tả r</w:t>
      </w:r>
      <w:r w:rsidRPr="00AF4354">
        <w:rPr>
          <w:rFonts w:hint="eastAsia"/>
        </w:rPr>
        <w:t>õ</w:t>
      </w:r>
      <w:r w:rsidRPr="00AF4354">
        <w:t xml:space="preserve"> chức n</w:t>
      </w:r>
      <w:r w:rsidRPr="00AF4354">
        <w:rPr>
          <w:rFonts w:hint="cs"/>
        </w:rPr>
        <w:t>ă</w:t>
      </w:r>
      <w:r w:rsidRPr="00AF4354">
        <w:t>ng, luồng xử l</w:t>
      </w:r>
      <w:r w:rsidRPr="00AF4354">
        <w:rPr>
          <w:rFonts w:hint="eastAsia"/>
        </w:rPr>
        <w:t>ý</w:t>
      </w:r>
      <w:r w:rsidRPr="00AF4354">
        <w:t xml:space="preserve"> v</w:t>
      </w:r>
      <w:r w:rsidRPr="00AF4354">
        <w:rPr>
          <w:rFonts w:hint="eastAsia"/>
        </w:rPr>
        <w:t>à</w:t>
      </w:r>
      <w:r w:rsidRPr="00AF4354">
        <w:t xml:space="preserve"> mối quan hệ dữ liệu của hệ thống. Hệ thống </w:t>
      </w:r>
      <w:r w:rsidRPr="00AF4354">
        <w:rPr>
          <w:rFonts w:hint="cs"/>
        </w:rPr>
        <w:t>đư</w:t>
      </w:r>
      <w:r w:rsidRPr="00AF4354">
        <w:t>ợc hiện thực d</w:t>
      </w:r>
      <w:r w:rsidRPr="00AF4354">
        <w:rPr>
          <w:rFonts w:hint="cs"/>
        </w:rPr>
        <w:t>ư</w:t>
      </w:r>
      <w:r w:rsidRPr="00AF4354">
        <w:t>ới dạng website với c</w:t>
      </w:r>
      <w:r w:rsidRPr="00AF4354">
        <w:rPr>
          <w:rFonts w:hint="eastAsia"/>
        </w:rPr>
        <w:t>á</w:t>
      </w:r>
      <w:r w:rsidRPr="00AF4354">
        <w:t>c c</w:t>
      </w:r>
      <w:r w:rsidRPr="00AF4354">
        <w:rPr>
          <w:rFonts w:hint="eastAsia"/>
        </w:rPr>
        <w:t>ô</w:t>
      </w:r>
      <w:r w:rsidRPr="00AF4354">
        <w:t xml:space="preserve">ng nghệ HTML, CSS, JavaScript cho tầng giao diện nhằm </w:t>
      </w:r>
      <w:r w:rsidRPr="00AF4354">
        <w:rPr>
          <w:rFonts w:hint="cs"/>
        </w:rPr>
        <w:t>đ</w:t>
      </w:r>
      <w:r w:rsidRPr="00AF4354">
        <w:t>ảm bảo khả n</w:t>
      </w:r>
      <w:r w:rsidRPr="00AF4354">
        <w:rPr>
          <w:rFonts w:hint="cs"/>
        </w:rPr>
        <w:t>ă</w:t>
      </w:r>
      <w:r w:rsidRPr="00AF4354">
        <w:t>ng hiển thị trực quan v</w:t>
      </w:r>
      <w:r w:rsidRPr="00AF4354">
        <w:rPr>
          <w:rFonts w:hint="eastAsia"/>
        </w:rPr>
        <w:t>à</w:t>
      </w:r>
      <w:r w:rsidRPr="00AF4354">
        <w:t xml:space="preserve"> t</w:t>
      </w:r>
      <w:r w:rsidRPr="00AF4354">
        <w:rPr>
          <w:rFonts w:hint="cs"/>
        </w:rPr>
        <w:t>ươ</w:t>
      </w:r>
      <w:r w:rsidRPr="00AF4354">
        <w:t>ng t</w:t>
      </w:r>
      <w:r w:rsidRPr="00AF4354">
        <w:rPr>
          <w:rFonts w:hint="eastAsia"/>
        </w:rPr>
        <w:t>á</w:t>
      </w:r>
      <w:r w:rsidRPr="00AF4354">
        <w:t>c; PHP cho tầng xử l</w:t>
      </w:r>
      <w:r w:rsidRPr="00AF4354">
        <w:rPr>
          <w:rFonts w:hint="eastAsia"/>
        </w:rPr>
        <w:t>ý</w:t>
      </w:r>
      <w:r w:rsidRPr="00AF4354">
        <w:t xml:space="preserve"> nghiệp vụ; v</w:t>
      </w:r>
      <w:r w:rsidRPr="00AF4354">
        <w:rPr>
          <w:rFonts w:hint="eastAsia"/>
        </w:rPr>
        <w:t>à</w:t>
      </w:r>
      <w:r w:rsidRPr="00AF4354">
        <w:t xml:space="preserve"> MySQL cho tầng dữ liệu </w:t>
      </w:r>
      <w:r w:rsidRPr="00AF4354">
        <w:rPr>
          <w:rFonts w:hint="cs"/>
        </w:rPr>
        <w:t>đ</w:t>
      </w:r>
      <w:r w:rsidRPr="00AF4354">
        <w:t>ể quản l</w:t>
      </w:r>
      <w:r w:rsidRPr="00AF4354">
        <w:rPr>
          <w:rFonts w:hint="eastAsia"/>
        </w:rPr>
        <w:t>ý</w:t>
      </w:r>
      <w:r w:rsidRPr="00AF4354">
        <w:t xml:space="preserve"> t</w:t>
      </w:r>
      <w:r w:rsidRPr="00AF4354">
        <w:rPr>
          <w:rFonts w:hint="eastAsia"/>
        </w:rPr>
        <w:t>à</w:t>
      </w:r>
      <w:r w:rsidRPr="00AF4354">
        <w:t>i khoản, nội dung b</w:t>
      </w:r>
      <w:r w:rsidRPr="00AF4354">
        <w:rPr>
          <w:rFonts w:hint="eastAsia"/>
        </w:rPr>
        <w:t>à</w:t>
      </w:r>
      <w:r w:rsidRPr="00AF4354">
        <w:t>i học,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u hỏi, lịch sử l</w:t>
      </w:r>
      <w:r w:rsidRPr="00AF4354">
        <w:rPr>
          <w:rFonts w:hint="eastAsia"/>
        </w:rPr>
        <w:t>à</w:t>
      </w:r>
      <w:r w:rsidRPr="00AF4354">
        <w:t>m b</w:t>
      </w:r>
      <w:r w:rsidRPr="00AF4354">
        <w:rPr>
          <w:rFonts w:hint="eastAsia"/>
        </w:rPr>
        <w:t>à</w:t>
      </w:r>
      <w:r w:rsidRPr="00AF4354">
        <w:t>i v</w:t>
      </w:r>
      <w:r w:rsidRPr="00AF4354">
        <w:rPr>
          <w:rFonts w:hint="eastAsia"/>
        </w:rPr>
        <w:t>à</w:t>
      </w:r>
      <w:r w:rsidRPr="00AF4354">
        <w:t xml:space="preserve"> kết quả thống k</w:t>
      </w:r>
      <w:r w:rsidRPr="00AF4354">
        <w:rPr>
          <w:rFonts w:hint="eastAsia"/>
        </w:rPr>
        <w:t>ê</w:t>
      </w:r>
      <w:r w:rsidRPr="00AF4354">
        <w:t>. C</w:t>
      </w:r>
      <w:r w:rsidRPr="00AF4354">
        <w:rPr>
          <w:rFonts w:hint="eastAsia"/>
        </w:rPr>
        <w:t>á</w:t>
      </w:r>
      <w:r w:rsidRPr="00AF4354">
        <w:t>c chức n</w:t>
      </w:r>
      <w:r w:rsidRPr="00AF4354">
        <w:rPr>
          <w:rFonts w:hint="cs"/>
        </w:rPr>
        <w:t>ă</w:t>
      </w:r>
      <w:r w:rsidRPr="00AF4354">
        <w:t>ng ch</w:t>
      </w:r>
      <w:r w:rsidRPr="00AF4354">
        <w:rPr>
          <w:rFonts w:hint="eastAsia"/>
        </w:rPr>
        <w:t>í</w:t>
      </w:r>
      <w:r w:rsidRPr="00AF4354">
        <w:t xml:space="preserve">nh bao gồm: </w:t>
      </w:r>
      <w:r w:rsidRPr="00AF4354">
        <w:rPr>
          <w:rFonts w:hint="cs"/>
        </w:rPr>
        <w:t>đă</w:t>
      </w:r>
      <w:r w:rsidRPr="00AF4354">
        <w:t>ng k</w:t>
      </w:r>
      <w:r w:rsidRPr="00AF4354">
        <w:rPr>
          <w:rFonts w:hint="eastAsia"/>
        </w:rPr>
        <w:t>ý</w:t>
      </w:r>
      <w:r w:rsidRPr="00AF4354">
        <w:t>/</w:t>
      </w:r>
      <w:r w:rsidRPr="00AF4354">
        <w:rPr>
          <w:rFonts w:hint="cs"/>
        </w:rPr>
        <w:t>đă</w:t>
      </w:r>
      <w:r w:rsidRPr="00AF4354">
        <w:t>ng nhập; học b</w:t>
      </w:r>
      <w:r w:rsidRPr="00AF4354">
        <w:rPr>
          <w:rFonts w:hint="eastAsia"/>
        </w:rPr>
        <w:t>à</w:t>
      </w:r>
      <w:r w:rsidRPr="00AF4354">
        <w:t xml:space="preserve">i theo chủ </w:t>
      </w:r>
      <w:r w:rsidRPr="00AF4354">
        <w:rPr>
          <w:rFonts w:hint="cs"/>
        </w:rPr>
        <w:t>đ</w:t>
      </w:r>
      <w:r w:rsidRPr="00AF4354">
        <w:t>ề/b</w:t>
      </w:r>
      <w:r w:rsidRPr="00AF4354">
        <w:rPr>
          <w:rFonts w:hint="eastAsia"/>
        </w:rPr>
        <w:t>à</w:t>
      </w:r>
      <w:r w:rsidRPr="00AF4354">
        <w:t>i học; l</w:t>
      </w:r>
      <w:r w:rsidRPr="00AF4354">
        <w:rPr>
          <w:rFonts w:hint="eastAsia"/>
        </w:rPr>
        <w:t>à</w:t>
      </w:r>
      <w:r w:rsidRPr="00AF4354">
        <w:t>m b</w:t>
      </w:r>
      <w:r w:rsidRPr="00AF4354">
        <w:rPr>
          <w:rFonts w:hint="eastAsia"/>
        </w:rPr>
        <w:t>à</w:t>
      </w:r>
      <w:r w:rsidRPr="00AF4354">
        <w:t xml:space="preserve">i trắc nghiệm theo từng nội dung; chấm </w:t>
      </w:r>
      <w:r w:rsidRPr="00AF4354">
        <w:rPr>
          <w:rFonts w:hint="cs"/>
        </w:rPr>
        <w:t>đ</w:t>
      </w:r>
      <w:r w:rsidRPr="00AF4354">
        <w:t xml:space="preserve">iểm tự </w:t>
      </w:r>
      <w:r w:rsidRPr="00AF4354">
        <w:rPr>
          <w:rFonts w:hint="cs"/>
        </w:rPr>
        <w:t>đ</w:t>
      </w:r>
      <w:r w:rsidRPr="00AF4354">
        <w:t>ộng; l</w:t>
      </w:r>
      <w:r w:rsidRPr="00AF4354">
        <w:rPr>
          <w:rFonts w:hint="cs"/>
        </w:rPr>
        <w:t>ư</w:t>
      </w:r>
      <w:r w:rsidRPr="00AF4354">
        <w:t>u trữ lịch sử l</w:t>
      </w:r>
      <w:r w:rsidRPr="00AF4354">
        <w:rPr>
          <w:rFonts w:hint="eastAsia"/>
        </w:rPr>
        <w:t>à</w:t>
      </w:r>
      <w:r w:rsidRPr="00AF4354">
        <w:t>m b</w:t>
      </w:r>
      <w:r w:rsidRPr="00AF4354">
        <w:rPr>
          <w:rFonts w:hint="eastAsia"/>
        </w:rPr>
        <w:t>à</w:t>
      </w:r>
      <w:r w:rsidRPr="00AF4354">
        <w:t>i; thống k</w:t>
      </w:r>
      <w:r w:rsidRPr="00AF4354">
        <w:rPr>
          <w:rFonts w:hint="eastAsia"/>
        </w:rPr>
        <w:t>ê</w:t>
      </w:r>
      <w:r w:rsidRPr="00AF4354">
        <w:t xml:space="preserve"> kết quả. B</w:t>
      </w:r>
      <w:r w:rsidRPr="00AF4354">
        <w:rPr>
          <w:rFonts w:hint="eastAsia"/>
        </w:rPr>
        <w:t>ê</w:t>
      </w:r>
      <w:r w:rsidRPr="00AF4354">
        <w:t xml:space="preserve">n cạnh </w:t>
      </w:r>
      <w:r w:rsidRPr="00AF4354">
        <w:rPr>
          <w:rFonts w:hint="cs"/>
        </w:rPr>
        <w:t>đ</w:t>
      </w:r>
      <w:r w:rsidRPr="00AF4354">
        <w:rPr>
          <w:rFonts w:hint="eastAsia"/>
        </w:rPr>
        <w:t>ó</w:t>
      </w:r>
      <w:r w:rsidRPr="00AF4354">
        <w:t>, hệ thống hỗ trợ chức n</w:t>
      </w:r>
      <w:r w:rsidRPr="00AF4354">
        <w:rPr>
          <w:rFonts w:hint="cs"/>
        </w:rPr>
        <w:t>ă</w:t>
      </w:r>
      <w:r w:rsidRPr="00AF4354">
        <w:t>ng quản trị phục vụ cập nhật nội dung v</w:t>
      </w:r>
      <w:r w:rsidRPr="00AF4354">
        <w:rPr>
          <w:rFonts w:hint="eastAsia"/>
        </w:rPr>
        <w:t>à</w:t>
      </w:r>
      <w:r w:rsidRPr="00AF4354">
        <w:t xml:space="preserve"> quản l</w:t>
      </w:r>
      <w:r w:rsidRPr="00AF4354">
        <w:rPr>
          <w:rFonts w:hint="eastAsia"/>
        </w:rPr>
        <w:t>ý</w:t>
      </w:r>
      <w:r w:rsidRPr="00AF4354">
        <w:t xml:space="preserve"> ng</w:t>
      </w:r>
      <w:r w:rsidRPr="00AF4354">
        <w:rPr>
          <w:rFonts w:hint="eastAsia"/>
        </w:rPr>
        <w:t>â</w:t>
      </w:r>
      <w:r w:rsidRPr="00AF4354">
        <w:t>n h</w:t>
      </w:r>
      <w:r w:rsidRPr="00AF4354">
        <w:rPr>
          <w:rFonts w:hint="eastAsia"/>
        </w:rPr>
        <w:t>à</w:t>
      </w:r>
      <w:r w:rsidRPr="00AF4354">
        <w:t>ng c</w:t>
      </w:r>
      <w:r w:rsidRPr="00AF4354">
        <w:rPr>
          <w:rFonts w:hint="eastAsia"/>
        </w:rPr>
        <w:t>â</w:t>
      </w:r>
      <w:r w:rsidRPr="00AF4354">
        <w:t xml:space="preserve">u hỏi nhằm </w:t>
      </w:r>
      <w:r w:rsidRPr="00AF4354">
        <w:rPr>
          <w:rFonts w:hint="cs"/>
        </w:rPr>
        <w:t>đ</w:t>
      </w:r>
      <w:r w:rsidRPr="00AF4354">
        <w:t>ảm bảo khả n</w:t>
      </w:r>
      <w:r w:rsidRPr="00AF4354">
        <w:rPr>
          <w:rFonts w:hint="cs"/>
        </w:rPr>
        <w:t>ă</w:t>
      </w:r>
      <w:r w:rsidRPr="00AF4354">
        <w:t>ng vận h</w:t>
      </w:r>
      <w:r w:rsidRPr="00AF4354">
        <w:rPr>
          <w:rFonts w:hint="eastAsia"/>
        </w:rPr>
        <w:t>à</w:t>
      </w:r>
      <w:r w:rsidRPr="00AF4354">
        <w:t>nh v</w:t>
      </w:r>
      <w:r w:rsidRPr="00AF4354">
        <w:rPr>
          <w:rFonts w:hint="eastAsia"/>
        </w:rPr>
        <w:t>à</w:t>
      </w:r>
      <w:r w:rsidRPr="00AF4354">
        <w:t xml:space="preserve"> mở rộng học liệu. Kết quả thực hiện cho thấy hệ thống </w:t>
      </w:r>
      <w:r w:rsidRPr="00AF4354">
        <w:rPr>
          <w:rFonts w:hint="cs"/>
        </w:rPr>
        <w:t>đ</w:t>
      </w:r>
      <w:r w:rsidRPr="00AF4354">
        <w:rPr>
          <w:rFonts w:hint="eastAsia"/>
        </w:rPr>
        <w:t>á</w:t>
      </w:r>
      <w:r w:rsidRPr="00AF4354">
        <w:t>p ứng c</w:t>
      </w:r>
      <w:r w:rsidRPr="00AF4354">
        <w:rPr>
          <w:rFonts w:hint="eastAsia"/>
        </w:rPr>
        <w:t>á</w:t>
      </w:r>
      <w:r w:rsidRPr="00AF4354">
        <w:t>c y</w:t>
      </w:r>
      <w:r w:rsidRPr="00AF4354">
        <w:rPr>
          <w:rFonts w:hint="eastAsia"/>
        </w:rPr>
        <w:t>ê</w:t>
      </w:r>
      <w:r w:rsidRPr="00AF4354">
        <w:t>u cầu chức n</w:t>
      </w:r>
      <w:r w:rsidRPr="00AF4354">
        <w:rPr>
          <w:rFonts w:hint="cs"/>
        </w:rPr>
        <w:t>ă</w:t>
      </w:r>
      <w:r w:rsidRPr="00AF4354">
        <w:t xml:space="preserve">ng </w:t>
      </w:r>
      <w:r w:rsidRPr="00AF4354">
        <w:rPr>
          <w:rFonts w:hint="cs"/>
        </w:rPr>
        <w:t>đ</w:t>
      </w:r>
      <w:r w:rsidRPr="00AF4354">
        <w:rPr>
          <w:rFonts w:hint="eastAsia"/>
        </w:rPr>
        <w:t>ã</w:t>
      </w:r>
      <w:r w:rsidRPr="00AF4354">
        <w:t xml:space="preserve"> x</w:t>
      </w:r>
      <w:r w:rsidRPr="00AF4354">
        <w:rPr>
          <w:rFonts w:hint="eastAsia"/>
        </w:rPr>
        <w:t>á</w:t>
      </w:r>
      <w:r w:rsidRPr="00AF4354">
        <w:t xml:space="preserve">c </w:t>
      </w:r>
      <w:r w:rsidRPr="00AF4354">
        <w:rPr>
          <w:rFonts w:hint="cs"/>
        </w:rPr>
        <w:t>đ</w:t>
      </w:r>
      <w:r w:rsidRPr="00AF4354">
        <w:t>ịnh, hỗ trợ ng</w:t>
      </w:r>
      <w:r w:rsidRPr="00AF4354">
        <w:rPr>
          <w:rFonts w:hint="cs"/>
        </w:rPr>
        <w:t>ư</w:t>
      </w:r>
      <w:r w:rsidRPr="00AF4354">
        <w:t>ời học học tập v</w:t>
      </w:r>
      <w:r w:rsidRPr="00AF4354">
        <w:rPr>
          <w:rFonts w:hint="eastAsia"/>
        </w:rPr>
        <w:t>à</w:t>
      </w:r>
      <w:r w:rsidRPr="00AF4354">
        <w:t xml:space="preserve"> </w:t>
      </w:r>
      <w:r w:rsidRPr="00AF4354">
        <w:rPr>
          <w:rFonts w:hint="eastAsia"/>
        </w:rPr>
        <w:t>ô</w:t>
      </w:r>
      <w:r w:rsidRPr="00AF4354">
        <w:t>n luyện m</w:t>
      </w:r>
      <w:r w:rsidRPr="00AF4354">
        <w:rPr>
          <w:rFonts w:hint="eastAsia"/>
        </w:rPr>
        <w:t>ô</w:t>
      </w:r>
      <w:r w:rsidRPr="00AF4354">
        <w:t xml:space="preserve">n Lịch sử lớp 12 thuận tiện trong </w:t>
      </w:r>
      <w:r w:rsidRPr="00AF4354">
        <w:lastRenderedPageBreak/>
        <w:t>m</w:t>
      </w:r>
      <w:r w:rsidRPr="00AF4354">
        <w:rPr>
          <w:rFonts w:hint="eastAsia"/>
        </w:rPr>
        <w:t>ô</w:t>
      </w:r>
      <w:r w:rsidRPr="00AF4354">
        <w:t>i tr</w:t>
      </w:r>
      <w:r w:rsidRPr="00AF4354">
        <w:rPr>
          <w:rFonts w:hint="cs"/>
        </w:rPr>
        <w:t>ư</w:t>
      </w:r>
      <w:r w:rsidRPr="00AF4354">
        <w:t>ờng trực tuyến. Thiết kế kiến tr</w:t>
      </w:r>
      <w:r w:rsidRPr="00AF4354">
        <w:rPr>
          <w:rFonts w:hint="eastAsia"/>
        </w:rPr>
        <w:t>ú</w:t>
      </w:r>
      <w:r w:rsidRPr="00AF4354">
        <w:t>c v</w:t>
      </w:r>
      <w:r w:rsidRPr="00AF4354">
        <w:rPr>
          <w:rFonts w:hint="eastAsia"/>
        </w:rPr>
        <w:t>à</w:t>
      </w:r>
      <w:r w:rsidRPr="00AF4354">
        <w:t xml:space="preserve"> m</w:t>
      </w:r>
      <w:r w:rsidRPr="00AF4354">
        <w:rPr>
          <w:rFonts w:hint="eastAsia"/>
        </w:rPr>
        <w:t>ô</w:t>
      </w:r>
      <w:r w:rsidRPr="00AF4354">
        <w:t xml:space="preserve"> h</w:t>
      </w:r>
      <w:r w:rsidRPr="00AF4354">
        <w:rPr>
          <w:rFonts w:hint="eastAsia"/>
        </w:rPr>
        <w:t>ì</w:t>
      </w:r>
      <w:r w:rsidRPr="00AF4354">
        <w:t>nh dữ liệu cho ph</w:t>
      </w:r>
      <w:r w:rsidRPr="00AF4354">
        <w:rPr>
          <w:rFonts w:hint="eastAsia"/>
        </w:rPr>
        <w:t>é</w:t>
      </w:r>
      <w:r w:rsidRPr="00AF4354">
        <w:t>p mở rộng phạm vi triển khai cho c</w:t>
      </w:r>
      <w:r w:rsidRPr="00AF4354">
        <w:rPr>
          <w:rFonts w:hint="eastAsia"/>
        </w:rPr>
        <w:t>á</w:t>
      </w:r>
      <w:r w:rsidRPr="00AF4354">
        <w:t>c khối lớp hoặc m</w:t>
      </w:r>
      <w:r w:rsidRPr="00AF4354">
        <w:rPr>
          <w:rFonts w:hint="eastAsia"/>
        </w:rPr>
        <w:t>ô</w:t>
      </w:r>
      <w:r w:rsidRPr="00AF4354">
        <w:t>n học kh</w:t>
      </w:r>
      <w:r w:rsidRPr="00AF4354">
        <w:rPr>
          <w:rFonts w:hint="eastAsia"/>
        </w:rPr>
        <w:t>á</w:t>
      </w:r>
      <w:r w:rsidRPr="00AF4354">
        <w:t xml:space="preserve">c trong giai </w:t>
      </w:r>
      <w:r w:rsidRPr="00AF4354">
        <w:rPr>
          <w:rFonts w:hint="cs"/>
        </w:rPr>
        <w:t>đ</w:t>
      </w:r>
      <w:r w:rsidRPr="00AF4354">
        <w:t>oạn ph</w:t>
      </w:r>
      <w:r w:rsidRPr="00AF4354">
        <w:rPr>
          <w:rFonts w:hint="eastAsia"/>
        </w:rPr>
        <w:t>á</w:t>
      </w:r>
      <w:r w:rsidRPr="00AF4354">
        <w:t xml:space="preserve">t triển tiếp theo. </w:t>
      </w:r>
    </w:p>
    <w:p w14:paraId="71DB239A" w14:textId="77777777" w:rsidR="00D9616B" w:rsidRDefault="00D9616B" w:rsidP="00D9616B">
      <w:pPr>
        <w:pStyle w:val="NoiDung"/>
        <w:jc w:val="center"/>
      </w:pPr>
      <w:r>
        <w:rPr>
          <w:noProof/>
          <w:lang w:eastAsia="en-US"/>
        </w:rPr>
        <w:drawing>
          <wp:inline distT="0" distB="0" distL="0" distR="0" wp14:anchorId="1B593602" wp14:editId="4879A64B">
            <wp:extent cx="4539492" cy="3228340"/>
            <wp:effectExtent l="0" t="0" r="0" b="0"/>
            <wp:docPr id="144105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50976" name="Picture 1441050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8438" cy="3234702"/>
                    </a:xfrm>
                    <a:prstGeom prst="rect">
                      <a:avLst/>
                    </a:prstGeom>
                  </pic:spPr>
                </pic:pic>
              </a:graphicData>
            </a:graphic>
          </wp:inline>
        </w:drawing>
      </w:r>
    </w:p>
    <w:p w14:paraId="6A81FF07" w14:textId="5D2AB6DE" w:rsidR="00D9616B" w:rsidRDefault="00D9616B" w:rsidP="00DC1038">
      <w:pPr>
        <w:pStyle w:val="Hinhanh"/>
        <w:jc w:val="center"/>
        <w:rPr>
          <w:rFonts w:hint="eastAsia"/>
        </w:rPr>
      </w:pPr>
      <w:bookmarkStart w:id="16" w:name="_Toc218508573"/>
      <w:r w:rsidRPr="00CF2F8B">
        <w:t xml:space="preserve">Hình </w:t>
      </w:r>
      <w:r w:rsidR="00DC1038">
        <w:t>TT</w:t>
      </w:r>
      <w:r w:rsidRPr="00CF2F8B">
        <w:t>.</w:t>
      </w:r>
      <w:r w:rsidR="00DC1038">
        <w:t>1</w:t>
      </w:r>
      <w:r w:rsidRPr="00CF2F8B">
        <w:t xml:space="preserve"> </w:t>
      </w:r>
      <w:r w:rsidRPr="00E455B3">
        <w:t>Sơ đồ kiến trúc 3 tầng của hệ thống website học và ôn luyện Lịch sử</w:t>
      </w:r>
      <w:bookmarkEnd w:id="16"/>
    </w:p>
    <w:p w14:paraId="1801B55F" w14:textId="563A03DB" w:rsidR="00AF4354" w:rsidRDefault="00D9616B" w:rsidP="00DD5DA8">
      <w:pPr>
        <w:pStyle w:val="NoiDung"/>
      </w:pPr>
      <w:r>
        <w:t>Bên cạnh đó, b</w:t>
      </w:r>
      <w:r w:rsidR="00AF4354" w:rsidRPr="00AF4354">
        <w:rPr>
          <w:rFonts w:hint="eastAsia"/>
        </w:rPr>
        <w:t>á</w:t>
      </w:r>
      <w:r w:rsidR="00AF4354" w:rsidRPr="00AF4354">
        <w:t>o c</w:t>
      </w:r>
      <w:r w:rsidR="00AF4354" w:rsidRPr="00AF4354">
        <w:rPr>
          <w:rFonts w:hint="eastAsia"/>
        </w:rPr>
        <w:t>á</w:t>
      </w:r>
      <w:r w:rsidR="00AF4354" w:rsidRPr="00AF4354">
        <w:t>o</w:t>
      </w:r>
      <w:r>
        <w:t xml:space="preserve"> kỹ thuật</w:t>
      </w:r>
      <w:r w:rsidR="00AF4354" w:rsidRPr="00AF4354">
        <w:t xml:space="preserve"> </w:t>
      </w:r>
      <w:r w:rsidR="00AF4354" w:rsidRPr="00AF4354">
        <w:rPr>
          <w:rFonts w:hint="cs"/>
        </w:rPr>
        <w:t>đư</w:t>
      </w:r>
      <w:r w:rsidR="00AF4354" w:rsidRPr="00AF4354">
        <w:t>ợc bố cục gồm 05 ch</w:t>
      </w:r>
      <w:r w:rsidR="00AF4354" w:rsidRPr="00AF4354">
        <w:rPr>
          <w:rFonts w:hint="cs"/>
        </w:rPr>
        <w:t>ươ</w:t>
      </w:r>
      <w:r w:rsidR="00AF4354" w:rsidRPr="00AF4354">
        <w:t xml:space="preserve">ng: </w:t>
      </w:r>
    </w:p>
    <w:p w14:paraId="1B620098" w14:textId="35A3C561" w:rsidR="00AF4354" w:rsidRDefault="00AF4354" w:rsidP="00AF4354">
      <w:pPr>
        <w:pStyle w:val="NoiDung"/>
        <w:ind w:left="1276"/>
      </w:pPr>
      <w:r w:rsidRPr="00AF4354">
        <w:t>(1) Tổng quan nghi</w:t>
      </w:r>
      <w:r w:rsidRPr="00AF4354">
        <w:rPr>
          <w:rFonts w:hint="eastAsia"/>
        </w:rPr>
        <w:t>ê</w:t>
      </w:r>
      <w:r w:rsidRPr="00AF4354">
        <w:t>n cứu</w:t>
      </w:r>
    </w:p>
    <w:p w14:paraId="1446F9C8" w14:textId="66D7E52A" w:rsidR="00AF4354" w:rsidRDefault="00AF4354" w:rsidP="00AF4354">
      <w:pPr>
        <w:pStyle w:val="NoiDung"/>
        <w:ind w:left="1276"/>
      </w:pPr>
      <w:r w:rsidRPr="00AF4354">
        <w:t>(2) Nghi</w:t>
      </w:r>
      <w:r w:rsidRPr="00AF4354">
        <w:rPr>
          <w:rFonts w:hint="eastAsia"/>
        </w:rPr>
        <w:t>ê</w:t>
      </w:r>
      <w:r w:rsidRPr="00AF4354">
        <w:t>n cứu l</w:t>
      </w:r>
      <w:r w:rsidRPr="00AF4354">
        <w:rPr>
          <w:rFonts w:hint="eastAsia"/>
        </w:rPr>
        <w:t>ý</w:t>
      </w:r>
      <w:r w:rsidRPr="00AF4354">
        <w:t xml:space="preserve"> thuyết </w:t>
      </w:r>
    </w:p>
    <w:p w14:paraId="66AED246" w14:textId="037F6EAD" w:rsidR="00AF4354" w:rsidRDefault="00AF4354" w:rsidP="00AF4354">
      <w:pPr>
        <w:pStyle w:val="NoiDung"/>
        <w:ind w:left="1276"/>
      </w:pPr>
      <w:r w:rsidRPr="00AF4354">
        <w:t>(3) Hiện thực h</w:t>
      </w:r>
      <w:r w:rsidRPr="00AF4354">
        <w:rPr>
          <w:rFonts w:hint="eastAsia"/>
        </w:rPr>
        <w:t>ó</w:t>
      </w:r>
      <w:r w:rsidRPr="00AF4354">
        <w:t>a nghi</w:t>
      </w:r>
      <w:r w:rsidRPr="00AF4354">
        <w:rPr>
          <w:rFonts w:hint="eastAsia"/>
        </w:rPr>
        <w:t>ê</w:t>
      </w:r>
      <w:r w:rsidRPr="00AF4354">
        <w:t xml:space="preserve">n cứu </w:t>
      </w:r>
    </w:p>
    <w:p w14:paraId="49B446A0" w14:textId="240650A7" w:rsidR="00AF4354" w:rsidRDefault="00AF4354" w:rsidP="00AF4354">
      <w:pPr>
        <w:pStyle w:val="NoiDung"/>
        <w:ind w:left="1276"/>
      </w:pPr>
      <w:r w:rsidRPr="00AF4354">
        <w:t>(4) Kết quả nghi</w:t>
      </w:r>
      <w:r w:rsidRPr="00AF4354">
        <w:rPr>
          <w:rFonts w:hint="eastAsia"/>
        </w:rPr>
        <w:t>ê</w:t>
      </w:r>
      <w:r w:rsidRPr="00AF4354">
        <w:t xml:space="preserve">n cứu </w:t>
      </w:r>
    </w:p>
    <w:p w14:paraId="76910DA0" w14:textId="42BB9BFD" w:rsidR="00AF4354" w:rsidRDefault="00AF4354" w:rsidP="009E0329">
      <w:pPr>
        <w:pStyle w:val="NoiDung"/>
        <w:ind w:left="1276"/>
      </w:pPr>
      <w:r w:rsidRPr="00AF4354">
        <w:t>(5) Kết luận v</w:t>
      </w:r>
      <w:r w:rsidRPr="00AF4354">
        <w:rPr>
          <w:rFonts w:hint="eastAsia"/>
        </w:rPr>
        <w:t>à</w:t>
      </w:r>
      <w:r w:rsidRPr="00AF4354">
        <w:t xml:space="preserve"> h</w:t>
      </w:r>
      <w:r w:rsidRPr="00AF4354">
        <w:rPr>
          <w:rFonts w:hint="cs"/>
        </w:rPr>
        <w:t>ư</w:t>
      </w:r>
      <w:r w:rsidRPr="00AF4354">
        <w:t>ớng ph</w:t>
      </w:r>
      <w:r w:rsidRPr="00AF4354">
        <w:rPr>
          <w:rFonts w:hint="eastAsia"/>
        </w:rPr>
        <w:t>á</w:t>
      </w:r>
      <w:r w:rsidRPr="00AF4354">
        <w:t>t triển.</w:t>
      </w:r>
    </w:p>
    <w:p w14:paraId="78BAE818" w14:textId="6941C933" w:rsidR="00E455B3" w:rsidRPr="00DD5DA8" w:rsidRDefault="00E455B3" w:rsidP="00E455B3">
      <w:pPr>
        <w:pStyle w:val="Hinhanh"/>
        <w:jc w:val="center"/>
        <w:rPr>
          <w:rFonts w:hint="eastAsia"/>
        </w:rPr>
        <w:sectPr w:rsidR="00E455B3" w:rsidRPr="00DD5DA8" w:rsidSect="00847B01">
          <w:headerReference w:type="default" r:id="rId10"/>
          <w:footerReference w:type="default" r:id="rId11"/>
          <w:pgSz w:w="11907" w:h="16840" w:code="9"/>
          <w:pgMar w:top="1134" w:right="851" w:bottom="1134" w:left="1985" w:header="1134" w:footer="1134" w:gutter="0"/>
          <w:pgNumType w:fmt="lowerRoman" w:start="1"/>
          <w:cols w:space="720"/>
          <w:docGrid w:linePitch="360"/>
        </w:sectPr>
      </w:pPr>
    </w:p>
    <w:p w14:paraId="50AD21E5" w14:textId="1CE18DB5" w:rsidR="004D7B01" w:rsidRDefault="001D260C" w:rsidP="00884954">
      <w:pPr>
        <w:pStyle w:val="TieuDe"/>
      </w:pPr>
      <w:bookmarkStart w:id="17" w:name="_Toc218508529"/>
      <w:r>
        <w:lastRenderedPageBreak/>
        <w:t>MỞ ĐẦU</w:t>
      </w:r>
      <w:bookmarkEnd w:id="17"/>
    </w:p>
    <w:p w14:paraId="5F700FF8" w14:textId="43497F3D" w:rsidR="00884954" w:rsidRPr="003D6B20" w:rsidRDefault="00884954" w:rsidP="00781260">
      <w:pPr>
        <w:pStyle w:val="NoiDung"/>
        <w:numPr>
          <w:ilvl w:val="0"/>
          <w:numId w:val="43"/>
        </w:numPr>
        <w:ind w:left="426"/>
        <w:rPr>
          <w:b/>
          <w:bCs/>
          <w:lang w:val="pl-PL"/>
        </w:rPr>
      </w:pPr>
      <w:r w:rsidRPr="003D6B20">
        <w:rPr>
          <w:b/>
          <w:bCs/>
          <w:lang w:val="pl-PL"/>
        </w:rPr>
        <w:t xml:space="preserve">Lý do chọn đề tài </w:t>
      </w:r>
    </w:p>
    <w:p w14:paraId="692194D4" w14:textId="77777777" w:rsidR="00884954" w:rsidRPr="00B42CF6" w:rsidRDefault="00884954" w:rsidP="00C978B8">
      <w:pPr>
        <w:pStyle w:val="NoiDung"/>
        <w:rPr>
          <w:lang w:val="pl-PL"/>
        </w:rPr>
      </w:pPr>
      <w:r w:rsidRPr="00F9748A">
        <w:rPr>
          <w:lang w:val="pl-PL"/>
        </w:rPr>
        <w:t> </w:t>
      </w:r>
      <w:r w:rsidRPr="00B42CF6">
        <w:rPr>
          <w:lang w:val="pl-PL"/>
        </w:rPr>
        <w:t>Lịch sử là một môn học quan trọng trong chương trình giáo dục phổ thông, giúp học sinh hiểu rõ quá trình hình thành và phát triển của xã hội, từ đó rèn luyện tư duy phân tích, khả năng tổng hợp thông tin và nhận thức về giá trị văn hóa, truyền thống dân tộc. Việc học lịch sử ở THPT hiện nay vẫn còn hạn chế, học sinh khó ghi nhớ kiến thức, thiếu công cụ ôn luyện hiệu quả và phần lớn phụ thuộc vào sách giáo khoa hoặc ghi chép. Trong khi đó, nhu cầu học tập trực tuyến ngày càng tăng, đặc biệt là các hệ thống giúp ôn luyện trắc nghiệm phục vụ kiểm tra và thi tốt nghiệp. Từ thực tế đó, em quyết định chọn đề tài “Phát triển hệ thống học và ôn luyện kiến thức lịch sử cho học sinh THPT” với mục tiêu tạo ra một trang web giúp học sinh học nhanh, ôn tập thuận tiện, kiểm tra kiến thức ngay lập tức và theo dõi kết quả của mình. Việc xây dựng hệ thống web cũng phù hợp với định hướng học tập công nghệ thông tin và đáp ứng nhu cầu đổi mới phương pháp dạy – học hiện nay.</w:t>
      </w:r>
    </w:p>
    <w:p w14:paraId="48576CE5" w14:textId="459A2C26" w:rsidR="00884954" w:rsidRPr="003D6B20" w:rsidRDefault="00884954" w:rsidP="00781260">
      <w:pPr>
        <w:pStyle w:val="NoiDung"/>
        <w:numPr>
          <w:ilvl w:val="0"/>
          <w:numId w:val="43"/>
        </w:numPr>
        <w:ind w:left="426"/>
        <w:rPr>
          <w:b/>
          <w:bCs/>
        </w:rPr>
      </w:pPr>
      <w:r w:rsidRPr="003D6B20">
        <w:rPr>
          <w:b/>
          <w:bCs/>
        </w:rPr>
        <w:t>Mục đích nghiên cứu</w:t>
      </w:r>
    </w:p>
    <w:p w14:paraId="5CF96BE6" w14:textId="77777777" w:rsidR="00884954" w:rsidRPr="00C978B8" w:rsidRDefault="00884954" w:rsidP="00C978B8">
      <w:pPr>
        <w:pStyle w:val="NoiDung"/>
      </w:pPr>
      <w:r w:rsidRPr="00C978B8">
        <w:t>Xây dựng một website hỗ trợ học sinh lớp 12 ôn tập môn lịch sử theo chương trình hiện hành giúp học sinh tự học, tự đánh giá năng lực, đồng thời giúp giáo viên có công cụ tham khảo để kiểm tra, củng cố kiến thức cho học sinh, bao gồm 3 mục đích chính:</w:t>
      </w:r>
    </w:p>
    <w:p w14:paraId="67AD472B" w14:textId="77777777" w:rsidR="00884954" w:rsidRPr="00C978B8" w:rsidRDefault="00884954" w:rsidP="00C978B8">
      <w:pPr>
        <w:pStyle w:val="NoiDung"/>
        <w:numPr>
          <w:ilvl w:val="0"/>
          <w:numId w:val="27"/>
        </w:numPr>
        <w:ind w:left="1276"/>
      </w:pPr>
      <w:r w:rsidRPr="00C978B8">
        <w:t>Hỗ trợ học sinh luyện tập trắc nghiệm theo từng bài học và chuyên đề.</w:t>
      </w:r>
    </w:p>
    <w:p w14:paraId="7D903D0B" w14:textId="77777777" w:rsidR="00884954" w:rsidRPr="00C978B8" w:rsidRDefault="00884954" w:rsidP="00C978B8">
      <w:pPr>
        <w:pStyle w:val="NoiDung"/>
        <w:numPr>
          <w:ilvl w:val="0"/>
          <w:numId w:val="27"/>
        </w:numPr>
        <w:ind w:left="1276"/>
      </w:pPr>
      <w:r w:rsidRPr="00C978B8">
        <w:t>Cung cấp hướng dẫn học tập tóm tắt kiến thức trọng tâm từng bài.</w:t>
      </w:r>
    </w:p>
    <w:p w14:paraId="2182DBF0" w14:textId="77777777" w:rsidR="00884954" w:rsidRPr="00C978B8" w:rsidRDefault="00884954" w:rsidP="00C978B8">
      <w:pPr>
        <w:pStyle w:val="NoiDung"/>
        <w:numPr>
          <w:ilvl w:val="0"/>
          <w:numId w:val="27"/>
        </w:numPr>
        <w:ind w:left="1276"/>
      </w:pPr>
      <w:r w:rsidRPr="00C978B8">
        <w:t>Đánh giá kết quả ôn tập và thống kê tiến bộ học tập.</w:t>
      </w:r>
    </w:p>
    <w:p w14:paraId="343C534A" w14:textId="04B49DDE" w:rsidR="00884954" w:rsidRPr="003D6B20" w:rsidRDefault="00884954" w:rsidP="00781260">
      <w:pPr>
        <w:pStyle w:val="NoiDung"/>
        <w:numPr>
          <w:ilvl w:val="0"/>
          <w:numId w:val="43"/>
        </w:numPr>
        <w:ind w:left="426"/>
        <w:rPr>
          <w:b/>
          <w:bCs/>
        </w:rPr>
      </w:pPr>
      <w:r w:rsidRPr="003D6B20">
        <w:rPr>
          <w:b/>
          <w:bCs/>
        </w:rPr>
        <w:t>Đối tượng nghiên cứu</w:t>
      </w:r>
    </w:p>
    <w:p w14:paraId="09541434" w14:textId="77777777" w:rsidR="00884954" w:rsidRPr="006F42A9" w:rsidRDefault="00884954" w:rsidP="006F42A9">
      <w:pPr>
        <w:pStyle w:val="NoiDung"/>
      </w:pPr>
      <w:r w:rsidRPr="006F42A9">
        <w:t xml:space="preserve">Đối tượng nghiên cứu của đề tài là học sinh trung học phổ thông là nhóm đối tượng chính sử dụng hệ thống để học tập và ôn luyện kiến thức lịch sử. Hệ thống hướng đến việc giúp học sinh nắm vững lý thuyết, rèn luyện kỹ năng giải bài tập, đặc biệt là các bài trắc nghiệm và bài tập theo từng chương. Bên cạnh đó, thí sinh tự do cũng là </w:t>
      </w:r>
      <w:r w:rsidRPr="006F42A9">
        <w:lastRenderedPageBreak/>
        <w:t>nhóm đối tượng phụ của hệ thống. Đây là những người có nhu cầu tự ôn luyện lịch sử để chuẩn bị cho các kỳ thi tốt nghiệp THPT hoặc thi bổ sung kiến thức. Hệ thống hỗ trợ học sinh học lại kiến thức một cách thuận tiện, có cấu trúc và dễ theo dõi tiến độ.</w:t>
      </w:r>
    </w:p>
    <w:p w14:paraId="7997CBF4" w14:textId="77777777" w:rsidR="00884954" w:rsidRPr="003D6B20" w:rsidRDefault="00884954" w:rsidP="00781260">
      <w:pPr>
        <w:pStyle w:val="NoiDung"/>
        <w:numPr>
          <w:ilvl w:val="0"/>
          <w:numId w:val="43"/>
        </w:numPr>
        <w:ind w:left="426"/>
        <w:rPr>
          <w:b/>
          <w:bCs/>
        </w:rPr>
      </w:pPr>
      <w:r w:rsidRPr="003D6B20">
        <w:rPr>
          <w:b/>
          <w:bCs/>
        </w:rPr>
        <w:t>Phạm vi nghiên cứu</w:t>
      </w:r>
    </w:p>
    <w:p w14:paraId="4F785144" w14:textId="24FB263B" w:rsidR="00884954" w:rsidRPr="006F42A9" w:rsidRDefault="00884954" w:rsidP="006F42A9">
      <w:pPr>
        <w:pStyle w:val="NoiDung"/>
      </w:pPr>
      <w:r w:rsidRPr="006F42A9">
        <w:t xml:space="preserve">Trong quá trình xây dựng hệ thống, </w:t>
      </w:r>
      <w:r w:rsidR="006A75E7" w:rsidRPr="006F42A9">
        <w:t xml:space="preserve">đề tài đã tiến hành khảo sát </w:t>
      </w:r>
      <w:r w:rsidRPr="006F42A9">
        <w:t>nhiều nguồn học liệu và trang web ôn tập lịch sử như “Tech12h, VietJack, Baitaptracnghiem, cùng với sách giáo khoa lịch sử THPT – bộ kết nối tri thức với cuộc sống”. Tuy nhiên, các công cụ hiện có vẫn tồn tại một số hạn chế. Hầu hết giao diện của Tech12h, VietJack hay BaiTapTracNghiem còn khá đơn giản, chưa thực sự thân thiện và tối ưu cho người dùng. Ngoài ra, các hệ thống này còn thiếu tính năng cá nhân hóa, chưa có chức năng lưu trữ hay theo dõi tiến trình học tập cá nhân. Bài tập trên web chủ yếu là các đề thi và trắc nghiệm tĩnh, chưa có báo cáo kết quả học tập cho từng học sinh, cũng như chưa xây dựng hệ thống đề ôn tập tổng hợp theo từng chủ đề học một cách chuyên biệt. Từ những ưu, nhược điểm trên, phạm vi phát triển hệ thống được xác định bao gồm các nội dung chính sau:</w:t>
      </w:r>
    </w:p>
    <w:p w14:paraId="55D280D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 xml:space="preserve">Bám sát kiến thức trong sách giáo khoa lịch sử THPT (chương trình </w:t>
      </w:r>
      <w:r w:rsidRPr="000742F0">
        <w:rPr>
          <w:sz w:val="26"/>
          <w:szCs w:val="26"/>
          <w:lang w:val="vi-VN"/>
        </w:rPr>
        <w:t>k</w:t>
      </w:r>
      <w:r w:rsidRPr="00E053E5">
        <w:rPr>
          <w:sz w:val="26"/>
          <w:szCs w:val="26"/>
          <w:lang w:val="vi-VN"/>
        </w:rPr>
        <w:t>ết nối tri thức) để đảm bảo phù hợp nội dung chương trình.</w:t>
      </w:r>
    </w:p>
    <w:p w14:paraId="07A5512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ung cấp bài học tóm tắt các kiến thức trọng tâm theo từng chương học, giúp người học hệ thống hóa nội dung cơ bản.</w:t>
      </w:r>
    </w:p>
    <w:p w14:paraId="6C265273"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Tích hợp câu hỏi trắc nghiệm theo từng bài phong phú kèm đáp án và lời giải chi tiết, hỗ trợ ôn luyện và kiểm tra kiến thức.</w:t>
      </w:r>
    </w:p>
    <w:p w14:paraId="15360276"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Chức năng lưu trữ và theo dõi kết quả học tập cá nhân, cho phép người dùng xem lại tiến trình học và đánh giá điểm mạnh, điểm yếu.</w:t>
      </w:r>
    </w:p>
    <w:p w14:paraId="540925EF"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Giao diện trực quan, thân thiện, dễ sử dụng với học sinh, tối ưu cho việc học tập trực tuyến.</w:t>
      </w:r>
    </w:p>
    <w:p w14:paraId="7E011D15" w14:textId="77777777" w:rsidR="00884954" w:rsidRPr="00E053E5" w:rsidRDefault="00884954" w:rsidP="006F42A9">
      <w:pPr>
        <w:pStyle w:val="ListParagraph"/>
        <w:numPr>
          <w:ilvl w:val="0"/>
          <w:numId w:val="4"/>
        </w:numPr>
        <w:spacing w:before="120" w:after="120" w:line="360" w:lineRule="auto"/>
        <w:ind w:left="993" w:hanging="357"/>
        <w:jc w:val="both"/>
        <w:rPr>
          <w:sz w:val="26"/>
          <w:szCs w:val="26"/>
          <w:lang w:val="vi-VN"/>
        </w:rPr>
      </w:pPr>
      <w:r w:rsidRPr="00E053E5">
        <w:rPr>
          <w:sz w:val="26"/>
          <w:szCs w:val="26"/>
          <w:lang w:val="vi-VN"/>
        </w:rPr>
        <w:t>Hệ thống hoạt động trên nền tảng web, giúp người dùng có thể truy cập mọi lúc, mọi nơi chỉ với kết nối Internet.</w:t>
      </w:r>
    </w:p>
    <w:p w14:paraId="601404FE" w14:textId="77777777" w:rsidR="00B91670" w:rsidRDefault="00B91670">
      <w:pPr>
        <w:rPr>
          <w:rFonts w:ascii="Times New Roman" w:eastAsia="Times New Roman" w:hAnsi="Times New Roman"/>
          <w:b/>
          <w:bCs/>
          <w:lang w:val="vi-VN"/>
        </w:rPr>
      </w:pPr>
      <w:r>
        <w:rPr>
          <w:b/>
          <w:bCs/>
          <w:lang w:val="vi-VN"/>
        </w:rPr>
        <w:br w:type="page"/>
      </w:r>
    </w:p>
    <w:p w14:paraId="0BC5B7FA" w14:textId="00949B3C" w:rsidR="00884954" w:rsidRPr="00781260" w:rsidRDefault="00884954" w:rsidP="00781260">
      <w:pPr>
        <w:pStyle w:val="NoiDung"/>
        <w:numPr>
          <w:ilvl w:val="0"/>
          <w:numId w:val="43"/>
        </w:numPr>
        <w:ind w:left="426"/>
        <w:rPr>
          <w:b/>
          <w:bCs/>
          <w:lang w:val="vi-VN"/>
        </w:rPr>
      </w:pPr>
      <w:r w:rsidRPr="00781260">
        <w:rPr>
          <w:b/>
          <w:bCs/>
          <w:lang w:val="vi-VN"/>
        </w:rPr>
        <w:lastRenderedPageBreak/>
        <w:t>Phương pháp nghiên cứu</w:t>
      </w:r>
    </w:p>
    <w:p w14:paraId="3B2FA359" w14:textId="77777777" w:rsidR="00884954" w:rsidRPr="00781260" w:rsidRDefault="00884954" w:rsidP="00B91670">
      <w:pPr>
        <w:pStyle w:val="NoiDung"/>
        <w:rPr>
          <w:b/>
          <w:bCs/>
          <w:lang w:val="vi-VN"/>
        </w:rPr>
      </w:pPr>
      <w:r w:rsidRPr="00781260">
        <w:rPr>
          <w:b/>
          <w:bCs/>
          <w:lang w:val="vi-VN"/>
        </w:rPr>
        <w:t>Phương pháp nghiên cứu lý thuyết</w:t>
      </w:r>
    </w:p>
    <w:p w14:paraId="2D9A69A5" w14:textId="29482247" w:rsidR="00884954" w:rsidRPr="00781260" w:rsidRDefault="00884954" w:rsidP="006F42A9">
      <w:pPr>
        <w:pStyle w:val="NoiDung"/>
        <w:rPr>
          <w:lang w:val="vi-VN"/>
        </w:rPr>
      </w:pPr>
      <w:r w:rsidRPr="00781260">
        <w:rPr>
          <w:b/>
          <w:bCs/>
          <w:lang w:val="vi-VN"/>
        </w:rPr>
        <w:tab/>
      </w:r>
      <w:r w:rsidRPr="00781260">
        <w:rPr>
          <w:lang w:val="vi-VN"/>
        </w:rPr>
        <w:t>Phương pháp nghiên cứu lý thuyết</w:t>
      </w:r>
      <w:r w:rsidR="003D6B20" w:rsidRPr="00781260">
        <w:rPr>
          <w:lang w:val="vi-VN"/>
        </w:rPr>
        <w:t>: Đ</w:t>
      </w:r>
      <w:r w:rsidRPr="00781260">
        <w:rPr>
          <w:lang w:val="vi-VN"/>
        </w:rPr>
        <w:t>ược sử dụng nhằm thu thập và phân tích các tài liệu liên quan đến chương trình lịch sử THPT và mô hình học trực tuyến. Nghiên cứu sách giáo khoa lịch sử lớp 12 theo chương trình kết nối tri thức với cuộc sống, cùng với các nguồn học tập trực tuyến như VietJack và Baitaptracnghiem để tổng hợp kiến thức trọng tâm, dạng câu hỏi trắc nghiệm và phương pháp tổ chức bài học phù hợp với học sinh. Bên cạnh đó, Tìm hiểu các tài liệu về thiết kế giao diện người dùng, quy trình xây dựng hệ thống web và những yêu cầu kỹ thuật cơ bản để lựa chọn công nghệ phù hợp. Việc nghiên cứu lý thuyết giúp hình thành cơ sở khoa học và định hướng cho quá trình thiết kế nội dung, cấu trúc chức năng và cách thức vận hành của hệ thống học và ôn luyện lịch sử THPT.</w:t>
      </w:r>
    </w:p>
    <w:p w14:paraId="17D3B064" w14:textId="77777777" w:rsidR="00884954" w:rsidRPr="00781260" w:rsidRDefault="00884954" w:rsidP="00B91670">
      <w:pPr>
        <w:pStyle w:val="NoiDung"/>
        <w:rPr>
          <w:b/>
          <w:bCs/>
          <w:lang w:val="vi-VN"/>
        </w:rPr>
      </w:pPr>
      <w:r w:rsidRPr="00781260">
        <w:rPr>
          <w:b/>
          <w:bCs/>
          <w:lang w:val="vi-VN"/>
        </w:rPr>
        <w:t>Phương pháp nghiên cứu thực nghiệm</w:t>
      </w:r>
    </w:p>
    <w:p w14:paraId="747B3206" w14:textId="77777777" w:rsidR="00F73D78" w:rsidRPr="00781260" w:rsidRDefault="00F73D78" w:rsidP="00F73D78">
      <w:pPr>
        <w:pStyle w:val="NoiDung"/>
        <w:rPr>
          <w:lang w:val="vi-VN"/>
        </w:rPr>
      </w:pPr>
      <w:r w:rsidRPr="00781260">
        <w:rPr>
          <w:lang w:val="vi-VN"/>
        </w:rPr>
        <w:t>Phương pháp nghiên cứu thực nghiệm:</w:t>
      </w:r>
      <w:r w:rsidRPr="00781260">
        <w:rPr>
          <w:i/>
          <w:iCs/>
          <w:lang w:val="vi-VN"/>
        </w:rPr>
        <w:t xml:space="preserve"> </w:t>
      </w:r>
      <w:r w:rsidRPr="00781260">
        <w:rPr>
          <w:lang w:val="vi-VN"/>
        </w:rPr>
        <w:t>Xây dựng một website hỗ trợ học sinh lớp 12 ôn tập môn Lịch sử theo chương trình hiện hành đảm bảo các tính năng cơ bản trong luyện thi trắc nghiệm, ôn tập kiến thức sau mỗi bài học và hỗ trợ thống kê đánh giá tiến bộ học tập của học sinh.</w:t>
      </w:r>
    </w:p>
    <w:p w14:paraId="56C6FD4A" w14:textId="74DD9A73" w:rsidR="004D7B01" w:rsidRPr="00781260" w:rsidRDefault="004D7B01" w:rsidP="006C016F">
      <w:pPr>
        <w:pStyle w:val="NoiDung"/>
        <w:rPr>
          <w:lang w:val="vi-VN"/>
        </w:rPr>
      </w:pPr>
      <w:r w:rsidRPr="004D7B01">
        <w:rPr>
          <w:rFonts w:hint="eastAsia"/>
          <w:b/>
          <w:bCs/>
          <w:szCs w:val="26"/>
          <w:lang w:val="vi-VN"/>
        </w:rPr>
        <w:br w:type="page"/>
      </w:r>
    </w:p>
    <w:p w14:paraId="64E1DF6D" w14:textId="27F081B7" w:rsidR="004010FA" w:rsidRDefault="004010FA" w:rsidP="00497AFB">
      <w:pPr>
        <w:pStyle w:val="Heading1"/>
        <w:numPr>
          <w:ilvl w:val="0"/>
          <w:numId w:val="31"/>
        </w:numPr>
      </w:pPr>
      <w:bookmarkStart w:id="18" w:name="_Toc218508530"/>
      <w:r w:rsidRPr="005771FD">
        <w:lastRenderedPageBreak/>
        <w:t>TỔNG QUAN NGHIÊN CỨU</w:t>
      </w:r>
      <w:bookmarkEnd w:id="18"/>
    </w:p>
    <w:p w14:paraId="00F9EFEB" w14:textId="77777777" w:rsidR="00497AFB" w:rsidRPr="006E3AAE" w:rsidRDefault="00497AFB" w:rsidP="00497AFB">
      <w:pPr>
        <w:pStyle w:val="Heading2"/>
      </w:pPr>
      <w:bookmarkStart w:id="19" w:name="_Toc218508531"/>
      <w:r w:rsidRPr="006E3AAE">
        <w:t>Tổng quan các hệ thống và tài liệu tham khảo</w:t>
      </w:r>
      <w:bookmarkEnd w:id="19"/>
    </w:p>
    <w:p w14:paraId="3F732D48" w14:textId="77777777" w:rsidR="006A75E7" w:rsidRPr="006A75E7" w:rsidRDefault="006A75E7" w:rsidP="006A75E7">
      <w:pPr>
        <w:pStyle w:val="NoiDung"/>
      </w:pPr>
      <w:r w:rsidRPr="006A75E7">
        <w:t xml:space="preserve">Trong quá trình nghiên cứu và xây dựng hệ thống học và ôn luyện kiến thức Lịch sử cho học sinh trung học phổ thông, nhiều nguồn tài liệu và website học tập trực tuyến đã được khảo sát và tham khảo nhằm học hỏi kinh nghiệm về nội dung, cách tổ chức chức năng cũng như thiết kế giao diện người dùng. Các nguồn tiêu biểu được sử dụng trong quá trình khảo sát bao gồm website W3Schools, VietJack, Baitaptracnghiem và sách giáo khoa Lịch sử lớp 12 theo bộ </w:t>
      </w:r>
      <w:r w:rsidRPr="006A75E7">
        <w:rPr>
          <w:rStyle w:val="Emphasis"/>
          <w:rFonts w:eastAsiaTheme="majorEastAsia"/>
          <w:i w:val="0"/>
          <w:iCs w:val="0"/>
        </w:rPr>
        <w:t>Kết nối tri thức với cuộc sống</w:t>
      </w:r>
      <w:r w:rsidRPr="006A75E7">
        <w:t>.</w:t>
      </w:r>
    </w:p>
    <w:p w14:paraId="54B48510" w14:textId="58C309A8" w:rsidR="00497AFB" w:rsidRPr="00BE4182" w:rsidRDefault="00497AFB" w:rsidP="00497AFB">
      <w:pPr>
        <w:pStyle w:val="NoiDung"/>
        <w:rPr>
          <w:lang w:val="vi-VN"/>
        </w:rPr>
      </w:pPr>
      <w:r w:rsidRPr="006A75E7">
        <w:rPr>
          <w:lang w:val="vi-VN"/>
        </w:rPr>
        <w:t xml:space="preserve">Trang W3Schools </w:t>
      </w:r>
      <w:r w:rsidR="00920619">
        <w:rPr>
          <w:lang w:val="vi-VN"/>
        </w:rPr>
        <w:fldChar w:fldCharType="begin"/>
      </w:r>
      <w:r w:rsidR="00920619">
        <w:rPr>
          <w:lang w:val="vi-VN"/>
        </w:rPr>
        <w:instrText xml:space="preserve"> ADDIN ZOTERO_ITEM CSL_CITATION {"citationID":"aXJWUcGd","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rPr>
          <w:lang w:val="vi-VN"/>
        </w:rPr>
        <w:fldChar w:fldCharType="separate"/>
      </w:r>
      <w:r w:rsidR="00920619" w:rsidRPr="00920619">
        <w:rPr>
          <w:rFonts w:cs="Times New Roman"/>
        </w:rPr>
        <w:t>[1]</w:t>
      </w:r>
      <w:r w:rsidR="00920619">
        <w:rPr>
          <w:lang w:val="vi-VN"/>
        </w:rPr>
        <w:fldChar w:fldCharType="end"/>
      </w:r>
      <w:r w:rsidR="00920619">
        <w:t xml:space="preserve"> </w:t>
      </w:r>
      <w:r w:rsidRPr="006A75E7">
        <w:rPr>
          <w:lang w:val="vi-VN"/>
        </w:rPr>
        <w:t xml:space="preserve">là một website học lập trình trực tuyến phổ biến, cung cấp tài liệu hướng dẫn chi tiết về HTML, CSS, JavaScript, PHP và MySQL. </w:t>
      </w:r>
      <w:r w:rsidRPr="00276E81">
        <w:rPr>
          <w:lang w:val="vi-VN"/>
        </w:rPr>
        <w:t>Nội dung của trang được trình bày rõ ràng, có ví dụ minh họa cụ thể và hỗ trợ người học thực hành trực tiếp trên trình duyệt. Giao diện của W3Schools đơn giản, dễ sử dụng, tập trung vào nội dung học tập, giúp người học dễ dàng tiếp cận kiến thức lập trình web. Tuy nhiên, W3Schools không phải là hệ thống học tập theo chương trình giáo dục phổ thông và không cung cấp các chức năng như quản lý người dùng, theo dõi tiến độ học tập hay hệ thống trắc nghiệm theo bài học. Trang chủ yếu đóng vai trò là nguồn tham khảo kỹ thuật trong quá trình xây dựng hệ thống.</w:t>
      </w:r>
    </w:p>
    <w:p w14:paraId="7653BCCE" w14:textId="42521E47" w:rsidR="008C215F" w:rsidRDefault="008C215F" w:rsidP="00497AFB">
      <w:pPr>
        <w:pStyle w:val="NoiDung"/>
      </w:pPr>
      <w:r w:rsidRPr="008C215F">
        <w:rPr>
          <w:noProof/>
          <w:lang w:eastAsia="en-US"/>
        </w:rPr>
        <w:drawing>
          <wp:inline distT="0" distB="0" distL="0" distR="0" wp14:anchorId="63605DC9" wp14:editId="7A575A3A">
            <wp:extent cx="4826367" cy="2369820"/>
            <wp:effectExtent l="0" t="0" r="0" b="0"/>
            <wp:docPr id="16372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0644" name=""/>
                    <pic:cNvPicPr/>
                  </pic:nvPicPr>
                  <pic:blipFill>
                    <a:blip r:embed="rId12"/>
                    <a:stretch>
                      <a:fillRect/>
                    </a:stretch>
                  </pic:blipFill>
                  <pic:spPr>
                    <a:xfrm>
                      <a:off x="0" y="0"/>
                      <a:ext cx="4832594" cy="2372878"/>
                    </a:xfrm>
                    <a:prstGeom prst="rect">
                      <a:avLst/>
                    </a:prstGeom>
                  </pic:spPr>
                </pic:pic>
              </a:graphicData>
            </a:graphic>
          </wp:inline>
        </w:drawing>
      </w:r>
    </w:p>
    <w:p w14:paraId="5C4C05EB" w14:textId="56ADEC3F" w:rsidR="008C215F" w:rsidRPr="00CF2F8B" w:rsidRDefault="008C215F" w:rsidP="00CF2F8B">
      <w:pPr>
        <w:pStyle w:val="Hinhanh"/>
        <w:jc w:val="center"/>
        <w:rPr>
          <w:rFonts w:hint="eastAsia"/>
        </w:rPr>
      </w:pPr>
      <w:bookmarkStart w:id="20" w:name="_Toc217739063"/>
      <w:bookmarkStart w:id="21" w:name="_Toc217739189"/>
      <w:bookmarkStart w:id="22" w:name="_Toc217741091"/>
      <w:bookmarkStart w:id="23" w:name="_Toc217843264"/>
      <w:bookmarkStart w:id="24" w:name="_Toc217843400"/>
      <w:bookmarkStart w:id="25" w:name="_Toc217846029"/>
      <w:bookmarkStart w:id="26" w:name="_Toc217846098"/>
      <w:bookmarkStart w:id="27" w:name="_Toc217846604"/>
      <w:bookmarkStart w:id="28" w:name="_Toc217919158"/>
      <w:bookmarkStart w:id="29" w:name="_Toc217919210"/>
      <w:bookmarkStart w:id="30" w:name="_Toc218165037"/>
      <w:bookmarkStart w:id="31" w:name="_Toc218508574"/>
      <w:r w:rsidRPr="00CF2F8B">
        <w:t>Hình 1.</w:t>
      </w:r>
      <w:r w:rsidR="00DC1038">
        <w:t>1</w:t>
      </w:r>
      <w:r w:rsidRPr="00CF2F8B">
        <w:t xml:space="preserve"> Giao diện trang web của </w:t>
      </w:r>
      <w:bookmarkEnd w:id="20"/>
      <w:bookmarkEnd w:id="21"/>
      <w:bookmarkEnd w:id="22"/>
      <w:r w:rsidR="00CF2F8B" w:rsidRPr="00CF2F8B">
        <w:t>W3Schools</w:t>
      </w:r>
      <w:bookmarkEnd w:id="23"/>
      <w:bookmarkEnd w:id="24"/>
      <w:bookmarkEnd w:id="25"/>
      <w:bookmarkEnd w:id="26"/>
      <w:bookmarkEnd w:id="27"/>
      <w:bookmarkEnd w:id="28"/>
      <w:bookmarkEnd w:id="29"/>
      <w:bookmarkEnd w:id="30"/>
      <w:bookmarkEnd w:id="31"/>
    </w:p>
    <w:p w14:paraId="77370872" w14:textId="38E8A0CA" w:rsidR="00497AFB" w:rsidRPr="00BE4182" w:rsidRDefault="00497AFB" w:rsidP="00497AFB">
      <w:pPr>
        <w:pStyle w:val="NoiDung"/>
        <w:rPr>
          <w:lang w:val="vi-VN"/>
        </w:rPr>
      </w:pPr>
      <w:r w:rsidRPr="00276E81">
        <w:rPr>
          <w:lang w:val="vi-VN"/>
        </w:rPr>
        <w:t>Trang VietJack</w:t>
      </w:r>
      <w:r w:rsidR="00920619">
        <w:t xml:space="preserve"> </w:t>
      </w:r>
      <w:r w:rsidR="00920619">
        <w:fldChar w:fldCharType="begin"/>
      </w:r>
      <w:r w:rsidR="00920619">
        <w:instrText xml:space="preserve"> ADDIN ZOTERO_ITEM CSL_CITATION {"citationID":"VY2go47I","properties":{"formattedCitation":"[2]","plainCitation":"[2]","noteIndex":0},"citationItems":[{"id":46,"uris":["http://zotero.org/users/19015770/items/3G84XN7X"],"itemData":{"id":46,"type":"document","title":"VietJack – Học trực tuyến","URL":"https://vietjack.com/","author":[{"literal":"VietJack"}],"issued":{"date-parts":[["2025"]]}}}],"schema":"https://github.com/citation-style-language/schema/raw/master/csl-citation.json"} </w:instrText>
      </w:r>
      <w:r w:rsidR="00920619">
        <w:fldChar w:fldCharType="separate"/>
      </w:r>
      <w:r w:rsidR="00920619" w:rsidRPr="00920619">
        <w:rPr>
          <w:rFonts w:cs="Times New Roman"/>
        </w:rPr>
        <w:t>[2]</w:t>
      </w:r>
      <w:r w:rsidR="00920619">
        <w:fldChar w:fldCharType="end"/>
      </w:r>
      <w:r w:rsidRPr="00276E81">
        <w:rPr>
          <w:lang w:val="vi-VN"/>
        </w:rPr>
        <w:t xml:space="preserve"> là website học tập trực tuyến quen thuộc với học sinh THPT, cung cấp nội dung kiến thức theo sách giáo khoa, bao gồm lý thuyết tóm tắt, bài tập và </w:t>
      </w:r>
      <w:r w:rsidRPr="00276E81">
        <w:rPr>
          <w:lang w:val="vi-VN"/>
        </w:rPr>
        <w:lastRenderedPageBreak/>
        <w:t>lời giải chi tiết cho nhiều môn học, trong đó có môn Lịch sử. Nội dung trên VietJack bám sát chương trình học, dễ hiểu và phù hợp với đối tượng học sinh. Giao diện của trang tương đối đơn giản, tuy nhiên còn nhiều nội dung hiển thị dày đặc, chưa thực sự tối ưu cho trải nghiệm người dùng. Bên cạnh đó, VietJack chưa có chức năng quản lý tài khoản cá nhân, lưu trữ kết quả học tập hay theo dõi tiến độ học của từng học sinh.</w:t>
      </w:r>
    </w:p>
    <w:p w14:paraId="7AD72A76" w14:textId="76251989" w:rsidR="008C215F" w:rsidRDefault="008C215F" w:rsidP="008C215F">
      <w:pPr>
        <w:pStyle w:val="NoiDung"/>
        <w:ind w:firstLine="0"/>
        <w:jc w:val="center"/>
      </w:pPr>
      <w:r w:rsidRPr="008C215F">
        <w:rPr>
          <w:noProof/>
          <w:lang w:eastAsia="en-US"/>
        </w:rPr>
        <w:drawing>
          <wp:inline distT="0" distB="0" distL="0" distR="0" wp14:anchorId="08518CCB" wp14:editId="5AC7871A">
            <wp:extent cx="5760085" cy="2620010"/>
            <wp:effectExtent l="0" t="0" r="0" b="8890"/>
            <wp:docPr id="3480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2454" name=""/>
                    <pic:cNvPicPr/>
                  </pic:nvPicPr>
                  <pic:blipFill>
                    <a:blip r:embed="rId13"/>
                    <a:stretch>
                      <a:fillRect/>
                    </a:stretch>
                  </pic:blipFill>
                  <pic:spPr>
                    <a:xfrm>
                      <a:off x="0" y="0"/>
                      <a:ext cx="5760085" cy="2620010"/>
                    </a:xfrm>
                    <a:prstGeom prst="rect">
                      <a:avLst/>
                    </a:prstGeom>
                  </pic:spPr>
                </pic:pic>
              </a:graphicData>
            </a:graphic>
          </wp:inline>
        </w:drawing>
      </w:r>
    </w:p>
    <w:p w14:paraId="3B6DBD99" w14:textId="2020E916" w:rsidR="008C215F" w:rsidRPr="008C215F" w:rsidRDefault="008C215F" w:rsidP="008C215F">
      <w:pPr>
        <w:pStyle w:val="Hinhanh"/>
        <w:jc w:val="center"/>
        <w:rPr>
          <w:rFonts w:hint="eastAsia"/>
        </w:rPr>
      </w:pPr>
      <w:bookmarkStart w:id="32" w:name="_Toc217739064"/>
      <w:bookmarkStart w:id="33" w:name="_Toc217739190"/>
      <w:bookmarkStart w:id="34" w:name="_Toc217741092"/>
      <w:bookmarkStart w:id="35" w:name="_Toc217843265"/>
      <w:bookmarkStart w:id="36" w:name="_Toc217843401"/>
      <w:bookmarkStart w:id="37" w:name="_Toc217846030"/>
      <w:bookmarkStart w:id="38" w:name="_Toc217846099"/>
      <w:bookmarkStart w:id="39" w:name="_Toc217846605"/>
      <w:bookmarkStart w:id="40" w:name="_Toc217919159"/>
      <w:bookmarkStart w:id="41" w:name="_Toc217919211"/>
      <w:bookmarkStart w:id="42" w:name="_Toc218165038"/>
      <w:bookmarkStart w:id="43" w:name="_Toc218508575"/>
      <w:r w:rsidRPr="008C215F">
        <w:t xml:space="preserve">Hình </w:t>
      </w:r>
      <w:r w:rsidR="00DC1038">
        <w:t>1.</w:t>
      </w:r>
      <w:r>
        <w:t>2 G</w:t>
      </w:r>
      <w:r w:rsidRPr="008C215F">
        <w:t xml:space="preserve">iao diện trang web của </w:t>
      </w:r>
      <w:r w:rsidRPr="00276E81">
        <w:rPr>
          <w:lang w:val="vi-VN"/>
        </w:rPr>
        <w:t>VietJack</w:t>
      </w:r>
      <w:bookmarkEnd w:id="32"/>
      <w:bookmarkEnd w:id="33"/>
      <w:bookmarkEnd w:id="34"/>
      <w:bookmarkEnd w:id="35"/>
      <w:bookmarkEnd w:id="36"/>
      <w:bookmarkEnd w:id="37"/>
      <w:bookmarkEnd w:id="38"/>
      <w:bookmarkEnd w:id="39"/>
      <w:bookmarkEnd w:id="40"/>
      <w:bookmarkEnd w:id="41"/>
      <w:bookmarkEnd w:id="42"/>
      <w:bookmarkEnd w:id="43"/>
    </w:p>
    <w:p w14:paraId="7CD26F07" w14:textId="2FB9C2FD" w:rsidR="006F293E" w:rsidRPr="00BE4182" w:rsidRDefault="006F293E" w:rsidP="00497AFB">
      <w:pPr>
        <w:pStyle w:val="NoiDung"/>
        <w:rPr>
          <w:lang w:val="vi-VN"/>
        </w:rPr>
      </w:pPr>
      <w:r w:rsidRPr="00276E81">
        <w:rPr>
          <w:lang w:val="vi-VN"/>
        </w:rPr>
        <w:t xml:space="preserve">Trang Baitaptracnghiem </w:t>
      </w:r>
      <w:r w:rsidR="00920619">
        <w:rPr>
          <w:lang w:val="vi-VN"/>
        </w:rPr>
        <w:fldChar w:fldCharType="begin"/>
      </w:r>
      <w:r w:rsidR="00920619">
        <w:rPr>
          <w:lang w:val="vi-VN"/>
        </w:rPr>
        <w:instrText xml:space="preserve"> ADDIN ZOTERO_ITEM CSL_CITATION {"citationID":"gAIYg4on","properties":{"formattedCitation":"[3]","plainCitation":"[3]","noteIndex":0},"citationItems":[{"id":48,"uris":["http://zotero.org/users/19015770/items/6CJZJZCG"],"itemData":{"id":48,"type":"document","title":"Bài Tập Trắc Nghiệm – Baitaptracnghiem","URL":"https://baitaptracnghiem.com/","author":[{"literal":"Baitaptracnghiem"}],"issued":{"date-parts":[["2025"]]}}}],"schema":"https://github.com/citation-style-language/schema/raw/master/csl-citation.json"} </w:instrText>
      </w:r>
      <w:r w:rsidR="00920619">
        <w:rPr>
          <w:lang w:val="vi-VN"/>
        </w:rPr>
        <w:fldChar w:fldCharType="separate"/>
      </w:r>
      <w:r w:rsidR="00920619" w:rsidRPr="00920619">
        <w:rPr>
          <w:rFonts w:cs="Times New Roman"/>
        </w:rPr>
        <w:t>[3]</w:t>
      </w:r>
      <w:r w:rsidR="00920619">
        <w:rPr>
          <w:lang w:val="vi-VN"/>
        </w:rPr>
        <w:fldChar w:fldCharType="end"/>
      </w:r>
      <w:r w:rsidR="00920619">
        <w:t xml:space="preserve"> </w:t>
      </w:r>
      <w:r w:rsidRPr="00276E81">
        <w:rPr>
          <w:lang w:val="vi-VN"/>
        </w:rPr>
        <w:t>là website cung cấp các bài tập trắc nghiệm trực tuyến theo từng môn học và chuyên đề. Trang có ưu điểm là số lượng câu hỏi phong phú, hỗ trợ người học luyện tập nhanh và xem đáp án sau khi làm bài. Tuy nhiên, hệ thống trắc nghiệm trên trang chủ yếu mang tính tĩnh, chưa có chức năng lưu kết quả, thống kê điểm số hay đánh giá quá trình học tập của người dùng. Giao diện của trang còn khá đơn giản, chưa hỗ trợ tốt cho việc học tập lâu dài và cá nhân hóa nội dung cho từng học sinh.</w:t>
      </w:r>
    </w:p>
    <w:p w14:paraId="3520B5FA" w14:textId="73128B94" w:rsidR="008C215F" w:rsidRDefault="008C215F" w:rsidP="008C215F">
      <w:pPr>
        <w:pStyle w:val="NoiDung"/>
        <w:ind w:firstLine="0"/>
        <w:jc w:val="center"/>
      </w:pPr>
      <w:r w:rsidRPr="008C215F">
        <w:rPr>
          <w:noProof/>
          <w:lang w:eastAsia="en-US"/>
        </w:rPr>
        <w:lastRenderedPageBreak/>
        <w:drawing>
          <wp:inline distT="0" distB="0" distL="0" distR="0" wp14:anchorId="2981901F" wp14:editId="3976465B">
            <wp:extent cx="5760085" cy="2748915"/>
            <wp:effectExtent l="0" t="0" r="0" b="0"/>
            <wp:docPr id="114782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24754" name=""/>
                    <pic:cNvPicPr/>
                  </pic:nvPicPr>
                  <pic:blipFill>
                    <a:blip r:embed="rId14"/>
                    <a:stretch>
                      <a:fillRect/>
                    </a:stretch>
                  </pic:blipFill>
                  <pic:spPr>
                    <a:xfrm>
                      <a:off x="0" y="0"/>
                      <a:ext cx="5760085" cy="2748915"/>
                    </a:xfrm>
                    <a:prstGeom prst="rect">
                      <a:avLst/>
                    </a:prstGeom>
                  </pic:spPr>
                </pic:pic>
              </a:graphicData>
            </a:graphic>
          </wp:inline>
        </w:drawing>
      </w:r>
    </w:p>
    <w:p w14:paraId="0D8A56AB" w14:textId="4700F7F8" w:rsidR="008C215F" w:rsidRPr="008C215F" w:rsidRDefault="008C215F" w:rsidP="008C215F">
      <w:pPr>
        <w:pStyle w:val="Hinhanh"/>
        <w:jc w:val="center"/>
        <w:rPr>
          <w:rFonts w:hint="eastAsia"/>
        </w:rPr>
      </w:pPr>
      <w:bookmarkStart w:id="44" w:name="_Toc217739065"/>
      <w:bookmarkStart w:id="45" w:name="_Toc217739191"/>
      <w:bookmarkStart w:id="46" w:name="_Toc217741093"/>
      <w:bookmarkStart w:id="47" w:name="_Toc217843266"/>
      <w:bookmarkStart w:id="48" w:name="_Toc217843402"/>
      <w:bookmarkStart w:id="49" w:name="_Toc217846031"/>
      <w:bookmarkStart w:id="50" w:name="_Toc217846100"/>
      <w:bookmarkStart w:id="51" w:name="_Toc217846606"/>
      <w:bookmarkStart w:id="52" w:name="_Toc217919160"/>
      <w:bookmarkStart w:id="53" w:name="_Toc217919212"/>
      <w:bookmarkStart w:id="54" w:name="_Toc218165039"/>
      <w:bookmarkStart w:id="55" w:name="_Toc218508576"/>
      <w:r w:rsidRPr="008C215F">
        <w:t xml:space="preserve">Hình </w:t>
      </w:r>
      <w:r w:rsidR="00DC1038">
        <w:t>1.</w:t>
      </w:r>
      <w:r>
        <w:t>3 G</w:t>
      </w:r>
      <w:r w:rsidRPr="008C215F">
        <w:t xml:space="preserve">iao diện trang web của </w:t>
      </w:r>
      <w:r w:rsidRPr="00276E81">
        <w:rPr>
          <w:lang w:val="vi-VN"/>
        </w:rPr>
        <w:t>Baitaptracnghiem</w:t>
      </w:r>
      <w:bookmarkEnd w:id="44"/>
      <w:bookmarkEnd w:id="45"/>
      <w:bookmarkEnd w:id="46"/>
      <w:bookmarkEnd w:id="47"/>
      <w:bookmarkEnd w:id="48"/>
      <w:bookmarkEnd w:id="49"/>
      <w:bookmarkEnd w:id="50"/>
      <w:bookmarkEnd w:id="51"/>
      <w:bookmarkEnd w:id="52"/>
      <w:bookmarkEnd w:id="53"/>
      <w:bookmarkEnd w:id="54"/>
      <w:bookmarkEnd w:id="55"/>
    </w:p>
    <w:p w14:paraId="335E375A" w14:textId="2F4A2C9C" w:rsidR="006F293E" w:rsidRPr="00BE4182" w:rsidRDefault="006F293E" w:rsidP="00497AFB">
      <w:pPr>
        <w:pStyle w:val="NoiDung"/>
        <w:rPr>
          <w:lang w:val="vi-VN"/>
        </w:rPr>
      </w:pPr>
      <w:r w:rsidRPr="00276E81">
        <w:rPr>
          <w:lang w:val="vi-VN"/>
        </w:rPr>
        <w:t>Sách giáo khoa Lịch sử 12 – Bộ Kết nối tri thức với cuộc sống là tài liệu chính thống và bắt buộc trong chương trình giáo dục phổ thông. Nội dung sách được biên soạn khoa học, có hệ thống, bám sát chuẩn kiến thức và kỹ năng của Bộ Giáo dục và Đào tạo. Tuy nhiên, sách giáo khoa chủ yếu cung cấp kiến thức lý thuyết, ít hỗ trợ công cụ ôn luyện trắc nghiệm, chưa có chức năng tương tác, kiểm tra đánh giá tức thời hay theo dõi tiến độ học tập của học sinh. Do đó, cần có các hệ thống hỗ trợ học tập trực tuyến để bổ sung và nâng cao hiệu quả học tập</w:t>
      </w:r>
      <w:r w:rsidR="0047354A" w:rsidRPr="0047354A">
        <w:rPr>
          <w:lang w:val="vi-VN"/>
        </w:rPr>
        <w:t xml:space="preserve"> </w:t>
      </w:r>
      <w:r w:rsidR="0047354A">
        <w:rPr>
          <w:lang w:val="vi-VN"/>
        </w:rPr>
        <w:fldChar w:fldCharType="begin"/>
      </w:r>
      <w:r w:rsidR="0047354A">
        <w:rPr>
          <w:lang w:val="vi-VN"/>
        </w:rPr>
        <w:instrText xml:space="preserve"> ADDIN ZOTERO_ITEM CSL_CITATION {"citationID":"oz7k0vz7","properties":{"formattedCitation":"[4]","plainCitation":"[4]","noteIndex":0},"citationItems":[{"id":52,"uris":["http://zotero.org/users/19015770/items/2HHV6X36"],"itemData":{"id":52,"type":"webpage","title":"Sách giáo khoa Lịch sử 12 – Kết nối tri thức với cuộc sống","URL":"https://vietjack.com/sach-moi/sach-lich-su-lop-12-ket-noi-tri-thuc.jsp","author":[{"literal":"Nhà xuất bản Giáo dục Việt Nam"}],"issued":{"date-parts":[["2024"]]}}}],"schema":"https://github.com/citation-style-language/schema/raw/master/csl-citation.json"} </w:instrText>
      </w:r>
      <w:r w:rsidR="0047354A">
        <w:rPr>
          <w:lang w:val="vi-VN"/>
        </w:rPr>
        <w:fldChar w:fldCharType="separate"/>
      </w:r>
      <w:r w:rsidR="0047354A" w:rsidRPr="0047354A">
        <w:rPr>
          <w:rFonts w:cs="Times New Roman"/>
          <w:lang w:val="vi-VN"/>
        </w:rPr>
        <w:t>[4]</w:t>
      </w:r>
      <w:r w:rsidR="0047354A">
        <w:rPr>
          <w:lang w:val="vi-VN"/>
        </w:rPr>
        <w:fldChar w:fldCharType="end"/>
      </w:r>
      <w:r w:rsidRPr="00276E81">
        <w:rPr>
          <w:lang w:val="vi-VN"/>
        </w:rPr>
        <w:t>.</w:t>
      </w:r>
      <w:r w:rsidR="0047354A" w:rsidRPr="00BE4182">
        <w:rPr>
          <w:lang w:val="vi-VN"/>
        </w:rPr>
        <w:t xml:space="preserve"> </w:t>
      </w:r>
    </w:p>
    <w:p w14:paraId="4A729CEF" w14:textId="631358D2" w:rsidR="008C215F" w:rsidRDefault="006E3AAE" w:rsidP="006E3AAE">
      <w:pPr>
        <w:pStyle w:val="NoiDung"/>
        <w:jc w:val="center"/>
      </w:pPr>
      <w:r w:rsidRPr="006E3AAE">
        <w:rPr>
          <w:noProof/>
          <w:lang w:eastAsia="en-US"/>
        </w:rPr>
        <w:lastRenderedPageBreak/>
        <w:drawing>
          <wp:inline distT="0" distB="0" distL="0" distR="0" wp14:anchorId="7843519E" wp14:editId="038EE530">
            <wp:extent cx="2705100" cy="3587583"/>
            <wp:effectExtent l="0" t="0" r="0" b="0"/>
            <wp:docPr id="1142082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82481" name=""/>
                    <pic:cNvPicPr/>
                  </pic:nvPicPr>
                  <pic:blipFill>
                    <a:blip r:embed="rId15"/>
                    <a:stretch>
                      <a:fillRect/>
                    </a:stretch>
                  </pic:blipFill>
                  <pic:spPr>
                    <a:xfrm>
                      <a:off x="0" y="0"/>
                      <a:ext cx="2715327" cy="3601147"/>
                    </a:xfrm>
                    <a:prstGeom prst="rect">
                      <a:avLst/>
                    </a:prstGeom>
                  </pic:spPr>
                </pic:pic>
              </a:graphicData>
            </a:graphic>
          </wp:inline>
        </w:drawing>
      </w:r>
    </w:p>
    <w:p w14:paraId="0C814CCB" w14:textId="70AC40D8" w:rsidR="006E3AAE" w:rsidRPr="008C215F" w:rsidRDefault="006E3AAE" w:rsidP="006E3AAE">
      <w:pPr>
        <w:pStyle w:val="Hinhanh"/>
        <w:jc w:val="center"/>
        <w:rPr>
          <w:rFonts w:hint="eastAsia"/>
        </w:rPr>
      </w:pPr>
      <w:bookmarkStart w:id="56" w:name="_Toc217739066"/>
      <w:bookmarkStart w:id="57" w:name="_Toc217739192"/>
      <w:bookmarkStart w:id="58" w:name="_Toc217741094"/>
      <w:bookmarkStart w:id="59" w:name="_Toc217843267"/>
      <w:bookmarkStart w:id="60" w:name="_Toc217843403"/>
      <w:bookmarkStart w:id="61" w:name="_Toc217846032"/>
      <w:bookmarkStart w:id="62" w:name="_Toc217846101"/>
      <w:bookmarkStart w:id="63" w:name="_Toc217846607"/>
      <w:bookmarkStart w:id="64" w:name="_Toc217919161"/>
      <w:bookmarkStart w:id="65" w:name="_Toc217919213"/>
      <w:bookmarkStart w:id="66" w:name="_Toc218165040"/>
      <w:bookmarkStart w:id="67" w:name="_Toc218508577"/>
      <w:r w:rsidRPr="008C215F">
        <w:t xml:space="preserve">Hình </w:t>
      </w:r>
      <w:r w:rsidR="00DC1038">
        <w:t>1.</w:t>
      </w:r>
      <w:r>
        <w:t xml:space="preserve">4 </w:t>
      </w:r>
      <w:r w:rsidRPr="00276E81">
        <w:rPr>
          <w:lang w:val="vi-VN"/>
        </w:rPr>
        <w:t>Sách giáo khoa Lịch sử 12 – Bộ Kết nối tri thức với cuộc sống</w:t>
      </w:r>
      <w:bookmarkEnd w:id="56"/>
      <w:bookmarkEnd w:id="57"/>
      <w:bookmarkEnd w:id="58"/>
      <w:bookmarkEnd w:id="59"/>
      <w:bookmarkEnd w:id="60"/>
      <w:bookmarkEnd w:id="61"/>
      <w:bookmarkEnd w:id="62"/>
      <w:bookmarkEnd w:id="63"/>
      <w:bookmarkEnd w:id="64"/>
      <w:bookmarkEnd w:id="65"/>
      <w:bookmarkEnd w:id="66"/>
      <w:bookmarkEnd w:id="67"/>
    </w:p>
    <w:p w14:paraId="40A97209" w14:textId="77777777" w:rsidR="006F293E" w:rsidRDefault="006F293E" w:rsidP="006F293E">
      <w:pPr>
        <w:pStyle w:val="Heading2"/>
      </w:pPr>
      <w:bookmarkStart w:id="68" w:name="_Toc218508532"/>
      <w:r w:rsidRPr="006F293E">
        <w:t>Nhận xét chung</w:t>
      </w:r>
      <w:bookmarkEnd w:id="68"/>
    </w:p>
    <w:p w14:paraId="26053DF7" w14:textId="77777777" w:rsidR="006F293E" w:rsidRPr="006F293E" w:rsidRDefault="006F293E" w:rsidP="006F293E">
      <w:pPr>
        <w:pStyle w:val="NoiDung"/>
      </w:pPr>
      <w:r w:rsidRPr="006F293E">
        <w:t xml:space="preserve">Thông qua quá trình khảo sát các website và tài liệu học tập như W3Schools, VietJack, Baitaptracnghiem và sách giáo khoa Lịch sử 12 – bộ </w:t>
      </w:r>
      <w:r w:rsidRPr="006F293E">
        <w:rPr>
          <w:rFonts w:eastAsiaTheme="majorEastAsia"/>
        </w:rPr>
        <w:t>Kết nối tri thức với cuộc sống</w:t>
      </w:r>
      <w:r w:rsidRPr="006F293E">
        <w:t>, có thể nhận thấy mỗi nguồn đều có những ưu điểm và hạn chế riêng, đáp ứng một phần nhu cầu học tập của học sinh THPT.</w:t>
      </w:r>
    </w:p>
    <w:p w14:paraId="3F04C043" w14:textId="77777777" w:rsidR="006F293E" w:rsidRPr="006F293E" w:rsidRDefault="006F293E" w:rsidP="006F293E">
      <w:pPr>
        <w:pStyle w:val="NoiDung"/>
      </w:pPr>
      <w:r w:rsidRPr="006F293E">
        <w:t xml:space="preserve">Về </w:t>
      </w:r>
      <w:r w:rsidRPr="006F293E">
        <w:rPr>
          <w:rFonts w:eastAsiaTheme="majorEastAsia"/>
        </w:rPr>
        <w:t>nội dung</w:t>
      </w:r>
      <w:r w:rsidRPr="006F293E">
        <w:t>, các trang VietJack, Baitaptracnghiem và sách giáo khoa cung cấp kiến thức bám sát chương trình học, hỗ trợ học sinh nắm được lý thuyết cơ bản và luyện tập trắc nghiệm. Tuy nhiên, nội dung trên các website này còn mang tính rời rạc, chưa được tổ chức theo một hệ thống học tập khép kín, thiếu sự liên kết chặt chẽ giữa bài học, bài tập và kết quả đánh giá. Học sinh chủ yếu học theo từng trang riêng lẻ mà chưa có lộ trình học tập rõ ràng.</w:t>
      </w:r>
    </w:p>
    <w:p w14:paraId="34509B30" w14:textId="77777777" w:rsidR="006F293E" w:rsidRPr="006F293E" w:rsidRDefault="006F293E" w:rsidP="006F293E">
      <w:pPr>
        <w:pStyle w:val="NoiDung"/>
      </w:pPr>
      <w:r w:rsidRPr="006F293E">
        <w:t xml:space="preserve">Về </w:t>
      </w:r>
      <w:r w:rsidRPr="006F293E">
        <w:rPr>
          <w:rFonts w:eastAsiaTheme="majorEastAsia"/>
        </w:rPr>
        <w:t>chức năng hệ thống</w:t>
      </w:r>
      <w:r w:rsidRPr="006F293E">
        <w:t xml:space="preserve">, hầu hết các website khảo sát chưa hỗ trợ đầy đủ các chức năng quản lý người dùng. Các trang như VietJack và Baitaptracnghiem không yêu cầu đăng nhập hoặc chỉ cung cấp chức năng làm bài đơn giản, chưa có cơ chế lưu trữ kết quả, theo dõi tiến độ học tập hay thống kê điểm số theo từng học sinh. Điều này khiến </w:t>
      </w:r>
      <w:r w:rsidRPr="006F293E">
        <w:lastRenderedPageBreak/>
        <w:t>người học khó tự đánh giá năng lực và theo dõi sự tiến bộ của bản thân trong quá trình ôn luyện lâu dài.</w:t>
      </w:r>
    </w:p>
    <w:p w14:paraId="135E59E8" w14:textId="77777777" w:rsidR="006F293E" w:rsidRPr="006F293E" w:rsidRDefault="006F293E" w:rsidP="006F293E">
      <w:pPr>
        <w:pStyle w:val="NoiDung"/>
      </w:pPr>
      <w:r w:rsidRPr="006F293E">
        <w:t xml:space="preserve">Về </w:t>
      </w:r>
      <w:r w:rsidRPr="006F293E">
        <w:rPr>
          <w:rFonts w:eastAsiaTheme="majorEastAsia"/>
        </w:rPr>
        <w:t>giao diện và trải nghiệm người dùng</w:t>
      </w:r>
      <w:r w:rsidRPr="006F293E">
        <w:t>, đa số các trang web học tập hiện nay có giao diện tương đối đơn giản nhưng còn nhiều hạn chế. Nội dung thường được trình bày dày đặc, nhiều quảng cáo, chưa tối ưu cho việc học tập liên tục của học sinh THPT. Giao diện chưa thực sự thân thiện, thiếu sự trực quan và chưa hỗ trợ tốt cho việc học trên nhiều thiết bị khác nhau như điện thoại hoặc máy tính bảng.</w:t>
      </w:r>
    </w:p>
    <w:p w14:paraId="001C8EDD" w14:textId="77777777" w:rsidR="009D79D2" w:rsidRDefault="009D79D2" w:rsidP="006F293E">
      <w:pPr>
        <w:pStyle w:val="NoiDung"/>
      </w:pPr>
      <w:r w:rsidRPr="009D79D2">
        <w:t>Riêng đối với W3Schools, mặc dù không phải là hệ thống học tập môn Lịch sử, nhưng trang web này có nhiều ưu điểm nổi bật về cách tổ chức nội dung, trình bày khoa học, rõ ràng và dễ tiếp cận, đồng thời hỗ trợ thực hành hiệu quả. Đây là nguồn tài liệu tham khảo quan trọng giúp định hướng cách xây dựng giao diện, tổ chức chức năng và triển khai các kỹ thuật lập trình trong quá trình phát triển hệ thống web.</w:t>
      </w:r>
    </w:p>
    <w:p w14:paraId="4A28C82B" w14:textId="403D0604" w:rsidR="006F293E" w:rsidRDefault="006F293E" w:rsidP="006F293E">
      <w:pPr>
        <w:pStyle w:val="NoiDung"/>
      </w:pPr>
      <w:r w:rsidRPr="006F293E">
        <w:t>Từ những phân tích trên có thể thấy rằng, hiện nay vẫn chưa có một hệ thống học và ôn luyện Lịch sử trực tuyến nào vừa bám sát chương trình THPT, vừa tích hợp đầy đủ các chức năng như quản lý tài khoản người dùng, học theo bài có hệ thống, làm bài trắc nghiệm, lưu kết quả và theo dõi tiến độ học tập cá nhân. Đây chính là khoảng trống mà đề tài hướng đến để xây dựng một hệ thống học tập trực tuyến toàn diện, phù hợp với nhu cầu thực tế của học sinh.</w:t>
      </w:r>
    </w:p>
    <w:p w14:paraId="4C21842D" w14:textId="450522A7" w:rsidR="006F293E" w:rsidRPr="00487DE9" w:rsidRDefault="00487DE9" w:rsidP="006F293E">
      <w:pPr>
        <w:pStyle w:val="Heading2"/>
      </w:pPr>
      <w:bookmarkStart w:id="69" w:name="_Toc218508533"/>
      <w:r>
        <w:t>Tổng kết chương</w:t>
      </w:r>
      <w:bookmarkEnd w:id="69"/>
    </w:p>
    <w:p w14:paraId="3DA12743" w14:textId="70D321E3" w:rsidR="00497AFB" w:rsidRPr="00497AFB" w:rsidRDefault="006F293E" w:rsidP="006F293E">
      <w:pPr>
        <w:pStyle w:val="NoiDung"/>
      </w:pPr>
      <w:r w:rsidRPr="006F293E">
        <w:t>Chương 1 đã trình bày tổng quan về đề tài nghiên cứu, lý do chọn đề tài, mục tiêu, đối tượng và phạm vi nghiên cứu, đồng thời khảo sát và đánh giá một số website, tài liệu học tập tiêu biểu liên quan. Qua quá trình phân tích, có thể nhận thấy các hệ thống hiện có vẫn còn tồn tại nhiều hạn chế về chức năng, khả năng tương tác và theo dõi quá trình học tập của học sinh. Điều này cho thấy sự cần thiết của việc xây dựng một hệ thống học và ôn luyện kiến thức Lịch sử trực tuyến dành riêng cho học sinh THPT. Những nhận xét và đánh giá được trình bày trong chương này đóng vai trò là cơ sở quan trọng cho việc phân tích bài toán, xác định yêu cầu chức năng và thiết kế hệ thống ở các chương tiếp theo</w:t>
      </w:r>
      <w:r>
        <w:t>.</w:t>
      </w:r>
      <w:r w:rsidR="00497AFB" w:rsidRPr="00497AFB">
        <w:rPr>
          <w:rFonts w:hint="eastAsia"/>
        </w:rPr>
        <w:br w:type="page"/>
      </w:r>
    </w:p>
    <w:p w14:paraId="2189D443" w14:textId="6806332F" w:rsidR="0007738A" w:rsidRPr="005771FD" w:rsidRDefault="008A3057" w:rsidP="005771FD">
      <w:pPr>
        <w:pStyle w:val="Heading1"/>
      </w:pPr>
      <w:bookmarkStart w:id="70" w:name="_Toc186531730"/>
      <w:bookmarkStart w:id="71" w:name="_Toc218508534"/>
      <w:r w:rsidRPr="005771FD">
        <w:lastRenderedPageBreak/>
        <w:t>NGHIÊN CỨU LÝ THUYẾT</w:t>
      </w:r>
      <w:bookmarkEnd w:id="70"/>
      <w:bookmarkEnd w:id="71"/>
    </w:p>
    <w:p w14:paraId="127298D4" w14:textId="367B9275" w:rsidR="0007738A" w:rsidRDefault="00EC1390" w:rsidP="00E90690">
      <w:pPr>
        <w:pStyle w:val="Heading2"/>
        <w:rPr>
          <w:szCs w:val="28"/>
        </w:rPr>
      </w:pPr>
      <w:bookmarkStart w:id="72" w:name="_Toc218508535"/>
      <w:r>
        <w:rPr>
          <w:szCs w:val="28"/>
        </w:rPr>
        <w:t>Tổng quan về công nghệ phát triển web</w:t>
      </w:r>
      <w:bookmarkEnd w:id="72"/>
      <w:r>
        <w:rPr>
          <w:szCs w:val="28"/>
        </w:rPr>
        <w:t xml:space="preserve"> </w:t>
      </w:r>
    </w:p>
    <w:p w14:paraId="1C061180" w14:textId="07BE9F78" w:rsidR="000B2544" w:rsidRPr="000B2544" w:rsidRDefault="000B2544" w:rsidP="0031142E">
      <w:pPr>
        <w:pStyle w:val="NoiDung"/>
      </w:pPr>
      <w:r>
        <w:tab/>
      </w:r>
      <w:r w:rsidRPr="00B35E82">
        <w:t>Website là tập hợp các trang thông tin được xây dựng bằng các ngôn ngữ như HTML, CSS, JavaScript… và được lưu trữ trên máy chủ web.</w:t>
      </w:r>
    </w:p>
    <w:p w14:paraId="408FA49C" w14:textId="7E67AD26" w:rsidR="001F7F86" w:rsidRDefault="00C602D3" w:rsidP="00E90690">
      <w:pPr>
        <w:rPr>
          <w:rFonts w:hint="eastAsia"/>
          <w:noProof/>
        </w:rPr>
      </w:pPr>
      <w:r>
        <w:rPr>
          <w:noProof/>
        </w:rPr>
        <w:t xml:space="preserve">                             </w:t>
      </w:r>
      <w:r w:rsidR="00E053E5">
        <w:rPr>
          <w:rFonts w:hint="eastAsia"/>
          <w:noProof/>
          <w:lang w:eastAsia="en-US"/>
        </w:rPr>
        <w:drawing>
          <wp:inline distT="0" distB="0" distL="0" distR="0" wp14:anchorId="6A6A8409" wp14:editId="4E09EA3B">
            <wp:extent cx="3344334" cy="2000959"/>
            <wp:effectExtent l="0" t="0" r="8890" b="0"/>
            <wp:docPr id="175548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84083" name="Picture 1755484083"/>
                    <pic:cNvPicPr/>
                  </pic:nvPicPr>
                  <pic:blipFill rotWithShape="1">
                    <a:blip r:embed="rId16" cstate="print">
                      <a:extLst>
                        <a:ext uri="{28A0092B-C50C-407E-A947-70E740481C1C}">
                          <a14:useLocalDpi xmlns:a14="http://schemas.microsoft.com/office/drawing/2010/main" val="0"/>
                        </a:ext>
                      </a:extLst>
                    </a:blip>
                    <a:srcRect t="5513" b="4735"/>
                    <a:stretch>
                      <a:fillRect/>
                    </a:stretch>
                  </pic:blipFill>
                  <pic:spPr bwMode="auto">
                    <a:xfrm>
                      <a:off x="0" y="0"/>
                      <a:ext cx="3355291" cy="2007515"/>
                    </a:xfrm>
                    <a:prstGeom prst="rect">
                      <a:avLst/>
                    </a:prstGeom>
                    <a:ln>
                      <a:noFill/>
                    </a:ln>
                    <a:extLst>
                      <a:ext uri="{53640926-AAD7-44D8-BBD7-CCE9431645EC}">
                        <a14:shadowObscured xmlns:a14="http://schemas.microsoft.com/office/drawing/2010/main"/>
                      </a:ext>
                    </a:extLst>
                  </pic:spPr>
                </pic:pic>
              </a:graphicData>
            </a:graphic>
          </wp:inline>
        </w:drawing>
      </w:r>
    </w:p>
    <w:p w14:paraId="7D46A47B" w14:textId="70203035" w:rsidR="001F7F86" w:rsidRPr="001F7F86" w:rsidRDefault="001F7F86" w:rsidP="00E90690">
      <w:pPr>
        <w:pStyle w:val="Hinhanh"/>
        <w:ind w:left="2835" w:firstLine="426"/>
        <w:rPr>
          <w:rFonts w:hint="eastAsia"/>
          <w:noProof/>
        </w:rPr>
      </w:pPr>
      <w:bookmarkStart w:id="73" w:name="_Toc215410428"/>
      <w:bookmarkStart w:id="74" w:name="_Toc215482762"/>
      <w:bookmarkStart w:id="75" w:name="_Toc216533475"/>
      <w:bookmarkStart w:id="76" w:name="_Toc216548268"/>
      <w:bookmarkStart w:id="77" w:name="_Toc216549629"/>
      <w:bookmarkStart w:id="78" w:name="_Toc216549768"/>
      <w:bookmarkStart w:id="79" w:name="_Toc217064495"/>
      <w:bookmarkStart w:id="80" w:name="_Toc217150538"/>
      <w:bookmarkStart w:id="81" w:name="_Toc217224337"/>
      <w:bookmarkStart w:id="82" w:name="_Toc217739067"/>
      <w:bookmarkStart w:id="83" w:name="_Toc217739193"/>
      <w:bookmarkStart w:id="84" w:name="_Toc217741095"/>
      <w:bookmarkStart w:id="85" w:name="_Toc217843268"/>
      <w:bookmarkStart w:id="86" w:name="_Toc217843404"/>
      <w:bookmarkStart w:id="87" w:name="_Toc217846033"/>
      <w:bookmarkStart w:id="88" w:name="_Toc217846102"/>
      <w:bookmarkStart w:id="89" w:name="_Toc217846608"/>
      <w:bookmarkStart w:id="90" w:name="_Toc217919162"/>
      <w:bookmarkStart w:id="91" w:name="_Toc217919214"/>
      <w:bookmarkStart w:id="92" w:name="_Toc218165041"/>
      <w:bookmarkStart w:id="93" w:name="_Toc218508578"/>
      <w:r>
        <w:rPr>
          <w:noProof/>
        </w:rPr>
        <w:t xml:space="preserve">Hình </w:t>
      </w:r>
      <w:r w:rsidR="00DC1038">
        <w:rPr>
          <w:noProof/>
        </w:rPr>
        <w:t>2.1</w:t>
      </w:r>
      <w:r w:rsidR="00496E99">
        <w:rPr>
          <w:noProof/>
        </w:rPr>
        <w:t xml:space="preserve"> Khái niệm về websit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496E99">
        <w:rPr>
          <w:noProof/>
        </w:rPr>
        <w:t xml:space="preserve"> </w:t>
      </w:r>
    </w:p>
    <w:p w14:paraId="20829DD3" w14:textId="65E9E3C5" w:rsidR="008C184A" w:rsidRDefault="00B35E82" w:rsidP="0031142E">
      <w:pPr>
        <w:pStyle w:val="NoiDung"/>
      </w:pPr>
      <w:r w:rsidRPr="00B35E82">
        <w:t>Người dùng có thể truy cập website thông qua Internet bằng trình duyệt web. Website cho phép hiển thị nội dung, cung cấp thông tin, tương tác người dùng và thực hiện nhiều chức năng tùy theo mục đích phát triển.</w:t>
      </w:r>
      <w:r w:rsidR="00AB21F3">
        <w:t xml:space="preserve"> W</w:t>
      </w:r>
      <w:r w:rsidR="00AB21F3" w:rsidRPr="00AB21F3">
        <w:t>ebsite được chia thành hai loại chính</w:t>
      </w:r>
      <w:r w:rsidR="00AB21F3">
        <w:t xml:space="preserve"> là</w:t>
      </w:r>
      <w:r w:rsidR="00AB21F3" w:rsidRPr="00AB21F3">
        <w:t xml:space="preserve"> website tĩnh và website động.</w:t>
      </w:r>
      <w:r w:rsidR="00143554" w:rsidRPr="00143554">
        <w:t xml:space="preserve"> Trong phạm vi của đề tài, hệ thống được phát triển theo mô hình website </w:t>
      </w:r>
      <w:r w:rsidR="002C65BF">
        <w:t xml:space="preserve">tĩnh và </w:t>
      </w:r>
      <w:r w:rsidR="00143554" w:rsidRPr="00143554">
        <w:t>động</w:t>
      </w:r>
      <w:r w:rsidR="00143554">
        <w:t>.</w:t>
      </w:r>
      <w:r w:rsidR="00402888">
        <w:t xml:space="preserve"> </w:t>
      </w:r>
    </w:p>
    <w:p w14:paraId="12CFF6E2" w14:textId="1FB4C400" w:rsidR="000B2544" w:rsidRDefault="000B2544" w:rsidP="00E90690">
      <w:pPr>
        <w:pStyle w:val="Heading3"/>
      </w:pPr>
      <w:bookmarkStart w:id="94" w:name="_Toc218508536"/>
      <w:r>
        <w:rPr>
          <w:rFonts w:hint="eastAsia"/>
        </w:rPr>
        <w:t>W</w:t>
      </w:r>
      <w:r>
        <w:t xml:space="preserve">ebsite </w:t>
      </w:r>
      <w:r w:rsidR="0046492B">
        <w:t>Tĩ</w:t>
      </w:r>
      <w:r>
        <w:t>nh</w:t>
      </w:r>
      <w:bookmarkEnd w:id="94"/>
      <w:r>
        <w:t xml:space="preserve"> </w:t>
      </w:r>
    </w:p>
    <w:p w14:paraId="3BCA7A54" w14:textId="474C727B" w:rsidR="000B2544" w:rsidRDefault="000B2544" w:rsidP="0031142E">
      <w:pPr>
        <w:pStyle w:val="NoiDung"/>
      </w:pPr>
      <w:r w:rsidRPr="00FB291B">
        <w:rPr>
          <w:b/>
          <w:bCs/>
        </w:rPr>
        <w:t>Web Tĩnh:</w:t>
      </w:r>
      <w:r w:rsidRPr="008C184A">
        <w:t xml:space="preserve"> Website t</w:t>
      </w:r>
      <w:r>
        <w:t>ĩnh</w:t>
      </w:r>
      <w:r w:rsidRPr="008C184A">
        <w:t xml:space="preserve"> do được viết bằng ngôn ngữ HTML theo từng trang như một cuốn sách mỏng, không có cơ sở dữ liệu và không có công cụ quản l thông tin trên website. Thông thường website tĩnh được thiết kế bằng các phần mềm như Microsoft Frontpage, Dreamweaver,</w:t>
      </w:r>
      <w:r>
        <w:t xml:space="preserve"> </w:t>
      </w:r>
      <w:r w:rsidRPr="008C184A">
        <w:t xml:space="preserve">... Đặc điểm của website </w:t>
      </w:r>
      <w:r w:rsidR="00132485">
        <w:t>tĩnh</w:t>
      </w:r>
      <w:r w:rsidR="00980953">
        <w:t xml:space="preserve"> </w:t>
      </w:r>
      <w:r w:rsidRPr="008C184A">
        <w:t xml:space="preserve">là ít thay đổi nội dung, sự thay đổi nội dung này thường liên quan đến sự thay đổi các văn bản đi kèm thể hiện nội dung trên đó. </w:t>
      </w:r>
      <w:r w:rsidRPr="00EB69A8">
        <w:t xml:space="preserve">Web tĩnh giữ vai trò quan trọng trong việc cung cấp và trình bày thông tin một cách nhanh chóng, ổn định và an toàn. Với đặc điểm không yêu cầu xử lý dữ liệu hay tương tác phức tạp, web tĩnh giúp tối ưu tốc độ tải trang, giảm chi phí triển khai và nâng cao tính bảo mật. </w:t>
      </w:r>
    </w:p>
    <w:p w14:paraId="453865E2" w14:textId="1FB4C400" w:rsidR="00AB21F3" w:rsidRDefault="00AB21F3" w:rsidP="00E90690">
      <w:pPr>
        <w:pStyle w:val="Heading3"/>
      </w:pPr>
      <w:bookmarkStart w:id="95" w:name="_Toc218508537"/>
      <w:r>
        <w:lastRenderedPageBreak/>
        <w:t>Website động</w:t>
      </w:r>
      <w:bookmarkEnd w:id="95"/>
      <w:r>
        <w:t xml:space="preserve"> </w:t>
      </w:r>
    </w:p>
    <w:p w14:paraId="47472789" w14:textId="046638D1" w:rsidR="0002582E" w:rsidRDefault="0002582E" w:rsidP="0031142E">
      <w:pPr>
        <w:pStyle w:val="NoiDung"/>
      </w:pPr>
      <w:r>
        <w:t>Website động là loại website có khả năng thay đổi nội dung linh hoạt dựa trên dữ liệu và xử lý từ phía máy chủ. Loại website này tích hợp cơ sở dữ liệu và các ngôn ngữ lập trình phía server để hỗ trợ các chức năng như đăng nhập, lưu trữ thông tin, quản lý nội dung và phản hồi tương tác của người dùng. Nhờ đó, website động có thể cá nhân hóa trải nghiệm, cập nhật nội dung tự động và vận hành các quy trình như làm bài, chấm điểm hay thống kê kết quả. Với đặc tính linh hoạt và khả năng mở rộng cao, website động đặc biệt phù hợp trong các hệ thống học tập trực tuyến. Các website này cung cấp bài học, bài kiểm tra, thống kê kết quả và hỗ trợ tương tác với người học thông qua dữ liệu được lưu trữ trong cơ sở dữ liệu. Website của đề tài thuộc nhóm hỗ trợ học tập, tập trung vào chức năng luyện tập và quản lý tiến độ học sinh. Nhờ khả năng xử lý dữ liệu và cập nhật nội dung theo từng người dùng, website động đóng vai trò quan trọng trong việc tạo ra hệ thống học tập trực tuyến hiệu quả. Tính tương tác cao giúp nâng cao trải nghiệm học tập và đảm bảo nội dung luôn phù hợp với nhu cầu giảng dạy, là nền tảng thích hợp để phát triển hệ thống học và ôn luyện kiến thức lịch sử cho học sinh THPT.</w:t>
      </w:r>
    </w:p>
    <w:p w14:paraId="5094E8B9" w14:textId="77777777" w:rsidR="00FB291B" w:rsidRPr="002A1716" w:rsidRDefault="00FB291B" w:rsidP="00E90690">
      <w:pPr>
        <w:spacing w:before="120" w:after="120" w:line="360" w:lineRule="auto"/>
        <w:ind w:firstLine="680"/>
        <w:rPr>
          <w:rFonts w:hint="eastAsia"/>
          <w:b/>
          <w:bCs/>
          <w:lang w:val="vi-VN"/>
        </w:rPr>
      </w:pPr>
      <w:r w:rsidRPr="002A1716">
        <w:rPr>
          <w:b/>
          <w:bCs/>
          <w:lang w:val="vi-VN"/>
        </w:rPr>
        <w:t>Sự khác nhau giữa web tĩnh và web động:</w:t>
      </w:r>
    </w:p>
    <w:p w14:paraId="7BB0EE13" w14:textId="7316FDB5" w:rsidR="00FB291B" w:rsidRPr="00697F87" w:rsidRDefault="00FB291B" w:rsidP="0031142E">
      <w:pPr>
        <w:pStyle w:val="NoiDung"/>
        <w:rPr>
          <w:lang w:val="vi-VN"/>
        </w:rPr>
      </w:pPr>
      <w:r w:rsidRPr="000742F0">
        <w:rPr>
          <w:lang w:val="vi-VN"/>
        </w:rPr>
        <w:t xml:space="preserve">Web Động: có đặc điểm là có tính linh hoạt và có thể cập nhật thông tin thường xuyên, quản lý các thành phần trên website dễ dàng. Loại website này thường được viết bằng các ngôn ngữ lập </w:t>
      </w:r>
      <w:r w:rsidR="00132485" w:rsidRPr="00132485">
        <w:rPr>
          <w:lang w:val="vi-VN"/>
        </w:rPr>
        <w:t>trình</w:t>
      </w:r>
      <w:r w:rsidRPr="000742F0">
        <w:rPr>
          <w:lang w:val="vi-VN"/>
        </w:rPr>
        <w:t xml:space="preserve"> như PHP, ASP.NET, JSP, Perl...., quản trị Cơ sở dữ liệu bằng SQL hoặc MySQL.</w:t>
      </w:r>
    </w:p>
    <w:p w14:paraId="6729FB27" w14:textId="372B7DC1" w:rsidR="00FB291B" w:rsidRPr="000742F0" w:rsidRDefault="00FB291B" w:rsidP="0031142E">
      <w:pPr>
        <w:pStyle w:val="NoiDung"/>
        <w:rPr>
          <w:lang w:val="vi-VN"/>
        </w:rPr>
      </w:pPr>
      <w:r w:rsidRPr="000742F0">
        <w:rPr>
          <w:lang w:val="vi-VN"/>
        </w:rPr>
        <w:t>Web Tĩnh: Website tĩnh do được viết bằng ngôn ngữ HTML theo từng trang như một cuốn sách mỏng, không có cơ sở dữ liệu và không có công cụ quản l</w:t>
      </w:r>
      <w:r w:rsidR="00132485" w:rsidRPr="00132485">
        <w:rPr>
          <w:lang w:val="vi-VN"/>
        </w:rPr>
        <w:t>ý</w:t>
      </w:r>
      <w:r w:rsidRPr="000742F0">
        <w:rPr>
          <w:lang w:val="vi-VN"/>
        </w:rPr>
        <w:t xml:space="preserve"> thông tin trên website. Thông thường website tĩnh được thiết kế bằng các phần mềm như Microsoft Frontpage, Dreamweaver, ... Đặc điểm của website tînh là ít thay đổi nội dung, sự thay đổi nội dung này thường liên quan đến sự thay đổi các văn bản đi kèm thể hiện nội dung trên đó. </w:t>
      </w:r>
    </w:p>
    <w:p w14:paraId="03D14915" w14:textId="2428FCCA" w:rsidR="001D5DEC" w:rsidRDefault="001D5DEC" w:rsidP="00E90690">
      <w:pPr>
        <w:pStyle w:val="Heading3"/>
      </w:pPr>
      <w:bookmarkStart w:id="96" w:name="_Toc218508538"/>
      <w:r>
        <w:lastRenderedPageBreak/>
        <w:t>Kiến tr</w:t>
      </w:r>
      <w:r w:rsidR="009526C1">
        <w:t>ú</w:t>
      </w:r>
      <w:r>
        <w:t>c Client – Server</w:t>
      </w:r>
      <w:bookmarkEnd w:id="96"/>
    </w:p>
    <w:p w14:paraId="68718A49" w14:textId="0394B5DB" w:rsidR="001F7F86" w:rsidRDefault="00532516" w:rsidP="00E90690">
      <w:pPr>
        <w:ind w:left="567"/>
        <w:rPr>
          <w:rFonts w:hint="eastAsia"/>
        </w:rPr>
      </w:pPr>
      <w:r>
        <w:t xml:space="preserve">                </w:t>
      </w:r>
      <w:r w:rsidR="00E053E5">
        <w:rPr>
          <w:rFonts w:hint="eastAsia"/>
          <w:noProof/>
          <w:lang w:eastAsia="en-US"/>
        </w:rPr>
        <w:drawing>
          <wp:inline distT="0" distB="0" distL="0" distR="0" wp14:anchorId="7B113818" wp14:editId="21FB9269">
            <wp:extent cx="3539067" cy="2259136"/>
            <wp:effectExtent l="0" t="0" r="4445" b="8255"/>
            <wp:docPr id="1849693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93257" name="Picture 1849693257"/>
                    <pic:cNvPicPr/>
                  </pic:nvPicPr>
                  <pic:blipFill rotWithShape="1">
                    <a:blip r:embed="rId17" cstate="print">
                      <a:extLst>
                        <a:ext uri="{28A0092B-C50C-407E-A947-70E740481C1C}">
                          <a14:useLocalDpi xmlns:a14="http://schemas.microsoft.com/office/drawing/2010/main" val="0"/>
                        </a:ext>
                      </a:extLst>
                    </a:blip>
                    <a:srcRect b="4243"/>
                    <a:stretch>
                      <a:fillRect/>
                    </a:stretch>
                  </pic:blipFill>
                  <pic:spPr bwMode="auto">
                    <a:xfrm>
                      <a:off x="0" y="0"/>
                      <a:ext cx="3556326" cy="2270153"/>
                    </a:xfrm>
                    <a:prstGeom prst="rect">
                      <a:avLst/>
                    </a:prstGeom>
                    <a:ln>
                      <a:noFill/>
                    </a:ln>
                    <a:extLst>
                      <a:ext uri="{53640926-AAD7-44D8-BBD7-CCE9431645EC}">
                        <a14:shadowObscured xmlns:a14="http://schemas.microsoft.com/office/drawing/2010/main"/>
                      </a:ext>
                    </a:extLst>
                  </pic:spPr>
                </pic:pic>
              </a:graphicData>
            </a:graphic>
          </wp:inline>
        </w:drawing>
      </w:r>
    </w:p>
    <w:p w14:paraId="1C5DDC58" w14:textId="4895E2BC" w:rsidR="00496E99" w:rsidRPr="001F7F86" w:rsidRDefault="00496E99" w:rsidP="00E90690">
      <w:pPr>
        <w:pStyle w:val="Hinhanh"/>
        <w:ind w:left="2410"/>
        <w:rPr>
          <w:rFonts w:hint="eastAsia"/>
          <w:noProof/>
        </w:rPr>
      </w:pPr>
      <w:bookmarkStart w:id="97" w:name="_Toc215410429"/>
      <w:bookmarkStart w:id="98" w:name="_Toc215482763"/>
      <w:bookmarkStart w:id="99" w:name="_Toc216533476"/>
      <w:bookmarkStart w:id="100" w:name="_Toc216548269"/>
      <w:bookmarkStart w:id="101" w:name="_Toc216549630"/>
      <w:bookmarkStart w:id="102" w:name="_Toc216549769"/>
      <w:bookmarkStart w:id="103" w:name="_Toc217064496"/>
      <w:bookmarkStart w:id="104" w:name="_Toc217150539"/>
      <w:bookmarkStart w:id="105" w:name="_Toc217224338"/>
      <w:bookmarkStart w:id="106" w:name="_Toc217739068"/>
      <w:bookmarkStart w:id="107" w:name="_Toc217739194"/>
      <w:bookmarkStart w:id="108" w:name="_Toc217741096"/>
      <w:bookmarkStart w:id="109" w:name="_Toc217843269"/>
      <w:bookmarkStart w:id="110" w:name="_Toc217843405"/>
      <w:bookmarkStart w:id="111" w:name="_Toc217846034"/>
      <w:bookmarkStart w:id="112" w:name="_Toc217846103"/>
      <w:bookmarkStart w:id="113" w:name="_Toc217846609"/>
      <w:bookmarkStart w:id="114" w:name="_Toc217919163"/>
      <w:bookmarkStart w:id="115" w:name="_Toc217919215"/>
      <w:bookmarkStart w:id="116" w:name="_Toc218508579"/>
      <w:bookmarkStart w:id="117" w:name="_Toc218165042"/>
      <w:r>
        <w:rPr>
          <w:noProof/>
        </w:rPr>
        <w:t xml:space="preserve">Hình </w:t>
      </w:r>
      <w:r w:rsidR="00DC1038">
        <w:rPr>
          <w:noProof/>
        </w:rPr>
        <w:t>2.2</w:t>
      </w:r>
      <w:r>
        <w:rPr>
          <w:noProof/>
        </w:rPr>
        <w:t xml:space="preserve"> Kiến trúc Client</w:t>
      </w:r>
      <w:r w:rsidR="00980953">
        <w:rPr>
          <w:noProof/>
        </w:rPr>
        <w:t xml:space="preserve"> </w:t>
      </w:r>
      <w:r>
        <w:rPr>
          <w:noProof/>
        </w:rPr>
        <w:t>-</w:t>
      </w:r>
      <w:r w:rsidR="00980953">
        <w:rPr>
          <w:noProof/>
        </w:rPr>
        <w:t xml:space="preserve"> </w:t>
      </w:r>
      <w:r>
        <w:rPr>
          <w:noProof/>
        </w:rPr>
        <w:t>Server</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Pr>
          <w:noProof/>
        </w:rPr>
        <w:t xml:space="preserve"> </w:t>
      </w:r>
      <w:bookmarkEnd w:id="117"/>
    </w:p>
    <w:p w14:paraId="4F8896A7" w14:textId="046D93CD" w:rsidR="002C65BF" w:rsidRPr="00967520" w:rsidRDefault="000B281A" w:rsidP="0031142E">
      <w:pPr>
        <w:pStyle w:val="NoiDung"/>
        <w:rPr>
          <w:lang w:val="vi-VN"/>
        </w:rPr>
      </w:pPr>
      <w:r w:rsidRPr="00143554">
        <w:rPr>
          <w:lang w:val="vi-VN"/>
        </w:rPr>
        <w:t xml:space="preserve">Kiến trúc Client – Server là mô hình cơ bản trong thiết kế và phát triển các hệ thống web hiện </w:t>
      </w:r>
      <w:r w:rsidR="001D5DEC" w:rsidRPr="00143554">
        <w:rPr>
          <w:lang w:val="vi-VN"/>
        </w:rPr>
        <w:t xml:space="preserve">Trong đó, Client là thiết bị người dùng dùng để truy cập hệ thống (ví dụ: máy tính, điện thoại, máy tính bảng), còn Server là nơi lưu trữ dữ liệu và xử lý các yêu cầu từ phía người dùng. </w:t>
      </w:r>
      <w:r w:rsidR="001D5DEC" w:rsidRPr="00496E99">
        <w:rPr>
          <w:lang w:val="vi-VN"/>
        </w:rPr>
        <w:t>Mô hình này giúp phân tách rõ ràng giữa giao diện người dùng, xử lý nghiệp vụ và lưu trữ dữ liệu, đảm bảo hệ thống hoạt động ổn định, dễ bảo trì và mở rộng</w:t>
      </w:r>
      <w:r w:rsidR="0047354A" w:rsidRPr="0047354A">
        <w:rPr>
          <w:lang w:val="vi-VN"/>
        </w:rPr>
        <w:t xml:space="preserve"> </w:t>
      </w:r>
      <w:r w:rsidR="00E455B3">
        <w:rPr>
          <w:rFonts w:hint="eastAsia"/>
          <w:noProof/>
        </w:rPr>
        <w:fldChar w:fldCharType="begin"/>
      </w:r>
      <w:r w:rsidR="00E455B3" w:rsidRPr="00E455B3">
        <w:rPr>
          <w:rFonts w:hint="eastAsia"/>
          <w:noProof/>
          <w:lang w:val="vi-VN"/>
        </w:rPr>
        <w:instrText xml:space="preserve"> ADDIN ZOTERO_ITEM CSL_CITATION {"citationID":"MtjllJWn","properties":{"formattedCitation":"[5]","plainCitation":"[5]","noteIndex":0},"citationItems":[{"id":38,"uris":["http://zotero.org/users/19015770/items/7R4QFERP"],"itemData":{"id":38,"type":"document","title":"Client\\,-Server Architectures","URL":"https://ecampusontario.pressbooks.pub/webdev/chapter/client-server-architectures/","author":[{"literal":"eCampusOntario"}],"issued":{"date-parts":[["2025"]]}}}],"schema":"https://github.com/citation-style-language/schema/raw/master/csl-citation.json"} </w:instrText>
      </w:r>
      <w:r w:rsidR="00E455B3">
        <w:rPr>
          <w:rFonts w:hint="eastAsia"/>
          <w:noProof/>
        </w:rPr>
        <w:fldChar w:fldCharType="separate"/>
      </w:r>
      <w:r w:rsidR="00E455B3" w:rsidRPr="00E455B3">
        <w:rPr>
          <w:rFonts w:hint="eastAsia"/>
          <w:lang w:val="vi-VN"/>
        </w:rPr>
        <w:t>[5]</w:t>
      </w:r>
      <w:r w:rsidR="00E455B3">
        <w:rPr>
          <w:rFonts w:hint="eastAsia"/>
          <w:noProof/>
        </w:rPr>
        <w:fldChar w:fldCharType="end"/>
      </w:r>
      <w:r w:rsidR="008A00CF" w:rsidRPr="008A00CF">
        <w:rPr>
          <w:lang w:val="vi-VN"/>
        </w:rPr>
        <w:t>.</w:t>
      </w:r>
    </w:p>
    <w:p w14:paraId="210829B3" w14:textId="319DFAED" w:rsidR="00D43DF3" w:rsidRPr="00967520" w:rsidRDefault="001D5DEC">
      <w:pPr>
        <w:pStyle w:val="Heading4"/>
        <w:numPr>
          <w:ilvl w:val="3"/>
          <w:numId w:val="3"/>
        </w:numPr>
        <w:rPr>
          <w:iCs w:val="0"/>
          <w:lang w:val="vi-VN"/>
        </w:rPr>
      </w:pPr>
      <w:r w:rsidRPr="00967520">
        <w:rPr>
          <w:iCs w:val="0"/>
          <w:lang w:val="vi-VN"/>
        </w:rPr>
        <w:t xml:space="preserve">Mô hình 3 </w:t>
      </w:r>
      <w:r w:rsidR="000F573F" w:rsidRPr="00967520">
        <w:rPr>
          <w:iCs w:val="0"/>
          <w:lang w:val="vi-VN"/>
        </w:rPr>
        <w:t xml:space="preserve">tầng </w:t>
      </w:r>
      <w:r w:rsidR="00967520" w:rsidRPr="00967520">
        <w:rPr>
          <w:iCs w:val="0"/>
          <w:lang w:val="vi-VN"/>
        </w:rPr>
        <w:t xml:space="preserve">giao diện </w:t>
      </w:r>
      <w:r w:rsidR="00967520">
        <w:rPr>
          <w:iCs w:val="0"/>
          <w:lang w:val="vi-VN"/>
        </w:rPr>
        <w:t>–</w:t>
      </w:r>
      <w:r w:rsidR="00967520" w:rsidRPr="00967520">
        <w:rPr>
          <w:iCs w:val="0"/>
          <w:lang w:val="vi-VN"/>
        </w:rPr>
        <w:t xml:space="preserve"> xử lý- dữ liệu </w:t>
      </w:r>
    </w:p>
    <w:p w14:paraId="65F92B4D" w14:textId="34E2B429" w:rsidR="008F4229" w:rsidRPr="008F4229" w:rsidRDefault="00E053E5" w:rsidP="005C5B76">
      <w:pPr>
        <w:jc w:val="center"/>
        <w:rPr>
          <w:rFonts w:hint="eastAsia"/>
        </w:rPr>
      </w:pPr>
      <w:r>
        <w:rPr>
          <w:rFonts w:hint="eastAsia"/>
          <w:noProof/>
          <w:lang w:eastAsia="en-US"/>
        </w:rPr>
        <w:drawing>
          <wp:inline distT="0" distB="0" distL="0" distR="0" wp14:anchorId="7826686D" wp14:editId="0125CB79">
            <wp:extent cx="4409320" cy="1445306"/>
            <wp:effectExtent l="0" t="0" r="0" b="2540"/>
            <wp:docPr id="8915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691" name="Picture 8915691"/>
                    <pic:cNvPicPr/>
                  </pic:nvPicPr>
                  <pic:blipFill rotWithShape="1">
                    <a:blip r:embed="rId18" cstate="print">
                      <a:extLst>
                        <a:ext uri="{28A0092B-C50C-407E-A947-70E740481C1C}">
                          <a14:useLocalDpi xmlns:a14="http://schemas.microsoft.com/office/drawing/2010/main" val="0"/>
                        </a:ext>
                      </a:extLst>
                    </a:blip>
                    <a:srcRect t="25798" b="25031"/>
                    <a:stretch>
                      <a:fillRect/>
                    </a:stretch>
                  </pic:blipFill>
                  <pic:spPr bwMode="auto">
                    <a:xfrm>
                      <a:off x="0" y="0"/>
                      <a:ext cx="4423905" cy="1450087"/>
                    </a:xfrm>
                    <a:prstGeom prst="rect">
                      <a:avLst/>
                    </a:prstGeom>
                    <a:ln>
                      <a:noFill/>
                    </a:ln>
                    <a:extLst>
                      <a:ext uri="{53640926-AAD7-44D8-BBD7-CCE9431645EC}">
                        <a14:shadowObscured xmlns:a14="http://schemas.microsoft.com/office/drawing/2010/main"/>
                      </a:ext>
                    </a:extLst>
                  </pic:spPr>
                </pic:pic>
              </a:graphicData>
            </a:graphic>
          </wp:inline>
        </w:drawing>
      </w:r>
    </w:p>
    <w:p w14:paraId="33A6AC32" w14:textId="31175DAC" w:rsidR="0062142E" w:rsidRDefault="0062142E" w:rsidP="0031142E">
      <w:pPr>
        <w:pStyle w:val="Hinhanh"/>
        <w:ind w:left="2127"/>
        <w:jc w:val="both"/>
        <w:rPr>
          <w:rFonts w:hint="eastAsia"/>
        </w:rPr>
      </w:pPr>
      <w:bookmarkStart w:id="118" w:name="_Toc215482764"/>
      <w:bookmarkStart w:id="119" w:name="_Toc216533477"/>
      <w:bookmarkStart w:id="120" w:name="_Toc216548270"/>
      <w:bookmarkStart w:id="121" w:name="_Toc216549631"/>
      <w:bookmarkStart w:id="122" w:name="_Toc216549770"/>
      <w:bookmarkStart w:id="123" w:name="_Toc217064497"/>
      <w:bookmarkStart w:id="124" w:name="_Toc217150540"/>
      <w:bookmarkStart w:id="125" w:name="_Toc217224339"/>
      <w:bookmarkStart w:id="126" w:name="_Toc217739069"/>
      <w:bookmarkStart w:id="127" w:name="_Toc217739195"/>
      <w:bookmarkStart w:id="128" w:name="_Toc217741097"/>
      <w:bookmarkStart w:id="129" w:name="_Toc217843270"/>
      <w:bookmarkStart w:id="130" w:name="_Toc217843406"/>
      <w:bookmarkStart w:id="131" w:name="_Toc217846035"/>
      <w:bookmarkStart w:id="132" w:name="_Toc217846104"/>
      <w:bookmarkStart w:id="133" w:name="_Toc217846610"/>
      <w:bookmarkStart w:id="134" w:name="_Toc217919164"/>
      <w:bookmarkStart w:id="135" w:name="_Toc217919216"/>
      <w:bookmarkStart w:id="136" w:name="_Toc218165043"/>
      <w:bookmarkStart w:id="137" w:name="_Toc218508580"/>
      <w:r w:rsidRPr="0062142E">
        <w:t xml:space="preserve">Hình </w:t>
      </w:r>
      <w:r w:rsidR="00DC1038">
        <w:t>2.3</w:t>
      </w:r>
      <w:r w:rsidRPr="0062142E">
        <w:t xml:space="preserve"> Mô hình 3 tầng: Giao diện – Xử lý – Dữ liệu</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ECCD5C5" w14:textId="4770C09B" w:rsidR="00F568FB" w:rsidRDefault="00F568FB" w:rsidP="00F568FB">
      <w:pPr>
        <w:pStyle w:val="NoiDung"/>
      </w:pPr>
      <w:r>
        <w:t>Kiến trúc 3 tầng là mô hình kiến trúc phổ biến trong phát triển các ứng dụng web dựa trên cơ sở dữ liệu</w:t>
      </w:r>
      <w:r w:rsidR="006F1B93">
        <w:t xml:space="preserve"> </w:t>
      </w:r>
      <w:r w:rsidR="006F1B93">
        <w:fldChar w:fldCharType="begin"/>
      </w:r>
      <w:r w:rsidR="00DE55E7">
        <w:instrText xml:space="preserve"> ADDIN ZOTERO_ITEM CSL_CITATION {"citationID":"ENvrCs7k","properties":{"formattedCitation":"[6]","plainCitation":"[6]","noteIndex":0},"citationItems":[{"id":42,"uris":["http://zotero.org/users/19015770/items/SXIG7A7P"],"itemData":{"id":42,"type":"document","title":"What is Three-Tier Architecture?","URL":"https://www.ibm.com/think/topics/three-tier-architecture","author":[{"literal":"IBM"}],"issued":{"date-parts":[["2025"]]}}}],"schema":"https://github.com/citation-style-language/schema/raw/master/csl-citation.json"} </w:instrText>
      </w:r>
      <w:r w:rsidR="006F1B93">
        <w:fldChar w:fldCharType="separate"/>
      </w:r>
      <w:r w:rsidR="00DE55E7" w:rsidRPr="00DE55E7">
        <w:rPr>
          <w:rFonts w:cs="Times New Roman"/>
        </w:rPr>
        <w:t>[6]</w:t>
      </w:r>
      <w:r w:rsidR="006F1B93">
        <w:fldChar w:fldCharType="end"/>
      </w:r>
      <w:r>
        <w:t>, giúp phân tách rõ ràng chức năng của hệ thống và nâng cao khả năng mở rộng, bảo trì. Mô hình này chia hệ thống thành ba tầng chính, mỗi tầng đảm nhận một vai trò riêng biệt, đồng thời hạn chế sự phụ thuộc trực tiếp giữa các thành phần trong hệ thống.</w:t>
      </w:r>
    </w:p>
    <w:p w14:paraId="0331A330" w14:textId="46906D02" w:rsidR="00F568FB" w:rsidRDefault="00F568FB" w:rsidP="00F568FB">
      <w:pPr>
        <w:pStyle w:val="NoiDung"/>
      </w:pPr>
      <w:r>
        <w:rPr>
          <w:rStyle w:val="Strong"/>
          <w:rFonts w:eastAsiaTheme="majorEastAsia"/>
        </w:rPr>
        <w:lastRenderedPageBreak/>
        <w:t>Tầng giao diện</w:t>
      </w:r>
      <w:r>
        <w:t xml:space="preserve"> là tầng mà người dùng trực tiếp tương tác thông qua trình duyệt web. Tầng này có nhiệm vụ hiển thị nội dung bài học, bài trắc nghiệm và kết quả học tập, đồng thời tiếp nhận các thao tác từ người dùng như đăng nhập, chọn bài học và nộp bài kiểm tra. Trong đề tài, tầng giao diện được xây dựng bằng các công nghệ HTML, CSS và JavaScript nhằm tạo giao diện thân thiện, dễ sử dụng cho học sinh trung học phổ thông.</w:t>
      </w:r>
    </w:p>
    <w:p w14:paraId="224E19E4" w14:textId="3ACB4D9C" w:rsidR="00F568FB" w:rsidRDefault="00F568FB" w:rsidP="00F568FB">
      <w:pPr>
        <w:pStyle w:val="NoiDung"/>
      </w:pPr>
      <w:r>
        <w:rPr>
          <w:rStyle w:val="Strong"/>
          <w:rFonts w:eastAsiaTheme="majorEastAsia"/>
        </w:rPr>
        <w:t>Tầng xử lý</w:t>
      </w:r>
      <w:r>
        <w:t xml:space="preserve"> đóng vai trò trung gian giữa tầng giao diện và tầng dữ liệu. Tầng này chịu trách nhiệm xử lý logic nghiệp vụ của hệ thống, tiếp nhận yêu cầu từ người dùng, kiểm tra dữ liệu đầu vào, thực hiện các chức năng như xác thực người dùng, chấm điểm trắc nghiệm và thống kê kết quả học tập. Tầng xử lý trong hệ thống được xây dựng bằng ngôn ngữ PHP và hoạt động trên máy chủ web.</w:t>
      </w:r>
    </w:p>
    <w:p w14:paraId="2944152D" w14:textId="0D15F1FD" w:rsidR="00F568FB" w:rsidRDefault="00F568FB" w:rsidP="00F568FB">
      <w:pPr>
        <w:pStyle w:val="NoiDung"/>
      </w:pPr>
      <w:r>
        <w:rPr>
          <w:rStyle w:val="Strong"/>
          <w:rFonts w:eastAsiaTheme="majorEastAsia"/>
        </w:rPr>
        <w:t>Tầng dữ liệu</w:t>
      </w:r>
      <w:r>
        <w:t xml:space="preserve"> là tầng chịu trách nhiệm lưu trữ và quản lý toàn bộ dữ liệu của hệ thống. Tầng này sử dụng hệ quản trị cơ sở dữ liệu MySQL để lưu trữ thông tin tài khoản người dùng, bài học, câu hỏi trắc nghiệm, kết quả làm bài và tiến độ học tập. Tầng dữ liệu giao tiếp với tầng xử lý thông qua các câu lệnh SQL để thực hiện các thao tác truy vấn và cập nhật dữ liệu.</w:t>
      </w:r>
    </w:p>
    <w:p w14:paraId="6D686288" w14:textId="099A1BDC" w:rsidR="00E9232C" w:rsidRPr="00404FFC" w:rsidRDefault="00192337" w:rsidP="00404FFC">
      <w:pPr>
        <w:pStyle w:val="Heading4"/>
      </w:pPr>
      <w:r w:rsidRPr="00404FFC">
        <w:t>Luồng xử lý yêu cầu</w:t>
      </w:r>
    </w:p>
    <w:p w14:paraId="6CE21B74" w14:textId="3935B613" w:rsidR="00D43DF3" w:rsidRDefault="00B227EA" w:rsidP="00AF562F">
      <w:pPr>
        <w:jc w:val="center"/>
        <w:rPr>
          <w:rFonts w:hint="eastAsia"/>
        </w:rPr>
      </w:pPr>
      <w:r>
        <w:rPr>
          <w:rFonts w:hint="eastAsia"/>
          <w:noProof/>
          <w:lang w:eastAsia="en-US"/>
        </w:rPr>
        <w:drawing>
          <wp:inline distT="0" distB="0" distL="0" distR="0" wp14:anchorId="5C96C25B" wp14:editId="49B6D208">
            <wp:extent cx="2377648" cy="615635"/>
            <wp:effectExtent l="0" t="0" r="3810" b="0"/>
            <wp:docPr id="6092043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4377" name="Picture 609204377"/>
                    <pic:cNvPicPr/>
                  </pic:nvPicPr>
                  <pic:blipFill rotWithShape="1">
                    <a:blip r:embed="rId19" cstate="print">
                      <a:extLst>
                        <a:ext uri="{28A0092B-C50C-407E-A947-70E740481C1C}">
                          <a14:useLocalDpi xmlns:a14="http://schemas.microsoft.com/office/drawing/2010/main" val="0"/>
                        </a:ext>
                      </a:extLst>
                    </a:blip>
                    <a:srcRect l="6177" t="34403" r="4143" b="30764"/>
                    <a:stretch>
                      <a:fillRect/>
                    </a:stretch>
                  </pic:blipFill>
                  <pic:spPr bwMode="auto">
                    <a:xfrm>
                      <a:off x="0" y="0"/>
                      <a:ext cx="2447090" cy="633615"/>
                    </a:xfrm>
                    <a:prstGeom prst="rect">
                      <a:avLst/>
                    </a:prstGeom>
                    <a:ln>
                      <a:noFill/>
                    </a:ln>
                    <a:extLst>
                      <a:ext uri="{53640926-AAD7-44D8-BBD7-CCE9431645EC}">
                        <a14:shadowObscured xmlns:a14="http://schemas.microsoft.com/office/drawing/2010/main"/>
                      </a:ext>
                    </a:extLst>
                  </pic:spPr>
                </pic:pic>
              </a:graphicData>
            </a:graphic>
          </wp:inline>
        </w:drawing>
      </w:r>
    </w:p>
    <w:p w14:paraId="21E4BF67" w14:textId="3C3E4289" w:rsidR="00E9232C" w:rsidRDefault="00E9232C" w:rsidP="00AF562F">
      <w:pPr>
        <w:pStyle w:val="Hinhanh"/>
        <w:ind w:left="2977"/>
        <w:rPr>
          <w:rFonts w:hint="eastAsia"/>
        </w:rPr>
      </w:pPr>
      <w:bookmarkStart w:id="138" w:name="_Toc215410431"/>
      <w:bookmarkStart w:id="139" w:name="_Toc215482765"/>
      <w:bookmarkStart w:id="140" w:name="_Toc216533478"/>
      <w:bookmarkStart w:id="141" w:name="_Toc216548271"/>
      <w:bookmarkStart w:id="142" w:name="_Toc216549632"/>
      <w:bookmarkStart w:id="143" w:name="_Toc216549771"/>
      <w:bookmarkStart w:id="144" w:name="_Toc217064498"/>
      <w:bookmarkStart w:id="145" w:name="_Toc217150541"/>
      <w:bookmarkStart w:id="146" w:name="_Toc217224340"/>
      <w:bookmarkStart w:id="147" w:name="_Toc217739070"/>
      <w:bookmarkStart w:id="148" w:name="_Toc217739196"/>
      <w:bookmarkStart w:id="149" w:name="_Toc217741098"/>
      <w:bookmarkStart w:id="150" w:name="_Toc217843271"/>
      <w:bookmarkStart w:id="151" w:name="_Toc217843407"/>
      <w:bookmarkStart w:id="152" w:name="_Toc217846036"/>
      <w:bookmarkStart w:id="153" w:name="_Toc217846105"/>
      <w:bookmarkStart w:id="154" w:name="_Toc217846611"/>
      <w:bookmarkStart w:id="155" w:name="_Toc217919165"/>
      <w:bookmarkStart w:id="156" w:name="_Toc217919217"/>
      <w:bookmarkStart w:id="157" w:name="_Toc218508581"/>
      <w:bookmarkStart w:id="158" w:name="_Toc218165044"/>
      <w:r>
        <w:rPr>
          <w:rFonts w:hint="eastAsia"/>
        </w:rPr>
        <w:t>H</w:t>
      </w:r>
      <w:r>
        <w:t xml:space="preserve">ình </w:t>
      </w:r>
      <w:r w:rsidR="00DC1038">
        <w:t>2.4</w:t>
      </w:r>
      <w:r w:rsidR="006E1954">
        <w:t xml:space="preserve"> Luồng xử lý yêu cầu</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00DE55E7">
        <w:t xml:space="preserve"> </w:t>
      </w:r>
      <w:bookmarkEnd w:id="158"/>
    </w:p>
    <w:p w14:paraId="71108E95" w14:textId="77777777" w:rsidR="00192337" w:rsidRPr="00192337" w:rsidRDefault="00192337" w:rsidP="0031142E">
      <w:pPr>
        <w:tabs>
          <w:tab w:val="num" w:pos="720"/>
        </w:tabs>
        <w:spacing w:before="120" w:after="120" w:line="360" w:lineRule="auto"/>
        <w:ind w:firstLine="680"/>
        <w:jc w:val="both"/>
        <w:rPr>
          <w:rFonts w:hint="eastAsia"/>
        </w:rPr>
      </w:pPr>
      <w:r w:rsidRPr="00192337">
        <w:t>Quá trình hoạt động giữa Client và Server diễn ra theo chu trình yêu cầu – phản hồi như sau:</w:t>
      </w:r>
    </w:p>
    <w:p w14:paraId="3FED5149" w14:textId="2FEDBC74" w:rsidR="00034642" w:rsidRPr="00034642" w:rsidRDefault="00034642" w:rsidP="0031142E">
      <w:pPr>
        <w:tabs>
          <w:tab w:val="num" w:pos="720"/>
        </w:tabs>
        <w:spacing w:before="120" w:after="120" w:line="360" w:lineRule="auto"/>
        <w:ind w:firstLine="680"/>
        <w:jc w:val="both"/>
        <w:rPr>
          <w:rFonts w:hint="eastAsia"/>
        </w:rPr>
      </w:pPr>
      <w:r w:rsidRPr="000A0CFB">
        <w:tab/>
        <w:t xml:space="preserve">Người dùng </w:t>
      </w:r>
      <w:r w:rsidRPr="00034642">
        <w:t xml:space="preserve">gửi yêu cầu lên </w:t>
      </w:r>
      <w:r w:rsidRPr="000A0CFB">
        <w:t>Server</w:t>
      </w:r>
      <w:r w:rsidRPr="00034642">
        <w:t xml:space="preserve"> thông qua trình duyệt web, chẳng hạn như khi nhấn nút “Đăng nhập”, “Làm bài kiểm tra” hoặc “Xem kết quả ôn luyện”. Yêu cầu này có thể chứa dữ liệu mà người dùng nhập vào (tên đăng nhập, mật khẩu, mã bài học, v.v.).</w:t>
      </w:r>
      <w:r w:rsidR="004145CD">
        <w:t xml:space="preserve"> </w:t>
      </w:r>
      <w:r w:rsidRPr="000A0CFB">
        <w:t>Server</w:t>
      </w:r>
      <w:r w:rsidRPr="00034642">
        <w:t xml:space="preserve"> tiếp nhận yêu cầu và xác định nội dung cần xử lý, chẳng hạn như kiểm tra thông tin đăng nhập, truy xuất dữ liệu câu hỏi từ cơ sở dữ liệu hoặc ghi nhận kết quả làm bài.</w:t>
      </w:r>
      <w:r w:rsidR="004145CD">
        <w:t xml:space="preserve"> </w:t>
      </w:r>
      <w:r w:rsidRPr="00034642">
        <w:t xml:space="preserve">Sau khi nhận yêu cầu, </w:t>
      </w:r>
      <w:r w:rsidRPr="000A0CFB">
        <w:t>Server</w:t>
      </w:r>
      <w:r w:rsidRPr="00034642">
        <w:t xml:space="preserve"> truy cập </w:t>
      </w:r>
      <w:r w:rsidRPr="000A0CFB">
        <w:t>cơ sở dữ liệu,</w:t>
      </w:r>
      <w:r w:rsidRPr="00034642">
        <w:t xml:space="preserve"> thực hiện các xử lý logic </w:t>
      </w:r>
      <w:r w:rsidRPr="00034642">
        <w:lastRenderedPageBreak/>
        <w:t>cần thiết, kiểm tra điều kiện hợp lệ, sau đó tạo phản hồi dưới dạng dữ liệu hoặc trang web đã được cập nhật.</w:t>
      </w:r>
      <w:r w:rsidR="004145CD">
        <w:t xml:space="preserve"> </w:t>
      </w:r>
      <w:r w:rsidRPr="000A0CFB">
        <w:t>Server</w:t>
      </w:r>
      <w:r w:rsidRPr="00034642">
        <w:t xml:space="preserve"> gửi phản hồi này trở lại cho </w:t>
      </w:r>
      <w:r w:rsidRPr="000A0CFB">
        <w:t>Client</w:t>
      </w:r>
      <w:r w:rsidRPr="00034642">
        <w:t>, kết quả sẽ được hiển thị trên giao diện người dùng</w:t>
      </w:r>
      <w:r>
        <w:t xml:space="preserve">. </w:t>
      </w:r>
      <w:r w:rsidRPr="00034642">
        <w:t>Chu trình này diễn ra liên tục trong suốt quá trình người dùng tương tác với hệ thống, đảm bảo tính kết nối và phản hồi thời gian thực giữa người học và máy chủ</w:t>
      </w:r>
      <w:r w:rsidR="00E455B3">
        <w:rPr>
          <w:rFonts w:hint="eastAsia"/>
        </w:rPr>
        <w:fldChar w:fldCharType="begin"/>
      </w:r>
      <w:r w:rsidR="00E455B3">
        <w:rPr>
          <w:rFonts w:hint="eastAsia"/>
        </w:rPr>
        <w:instrText xml:space="preserve"> ADDIN ZOTERO_ITEM CSL_CITATION {"citationID":"Sg0Sm3N9","properties":{"formattedCitation":"[7]","plainCitation":"[7]","noteIndex":0},"citationItems":[{"id":64,"uris":["http://zotero.org/users/19015770/items/69MND8DM"],"itemData":{"id":64,"type":"webpage","title":"Client-Server Model","URL":"https://www.geeksforgeeks.org/client-server-model/","author":[{"literal":"GeeksforGeeks"}],"issued":{"date-parts":[["2024"]]}}}],"schema":"https://github.com/citation-style-language/schema/raw/master/csl-citation.json"} </w:instrText>
      </w:r>
      <w:r w:rsidR="00E455B3">
        <w:rPr>
          <w:rFonts w:hint="eastAsia"/>
        </w:rPr>
        <w:fldChar w:fldCharType="separate"/>
      </w:r>
      <w:r w:rsidR="00E455B3" w:rsidRPr="00DE55E7">
        <w:rPr>
          <w:rFonts w:hint="eastAsia"/>
        </w:rPr>
        <w:t>[7]</w:t>
      </w:r>
      <w:r w:rsidR="00E455B3">
        <w:rPr>
          <w:rFonts w:hint="eastAsia"/>
        </w:rPr>
        <w:fldChar w:fldCharType="end"/>
      </w:r>
      <w:r w:rsidRPr="00034642">
        <w:t>.</w:t>
      </w:r>
    </w:p>
    <w:p w14:paraId="3B8B02AE" w14:textId="59609F1A" w:rsidR="00192337" w:rsidRPr="00404FFC" w:rsidRDefault="00192337" w:rsidP="00404FFC">
      <w:pPr>
        <w:pStyle w:val="Heading4"/>
      </w:pPr>
      <w:r w:rsidRPr="00404FFC">
        <w:t>Nguyên lý hoạt động của giao thức HTTP và HTTPS</w:t>
      </w:r>
    </w:p>
    <w:p w14:paraId="151F0C75" w14:textId="304F469A" w:rsidR="003F6D3C" w:rsidRDefault="00E053E5" w:rsidP="005771FD">
      <w:pPr>
        <w:ind w:left="1560"/>
        <w:rPr>
          <w:rFonts w:hint="eastAsia"/>
        </w:rPr>
      </w:pPr>
      <w:r>
        <w:rPr>
          <w:rFonts w:hint="eastAsia"/>
          <w:noProof/>
          <w:lang w:eastAsia="en-US"/>
        </w:rPr>
        <w:drawing>
          <wp:inline distT="0" distB="0" distL="0" distR="0" wp14:anchorId="6C5448C0" wp14:editId="136768A2">
            <wp:extent cx="4072467" cy="1717999"/>
            <wp:effectExtent l="0" t="0" r="4445" b="0"/>
            <wp:docPr id="4592307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30799" name="Picture 459230799"/>
                    <pic:cNvPicPr/>
                  </pic:nvPicPr>
                  <pic:blipFill rotWithShape="1">
                    <a:blip r:embed="rId20" cstate="print">
                      <a:extLst>
                        <a:ext uri="{28A0092B-C50C-407E-A947-70E740481C1C}">
                          <a14:useLocalDpi xmlns:a14="http://schemas.microsoft.com/office/drawing/2010/main" val="0"/>
                        </a:ext>
                      </a:extLst>
                    </a:blip>
                    <a:srcRect t="18080" b="18638"/>
                    <a:stretch>
                      <a:fillRect/>
                    </a:stretch>
                  </pic:blipFill>
                  <pic:spPr bwMode="auto">
                    <a:xfrm>
                      <a:off x="0" y="0"/>
                      <a:ext cx="4079900" cy="1721135"/>
                    </a:xfrm>
                    <a:prstGeom prst="rect">
                      <a:avLst/>
                    </a:prstGeom>
                    <a:ln>
                      <a:noFill/>
                    </a:ln>
                    <a:extLst>
                      <a:ext uri="{53640926-AAD7-44D8-BBD7-CCE9431645EC}">
                        <a14:shadowObscured xmlns:a14="http://schemas.microsoft.com/office/drawing/2010/main"/>
                      </a:ext>
                    </a:extLst>
                  </pic:spPr>
                </pic:pic>
              </a:graphicData>
            </a:graphic>
          </wp:inline>
        </w:drawing>
      </w:r>
    </w:p>
    <w:p w14:paraId="7E806CF1" w14:textId="66610EAE" w:rsidR="003F6D3C" w:rsidRPr="003F6D3C" w:rsidRDefault="003F6D3C" w:rsidP="0031142E">
      <w:pPr>
        <w:pStyle w:val="Hinhanh"/>
        <w:jc w:val="both"/>
        <w:rPr>
          <w:rFonts w:hint="eastAsia"/>
        </w:rPr>
      </w:pPr>
      <w:r>
        <w:t xml:space="preserve">                     </w:t>
      </w:r>
      <w:r w:rsidR="006E1954">
        <w:t xml:space="preserve">        </w:t>
      </w:r>
      <w:bookmarkStart w:id="159" w:name="_Toc215410432"/>
      <w:bookmarkStart w:id="160" w:name="_Toc215482766"/>
      <w:bookmarkStart w:id="161" w:name="_Toc216533479"/>
      <w:bookmarkStart w:id="162" w:name="_Toc216548272"/>
      <w:bookmarkStart w:id="163" w:name="_Toc216549633"/>
      <w:bookmarkStart w:id="164" w:name="_Toc216549772"/>
      <w:bookmarkStart w:id="165" w:name="_Toc217064499"/>
      <w:bookmarkStart w:id="166" w:name="_Toc217150542"/>
      <w:bookmarkStart w:id="167" w:name="_Toc217224341"/>
      <w:bookmarkStart w:id="168" w:name="_Toc217739071"/>
      <w:bookmarkStart w:id="169" w:name="_Toc217739197"/>
      <w:bookmarkStart w:id="170" w:name="_Toc217741099"/>
      <w:bookmarkStart w:id="171" w:name="_Toc217843272"/>
      <w:bookmarkStart w:id="172" w:name="_Toc217843408"/>
      <w:bookmarkStart w:id="173" w:name="_Toc217846037"/>
      <w:bookmarkStart w:id="174" w:name="_Toc217846106"/>
      <w:bookmarkStart w:id="175" w:name="_Toc217846612"/>
      <w:bookmarkStart w:id="176" w:name="_Toc217919166"/>
      <w:bookmarkStart w:id="177" w:name="_Toc217919218"/>
      <w:bookmarkStart w:id="178" w:name="_Toc218508582"/>
      <w:bookmarkStart w:id="179" w:name="_Toc218165045"/>
      <w:r>
        <w:t xml:space="preserve">Hình </w:t>
      </w:r>
      <w:r w:rsidR="00DC1038">
        <w:t>2.5</w:t>
      </w:r>
      <w:r w:rsidR="006E1954">
        <w:t xml:space="preserve"> </w:t>
      </w:r>
      <w:r w:rsidR="006E1954">
        <w:rPr>
          <w:rFonts w:hint="eastAsia"/>
        </w:rPr>
        <w:t>H</w:t>
      </w:r>
      <w:r w:rsidR="006E1954">
        <w:t>oạt động của giao thức HTTP và HTTP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00DE55E7">
        <w:t xml:space="preserve"> </w:t>
      </w:r>
      <w:bookmarkEnd w:id="179"/>
    </w:p>
    <w:p w14:paraId="195AD910" w14:textId="16003AC1" w:rsidR="00192337" w:rsidRPr="00192337" w:rsidRDefault="00192337" w:rsidP="0031142E">
      <w:pPr>
        <w:tabs>
          <w:tab w:val="num" w:pos="720"/>
        </w:tabs>
        <w:spacing w:before="120" w:after="120" w:line="360" w:lineRule="auto"/>
        <w:ind w:firstLine="680"/>
        <w:jc w:val="both"/>
        <w:rPr>
          <w:rFonts w:hint="eastAsia"/>
          <w:lang w:val="vi-VN"/>
        </w:rPr>
      </w:pPr>
      <w:r>
        <w:tab/>
      </w:r>
      <w:r w:rsidRPr="00A34C28">
        <w:rPr>
          <w:b/>
          <w:bCs/>
          <w:lang w:val="vi-VN"/>
        </w:rPr>
        <w:t>HTT</w:t>
      </w:r>
      <w:r w:rsidR="008A00CF" w:rsidRPr="00A34C28">
        <w:rPr>
          <w:b/>
          <w:bCs/>
        </w:rPr>
        <w:t>P</w:t>
      </w:r>
      <w:r w:rsidRPr="00192337">
        <w:rPr>
          <w:lang w:val="vi-VN"/>
        </w:rPr>
        <w:t>:</w:t>
      </w:r>
      <w:r>
        <w:t xml:space="preserve"> </w:t>
      </w:r>
      <w:r w:rsidRPr="00192337">
        <w:rPr>
          <w:lang w:val="vi-VN"/>
        </w:rPr>
        <w:t>Là giao thức truyền tải dữ liệu giữa máy khách và máy chủ trong môi trường web. HTTP quy định cách thức gửi và nhận thông tin dưới dạng văn bản, hình ảnh, âm thanh hoặc tệp tin, HTTP không mã hóa dữ liệu, nên dễ bị nghe lén hoặc tấn công khi truyền qua mạng</w:t>
      </w:r>
      <w:r w:rsidR="00E455B3">
        <w:rPr>
          <w:rFonts w:hint="eastAsia"/>
        </w:rPr>
        <w:fldChar w:fldCharType="begin"/>
      </w:r>
      <w:r w:rsidR="00E455B3" w:rsidRPr="00E455B3">
        <w:rPr>
          <w:rFonts w:hint="eastAsia"/>
          <w:lang w:val="vi-VN"/>
        </w:rPr>
        <w:instrText xml:space="preserve"> ADDIN ZOTERO_ITEM CSL_CITATION {"citationID":"2O2ROU9X","properties":{"formattedCitation":"[8]","plainCitation":"[8]","noteIndex":0},"citationItems":[{"id":66,"uris":["http://zotero.org/users/19015770/items/VJQ6R3RM"],"itemData":{"id":66,"type":"webpage","title":"Hypertext Transfer Protocol (HTTP)","URL":"https://www.geeksforgeeks.org/http-hypertext-transfer-protocol/","author":[{"literal":"GeeksforGeeks"}],"issued":{"date-parts":[["2024"]]}}}],"schema":"https://github.com/citation-style-language/schema/raw/master/csl-citation.json"} </w:instrText>
      </w:r>
      <w:r w:rsidR="00E455B3">
        <w:rPr>
          <w:rFonts w:hint="eastAsia"/>
        </w:rPr>
        <w:fldChar w:fldCharType="separate"/>
      </w:r>
      <w:r w:rsidR="00E455B3" w:rsidRPr="00E455B3">
        <w:rPr>
          <w:rFonts w:hint="eastAsia"/>
          <w:lang w:val="vi-VN"/>
        </w:rPr>
        <w:t>[8]</w:t>
      </w:r>
      <w:r w:rsidR="00E455B3">
        <w:rPr>
          <w:rFonts w:hint="eastAsia"/>
        </w:rPr>
        <w:fldChar w:fldCharType="end"/>
      </w:r>
      <w:r w:rsidRPr="00192337">
        <w:rPr>
          <w:lang w:val="vi-VN"/>
        </w:rPr>
        <w:t>.</w:t>
      </w:r>
    </w:p>
    <w:p w14:paraId="4D45E7FE" w14:textId="1199A621" w:rsidR="00192337" w:rsidRPr="001E4458" w:rsidRDefault="00192337" w:rsidP="0031142E">
      <w:pPr>
        <w:tabs>
          <w:tab w:val="num" w:pos="720"/>
        </w:tabs>
        <w:spacing w:before="120" w:after="120" w:line="360" w:lineRule="auto"/>
        <w:ind w:firstLine="680"/>
        <w:jc w:val="both"/>
        <w:rPr>
          <w:rFonts w:hint="eastAsia"/>
          <w:lang w:val="vi-VN"/>
        </w:rPr>
      </w:pPr>
      <w:r w:rsidRPr="001E4458">
        <w:rPr>
          <w:lang w:val="vi-VN"/>
        </w:rPr>
        <w:tab/>
      </w:r>
      <w:r w:rsidRPr="00A34C28">
        <w:rPr>
          <w:b/>
          <w:bCs/>
          <w:lang w:val="vi-VN"/>
        </w:rPr>
        <w:t>HTTPS</w:t>
      </w:r>
      <w:r w:rsidRPr="00192337">
        <w:rPr>
          <w:lang w:val="vi-VN"/>
        </w:rPr>
        <w:t>:</w:t>
      </w:r>
      <w:r w:rsidRPr="001E4458">
        <w:rPr>
          <w:lang w:val="vi-VN"/>
        </w:rPr>
        <w:t xml:space="preserve"> </w:t>
      </w:r>
      <w:r w:rsidRPr="00192337">
        <w:rPr>
          <w:lang w:val="vi-VN"/>
        </w:rPr>
        <w:t>Là phiên bản an toàn của HTTP, sử dụng chứng chỉ SSL/TLS để mã hóa dữ liệu trong quá trình truyền tải.</w:t>
      </w:r>
      <w:r w:rsidRPr="001E4458">
        <w:rPr>
          <w:lang w:val="vi-VN"/>
        </w:rPr>
        <w:t xml:space="preserve"> </w:t>
      </w:r>
      <w:r w:rsidRPr="00192337">
        <w:rPr>
          <w:lang w:val="vi-VN"/>
        </w:rPr>
        <w:t>Khi người dùng gửi thông tin đăng nhập hoặc dữ liệu cá nhân, HTTPS giúp bảo đảm tính bảo mật, toàn vẹn và xác thực của dữ liệu.</w:t>
      </w:r>
    </w:p>
    <w:p w14:paraId="6649BC04" w14:textId="4A5FF9CC" w:rsidR="003F6D3C" w:rsidRPr="00AF562F" w:rsidRDefault="00847D22" w:rsidP="00E90690">
      <w:pPr>
        <w:pStyle w:val="Heading2"/>
        <w:rPr>
          <w:lang w:val="vi-VN"/>
        </w:rPr>
      </w:pPr>
      <w:bookmarkStart w:id="180" w:name="_Toc218508539"/>
      <w:r w:rsidRPr="005C5B76">
        <w:rPr>
          <w:lang w:val="vi-VN"/>
        </w:rPr>
        <w:t>Công nghệ nền tảng</w:t>
      </w:r>
      <w:r w:rsidR="000018BD" w:rsidRPr="005C5B76">
        <w:rPr>
          <w:lang w:val="vi-VN"/>
        </w:rPr>
        <w:t xml:space="preserve"> </w:t>
      </w:r>
      <w:r w:rsidR="005C5B76" w:rsidRPr="005C5B76">
        <w:rPr>
          <w:lang w:val="vi-VN"/>
        </w:rPr>
        <w:t>và môi trường</w:t>
      </w:r>
      <w:bookmarkEnd w:id="180"/>
    </w:p>
    <w:p w14:paraId="6D27B680" w14:textId="7F635253" w:rsidR="005C5B76" w:rsidRDefault="005C5B76" w:rsidP="005C5B76">
      <w:pPr>
        <w:pStyle w:val="Heading4"/>
      </w:pPr>
      <w:r>
        <w:t>Thiết kế giao diện</w:t>
      </w:r>
    </w:p>
    <w:p w14:paraId="27912D62" w14:textId="77777777" w:rsidR="005C5B76" w:rsidRPr="0002582E" w:rsidRDefault="005C5B76" w:rsidP="005C5B76">
      <w:pPr>
        <w:pStyle w:val="NoiDung"/>
      </w:pPr>
      <w:r w:rsidRPr="0002582E">
        <w:t>Hệ thống được xây dựng dựa trên các công nghệ phía client gồm HTML, CSS và JavaScript nhằm tạo giao diện trực quan và hỗ trợ tương tác cho người dùng.</w:t>
      </w:r>
    </w:p>
    <w:p w14:paraId="0786DD33" w14:textId="576FA5A1" w:rsidR="005C5B76" w:rsidRPr="009D091E" w:rsidRDefault="005C5B76" w:rsidP="005C5B76">
      <w:pPr>
        <w:pStyle w:val="NoiDung"/>
      </w:pPr>
      <w:r w:rsidRPr="009D091E">
        <w:rPr>
          <w:rStyle w:val="Strong"/>
        </w:rPr>
        <w:t>HTML</w:t>
      </w:r>
      <w:r>
        <w:t xml:space="preserve">: </w:t>
      </w:r>
      <w:r w:rsidRPr="009D091E">
        <w:t xml:space="preserve">là ngôn ngữ dùng để tạo cấu trúc cho trang web. Trong hệ thống, HTML được sử dụng để xây dựng các trang chủ, trang đăng nhập/đăng ký, trang học tập, làm </w:t>
      </w:r>
      <w:r w:rsidRPr="009D091E">
        <w:lastRenderedPageBreak/>
        <w:t>bài trắc nghiệm, thống kê kết quả và hiển thị nội dung bài học, câu hỏi, hình ảnh, tư liệu lịch sử và liên kết tài liệu tham khảo</w:t>
      </w:r>
      <w:r w:rsidR="0047354A">
        <w:t xml:space="preserve"> </w:t>
      </w:r>
      <w:r w:rsidR="0047354A">
        <w:fldChar w:fldCharType="begin"/>
      </w:r>
      <w:r w:rsidR="0047354A">
        <w:instrText xml:space="preserve"> ADDIN ZOTERO_ITEM CSL_CITATION {"citationID":"JQArZMZG","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47354A">
        <w:fldChar w:fldCharType="separate"/>
      </w:r>
      <w:r w:rsidR="0047354A" w:rsidRPr="00DE55E7">
        <w:rPr>
          <w:rFonts w:cs="Times New Roman"/>
        </w:rPr>
        <w:t>[1]</w:t>
      </w:r>
      <w:r w:rsidR="0047354A">
        <w:fldChar w:fldCharType="end"/>
      </w:r>
      <w:r w:rsidRPr="009D091E">
        <w:t>.</w:t>
      </w:r>
      <w:r w:rsidR="00DE55E7">
        <w:t xml:space="preserve"> </w:t>
      </w:r>
    </w:p>
    <w:p w14:paraId="5BE0A3C6" w14:textId="2B09DFA6" w:rsidR="005C5B76" w:rsidRPr="009D091E" w:rsidRDefault="005C5B76" w:rsidP="005C5B76">
      <w:pPr>
        <w:pStyle w:val="NoiDung"/>
      </w:pPr>
      <w:r w:rsidRPr="009D091E">
        <w:rPr>
          <w:rStyle w:val="Strong"/>
        </w:rPr>
        <w:t>CSS</w:t>
      </w:r>
      <w:r>
        <w:t xml:space="preserve">: </w:t>
      </w:r>
      <w:r w:rsidRPr="009D091E">
        <w:t>được sử dụng để định dạng và thiết kế bố cục giao diện, giúp website trở nên trực quan, nhất quán và dễ sử dụng. CSS hỗ trợ tạo màu sắc hài hòa, bố cục rõ ràng, các hiệu ứng như hover, animation, transition nhằm tăng tính sinh động. Ngoài ra, CSS còn giúp website hiển thị tốt trên nhiều thiết bị như máy tính, điện thoại và máy tính bảng, đảm bảo trải nghiệm thân thiện cho người học</w:t>
      </w:r>
      <w:r w:rsidR="0047354A">
        <w:t xml:space="preserve"> </w:t>
      </w:r>
      <w:r w:rsidR="0047354A">
        <w:fldChar w:fldCharType="begin"/>
      </w:r>
      <w:r w:rsidR="0047354A">
        <w:instrText xml:space="preserve"> ADDIN ZOTERO_ITEM CSL_CITATION {"citationID":"iLoQN5Nj","properties":{"formattedCitation":"[9]","plainCitation":"[9]","noteIndex":0},"citationItems":[{"id":56,"uris":["http://zotero.org/users/19015770/items/2ZNBZYI5"],"itemData":{"id":56,"type":"webpage","title":"CSS Snapshot 2024","URL":"https://www.w3.org/TR/css-2024/","author":[{"literal":"W3C"}],"issued":{"date-parts":[["2024"]]}}}],"schema":"https://github.com/citation-style-language/schema/raw/master/csl-citation.json"} </w:instrText>
      </w:r>
      <w:r w:rsidR="0047354A">
        <w:fldChar w:fldCharType="separate"/>
      </w:r>
      <w:r w:rsidR="0047354A" w:rsidRPr="00DE55E7">
        <w:rPr>
          <w:rFonts w:cs="Times New Roman"/>
        </w:rPr>
        <w:t>[9]</w:t>
      </w:r>
      <w:r w:rsidR="0047354A">
        <w:fldChar w:fldCharType="end"/>
      </w:r>
      <w:r w:rsidRPr="009D091E">
        <w:t>.</w:t>
      </w:r>
      <w:r w:rsidR="0047354A" w:rsidRPr="009D091E">
        <w:t xml:space="preserve"> </w:t>
      </w:r>
    </w:p>
    <w:p w14:paraId="53F7D040" w14:textId="75211B1F" w:rsidR="005C5B76" w:rsidRPr="009D091E" w:rsidRDefault="005C5B76" w:rsidP="005C5B76">
      <w:pPr>
        <w:pStyle w:val="NoiDung"/>
      </w:pPr>
      <w:r w:rsidRPr="009D091E">
        <w:rPr>
          <w:rStyle w:val="Strong"/>
        </w:rPr>
        <w:t>JavaScript</w:t>
      </w:r>
      <w:r>
        <w:rPr>
          <w:rStyle w:val="Strong"/>
        </w:rPr>
        <w:t>:</w:t>
      </w:r>
      <w:r w:rsidRPr="009D091E">
        <w:t xml:space="preserve"> giúp website trở nên tương tác, cho phép người dùng thao tác trực tiếp mà không cần tải lại trang. JavaScript được sử dụng để xử lý làm bài trắc nghiệm, chấm điểm tự động, hiển thị thông báo, lưu kết quả tạm thời và tạo các hiệu ứng động kích thích hứng thú học tập. Bên cạnh đó, JavaScript có thể kết hợp với các kỹ thuật như AJAX để trao đổi dữ liệu với máy chủ, giúp cập nhật nội dung linh hoạt và tăng tính trực quan khi kết hợp với HTML và CSS</w:t>
      </w:r>
      <w:r w:rsidR="0047354A">
        <w:t xml:space="preserve"> </w:t>
      </w:r>
      <w:r w:rsidR="0047354A">
        <w:fldChar w:fldCharType="begin"/>
      </w:r>
      <w:r w:rsidR="0047354A">
        <w:instrText xml:space="preserve"> ADDIN ZOTERO_ITEM CSL_CITATION {"citationID":"BxdLu288","properties":{"formattedCitation":"[10]","plainCitation":"[10]","noteIndex":0},"citationItems":[{"id":68,"uris":["http://zotero.org/users/19015770/items/IPKZ574T"],"itemData":{"id":68,"type":"webpage","title":"DOM Standard","URL":"https://dom.spec.whatwg.org/","author":[{"literal":"WHATWG"}],"issued":{"date-parts":[["2024"]]}}}],"schema":"https://github.com/citation-style-language/schema/raw/master/csl-citation.json"} </w:instrText>
      </w:r>
      <w:r w:rsidR="0047354A">
        <w:fldChar w:fldCharType="separate"/>
      </w:r>
      <w:r w:rsidR="0047354A" w:rsidRPr="00441BEF">
        <w:rPr>
          <w:rFonts w:cs="Times New Roman"/>
        </w:rPr>
        <w:t>[10]</w:t>
      </w:r>
      <w:r w:rsidR="0047354A">
        <w:fldChar w:fldCharType="end"/>
      </w:r>
      <w:r w:rsidRPr="009D091E">
        <w:t>.</w:t>
      </w:r>
      <w:r w:rsidR="0047354A" w:rsidRPr="009D091E">
        <w:t xml:space="preserve"> </w:t>
      </w:r>
    </w:p>
    <w:p w14:paraId="5E8853E1" w14:textId="77777777" w:rsidR="005C5B76" w:rsidRPr="00CB27CC" w:rsidRDefault="005C5B76" w:rsidP="005C5B76">
      <w:pPr>
        <w:pStyle w:val="Heading4"/>
      </w:pPr>
      <w:r w:rsidRPr="00CB27CC">
        <w:t>Phát triển ứng dụng phía server</w:t>
      </w:r>
    </w:p>
    <w:p w14:paraId="2F06D8DF" w14:textId="77777777" w:rsidR="005C5B76" w:rsidRDefault="005C5B76" w:rsidP="005C5B76">
      <w:pPr>
        <w:spacing w:before="120" w:after="120" w:line="360" w:lineRule="auto"/>
        <w:ind w:firstLine="680"/>
        <w:jc w:val="both"/>
        <w:rPr>
          <w:rFonts w:hint="eastAsia"/>
        </w:rPr>
      </w:pPr>
      <w:r w:rsidRPr="00416B2B">
        <w:t xml:space="preserve">Ngôn ngữ lập trình phía máy chủ được sử dụng để xử lý dữ liệu, điều khiển luồng hoạt động và giao tiếp với cơ sở dữ liệu của hệ thống. </w:t>
      </w:r>
      <w:r>
        <w:t>Cụ thể, t</w:t>
      </w:r>
      <w:r w:rsidRPr="00416B2B">
        <w:t>rong đề tài</w:t>
      </w:r>
      <w:r>
        <w:t xml:space="preserve"> này dữ liệu được lưu trữ với hệ quản trị MySQL và các tương tác với cơ sở dữ liệu được thực hiện thông qua ngôn ngữ mã nguồn mở PHP</w:t>
      </w:r>
      <w:r w:rsidRPr="00416B2B">
        <w:t xml:space="preserve">. </w:t>
      </w:r>
    </w:p>
    <w:p w14:paraId="1F2B085A" w14:textId="77777777" w:rsidR="005C5B76" w:rsidRDefault="005C5B76" w:rsidP="005C5B76">
      <w:pPr>
        <w:pStyle w:val="Heading4"/>
      </w:pPr>
      <w:r>
        <w:t xml:space="preserve">Môi trường </w:t>
      </w:r>
    </w:p>
    <w:p w14:paraId="6AC97DC8" w14:textId="27E3934C" w:rsidR="005C5B76" w:rsidRDefault="005C5B76" w:rsidP="005C5B76">
      <w:pPr>
        <w:pStyle w:val="NoiDung"/>
      </w:pPr>
      <w:r w:rsidRPr="005176FC">
        <w:t xml:space="preserve">XAMPP là phần mềm tích hợp giúp tạo môi trường máy chủ giả lập trên máy tính cá nhân. </w:t>
      </w:r>
      <w:r>
        <w:t>B</w:t>
      </w:r>
      <w:r w:rsidRPr="005176FC">
        <w:t>ao gồm Apache, MySQL, PHP.</w:t>
      </w:r>
      <w:r>
        <w:t xml:space="preserve"> S</w:t>
      </w:r>
      <w:r w:rsidRPr="005176FC">
        <w:t>ử dụng XAMPP để chạy thử website ngay trên máy tính mà không cần máy chủ thật. Thông qua XAMPP, có thể kiểm tra mã PHP, kết nối với cơ sở dữ liệu MySQL và theo dõi quá trình xử lý dữ liệu trong hệ thống.</w:t>
      </w:r>
    </w:p>
    <w:p w14:paraId="36B44B11" w14:textId="782B851C" w:rsidR="005C5B76" w:rsidRDefault="005C5B76" w:rsidP="00D410E4">
      <w:pPr>
        <w:pStyle w:val="NoiDung"/>
      </w:pPr>
      <w:r w:rsidRPr="000018BD">
        <w:t xml:space="preserve">Visual Studio Code là trình soạn thảo mã nguồn mở do Microsoft phát triển. </w:t>
      </w:r>
      <w:r>
        <w:t>S</w:t>
      </w:r>
      <w:r w:rsidRPr="000018BD">
        <w:t>ử dụng công cụ này để viết, chỉnh sửa và quản lý toàn bộ mã nguồn của dự án.</w:t>
      </w:r>
      <w:r>
        <w:t xml:space="preserve"> </w:t>
      </w:r>
      <w:r w:rsidRPr="000018BD">
        <w:t>VS Code hỗ trợ rất tốt cho các ngôn ngữ lập trình web như HTML, CSS, JavaScript, PHP, đồng thời có nhiều tiện ích mở rộng giúp kiểm tra lỗi cú pháp, gợi ý mã, và quản lý file nhanh chóng. Giao diện thân thiện, dễ dùng nên rất phù hợp cho sinh viên đang học lập trình.</w:t>
      </w:r>
    </w:p>
    <w:p w14:paraId="36564019" w14:textId="77777777" w:rsidR="00904055" w:rsidRPr="00CB27CC" w:rsidRDefault="00904055" w:rsidP="005C5B76">
      <w:pPr>
        <w:pStyle w:val="Heading2"/>
        <w:rPr>
          <w:lang w:val="vi-VN"/>
        </w:rPr>
      </w:pPr>
      <w:bookmarkStart w:id="181" w:name="_Toc218508540"/>
      <w:r>
        <w:lastRenderedPageBreak/>
        <w:t>Ngôn ngữ truy vấn trong My</w:t>
      </w:r>
      <w:r w:rsidRPr="00CB27CC">
        <w:rPr>
          <w:lang w:val="vi-VN"/>
        </w:rPr>
        <w:t>SQL</w:t>
      </w:r>
      <w:bookmarkEnd w:id="181"/>
    </w:p>
    <w:p w14:paraId="4C9667A8" w14:textId="1AB0D977" w:rsidR="00A70418" w:rsidRPr="00DD5DA8" w:rsidRDefault="00DF2627" w:rsidP="0003254F">
      <w:pPr>
        <w:pStyle w:val="NoiDung"/>
        <w:rPr>
          <w:lang w:val="vi-VN"/>
        </w:rPr>
      </w:pPr>
      <w:r w:rsidRPr="00DF2627">
        <w:rPr>
          <w:lang w:val="vi-VN"/>
        </w:rPr>
        <w:t>MySQL là hệ quản trị cơ sở dữ liệu quan hệ mã nguồn mở, sử dụng ngôn ngữ SQL để tạo lập, lưu trữ, truy vấn và quản lý dữ liệu. Dữ liệu trong MySQL được tổ chức theo mô hình bảng; các bảng có thể liên kết với nhau thông qua khóa chính và khóa ngoại nhằm đảm bảo tính toàn vẹn và nhất quán dữ liệu. MySQL có ưu điểm ổn định, hiệu năng tốt, dễ triển khai và hỗ trợ đa nền tảng, thường được sử dụng trong các hệ thống web và ứng dụng quản lý dữ liệu</w:t>
      </w:r>
      <w:r w:rsidR="0047354A" w:rsidRPr="0047354A">
        <w:rPr>
          <w:lang w:val="vi-VN"/>
        </w:rPr>
        <w:t xml:space="preserve"> </w:t>
      </w:r>
      <w:r w:rsidR="006F1B93">
        <w:rPr>
          <w:lang w:val="vi-VN"/>
        </w:rPr>
        <w:fldChar w:fldCharType="begin"/>
      </w:r>
      <w:r w:rsidR="00DE55E7">
        <w:rPr>
          <w:lang w:val="vi-VN"/>
        </w:rPr>
        <w:instrText xml:space="preserve"> ADDIN ZOTERO_ITEM CSL_CITATION {"citationID":"tBFplH4f","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6F1B93">
        <w:rPr>
          <w:lang w:val="vi-VN"/>
        </w:rPr>
        <w:fldChar w:fldCharType="separate"/>
      </w:r>
      <w:r w:rsidR="00DE55E7" w:rsidRPr="00DE55E7">
        <w:rPr>
          <w:rFonts w:cs="Times New Roman"/>
          <w:lang w:val="vi-VN"/>
        </w:rPr>
        <w:t>[11]</w:t>
      </w:r>
      <w:r w:rsidR="006F1B93">
        <w:rPr>
          <w:lang w:val="vi-VN"/>
        </w:rPr>
        <w:fldChar w:fldCharType="end"/>
      </w:r>
      <w:r w:rsidR="00A70418" w:rsidRPr="00DD5DA8">
        <w:rPr>
          <w:lang w:val="vi-VN"/>
        </w:rPr>
        <w:t>.</w:t>
      </w:r>
    </w:p>
    <w:p w14:paraId="65518E4B" w14:textId="78C5EA86" w:rsidR="005C5B76" w:rsidRPr="00A70418" w:rsidRDefault="00701508" w:rsidP="00A70418">
      <w:pPr>
        <w:jc w:val="center"/>
        <w:rPr>
          <w:rFonts w:hint="eastAsia"/>
          <w:lang w:val="vi-VN"/>
        </w:rPr>
      </w:pPr>
      <w:r>
        <w:rPr>
          <w:rFonts w:hint="eastAsia"/>
          <w:noProof/>
          <w:lang w:eastAsia="en-US"/>
        </w:rPr>
        <w:drawing>
          <wp:inline distT="0" distB="0" distL="0" distR="0" wp14:anchorId="5BC3099E" wp14:editId="2601558B">
            <wp:extent cx="5158740" cy="960120"/>
            <wp:effectExtent l="0" t="0" r="3810" b="0"/>
            <wp:docPr id="126579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9555" name="Picture 126579555"/>
                    <pic:cNvPicPr/>
                  </pic:nvPicPr>
                  <pic:blipFill rotWithShape="1">
                    <a:blip r:embed="rId21" cstate="print">
                      <a:extLst>
                        <a:ext uri="{28A0092B-C50C-407E-A947-70E740481C1C}">
                          <a14:useLocalDpi xmlns:a14="http://schemas.microsoft.com/office/drawing/2010/main" val="0"/>
                        </a:ext>
                      </a:extLst>
                    </a:blip>
                    <a:srcRect l="4497" t="28460" r="5942" b="41905"/>
                    <a:stretch>
                      <a:fillRect/>
                    </a:stretch>
                  </pic:blipFill>
                  <pic:spPr bwMode="auto">
                    <a:xfrm>
                      <a:off x="0" y="0"/>
                      <a:ext cx="5158740" cy="960120"/>
                    </a:xfrm>
                    <a:prstGeom prst="rect">
                      <a:avLst/>
                    </a:prstGeom>
                    <a:ln>
                      <a:noFill/>
                    </a:ln>
                    <a:extLst>
                      <a:ext uri="{53640926-AAD7-44D8-BBD7-CCE9431645EC}">
                        <a14:shadowObscured xmlns:a14="http://schemas.microsoft.com/office/drawing/2010/main"/>
                      </a:ext>
                    </a:extLst>
                  </pic:spPr>
                </pic:pic>
              </a:graphicData>
            </a:graphic>
          </wp:inline>
        </w:drawing>
      </w:r>
    </w:p>
    <w:p w14:paraId="04CCBBDA" w14:textId="414FBB81" w:rsidR="005C5B76" w:rsidRPr="00555A93" w:rsidRDefault="005C5B76" w:rsidP="005C5B76">
      <w:pPr>
        <w:pStyle w:val="Hinhanh"/>
        <w:ind w:left="1843"/>
        <w:rPr>
          <w:rFonts w:hint="eastAsia"/>
          <w:lang w:val="vi-VN"/>
        </w:rPr>
      </w:pPr>
      <w:bookmarkStart w:id="182" w:name="_Toc215410433"/>
      <w:bookmarkStart w:id="183" w:name="_Toc215482768"/>
      <w:bookmarkStart w:id="184" w:name="_Toc216533480"/>
      <w:bookmarkStart w:id="185" w:name="_Toc216548273"/>
      <w:bookmarkStart w:id="186" w:name="_Toc216549634"/>
      <w:bookmarkStart w:id="187" w:name="_Toc216549773"/>
      <w:bookmarkStart w:id="188" w:name="_Toc217064500"/>
      <w:bookmarkStart w:id="189" w:name="_Toc217150543"/>
      <w:bookmarkStart w:id="190" w:name="_Toc217224342"/>
      <w:bookmarkStart w:id="191" w:name="_Toc217739072"/>
      <w:bookmarkStart w:id="192" w:name="_Toc217739198"/>
      <w:bookmarkStart w:id="193" w:name="_Toc217741100"/>
      <w:bookmarkStart w:id="194" w:name="_Toc217843273"/>
      <w:bookmarkStart w:id="195" w:name="_Toc217843409"/>
      <w:bookmarkStart w:id="196" w:name="_Toc217846038"/>
      <w:bookmarkStart w:id="197" w:name="_Toc217846107"/>
      <w:bookmarkStart w:id="198" w:name="_Toc217846613"/>
      <w:bookmarkStart w:id="199" w:name="_Toc217919167"/>
      <w:bookmarkStart w:id="200" w:name="_Toc217919219"/>
      <w:bookmarkStart w:id="201" w:name="_Toc218165046"/>
      <w:bookmarkStart w:id="202" w:name="_Toc218508583"/>
      <w:r w:rsidRPr="00555A93">
        <w:rPr>
          <w:rFonts w:hint="eastAsia"/>
          <w:lang w:val="vi-VN"/>
        </w:rPr>
        <w:t>H</w:t>
      </w:r>
      <w:r w:rsidRPr="00555A93">
        <w:rPr>
          <w:lang w:val="vi-VN"/>
        </w:rPr>
        <w:t xml:space="preserve">ình </w:t>
      </w:r>
      <w:r w:rsidR="00DC1038" w:rsidRPr="00DC1038">
        <w:rPr>
          <w:lang w:val="vi-VN"/>
        </w:rPr>
        <w:t>2.6</w:t>
      </w:r>
      <w:r w:rsidRPr="00555A93">
        <w:rPr>
          <w:lang w:val="vi-VN"/>
        </w:rPr>
        <w:t xml:space="preserve"> Luồng dữ liệu từ MySQL đến hệ thống web</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CBD636B" w14:textId="1C175BBA" w:rsidR="00A70418" w:rsidRPr="0047354A" w:rsidRDefault="00A70418" w:rsidP="008D0F2B">
      <w:pPr>
        <w:pStyle w:val="NoiDung"/>
        <w:rPr>
          <w:lang w:val="vi-VN"/>
        </w:rPr>
      </w:pPr>
      <w:r w:rsidRPr="00555A93">
        <w:rPr>
          <w:lang w:val="vi-VN"/>
        </w:rPr>
        <w:t>MySQL có ưu điểm là hoạt động ổn định, hiệu năng cao, dễ triển khai và hỗ trợ nhiều hệ điều hành cũng như ngôn ngữ lập trình như PHP, Java và Python. Nhờ đó, MySQL được sử dụng rộng rãi trong phát triển ứng dụng web, hệ thống quản lý thông tin và các ứng dụng yêu cầu lưu trữ và xử lý dữ liệu lớn. Với tính linh hoạt và khả năng mở rộng tốt, MySQL đóng vai trò quan trọng trong lĩnh vực công nghệ thông tin, đặc biệt đối với sinh viên và nhà phát triển phần mềm</w:t>
      </w:r>
      <w:r w:rsidR="0047354A" w:rsidRPr="0047354A">
        <w:rPr>
          <w:lang w:val="vi-VN"/>
        </w:rPr>
        <w:t xml:space="preserve"> </w:t>
      </w:r>
      <w:r w:rsidR="00441BEF">
        <w:rPr>
          <w:lang w:val="vi-VN"/>
        </w:rPr>
        <w:fldChar w:fldCharType="begin"/>
      </w:r>
      <w:r w:rsidR="00441BEF">
        <w:rPr>
          <w:lang w:val="vi-VN"/>
        </w:rPr>
        <w:instrText xml:space="preserve"> ADDIN ZOTERO_ITEM CSL_CITATION {"citationID":"PYGNom21","properties":{"formattedCitation":"[11]","plainCitation":"[11]","noteIndex":0},"citationItems":[{"id":15,"uris":["http://zotero.org/users/19015770/items/9739LF36"],"itemData":{"id":15,"type":"webpage","title":"MySQL Tutorial - GeeksforGeeks","URL":"https://www.geeksforgeeks.org/mysql/mysql-tutorial/?utm_source=chatgpt.com","accessed":{"date-parts":[["2025",11,30]]}}}],"schema":"https://github.com/citation-style-language/schema/raw/master/csl-citation.json"} </w:instrText>
      </w:r>
      <w:r w:rsidR="00441BEF">
        <w:rPr>
          <w:lang w:val="vi-VN"/>
        </w:rPr>
        <w:fldChar w:fldCharType="separate"/>
      </w:r>
      <w:r w:rsidR="00441BEF" w:rsidRPr="0047354A">
        <w:rPr>
          <w:rFonts w:cs="Times New Roman"/>
          <w:lang w:val="vi-VN"/>
        </w:rPr>
        <w:t>[11]</w:t>
      </w:r>
      <w:r w:rsidR="00441BEF">
        <w:rPr>
          <w:lang w:val="vi-VN"/>
        </w:rPr>
        <w:fldChar w:fldCharType="end"/>
      </w:r>
      <w:r w:rsidR="0047354A" w:rsidRPr="0047354A">
        <w:rPr>
          <w:lang w:val="vi-VN"/>
        </w:rPr>
        <w:t>.</w:t>
      </w:r>
    </w:p>
    <w:p w14:paraId="7BF0DC39" w14:textId="56A516E6" w:rsidR="00904055" w:rsidRPr="00904055" w:rsidRDefault="00904055" w:rsidP="005C5B76">
      <w:pPr>
        <w:pStyle w:val="Heading3"/>
        <w:rPr>
          <w:lang w:val="vi-VN"/>
        </w:rPr>
      </w:pPr>
      <w:bookmarkStart w:id="203" w:name="_Toc218508541"/>
      <w:r w:rsidRPr="00904055">
        <w:rPr>
          <w:lang w:val="vi-VN"/>
        </w:rPr>
        <w:t xml:space="preserve">Lệnh </w:t>
      </w:r>
      <w:bookmarkStart w:id="204" w:name="_Hlk215308853"/>
      <w:r w:rsidRPr="00904055">
        <w:rPr>
          <w:lang w:val="vi-VN"/>
        </w:rPr>
        <w:t>CREATE</w:t>
      </w:r>
      <w:bookmarkEnd w:id="204"/>
      <w:r w:rsidR="00E55673">
        <w:t xml:space="preserve"> </w:t>
      </w:r>
      <w:r w:rsidR="00E55673" w:rsidRPr="00E55673">
        <w:t>DATABASE</w:t>
      </w:r>
      <w:bookmarkEnd w:id="203"/>
    </w:p>
    <w:p w14:paraId="623D81C6" w14:textId="140E726F" w:rsidR="00904055" w:rsidRPr="00DF2627" w:rsidRDefault="00904055" w:rsidP="00904055">
      <w:pPr>
        <w:pStyle w:val="NoiDung"/>
        <w:rPr>
          <w:lang w:val="vi-VN"/>
        </w:rPr>
      </w:pPr>
      <w:r w:rsidRPr="002A1716">
        <w:rPr>
          <w:lang w:val="vi-VN"/>
        </w:rPr>
        <w:t xml:space="preserve">Chức năng: </w:t>
      </w:r>
      <w:r w:rsidR="00DF2627" w:rsidRPr="00DF2627">
        <w:rPr>
          <w:lang w:val="vi-VN"/>
        </w:rPr>
        <w:t>Tạo cơ sở dữ liệu</w:t>
      </w:r>
    </w:p>
    <w:p w14:paraId="6CA86790" w14:textId="77777777" w:rsidR="00904055" w:rsidRPr="00CB27CC" w:rsidRDefault="00904055" w:rsidP="00904055">
      <w:pPr>
        <w:pStyle w:val="NoiDung"/>
      </w:pPr>
      <w:r w:rsidRPr="00CB27CC">
        <w:t>Cú pháp</w:t>
      </w:r>
    </w:p>
    <w:p w14:paraId="2BCA50DC" w14:textId="135F5989" w:rsidR="006812DB" w:rsidRDefault="006812DB" w:rsidP="006812DB">
      <w:pPr>
        <w:pBdr>
          <w:top w:val="dashed" w:sz="8" w:space="1" w:color="auto"/>
          <w:left w:val="dashed" w:sz="8" w:space="4" w:color="auto"/>
          <w:bottom w:val="dashed" w:sz="8" w:space="1" w:color="auto"/>
          <w:right w:val="dashed" w:sz="8" w:space="4" w:color="auto"/>
        </w:pBdr>
        <w:spacing w:line="360" w:lineRule="auto"/>
        <w:rPr>
          <w:rFonts w:ascii="Courier New" w:hAnsi="Courier New" w:cs="Courier New"/>
          <w:szCs w:val="26"/>
        </w:rPr>
      </w:pPr>
      <w:r w:rsidRPr="006812DB">
        <w:rPr>
          <w:rFonts w:ascii="Courier New" w:hAnsi="Courier New" w:cs="Courier New" w:hint="eastAsia"/>
          <w:szCs w:val="26"/>
        </w:rPr>
        <w:t>CREATE DATABASE ten_csdl;</w:t>
      </w:r>
    </w:p>
    <w:p w14:paraId="2DC47E81" w14:textId="4B8F8914" w:rsidR="00E55673" w:rsidRDefault="00E55673" w:rsidP="00E55673">
      <w:pPr>
        <w:pStyle w:val="Heading3"/>
      </w:pPr>
      <w:bookmarkStart w:id="205" w:name="_Toc218508542"/>
      <w:r w:rsidRPr="00E55673">
        <w:t>Lệnh CREATE TABLE</w:t>
      </w:r>
      <w:bookmarkEnd w:id="205"/>
    </w:p>
    <w:p w14:paraId="4AFB16CE" w14:textId="3AA36341" w:rsidR="00D838AB" w:rsidRPr="00D838AB" w:rsidRDefault="00D838AB" w:rsidP="00D838AB">
      <w:pPr>
        <w:pStyle w:val="NoiDung"/>
      </w:pPr>
      <w:r w:rsidRPr="002A1716">
        <w:rPr>
          <w:lang w:val="vi-VN"/>
        </w:rPr>
        <w:t>Chức năng:</w:t>
      </w:r>
      <w:r>
        <w:t xml:space="preserve"> </w:t>
      </w:r>
      <w:r w:rsidR="00DF2627">
        <w:t>T</w:t>
      </w:r>
      <w:r w:rsidR="00E55673" w:rsidRPr="00E55673">
        <w:t>ạo bảng</w:t>
      </w:r>
    </w:p>
    <w:p w14:paraId="1DA6C6DD" w14:textId="77777777" w:rsidR="00D838AB" w:rsidRPr="00CB27CC" w:rsidRDefault="00D838AB" w:rsidP="00D838AB">
      <w:pPr>
        <w:pStyle w:val="NoiDung"/>
      </w:pPr>
      <w:r w:rsidRPr="00CB27CC">
        <w:t>Cú pháp</w:t>
      </w:r>
    </w:p>
    <w:p w14:paraId="469EA05A" w14:textId="77777777" w:rsidR="00E55673" w:rsidRDefault="00E55673" w:rsidP="00E55673">
      <w:pPr>
        <w:pStyle w:val="MaNguon"/>
      </w:pPr>
      <w:r>
        <w:rPr>
          <w:rFonts w:hint="eastAsia"/>
        </w:rPr>
        <w:t>CREATE TABLE ten_bang (</w:t>
      </w:r>
    </w:p>
    <w:p w14:paraId="4E7A7D34" w14:textId="77777777" w:rsidR="00E55673" w:rsidRDefault="00E55673" w:rsidP="00E55673">
      <w:pPr>
        <w:pStyle w:val="MaNguon"/>
      </w:pPr>
      <w:r>
        <w:rPr>
          <w:rFonts w:hint="eastAsia"/>
        </w:rPr>
        <w:t xml:space="preserve">  cot1 kieu_dl,</w:t>
      </w:r>
    </w:p>
    <w:p w14:paraId="4C220BEE" w14:textId="77777777" w:rsidR="00E55673" w:rsidRDefault="00E55673" w:rsidP="00E55673">
      <w:pPr>
        <w:pStyle w:val="MaNguon"/>
      </w:pPr>
      <w:r>
        <w:rPr>
          <w:rFonts w:hint="eastAsia"/>
        </w:rPr>
        <w:lastRenderedPageBreak/>
        <w:t xml:space="preserve">  cot2 kieu_dl</w:t>
      </w:r>
    </w:p>
    <w:p w14:paraId="276A3C0A" w14:textId="513093B5" w:rsidR="00E55673" w:rsidRPr="00555A93" w:rsidRDefault="00E55673" w:rsidP="00E55673">
      <w:pPr>
        <w:pStyle w:val="MaNguon"/>
      </w:pPr>
      <w:r>
        <w:rPr>
          <w:rFonts w:hint="eastAsia"/>
        </w:rPr>
        <w:t>);</w:t>
      </w:r>
    </w:p>
    <w:p w14:paraId="128B03B4" w14:textId="77777777" w:rsidR="00904055" w:rsidRPr="005C5B76" w:rsidRDefault="00904055" w:rsidP="005C5B76">
      <w:pPr>
        <w:pStyle w:val="Heading3"/>
        <w:rPr>
          <w:lang w:val="vi-VN"/>
        </w:rPr>
      </w:pPr>
      <w:bookmarkStart w:id="206" w:name="_Toc218508543"/>
      <w:r w:rsidRPr="005C5B76">
        <w:rPr>
          <w:lang w:val="vi-VN"/>
        </w:rPr>
        <w:t>Lệnh INSERT</w:t>
      </w:r>
      <w:bookmarkEnd w:id="206"/>
    </w:p>
    <w:p w14:paraId="7A19DE2A" w14:textId="2E762A8C" w:rsidR="00904055" w:rsidRPr="00AA6C02" w:rsidRDefault="00904055" w:rsidP="00555A93">
      <w:pPr>
        <w:pStyle w:val="NoiDung"/>
        <w:rPr>
          <w:lang w:val="vi-VN"/>
        </w:rPr>
      </w:pPr>
      <w:r w:rsidRPr="00AA6C02">
        <w:rPr>
          <w:lang w:val="vi-VN"/>
        </w:rPr>
        <w:t xml:space="preserve">Chức năng: </w:t>
      </w:r>
      <w:r w:rsidR="00DF2627" w:rsidRPr="00DF2627">
        <w:t>Chèn dữ liệu</w:t>
      </w:r>
    </w:p>
    <w:p w14:paraId="4D6CDFED" w14:textId="77777777" w:rsidR="00904055" w:rsidRPr="00555A93" w:rsidRDefault="00904055" w:rsidP="00555A93">
      <w:pPr>
        <w:pStyle w:val="NoiDung"/>
      </w:pPr>
      <w:r w:rsidRPr="00555A93">
        <w:t>Cú pháp</w:t>
      </w:r>
    </w:p>
    <w:p w14:paraId="07269582" w14:textId="77777777" w:rsidR="00DF2627" w:rsidRDefault="00DF2627" w:rsidP="00DF2627">
      <w:pPr>
        <w:pStyle w:val="MaNguon"/>
      </w:pPr>
      <w:r>
        <w:rPr>
          <w:rFonts w:hint="eastAsia"/>
        </w:rPr>
        <w:t>INSERT INTO questions (column1, column2, column3)</w:t>
      </w:r>
    </w:p>
    <w:p w14:paraId="19764480" w14:textId="6E424AC1" w:rsidR="00DF2627" w:rsidRPr="008C1C42" w:rsidRDefault="00DF2627" w:rsidP="00DF2627">
      <w:pPr>
        <w:pStyle w:val="MaNguon"/>
      </w:pPr>
      <w:r>
        <w:rPr>
          <w:rFonts w:hint="eastAsia"/>
        </w:rPr>
        <w:t>VALUES (value1, value2, value3);</w:t>
      </w:r>
    </w:p>
    <w:p w14:paraId="6CB93D59" w14:textId="2533E866" w:rsidR="00904055" w:rsidRPr="005C5B76" w:rsidRDefault="00904055" w:rsidP="005C5B76">
      <w:pPr>
        <w:pStyle w:val="Heading3"/>
        <w:rPr>
          <w:lang w:val="vi-VN"/>
        </w:rPr>
      </w:pPr>
      <w:bookmarkStart w:id="207" w:name="_Toc218508544"/>
      <w:r w:rsidRPr="005C5B76">
        <w:rPr>
          <w:lang w:val="vi-VN"/>
        </w:rPr>
        <w:t>Lệnh UPDATE</w:t>
      </w:r>
      <w:bookmarkEnd w:id="207"/>
    </w:p>
    <w:p w14:paraId="19735DE5" w14:textId="01E416E2" w:rsidR="00904055" w:rsidRPr="00DF2627" w:rsidRDefault="00904055" w:rsidP="00555A93">
      <w:pPr>
        <w:pStyle w:val="NoiDung"/>
        <w:rPr>
          <w:lang w:val="vi-VN"/>
        </w:rPr>
      </w:pPr>
      <w:r w:rsidRPr="00AF562F">
        <w:rPr>
          <w:lang w:val="vi-VN"/>
        </w:rPr>
        <w:t xml:space="preserve">Chức năng: </w:t>
      </w:r>
      <w:r w:rsidR="00DF2627" w:rsidRPr="00DF2627">
        <w:rPr>
          <w:lang w:val="vi-VN"/>
        </w:rPr>
        <w:t>Cập nhật dữ liệu</w:t>
      </w:r>
    </w:p>
    <w:p w14:paraId="79E5D6A8" w14:textId="77777777" w:rsidR="00904055" w:rsidRDefault="00904055" w:rsidP="00555A93">
      <w:pPr>
        <w:pStyle w:val="NoiDung"/>
      </w:pPr>
      <w:r>
        <w:t>Cú pháp</w:t>
      </w:r>
    </w:p>
    <w:p w14:paraId="7F38F89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UPDATE table_name</w:t>
      </w:r>
    </w:p>
    <w:p w14:paraId="47A4C218"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SET column1 = value1, column2 = value2</w:t>
      </w:r>
    </w:p>
    <w:p w14:paraId="2731CA01" w14:textId="16B6F075" w:rsidR="00DF2627" w:rsidRPr="008C1C42"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condition;</w:t>
      </w:r>
    </w:p>
    <w:p w14:paraId="2582D7DE" w14:textId="77777777" w:rsidR="00904055" w:rsidRPr="005C5B76" w:rsidRDefault="00904055" w:rsidP="005C5B76">
      <w:pPr>
        <w:pStyle w:val="Heading3"/>
        <w:rPr>
          <w:lang w:val="vi-VN"/>
        </w:rPr>
      </w:pPr>
      <w:bookmarkStart w:id="208" w:name="_Toc218508545"/>
      <w:r w:rsidRPr="005C5B76">
        <w:rPr>
          <w:lang w:val="vi-VN"/>
        </w:rPr>
        <w:t>Lệnh DELETE</w:t>
      </w:r>
      <w:bookmarkEnd w:id="208"/>
    </w:p>
    <w:p w14:paraId="27A029AE" w14:textId="608BB081" w:rsidR="00904055" w:rsidRPr="00AF562F" w:rsidRDefault="00904055" w:rsidP="00555A93">
      <w:pPr>
        <w:pStyle w:val="NoiDung"/>
        <w:rPr>
          <w:lang w:val="vi-VN"/>
        </w:rPr>
      </w:pPr>
      <w:r w:rsidRPr="00AF562F">
        <w:rPr>
          <w:lang w:val="vi-VN"/>
        </w:rPr>
        <w:t xml:space="preserve">Chức năng: </w:t>
      </w:r>
      <w:r w:rsidR="00DF2627" w:rsidRPr="00DF2627">
        <w:t>Xóa dữ liệu</w:t>
      </w:r>
    </w:p>
    <w:p w14:paraId="466BBD5F" w14:textId="77777777" w:rsidR="00904055" w:rsidRDefault="00904055" w:rsidP="00555A93">
      <w:pPr>
        <w:pStyle w:val="NoiDung"/>
      </w:pPr>
      <w:r>
        <w:t>Cú pháp</w:t>
      </w:r>
    </w:p>
    <w:p w14:paraId="2F6AFCD1" w14:textId="77777777" w:rsidR="00DF2627" w:rsidRPr="00DF2627"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DELETE FROM table_name</w:t>
      </w:r>
    </w:p>
    <w:p w14:paraId="79E9CD32" w14:textId="36719C6B" w:rsidR="00DF2627" w:rsidRPr="00A90455" w:rsidRDefault="00DF2627" w:rsidP="00DF2627">
      <w:pPr>
        <w:pBdr>
          <w:top w:val="dashed" w:sz="8" w:space="1" w:color="auto"/>
          <w:left w:val="dashed" w:sz="8" w:space="4" w:color="auto"/>
          <w:bottom w:val="dashed" w:sz="8" w:space="1" w:color="auto"/>
          <w:right w:val="dashed" w:sz="8" w:space="4" w:color="auto"/>
        </w:pBdr>
        <w:spacing w:after="0" w:line="360" w:lineRule="auto"/>
        <w:rPr>
          <w:rFonts w:ascii="Courier New" w:hAnsi="Courier New" w:cs="Courier New"/>
        </w:rPr>
      </w:pPr>
      <w:r w:rsidRPr="00DF2627">
        <w:rPr>
          <w:rFonts w:ascii="Courier New" w:hAnsi="Courier New" w:cs="Courier New" w:hint="eastAsia"/>
        </w:rPr>
        <w:t>WHERE some_condition;</w:t>
      </w:r>
    </w:p>
    <w:p w14:paraId="4F58E842" w14:textId="77777777" w:rsidR="00904055" w:rsidRPr="005C5B76" w:rsidRDefault="00904055" w:rsidP="005C5B76">
      <w:pPr>
        <w:pStyle w:val="Heading3"/>
        <w:rPr>
          <w:lang w:val="vi-VN"/>
        </w:rPr>
      </w:pPr>
      <w:bookmarkStart w:id="209" w:name="_Toc218508546"/>
      <w:r w:rsidRPr="005C5B76">
        <w:rPr>
          <w:lang w:val="vi-VN"/>
        </w:rPr>
        <w:t>Lệnh WHERE</w:t>
      </w:r>
      <w:bookmarkEnd w:id="209"/>
    </w:p>
    <w:p w14:paraId="20D305E5" w14:textId="01AF26C5" w:rsidR="00904055" w:rsidRPr="00DF2627" w:rsidRDefault="00904055" w:rsidP="00555A93">
      <w:pPr>
        <w:pStyle w:val="NoiDung"/>
        <w:rPr>
          <w:lang w:val="vi-VN"/>
        </w:rPr>
      </w:pPr>
      <w:r w:rsidRPr="00AF562F">
        <w:rPr>
          <w:lang w:val="vi-VN"/>
        </w:rPr>
        <w:t xml:space="preserve">Chức năng: </w:t>
      </w:r>
      <w:r w:rsidR="00DF2627" w:rsidRPr="00DF2627">
        <w:rPr>
          <w:lang w:val="vi-VN"/>
        </w:rPr>
        <w:t>Điều kiện lọc dữ liệu trong truy vấn</w:t>
      </w:r>
    </w:p>
    <w:p w14:paraId="5A95D478" w14:textId="77777777" w:rsidR="00904055" w:rsidRDefault="00904055" w:rsidP="00555A93">
      <w:pPr>
        <w:pStyle w:val="NoiDung"/>
      </w:pPr>
      <w:r>
        <w:t>Cú pháp</w:t>
      </w:r>
    </w:p>
    <w:p w14:paraId="453AA97A" w14:textId="77777777" w:rsidR="00DF2627" w:rsidRPr="00DF2627" w:rsidRDefault="00DF2627" w:rsidP="00DF2627">
      <w:pPr>
        <w:pStyle w:val="MaNguon"/>
        <w:rPr>
          <w:rFonts w:cs="Courier New"/>
        </w:rPr>
      </w:pPr>
      <w:r w:rsidRPr="00DF2627">
        <w:rPr>
          <w:rFonts w:cs="Courier New" w:hint="eastAsia"/>
        </w:rPr>
        <w:t>SELECT column1, column2</w:t>
      </w:r>
    </w:p>
    <w:p w14:paraId="768477F2" w14:textId="77777777" w:rsidR="00DF2627" w:rsidRPr="00DF2627" w:rsidRDefault="00DF2627" w:rsidP="00DF2627">
      <w:pPr>
        <w:pStyle w:val="MaNguon"/>
        <w:rPr>
          <w:rFonts w:cs="Courier New"/>
        </w:rPr>
      </w:pPr>
      <w:r w:rsidRPr="00DF2627">
        <w:rPr>
          <w:rFonts w:cs="Courier New" w:hint="eastAsia"/>
        </w:rPr>
        <w:t>FROM table_name</w:t>
      </w:r>
    </w:p>
    <w:p w14:paraId="46488232" w14:textId="52FA7BD2" w:rsidR="00DF2627" w:rsidRDefault="00DF2627" w:rsidP="00DF2627">
      <w:pPr>
        <w:pStyle w:val="MaNguon"/>
        <w:rPr>
          <w:rFonts w:cs="Courier New"/>
        </w:rPr>
      </w:pPr>
      <w:r w:rsidRPr="00DF2627">
        <w:rPr>
          <w:rFonts w:cs="Courier New" w:hint="eastAsia"/>
        </w:rPr>
        <w:t>WHERE column_name operator value;</w:t>
      </w:r>
    </w:p>
    <w:p w14:paraId="032F1719" w14:textId="68464239" w:rsidR="00D410E4" w:rsidRDefault="00D410E4" w:rsidP="007D7311">
      <w:pPr>
        <w:pStyle w:val="Heading2"/>
      </w:pPr>
      <w:bookmarkStart w:id="210" w:name="_Toc218508547"/>
      <w:r w:rsidRPr="00D410E4">
        <w:lastRenderedPageBreak/>
        <w:t>Ngôn ngữ lập trình PHP</w:t>
      </w:r>
      <w:bookmarkEnd w:id="210"/>
    </w:p>
    <w:p w14:paraId="50E2E9FF" w14:textId="41C7672E" w:rsidR="007D7311" w:rsidRDefault="00701508" w:rsidP="007D7311">
      <w:pPr>
        <w:pStyle w:val="NoiDung"/>
      </w:pPr>
      <w:r w:rsidRPr="00701508">
        <w:t xml:space="preserve">PHP là ngôn ngữ lập trình kịch bản chạy phía máy chủ, được sử dụng phổ biến trong phát triển ứng dụng web động. PHP cho phép tiếp nhận và xử lý dữ liệu từ người dùng, quản lý phiên làm việc, tương tác với cơ sở dữ liệu và tạo nội dung động trước khi gửi kết quả về trình duyệt. Nhờ đó, PHP đóng vai trò quan trọng trong việc xây dựng các hệ thống web hiện </w:t>
      </w:r>
      <w:r w:rsidR="007D7311">
        <w:t>đại</w:t>
      </w:r>
      <w:r w:rsidR="006F1B93">
        <w:t xml:space="preserve"> </w:t>
      </w:r>
      <w:r w:rsidR="006F1B93">
        <w:fldChar w:fldCharType="begin"/>
      </w:r>
      <w:r w:rsidR="00DE55E7">
        <w:instrText xml:space="preserve"> ADDIN ZOTERO_ITEM CSL_CITATION {"citationID":"IrPEiT3Q","properties":{"formattedCitation":"[12]","plainCitation":"[12]","noteIndex":0},"citationItems":[{"id":16,"uris":["http://zotero.org/users/19015770/items/S83W34B7"],"itemData":{"id":1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PHP Tutorial","URL":"https://www.geeksforgeeks.org/php/php-tutorial/","accessed":{"date-parts":[["2025",12,21]]},"issued":{"literal":"16:59:07+00:00"}}}],"schema":"https://github.com/citation-style-language/schema/raw/master/csl-citation.json"} </w:instrText>
      </w:r>
      <w:r w:rsidR="006F1B93">
        <w:fldChar w:fldCharType="separate"/>
      </w:r>
      <w:r w:rsidR="00DE55E7" w:rsidRPr="00DE55E7">
        <w:rPr>
          <w:rFonts w:cs="Times New Roman"/>
        </w:rPr>
        <w:t>[12]</w:t>
      </w:r>
      <w:r w:rsidR="006F1B93">
        <w:fldChar w:fldCharType="end"/>
      </w:r>
      <w:r w:rsidR="007D7311">
        <w:t>.</w:t>
      </w:r>
    </w:p>
    <w:p w14:paraId="408F5B92" w14:textId="77777777" w:rsidR="00701508" w:rsidRPr="00701508" w:rsidRDefault="00701508" w:rsidP="00701508">
      <w:pPr>
        <w:pStyle w:val="NoiDung"/>
      </w:pPr>
      <w:r w:rsidRPr="00701508">
        <w:t>Một ưu điểm nổi bật của PHP là khả năng nhúng trực tiếp vào mã HTML, giúp việc kết hợp giữa tầng giao diện và xử lý logic trở nên linh hoạt. PHP hoạt động ổn định trên nhiều hệ điều hành, có thể triển khai trên các máy chủ web phổ biến và hỗ trợ kết nối với nhiều hệ quản trị cơ sở dữ liệu; trong đó, MySQL là lựa chọn được sử dụng rộng rãi trong các hệ thống web. Bên cạnh đó, cú pháp PHP tương đối dễ tiếp cận, tài liệu tham khảo phong phú và cộng đồng hỗ trợ lớn, do đó phù hợp cho việc phát triển các website tin tức, hệ thống quản lý học tập và các ứng dụng trực tuyến quy mô vừa.</w:t>
      </w:r>
    </w:p>
    <w:p w14:paraId="56B8CB9A" w14:textId="50A32797" w:rsidR="00701508" w:rsidRPr="00701508" w:rsidRDefault="00701508" w:rsidP="00701508">
      <w:pPr>
        <w:pStyle w:val="NoiDung"/>
      </w:pPr>
      <w:r w:rsidRPr="00701508">
        <w:t>Trong hệ thống học và ôn luyện kiến thức lịch sử cho học sinh THPT, PHP giữ vai trò trung gian kết nối giữa giao diện người dùng và cơ sở dữ liệu MySQL. Thông qua thư viện MySQLi, PHP thực hiện các thao tác truy vấn và cập nhật dữ liệu một cách hiệu quả, góp phần đảm bảo tính ổn định trong vận hành hệ thống. Việc sử dụng truy vấn tham số hóa giúp tăng tính an toàn cho hệ thống, hạn chế rủi ro tấn công SQL Injection trong quá trình truy xuất dữ liệu.</w:t>
      </w:r>
    </w:p>
    <w:p w14:paraId="30AD53DD" w14:textId="6AD90414" w:rsidR="002C0828" w:rsidRPr="00A92390" w:rsidRDefault="002C0828" w:rsidP="00A92390">
      <w:pPr>
        <w:spacing w:before="120" w:after="120" w:line="360" w:lineRule="auto"/>
        <w:jc w:val="both"/>
        <w:rPr>
          <w:rFonts w:hint="eastAsia"/>
          <w:b/>
          <w:bCs/>
        </w:rPr>
      </w:pPr>
      <w:r w:rsidRPr="00A92390">
        <w:rPr>
          <w:b/>
          <w:bCs/>
          <w:szCs w:val="26"/>
        </w:rPr>
        <w:t>Ưu và nhược điểm của PHP</w:t>
      </w:r>
    </w:p>
    <w:p w14:paraId="616B359B" w14:textId="6BA6CE71" w:rsidR="002C0828" w:rsidRPr="00701508" w:rsidRDefault="002C0828" w:rsidP="00701508">
      <w:pPr>
        <w:spacing w:before="120" w:after="120" w:line="360" w:lineRule="auto"/>
        <w:jc w:val="both"/>
        <w:rPr>
          <w:rFonts w:hint="eastAsia"/>
          <w:b/>
          <w:bCs/>
          <w:szCs w:val="26"/>
        </w:rPr>
      </w:pPr>
      <w:r w:rsidRPr="00701508">
        <w:rPr>
          <w:b/>
          <w:bCs/>
          <w:szCs w:val="26"/>
        </w:rPr>
        <w:t>Ưu điểm</w:t>
      </w:r>
      <w:r w:rsidR="00701508">
        <w:rPr>
          <w:b/>
          <w:bCs/>
          <w:szCs w:val="26"/>
        </w:rPr>
        <w:t>:</w:t>
      </w:r>
    </w:p>
    <w:p w14:paraId="10CDC0C5" w14:textId="7B064DEB" w:rsidR="006A75E7" w:rsidRDefault="006A75E7" w:rsidP="00701508">
      <w:pPr>
        <w:pStyle w:val="NoiDung"/>
        <w:numPr>
          <w:ilvl w:val="0"/>
          <w:numId w:val="39"/>
        </w:numPr>
      </w:pPr>
      <w:r w:rsidRPr="006A75E7">
        <w:t>PHP là một ngôn ngữ mã nguồn mở, cho phép sử dụng miễn phí mà không phát sinh chi phí bản quyền.</w:t>
      </w:r>
    </w:p>
    <w:p w14:paraId="1F42F18D" w14:textId="0381AB49" w:rsidR="002C0828" w:rsidRDefault="002C0828" w:rsidP="00701508">
      <w:pPr>
        <w:pStyle w:val="NoiDung"/>
        <w:numPr>
          <w:ilvl w:val="0"/>
          <w:numId w:val="39"/>
        </w:numPr>
      </w:pPr>
      <w:r>
        <w:t>Cấu trúc PHP đơn giản, dễ học nên sẽ không mất nhiều thời gian để làm quen và hiểu được nó.</w:t>
      </w:r>
    </w:p>
    <w:p w14:paraId="036EA051" w14:textId="1C38A3B1" w:rsidR="002C0828" w:rsidRDefault="002C0828" w:rsidP="00701508">
      <w:pPr>
        <w:pStyle w:val="NoiDung"/>
        <w:numPr>
          <w:ilvl w:val="0"/>
          <w:numId w:val="39"/>
        </w:numPr>
      </w:pPr>
      <w:r>
        <w:t>Thư viện của PHP phong phú và cộng đồng hỗ trợ mạnh mẽ nên có thể tìm được các nguồn tài liệu dễ dàng cũng như nhận được sự hỗ trợ đắc lực mỗi khi có khó khăn cần được sự trợ giúp.</w:t>
      </w:r>
    </w:p>
    <w:p w14:paraId="636F9447" w14:textId="2811EE35" w:rsidR="002C0828" w:rsidRPr="00701508" w:rsidRDefault="002C0828" w:rsidP="00701508">
      <w:pPr>
        <w:spacing w:before="120" w:after="120" w:line="360" w:lineRule="auto"/>
        <w:jc w:val="both"/>
        <w:rPr>
          <w:rFonts w:hint="eastAsia"/>
          <w:b/>
          <w:bCs/>
          <w:szCs w:val="26"/>
        </w:rPr>
      </w:pPr>
      <w:r w:rsidRPr="00701508">
        <w:rPr>
          <w:b/>
          <w:bCs/>
          <w:szCs w:val="26"/>
        </w:rPr>
        <w:lastRenderedPageBreak/>
        <w:t xml:space="preserve">Nhược điểm </w:t>
      </w:r>
    </w:p>
    <w:p w14:paraId="7FB3FDDF" w14:textId="77777777" w:rsidR="00F103A4" w:rsidRDefault="00F103A4" w:rsidP="00701508">
      <w:pPr>
        <w:pStyle w:val="NoiDung"/>
        <w:numPr>
          <w:ilvl w:val="0"/>
          <w:numId w:val="40"/>
        </w:numPr>
      </w:pPr>
      <w:r w:rsidRPr="00F103A4">
        <w:t>Do lịch sử phát triển lâu dài, một số thư viện/hàm của PHP có thể chưa đồng nhất về cách đặt tên; vì vậy cần áp dụng chuẩn mã hóa và tổ chức dự án hợp lý để đảm bảo khả năng bảo trì.</w:t>
      </w:r>
    </w:p>
    <w:p w14:paraId="274B2730" w14:textId="4B2DA6AE" w:rsidR="00F103A4" w:rsidRDefault="00F103A4" w:rsidP="00701508">
      <w:pPr>
        <w:pStyle w:val="NoiDung"/>
        <w:numPr>
          <w:ilvl w:val="0"/>
          <w:numId w:val="40"/>
        </w:numPr>
      </w:pPr>
      <w:r w:rsidRPr="00F103A4">
        <w:t>PHP được tối ưu cho phát triển ứng dụng web; với các bài toán ngoài phạm vi web hoặc yêu cầu hệ thống phức tạp, cần cân nhắc công nghệ phù hợp để đáp ứng hiệu năng và khả năng mở rộng.</w:t>
      </w:r>
    </w:p>
    <w:p w14:paraId="53C12081" w14:textId="7DEB26C0" w:rsidR="00F103A4" w:rsidRDefault="00F103A4" w:rsidP="00F103A4">
      <w:pPr>
        <w:pStyle w:val="NoiDung"/>
        <w:ind w:firstLine="0"/>
        <w:rPr>
          <w:b/>
          <w:bCs/>
        </w:rPr>
      </w:pPr>
      <w:r w:rsidRPr="00F103A4">
        <w:rPr>
          <w:b/>
          <w:bCs/>
        </w:rPr>
        <w:t xml:space="preserve">Thao tác làm việc với cơ sở dữ liệu bằng PHP </w:t>
      </w:r>
    </w:p>
    <w:p w14:paraId="7F114BF8" w14:textId="3E0671D3" w:rsidR="00F103A4" w:rsidRPr="00701508" w:rsidRDefault="00F103A4" w:rsidP="00F103A4">
      <w:pPr>
        <w:pStyle w:val="NoiDung"/>
      </w:pPr>
      <w:r w:rsidRPr="00F103A4">
        <w:t>Trong hệ thống, các chức năng thao tác dữ liệu cơ bản được triển khai theo mô hình CRUD (Create – Read – Update – Delete). PHP tiếp nhận dữ liệu từ form giao diện, kiểm tra/chuẩn hóa đầu vào, sau đó thực thi câu lệnh SQL tương ứng trên MySQL và nhận kết quả trả về.</w:t>
      </w:r>
    </w:p>
    <w:p w14:paraId="22FDDC2D" w14:textId="03629FF2" w:rsidR="0053011B" w:rsidRDefault="0053011B" w:rsidP="000C1ADC">
      <w:pPr>
        <w:pStyle w:val="NoiDung"/>
        <w:ind w:firstLine="0"/>
        <w:rPr>
          <w:b/>
          <w:bCs/>
        </w:rPr>
      </w:pPr>
      <w:r w:rsidRPr="0053011B">
        <w:rPr>
          <w:b/>
          <w:bCs/>
        </w:rPr>
        <w:t>Thao tác tìm kiếm dữ liệu bằng PHP</w:t>
      </w:r>
    </w:p>
    <w:p w14:paraId="7A2377AB" w14:textId="2B20155E" w:rsidR="0053011B" w:rsidRDefault="00F103A4" w:rsidP="0053011B">
      <w:pPr>
        <w:pStyle w:val="NoiDung"/>
      </w:pPr>
      <w:r w:rsidRPr="00F103A4">
        <w:t>Chức năng tìm kiếm cho phép người dùng tra cứu thông tin bài học dựa trên mã bài học. PHP tiếp nhận tham số từ giao diện, sau đó thực hiện truy vấn SELECT kết hợp điều kiện WHERE để lấy đúng bản ghi cần thiết.</w:t>
      </w:r>
      <w:r w:rsidR="00920619">
        <w:fldChar w:fldCharType="begin"/>
      </w:r>
      <w:r w:rsidR="00920619">
        <w:instrText xml:space="preserve"> ADDIN ZOTERO_ITEM CSL_CITATION {"citationID":"G6A062DL","properties":{"formattedCitation":"[1]","plainCitation":"[1]","noteIndex":0},"citationItems":[{"id":34,"uris":["http://zotero.org/users/19015770/items/LATBAWNK"],"itemData":{"id":34,"type":"document","title":"W3Schools Online Web Tutorials","URL":"https://www.w3schools.com/","author":[{"literal":"W3Schools"}],"issued":{"date-parts":[["2025"]]}}}],"schema":"https://github.com/citation-style-language/schema/raw/master/csl-citation.json"} </w:instrText>
      </w:r>
      <w:r w:rsidR="00920619">
        <w:fldChar w:fldCharType="separate"/>
      </w:r>
      <w:r w:rsidR="00920619" w:rsidRPr="00920619">
        <w:rPr>
          <w:rFonts w:cs="Times New Roman"/>
        </w:rPr>
        <w:t>[1]</w:t>
      </w:r>
      <w:r w:rsidR="00920619">
        <w:fldChar w:fldCharType="end"/>
      </w:r>
      <w:r w:rsidR="0053011B" w:rsidRPr="0053011B">
        <w:t>.</w:t>
      </w:r>
    </w:p>
    <w:p w14:paraId="2D549111" w14:textId="35EF0D2D" w:rsidR="00F103A4" w:rsidRDefault="00F103A4" w:rsidP="00F103A4">
      <w:pPr>
        <w:pStyle w:val="MaNguon"/>
      </w:pPr>
      <w:r>
        <w:rPr>
          <w:rFonts w:hint="eastAsia"/>
        </w:rPr>
        <w:t>$lesson_id = (int)($_GET['lesson_id'] ?? 0);</w:t>
      </w:r>
    </w:p>
    <w:p w14:paraId="204E0023" w14:textId="77777777" w:rsidR="00F103A4" w:rsidRDefault="00F103A4" w:rsidP="00F103A4">
      <w:pPr>
        <w:pStyle w:val="MaNguon"/>
      </w:pPr>
      <w:r>
        <w:rPr>
          <w:rFonts w:hint="eastAsia"/>
        </w:rPr>
        <w:t>$sql = "SELECT * FROM lessons WHERE lesson_id = ?";</w:t>
      </w:r>
    </w:p>
    <w:p w14:paraId="6B67F2B6" w14:textId="77777777" w:rsidR="00F103A4" w:rsidRDefault="00F103A4" w:rsidP="00F103A4">
      <w:pPr>
        <w:pStyle w:val="MaNguon"/>
      </w:pPr>
      <w:r>
        <w:rPr>
          <w:rFonts w:hint="eastAsia"/>
        </w:rPr>
        <w:t>$stmt = $conn-&gt;prepare($sql);</w:t>
      </w:r>
    </w:p>
    <w:p w14:paraId="0DD73292" w14:textId="77777777" w:rsidR="00F103A4" w:rsidRDefault="00F103A4" w:rsidP="00F103A4">
      <w:pPr>
        <w:pStyle w:val="MaNguon"/>
      </w:pPr>
      <w:r>
        <w:rPr>
          <w:rFonts w:hint="eastAsia"/>
        </w:rPr>
        <w:t>$stmt-&gt;bind_param("i", $lesson_id);</w:t>
      </w:r>
    </w:p>
    <w:p w14:paraId="13BBC7A9" w14:textId="77777777" w:rsidR="00F103A4" w:rsidRDefault="00F103A4" w:rsidP="00F103A4">
      <w:pPr>
        <w:pStyle w:val="MaNguon"/>
      </w:pPr>
      <w:r>
        <w:rPr>
          <w:rFonts w:hint="eastAsia"/>
        </w:rPr>
        <w:t>$stmt-&gt;execute();</w:t>
      </w:r>
    </w:p>
    <w:p w14:paraId="2BEDF0C2" w14:textId="25E74FD9" w:rsidR="00F103A4" w:rsidRDefault="00F103A4" w:rsidP="00F103A4">
      <w:pPr>
        <w:pStyle w:val="MaNguon"/>
      </w:pPr>
      <w:r>
        <w:rPr>
          <w:rFonts w:hint="eastAsia"/>
        </w:rPr>
        <w:t>$result = $stmt-&gt;get_result();</w:t>
      </w:r>
    </w:p>
    <w:p w14:paraId="45A2687A" w14:textId="7D2504CC" w:rsidR="0053011B" w:rsidRDefault="0053011B" w:rsidP="00F103A4">
      <w:pPr>
        <w:pStyle w:val="NoiDung"/>
        <w:ind w:firstLine="0"/>
        <w:rPr>
          <w:b/>
          <w:bCs/>
        </w:rPr>
      </w:pPr>
      <w:r w:rsidRPr="0053011B">
        <w:rPr>
          <w:b/>
          <w:bCs/>
        </w:rPr>
        <w:t>Thao tác thêm dữ liệu bằng PHP</w:t>
      </w:r>
    </w:p>
    <w:p w14:paraId="4AA8DED7" w14:textId="3EA22838" w:rsidR="00F103A4" w:rsidRPr="0053011B" w:rsidRDefault="00F103A4" w:rsidP="0053011B">
      <w:pPr>
        <w:pStyle w:val="NoiDung"/>
      </w:pPr>
      <w:r w:rsidRPr="00F103A4">
        <w:t>Chức năng thêm dữ liệu cho phép hệ thống lưu trữ một bài học mới vào cơ sở dữ liệu. PHP nhận dữ liệu từ form, kiểm tra/chuẩn hóa dữ liệu đầu vào, sau đó gửi câu lệnh INSERT đến MySQL để ghi nhận thông tin.</w:t>
      </w:r>
    </w:p>
    <w:p w14:paraId="417E4557" w14:textId="77777777" w:rsidR="00F103A4" w:rsidRPr="00F103A4" w:rsidRDefault="00F103A4" w:rsidP="00F103A4">
      <w:pPr>
        <w:pStyle w:val="MaNguon"/>
        <w:rPr>
          <w:rFonts w:eastAsiaTheme="majorEastAsia"/>
        </w:rPr>
      </w:pPr>
      <w:r w:rsidRPr="00F103A4">
        <w:rPr>
          <w:rFonts w:eastAsiaTheme="majorEastAsia" w:hint="eastAsia"/>
        </w:rPr>
        <w:t>$title   = trim($_POST['title'] ?? '');</w:t>
      </w:r>
    </w:p>
    <w:p w14:paraId="2436E888" w14:textId="77777777" w:rsidR="00F103A4" w:rsidRPr="00F103A4" w:rsidRDefault="00F103A4" w:rsidP="00F103A4">
      <w:pPr>
        <w:pStyle w:val="MaNguon"/>
        <w:rPr>
          <w:rFonts w:eastAsiaTheme="majorEastAsia"/>
        </w:rPr>
      </w:pPr>
      <w:r w:rsidRPr="00F103A4">
        <w:rPr>
          <w:rFonts w:eastAsiaTheme="majorEastAsia" w:hint="eastAsia"/>
        </w:rPr>
        <w:t>$content = trim($_POST['content'] ?? '');</w:t>
      </w:r>
    </w:p>
    <w:p w14:paraId="69837FA6" w14:textId="77777777" w:rsidR="00F103A4" w:rsidRPr="00F103A4" w:rsidRDefault="00F103A4" w:rsidP="00F103A4">
      <w:pPr>
        <w:pStyle w:val="MaNguon"/>
        <w:rPr>
          <w:rFonts w:eastAsiaTheme="majorEastAsia"/>
        </w:rPr>
      </w:pPr>
    </w:p>
    <w:p w14:paraId="74C4DFC3" w14:textId="77777777" w:rsidR="00F103A4" w:rsidRPr="00F103A4" w:rsidRDefault="00F103A4" w:rsidP="00F103A4">
      <w:pPr>
        <w:pStyle w:val="MaNguon"/>
        <w:rPr>
          <w:rFonts w:eastAsiaTheme="majorEastAsia"/>
        </w:rPr>
      </w:pPr>
      <w:r w:rsidRPr="00F103A4">
        <w:rPr>
          <w:rFonts w:eastAsiaTheme="majorEastAsia" w:hint="eastAsia"/>
        </w:rPr>
        <w:t>$sql = "INSERT INTO lessons (title, content) VALUES (?, ?)";</w:t>
      </w:r>
    </w:p>
    <w:p w14:paraId="3FC94196" w14:textId="77777777" w:rsidR="00F103A4" w:rsidRPr="00F103A4" w:rsidRDefault="00F103A4" w:rsidP="00F103A4">
      <w:pPr>
        <w:pStyle w:val="MaNguon"/>
        <w:rPr>
          <w:rFonts w:eastAsiaTheme="majorEastAsia"/>
        </w:rPr>
      </w:pPr>
      <w:r w:rsidRPr="00F103A4">
        <w:rPr>
          <w:rFonts w:eastAsiaTheme="majorEastAsia" w:hint="eastAsia"/>
        </w:rPr>
        <w:t>$stmt = $conn-&gt;prepare($sql);</w:t>
      </w:r>
    </w:p>
    <w:p w14:paraId="26E5FA2D" w14:textId="77777777" w:rsidR="00F103A4" w:rsidRPr="00F103A4" w:rsidRDefault="00F103A4" w:rsidP="00F103A4">
      <w:pPr>
        <w:pStyle w:val="MaNguon"/>
        <w:rPr>
          <w:rFonts w:eastAsiaTheme="majorEastAsia"/>
        </w:rPr>
      </w:pPr>
      <w:r w:rsidRPr="00F103A4">
        <w:rPr>
          <w:rFonts w:eastAsiaTheme="majorEastAsia" w:hint="eastAsia"/>
        </w:rPr>
        <w:t>$stmt-&gt;bind_param("ss", $title, $content);</w:t>
      </w:r>
    </w:p>
    <w:p w14:paraId="687889A4" w14:textId="4AD1D4C1" w:rsidR="00F103A4" w:rsidRPr="00F103A4" w:rsidRDefault="00F103A4" w:rsidP="00F103A4">
      <w:pPr>
        <w:pStyle w:val="MaNguon"/>
      </w:pPr>
      <w:r w:rsidRPr="00F103A4">
        <w:rPr>
          <w:rFonts w:eastAsiaTheme="majorEastAsia" w:hint="eastAsia"/>
        </w:rPr>
        <w:t>$stmt-&gt;execute();</w:t>
      </w:r>
    </w:p>
    <w:p w14:paraId="2D2DC269" w14:textId="734CE84B" w:rsidR="00F103A4" w:rsidRDefault="00F103A4" w:rsidP="00F103A4">
      <w:pPr>
        <w:pStyle w:val="NoiDung"/>
        <w:ind w:firstLine="0"/>
        <w:rPr>
          <w:rFonts w:cs="Times New Roman"/>
          <w:b/>
          <w:bCs/>
        </w:rPr>
      </w:pPr>
      <w:r w:rsidRPr="00F103A4">
        <w:rPr>
          <w:rFonts w:cs="Times New Roman"/>
          <w:b/>
          <w:bCs/>
        </w:rPr>
        <w:t>Thao tác cập nhật dữ liệu bằng PHP</w:t>
      </w:r>
    </w:p>
    <w:p w14:paraId="7202258C" w14:textId="36AB6DBC" w:rsidR="0053011B" w:rsidRPr="0053011B" w:rsidRDefault="00F103A4" w:rsidP="0053011B">
      <w:pPr>
        <w:pStyle w:val="NoiDung"/>
      </w:pPr>
      <w:r w:rsidRPr="00F103A4">
        <w:t>Chức năng cập nhật dữ liệu cho phép chỉnh sửa thông tin bài học đã tồn tại. PHP sử dụng câu lệnh UPDATE kết hợp điều kiện WHERE để xác định chính xác bản ghi cần cập nhật, tránh tác động đến toàn bộ dữ liệu trong bảng.</w:t>
      </w:r>
    </w:p>
    <w:p w14:paraId="60DA5A32" w14:textId="77777777" w:rsidR="00F103A4" w:rsidRDefault="00F103A4" w:rsidP="00F103A4">
      <w:pPr>
        <w:pStyle w:val="MaNguon"/>
      </w:pPr>
      <w:r>
        <w:rPr>
          <w:rFonts w:hint="eastAsia"/>
        </w:rPr>
        <w:t>$lesson_id = (int)($_POST['lesson_id'] ?? 0);</w:t>
      </w:r>
    </w:p>
    <w:p w14:paraId="33C32966" w14:textId="77777777" w:rsidR="00F103A4" w:rsidRDefault="00F103A4" w:rsidP="00F103A4">
      <w:pPr>
        <w:pStyle w:val="MaNguon"/>
      </w:pPr>
      <w:r>
        <w:rPr>
          <w:rFonts w:hint="eastAsia"/>
        </w:rPr>
        <w:t>$title     = trim($_POST['title'] ?? '');</w:t>
      </w:r>
    </w:p>
    <w:p w14:paraId="611803D9" w14:textId="77777777" w:rsidR="00F103A4" w:rsidRDefault="00F103A4" w:rsidP="00F103A4">
      <w:pPr>
        <w:pStyle w:val="MaNguon"/>
      </w:pPr>
    </w:p>
    <w:p w14:paraId="715874D8" w14:textId="77777777" w:rsidR="00F103A4" w:rsidRDefault="00F103A4" w:rsidP="00F103A4">
      <w:pPr>
        <w:pStyle w:val="MaNguon"/>
      </w:pPr>
      <w:r>
        <w:rPr>
          <w:rFonts w:hint="eastAsia"/>
        </w:rPr>
        <w:t>$sql = "UPDATE lessons SET title = ? WHERE lesson_id = ?";</w:t>
      </w:r>
    </w:p>
    <w:p w14:paraId="69877A94" w14:textId="77777777" w:rsidR="00F103A4" w:rsidRDefault="00F103A4" w:rsidP="00F103A4">
      <w:pPr>
        <w:pStyle w:val="MaNguon"/>
      </w:pPr>
      <w:r>
        <w:rPr>
          <w:rFonts w:hint="eastAsia"/>
        </w:rPr>
        <w:t>$stmt = $conn-&gt;prepare($sql);</w:t>
      </w:r>
    </w:p>
    <w:p w14:paraId="0D766034" w14:textId="77777777" w:rsidR="00F103A4" w:rsidRDefault="00F103A4" w:rsidP="00F103A4">
      <w:pPr>
        <w:pStyle w:val="MaNguon"/>
      </w:pPr>
      <w:r>
        <w:rPr>
          <w:rFonts w:hint="eastAsia"/>
        </w:rPr>
        <w:t>$stmt-&gt;bind_param("si", $title, $lesson_id);</w:t>
      </w:r>
    </w:p>
    <w:p w14:paraId="5C4B51C7" w14:textId="1155559A" w:rsidR="00F103A4" w:rsidRDefault="00F103A4" w:rsidP="00F103A4">
      <w:pPr>
        <w:pStyle w:val="MaNguon"/>
      </w:pPr>
      <w:r>
        <w:rPr>
          <w:rFonts w:hint="eastAsia"/>
        </w:rPr>
        <w:t>$stmt-&gt;execute();</w:t>
      </w:r>
    </w:p>
    <w:p w14:paraId="001B0672" w14:textId="3F4199F9" w:rsidR="0053011B" w:rsidRDefault="0053011B" w:rsidP="00F103A4">
      <w:pPr>
        <w:pStyle w:val="NoiDung"/>
        <w:ind w:firstLine="0"/>
        <w:rPr>
          <w:b/>
          <w:bCs/>
        </w:rPr>
      </w:pPr>
      <w:r w:rsidRPr="0053011B">
        <w:rPr>
          <w:b/>
          <w:bCs/>
        </w:rPr>
        <w:t>Thao tác xóa dữ liệu bằng PHP</w:t>
      </w:r>
    </w:p>
    <w:p w14:paraId="507AA578" w14:textId="5D486C21" w:rsidR="00F103A4" w:rsidRDefault="00F103A4" w:rsidP="0053011B">
      <w:pPr>
        <w:pStyle w:val="NoiDung"/>
      </w:pPr>
      <w:r w:rsidRPr="00F103A4">
        <w:t>Chức năng xóa dữ liệu dùng để loại bỏ các bản ghi không còn cần thiết. PHP thực hiện câu lệnh DELETE có điều kiện WHERE nhằm đảm bảo chỉ xóa đúng bài học được chỉ định, góp phần hạn chế rủi ro mất dữ liệu ngoài ý muốn.</w:t>
      </w:r>
    </w:p>
    <w:p w14:paraId="11F3093C" w14:textId="77777777" w:rsidR="00F103A4" w:rsidRDefault="00F103A4" w:rsidP="00F103A4">
      <w:pPr>
        <w:pStyle w:val="MaNguon"/>
      </w:pPr>
      <w:r>
        <w:rPr>
          <w:rFonts w:hint="eastAsia"/>
        </w:rPr>
        <w:t>$lesson_id = (int)($_GET['lesson_id'] ?? 0);</w:t>
      </w:r>
    </w:p>
    <w:p w14:paraId="33B5FFDD" w14:textId="77777777" w:rsidR="00F103A4" w:rsidRDefault="00F103A4" w:rsidP="00F103A4">
      <w:pPr>
        <w:pStyle w:val="MaNguon"/>
      </w:pPr>
    </w:p>
    <w:p w14:paraId="68259C8C" w14:textId="77777777" w:rsidR="00F103A4" w:rsidRDefault="00F103A4" w:rsidP="00F103A4">
      <w:pPr>
        <w:pStyle w:val="MaNguon"/>
      </w:pPr>
      <w:r>
        <w:rPr>
          <w:rFonts w:hint="eastAsia"/>
        </w:rPr>
        <w:t>$sql = "DELETE FROM lessons WHERE lesson_id = ?";</w:t>
      </w:r>
    </w:p>
    <w:p w14:paraId="05F389D8" w14:textId="77777777" w:rsidR="00F103A4" w:rsidRDefault="00F103A4" w:rsidP="00F103A4">
      <w:pPr>
        <w:pStyle w:val="MaNguon"/>
      </w:pPr>
      <w:r>
        <w:rPr>
          <w:rFonts w:hint="eastAsia"/>
        </w:rPr>
        <w:t>$stmt = $conn-&gt;prepare($sql);</w:t>
      </w:r>
    </w:p>
    <w:p w14:paraId="6AFBD4EB" w14:textId="77777777" w:rsidR="00F103A4" w:rsidRDefault="00F103A4" w:rsidP="00F103A4">
      <w:pPr>
        <w:pStyle w:val="MaNguon"/>
      </w:pPr>
      <w:r>
        <w:rPr>
          <w:rFonts w:hint="eastAsia"/>
        </w:rPr>
        <w:t>$stmt-&gt;bind_param("i", $lesson_id);</w:t>
      </w:r>
    </w:p>
    <w:p w14:paraId="169DAB53" w14:textId="5A243714" w:rsidR="00F103A4" w:rsidRPr="0053011B" w:rsidRDefault="00F103A4" w:rsidP="00F103A4">
      <w:pPr>
        <w:pStyle w:val="MaNguon"/>
      </w:pPr>
      <w:r>
        <w:rPr>
          <w:rFonts w:hint="eastAsia"/>
        </w:rPr>
        <w:t>$stmt-&gt;execute();</w:t>
      </w:r>
    </w:p>
    <w:p w14:paraId="06721667" w14:textId="3086611F" w:rsidR="00904055" w:rsidRPr="00487DE9" w:rsidRDefault="00487DE9" w:rsidP="005C5B76">
      <w:pPr>
        <w:pStyle w:val="Heading2"/>
      </w:pPr>
      <w:bookmarkStart w:id="211" w:name="_Toc218508548"/>
      <w:r>
        <w:t>Tương tác cơ sở dữ liệu MySQL với PHP</w:t>
      </w:r>
      <w:bookmarkEnd w:id="211"/>
    </w:p>
    <w:p w14:paraId="61D229CF" w14:textId="36B6CA36" w:rsidR="00904055" w:rsidRPr="00AF562F" w:rsidRDefault="00DC16DE" w:rsidP="00904055">
      <w:pPr>
        <w:pStyle w:val="NoiDung"/>
        <w:rPr>
          <w:rFonts w:cs="Times New Roman"/>
          <w:lang w:val="vi-VN"/>
        </w:rPr>
      </w:pPr>
      <w:r w:rsidRPr="00DC16DE">
        <w:rPr>
          <w:rFonts w:cs="Times New Roman"/>
        </w:rPr>
        <w:t xml:space="preserve">Trong hệ thống học và ôn luyện kiến thức lịch sử dành cho học sinh trung học phổ thông, MySQL được sử dụng làm hệ quản trị cơ sở dữ liệu để lưu trữ và quản lý các </w:t>
      </w:r>
      <w:r w:rsidRPr="00DC16DE">
        <w:rPr>
          <w:rFonts w:cs="Times New Roman"/>
        </w:rPr>
        <w:lastRenderedPageBreak/>
        <w:t>thông tin cốt lõi như tài khoản học sinh, nội dung bài học, ngân hàng câu hỏi trắc nghiệm và kết quả làm bài. Dữ liệu được tổ chức theo các bảng quan hệ và liên kết với nhau thông qua khóa chính và khóa ngoại, nhằm đảm bảo tính toàn vẹn và nhất quán trong quá trình cập nhật cũng như truy xuất dữ liệu</w:t>
      </w:r>
      <w:r w:rsidR="00904055" w:rsidRPr="00AF562F">
        <w:rPr>
          <w:rFonts w:cs="Times New Roman"/>
          <w:lang w:val="vi-VN"/>
        </w:rPr>
        <w:t>.</w:t>
      </w:r>
      <w:r w:rsidR="00441BEF">
        <w:rPr>
          <w:rFonts w:cs="Times New Roman"/>
          <w:lang w:val="vi-VN"/>
        </w:rPr>
        <w:fldChar w:fldCharType="begin"/>
      </w:r>
      <w:r w:rsidR="00441BEF">
        <w:rPr>
          <w:rFonts w:cs="Times New Roman"/>
          <w:lang w:val="vi-VN"/>
        </w:rPr>
        <w:instrText xml:space="preserve"> ADDIN ZOTERO_ITEM CSL_CITATION {"citationID":"0Y9jaYH4","properties":{"formattedCitation":"[13]","plainCitation":"[13]","noteIndex":0},"citationItems":[{"id":18,"uris":["http://zotero.org/users/19015770/items/D3YCVEHC"],"itemData":{"id":18,"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Web Technologies","title":"How to make a connection with MySQL server using PHP ?","URL":"https://www.geeksforgeeks.org/php/how-to-make-a-connection-with-mysql-server-using-php/","accessed":{"date-parts":[["2025",12,21]]},"issued":{"literal":"00:30:15+00:00"}}}],"schema":"https://github.com/citation-style-language/schema/raw/master/csl-citation.json"} </w:instrText>
      </w:r>
      <w:r w:rsidR="00441BEF">
        <w:rPr>
          <w:rFonts w:cs="Times New Roman"/>
          <w:lang w:val="vi-VN"/>
        </w:rPr>
        <w:fldChar w:fldCharType="separate"/>
      </w:r>
      <w:r w:rsidR="00441BEF" w:rsidRPr="00DC16DE">
        <w:rPr>
          <w:rFonts w:cs="Times New Roman"/>
          <w:lang w:val="vi-VN"/>
        </w:rPr>
        <w:t>[13]</w:t>
      </w:r>
      <w:r w:rsidR="00441BEF">
        <w:rPr>
          <w:rFonts w:cs="Times New Roman"/>
          <w:lang w:val="vi-VN"/>
        </w:rPr>
        <w:fldChar w:fldCharType="end"/>
      </w:r>
    </w:p>
    <w:p w14:paraId="533EF460" w14:textId="1B88D294" w:rsidR="00DC16DE" w:rsidRPr="00DC16DE" w:rsidRDefault="00DC16DE" w:rsidP="00FA762C">
      <w:pPr>
        <w:pStyle w:val="NoiDung"/>
        <w:rPr>
          <w:lang w:val="vi-VN"/>
        </w:rPr>
      </w:pPr>
      <w:r w:rsidRPr="00DC16DE">
        <w:rPr>
          <w:lang w:val="vi-VN"/>
        </w:rPr>
        <w:t>Hệ thống được triển khai theo mô hình ứng dụng web, trong đó tầng giao diện được xây dựng bằng HTML/CSS/JavaScript và tầng xử lý nghiệp vụ được phát triển bằng PHP. PHP đóng vai trò trung gian giữa giao diện người dùng và MySQL: tiếp nhận yêu cầu từ trình duyệt, xử lý logic nghiệp vụ và thực hiện truy vấn cơ sở dữ liệu để trả kết quả về giao diện. Nhờ đặc tính mã nguồn mở, dễ triển khai và hỗ trợ kết nối cơ sở dữ liệu tốt, PHP phù hợp để xây dựng các hệ thống web quy mô vừa như ứng dụng học và ôn luyện kiến thức lịch sử cho học sinh THPT.</w:t>
      </w:r>
    </w:p>
    <w:p w14:paraId="37ACDD94" w14:textId="62B9F31E" w:rsidR="00DC16DE" w:rsidRPr="00DC16DE" w:rsidRDefault="00DC16DE" w:rsidP="00DC16DE">
      <w:pPr>
        <w:pStyle w:val="NoiDung"/>
        <w:ind w:firstLine="0"/>
        <w:rPr>
          <w:b/>
          <w:bCs/>
          <w:lang w:val="vi-VN"/>
        </w:rPr>
      </w:pPr>
      <w:r w:rsidRPr="00DC16DE">
        <w:rPr>
          <w:b/>
          <w:bCs/>
          <w:lang w:val="vi-VN"/>
        </w:rPr>
        <w:t>Cơ chế tương tác giữa PHP và MySQL</w:t>
      </w:r>
    </w:p>
    <w:p w14:paraId="0FED2E84" w14:textId="552B0976" w:rsidR="00DC16DE" w:rsidRPr="00040BC0" w:rsidRDefault="00DC16DE" w:rsidP="00DC16DE">
      <w:pPr>
        <w:pStyle w:val="NoiDung"/>
        <w:rPr>
          <w:lang w:val="vi-VN"/>
        </w:rPr>
      </w:pPr>
      <w:r w:rsidRPr="00DC16DE">
        <w:rPr>
          <w:lang w:val="vi-VN"/>
        </w:rPr>
        <w:t xml:space="preserve">Quá trình trao đổi dữ liệu giữa PHP và MySQL diễn ra theo cơ chế yêu cầu – phản hồi. </w:t>
      </w:r>
      <w:r w:rsidRPr="00040BC0">
        <w:rPr>
          <w:lang w:val="vi-VN"/>
        </w:rPr>
        <w:t>Cụ thể, khi người dùng thực hiện thao tác trên giao diện (đăng nhập, chọn bài học, làm bài trắc nghiệm…), trình duyệt gửi yêu cầu đến máy chủ web. PHP tiếp nhận yêu cầu, tạo câu lệnh SQL tương ứng (SELECT/INSERT/UPDATE/DELETE) thông qua thư viện MySQLi, gửi đến MySQL để thực thi; sau đó nhận kết quả truy vấn hoặc trạng thái thực thi và xử lý trước khi trả phản hồi về trình duyệt dưới dạng HTML hoặc JSON. Việc sử dụng truy vấn tham số hóa giúp tăng tính an toàn, hạn chế nguy cơ SQL Injection trong quá trình truy vấn và cập nhật dữ liệu.</w:t>
      </w:r>
    </w:p>
    <w:p w14:paraId="511E6F43" w14:textId="5D8E8624" w:rsidR="00DC16DE" w:rsidRPr="00DC16DE" w:rsidRDefault="00DC16DE" w:rsidP="00DC16DE">
      <w:pPr>
        <w:pStyle w:val="NoiDung"/>
        <w:ind w:firstLine="0"/>
        <w:rPr>
          <w:b/>
          <w:bCs/>
          <w:lang w:val="vi-VN"/>
        </w:rPr>
      </w:pPr>
      <w:r w:rsidRPr="00DC16DE">
        <w:rPr>
          <w:b/>
          <w:bCs/>
          <w:lang w:val="vi-VN"/>
        </w:rPr>
        <w:t>Các chức năng chính được triển khai thông qua PHP–MySQL</w:t>
      </w:r>
    </w:p>
    <w:p w14:paraId="07E0576A" w14:textId="77777777" w:rsidR="00DC16DE" w:rsidRPr="00DC16DE" w:rsidRDefault="00DC16DE" w:rsidP="00DC16DE">
      <w:pPr>
        <w:pStyle w:val="NoiDung"/>
        <w:rPr>
          <w:lang w:val="vi-VN"/>
        </w:rPr>
      </w:pPr>
      <w:r w:rsidRPr="00DC16DE">
        <w:rPr>
          <w:lang w:val="vi-VN"/>
        </w:rPr>
        <w:t>Thông qua kết nối giữa PHP và MySQL, hệ thống có thể triển khai các chức năng nghiệp vụ chính như sau:</w:t>
      </w:r>
    </w:p>
    <w:p w14:paraId="448636AE" w14:textId="77777777" w:rsidR="00DC16DE" w:rsidRPr="00040BC0" w:rsidRDefault="00DC16DE" w:rsidP="00DC16DE">
      <w:pPr>
        <w:pStyle w:val="NoiDung"/>
        <w:numPr>
          <w:ilvl w:val="0"/>
          <w:numId w:val="41"/>
        </w:numPr>
        <w:rPr>
          <w:lang w:val="vi-VN"/>
        </w:rPr>
      </w:pPr>
      <w:r w:rsidRPr="00040BC0">
        <w:rPr>
          <w:b/>
          <w:bCs/>
          <w:lang w:val="vi-VN"/>
        </w:rPr>
        <w:t>Kết nối và truy vấn dữ liệu:</w:t>
      </w:r>
      <w:r w:rsidRPr="00040BC0">
        <w:rPr>
          <w:lang w:val="vi-VN"/>
        </w:rPr>
        <w:t xml:space="preserve"> thực hiện các câu lệnh SQL (SELECT, INSERT, UPDATE, DELETE) để lấy danh sách bài học/câu hỏi, quản lý thông tin người dùng và ghi nhận kết quả làm bài.</w:t>
      </w:r>
    </w:p>
    <w:p w14:paraId="6BEC7B63" w14:textId="77777777" w:rsidR="00DC16DE" w:rsidRPr="00040BC0" w:rsidRDefault="00DC16DE" w:rsidP="00DC16DE">
      <w:pPr>
        <w:pStyle w:val="NoiDung"/>
        <w:numPr>
          <w:ilvl w:val="0"/>
          <w:numId w:val="41"/>
        </w:numPr>
        <w:rPr>
          <w:lang w:val="vi-VN"/>
        </w:rPr>
      </w:pPr>
      <w:r w:rsidRPr="00040BC0">
        <w:rPr>
          <w:b/>
          <w:bCs/>
          <w:lang w:val="vi-VN"/>
        </w:rPr>
        <w:t>Xử lý logic ứng dụng:</w:t>
      </w:r>
      <w:r w:rsidRPr="00040BC0">
        <w:rPr>
          <w:lang w:val="vi-VN"/>
        </w:rPr>
        <w:t xml:space="preserve"> tiếp nhận dữ liệu từ biểu mẫu HTML, đối chiếu đáp án người học chọn với đáp án đúng lưu trong cơ sở dữ liệu và tự động tính điểm.</w:t>
      </w:r>
    </w:p>
    <w:p w14:paraId="6A467E6C" w14:textId="77777777" w:rsidR="00DC16DE" w:rsidRPr="00040BC0" w:rsidRDefault="00DC16DE" w:rsidP="00DC16DE">
      <w:pPr>
        <w:pStyle w:val="NoiDung"/>
        <w:numPr>
          <w:ilvl w:val="0"/>
          <w:numId w:val="41"/>
        </w:numPr>
        <w:rPr>
          <w:lang w:val="vi-VN"/>
        </w:rPr>
      </w:pPr>
      <w:r w:rsidRPr="00040BC0">
        <w:rPr>
          <w:b/>
          <w:bCs/>
          <w:lang w:val="vi-VN"/>
        </w:rPr>
        <w:lastRenderedPageBreak/>
        <w:t>Lưu trữ và theo dõi tiến trình học tập:</w:t>
      </w:r>
      <w:r w:rsidRPr="00040BC0">
        <w:rPr>
          <w:lang w:val="vi-VN"/>
        </w:rPr>
        <w:t xml:space="preserve"> lưu lại điểm số, số câu đúng/sai, thời gian làm bài và thời điểm hoàn thành nhằm phục vụ chức năng xem lại lịch sử và thống kê tiến độ học tập cá nhân.</w:t>
      </w:r>
    </w:p>
    <w:p w14:paraId="59B600BA" w14:textId="4B823B09" w:rsidR="00DC16DE" w:rsidRPr="00040BC0" w:rsidRDefault="00DC16DE" w:rsidP="00DC16DE">
      <w:pPr>
        <w:pStyle w:val="NoiDung"/>
        <w:numPr>
          <w:ilvl w:val="0"/>
          <w:numId w:val="41"/>
        </w:numPr>
        <w:rPr>
          <w:lang w:val="vi-VN"/>
        </w:rPr>
      </w:pPr>
      <w:r w:rsidRPr="00040BC0">
        <w:rPr>
          <w:b/>
          <w:bCs/>
          <w:lang w:val="vi-VN"/>
        </w:rPr>
        <w:t>Quản lý phiên đăng nhập:</w:t>
      </w:r>
      <w:r w:rsidRPr="00040BC0">
        <w:rPr>
          <w:lang w:val="vi-VN"/>
        </w:rPr>
        <w:t xml:space="preserve"> xác thực người dùng, duy trì trạng thái đăng nhập và kiểm soát quyền truy cập, đảm bảo chỉ tài khoản hợp lệ mới sử dụng được các chức năng của hệ thống.</w:t>
      </w:r>
    </w:p>
    <w:p w14:paraId="196917E7" w14:textId="77777777" w:rsidR="00FA762C" w:rsidRDefault="00EB4347" w:rsidP="00FA762C">
      <w:pPr>
        <w:pStyle w:val="Heading3"/>
        <w:rPr>
          <w:lang w:val="vi-VN"/>
        </w:rPr>
      </w:pPr>
      <w:bookmarkStart w:id="212" w:name="_Toc218508549"/>
      <w:r w:rsidRPr="00904055">
        <w:rPr>
          <w:lang w:val="vi-VN"/>
        </w:rPr>
        <w:t>Kết nối cơ sở dữ liệu</w:t>
      </w:r>
      <w:bookmarkEnd w:id="212"/>
    </w:p>
    <w:p w14:paraId="7160B520" w14:textId="01F79936" w:rsidR="00C11E64" w:rsidRPr="00FB2683" w:rsidRDefault="00580B77" w:rsidP="00FA762C">
      <w:pPr>
        <w:pStyle w:val="Heading4"/>
        <w:rPr>
          <w:lang w:val="vi-VN"/>
        </w:rPr>
      </w:pPr>
      <w:r w:rsidRPr="003E5D16">
        <w:rPr>
          <w:lang w:val="vi-VN"/>
        </w:rPr>
        <w:t>Thông số cần thiết để kết nối cơ sở dữ liệu</w:t>
      </w:r>
    </w:p>
    <w:p w14:paraId="6EC58CEF" w14:textId="121E7399" w:rsidR="0047354A" w:rsidRPr="00FB2683" w:rsidRDefault="0047354A" w:rsidP="00FB2683">
      <w:pPr>
        <w:pStyle w:val="bang"/>
        <w:rPr>
          <w:rFonts w:hint="eastAsia"/>
        </w:rPr>
      </w:pPr>
      <w:bookmarkStart w:id="213" w:name="_Toc218508612"/>
      <w:r w:rsidRPr="00FB2683">
        <w:t>Bảng 2.5.1</w:t>
      </w:r>
      <w:r w:rsidR="00FB2683" w:rsidRPr="00FB2683">
        <w:t>.</w:t>
      </w:r>
      <w:r w:rsidRPr="00FB2683">
        <w:t xml:space="preserve"> Thông số kết nối cơ sở dữ liệu</w:t>
      </w:r>
      <w:bookmarkEnd w:id="213"/>
    </w:p>
    <w:tbl>
      <w:tblPr>
        <w:tblStyle w:val="myTable"/>
        <w:tblW w:w="0" w:type="auto"/>
        <w:tblLook w:val="04A0" w:firstRow="1" w:lastRow="0" w:firstColumn="1" w:lastColumn="0" w:noHBand="0" w:noVBand="1"/>
      </w:tblPr>
      <w:tblGrid>
        <w:gridCol w:w="1329"/>
        <w:gridCol w:w="1927"/>
        <w:gridCol w:w="5805"/>
      </w:tblGrid>
      <w:tr w:rsidR="00FF1069" w:rsidRPr="00DD0569" w14:paraId="39618BDA" w14:textId="5E8085F6"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A6C83AD" w14:textId="77777777" w:rsidR="00FF1069" w:rsidRPr="00DD0569" w:rsidRDefault="00FF1069" w:rsidP="00FA762C">
            <w:pPr>
              <w:pStyle w:val="NoiDung"/>
              <w:spacing w:before="0" w:after="0" w:line="240" w:lineRule="auto"/>
              <w:ind w:firstLine="0"/>
              <w:jc w:val="center"/>
              <w:rPr>
                <w:b/>
                <w:bCs/>
                <w:i w:val="0"/>
                <w:iCs/>
              </w:rPr>
            </w:pPr>
            <w:r w:rsidRPr="00DD0569">
              <w:rPr>
                <w:b/>
                <w:bCs/>
                <w:i w:val="0"/>
                <w:iCs/>
              </w:rPr>
              <w:t>Thông số</w:t>
            </w:r>
          </w:p>
        </w:tc>
        <w:tc>
          <w:tcPr>
            <w:tcW w:w="1927" w:type="dxa"/>
            <w:hideMark/>
          </w:tcPr>
          <w:p w14:paraId="30048B52" w14:textId="77777777" w:rsidR="00FF1069" w:rsidRPr="00DD0569" w:rsidRDefault="00FF1069" w:rsidP="00FA762C">
            <w:pPr>
              <w:pStyle w:val="NoiDung"/>
              <w:spacing w:before="0" w:after="0" w:line="240" w:lineRule="auto"/>
              <w:ind w:firstLine="0"/>
              <w:jc w:val="center"/>
              <w:cnfStyle w:val="100000000000" w:firstRow="1" w:lastRow="0" w:firstColumn="0" w:lastColumn="0" w:oddVBand="0" w:evenVBand="0" w:oddHBand="0" w:evenHBand="0" w:firstRowFirstColumn="0" w:firstRowLastColumn="0" w:lastRowFirstColumn="0" w:lastRowLastColumn="0"/>
              <w:rPr>
                <w:b/>
                <w:bCs/>
                <w:i w:val="0"/>
                <w:iCs/>
              </w:rPr>
            </w:pPr>
            <w:r w:rsidRPr="00DD0569">
              <w:rPr>
                <w:b/>
                <w:bCs/>
                <w:i w:val="0"/>
                <w:iCs/>
              </w:rPr>
              <w:t>Ý nghĩa</w:t>
            </w:r>
          </w:p>
        </w:tc>
        <w:tc>
          <w:tcPr>
            <w:tcW w:w="5805" w:type="dxa"/>
          </w:tcPr>
          <w:p w14:paraId="03A00E6E" w14:textId="070798FD" w:rsidR="00FF1069" w:rsidRPr="00FF1069" w:rsidRDefault="00FF1069" w:rsidP="00FA762C">
            <w:pPr>
              <w:pStyle w:val="NoiDung"/>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rPr>
            </w:pPr>
            <w:r w:rsidRPr="00FF1069">
              <w:rPr>
                <w:b/>
                <w:bCs/>
                <w:i w:val="0"/>
                <w:iCs/>
              </w:rPr>
              <w:t>Giải thích</w:t>
            </w:r>
          </w:p>
        </w:tc>
      </w:tr>
      <w:tr w:rsidR="00FF1069" w:rsidRPr="00DD0569" w14:paraId="6836F32D" w14:textId="2E564031"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6E3EF379" w14:textId="77777777" w:rsidR="00FF1069" w:rsidRPr="00DD0569" w:rsidRDefault="00FF1069" w:rsidP="00FA762C">
            <w:pPr>
              <w:pStyle w:val="NoiDung"/>
              <w:spacing w:before="0" w:after="0" w:line="240" w:lineRule="auto"/>
              <w:ind w:firstLine="0"/>
              <w:rPr>
                <w:i w:val="0"/>
                <w:iCs/>
              </w:rPr>
            </w:pPr>
            <w:r w:rsidRPr="00DD0569">
              <w:rPr>
                <w:i w:val="0"/>
                <w:iCs/>
              </w:rPr>
              <w:t>hostname</w:t>
            </w:r>
          </w:p>
        </w:tc>
        <w:tc>
          <w:tcPr>
            <w:tcW w:w="1927" w:type="dxa"/>
            <w:hideMark/>
          </w:tcPr>
          <w:p w14:paraId="000F5B87" w14:textId="0D6F33A9"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rFonts w:hint="eastAsia"/>
                <w:i w:val="0"/>
                <w:iCs/>
              </w:rPr>
              <w:t>localhost</w:t>
            </w:r>
          </w:p>
        </w:tc>
        <w:tc>
          <w:tcPr>
            <w:tcW w:w="5805" w:type="dxa"/>
          </w:tcPr>
          <w:p w14:paraId="3DE9746A" w14:textId="713034ED"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Địa chỉ máy chủ cơ sở dữ liệu. MySQL được cài đặt và chạy trực tiếp trên máy cục bộ của người dùng.</w:t>
            </w:r>
          </w:p>
        </w:tc>
      </w:tr>
      <w:tr w:rsidR="00FF1069" w:rsidRPr="00DD0569" w14:paraId="40D703AE" w14:textId="4023CD77"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F1BFAD7" w14:textId="0F682032" w:rsidR="00FF1069" w:rsidRPr="00DD0569" w:rsidRDefault="00FF1069" w:rsidP="00FA762C">
            <w:pPr>
              <w:pStyle w:val="NoiDung"/>
              <w:spacing w:before="0" w:after="0" w:line="240" w:lineRule="auto"/>
              <w:ind w:firstLine="0"/>
              <w:rPr>
                <w:i w:val="0"/>
                <w:iCs/>
              </w:rPr>
            </w:pPr>
            <w:r w:rsidRPr="00DD0569">
              <w:rPr>
                <w:i w:val="0"/>
                <w:iCs/>
              </w:rPr>
              <w:t>username</w:t>
            </w:r>
          </w:p>
        </w:tc>
        <w:tc>
          <w:tcPr>
            <w:tcW w:w="1927" w:type="dxa"/>
            <w:hideMark/>
          </w:tcPr>
          <w:p w14:paraId="0F72C407" w14:textId="14BEA3C3"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root</w:t>
            </w:r>
          </w:p>
        </w:tc>
        <w:tc>
          <w:tcPr>
            <w:tcW w:w="5805" w:type="dxa"/>
          </w:tcPr>
          <w:p w14:paraId="388E2898" w14:textId="5DD7F04C"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ài khoản MySQL mặc định, có quyền truy cập vào cơ sở dữ liệu trong môi trường localhost.</w:t>
            </w:r>
          </w:p>
        </w:tc>
      </w:tr>
      <w:tr w:rsidR="00FF1069" w:rsidRPr="00DD0569" w14:paraId="16706214" w14:textId="40B82B4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3B4FA76" w14:textId="77777777" w:rsidR="00FF1069" w:rsidRPr="00DD0569" w:rsidRDefault="00FF1069" w:rsidP="00FA762C">
            <w:pPr>
              <w:pStyle w:val="NoiDung"/>
              <w:spacing w:before="0" w:after="0" w:line="240" w:lineRule="auto"/>
              <w:ind w:firstLine="0"/>
              <w:rPr>
                <w:i w:val="0"/>
                <w:iCs/>
              </w:rPr>
            </w:pPr>
            <w:r w:rsidRPr="00DD0569">
              <w:rPr>
                <w:i w:val="0"/>
                <w:iCs/>
              </w:rPr>
              <w:t>password</w:t>
            </w:r>
          </w:p>
        </w:tc>
        <w:tc>
          <w:tcPr>
            <w:tcW w:w="1927" w:type="dxa"/>
            <w:hideMark/>
          </w:tcPr>
          <w:p w14:paraId="20F948F3" w14:textId="6B4A50B0" w:rsidR="00FF1069" w:rsidRPr="00DD0569" w:rsidRDefault="00555A93"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555A93">
              <w:rPr>
                <w:i w:val="0"/>
                <w:iCs/>
              </w:rPr>
              <w:t>Kh</w:t>
            </w:r>
            <w:r w:rsidRPr="00555A93">
              <w:rPr>
                <w:rFonts w:hint="eastAsia"/>
                <w:i w:val="0"/>
                <w:iCs/>
              </w:rPr>
              <w:t>ô</w:t>
            </w:r>
            <w:r w:rsidRPr="00555A93">
              <w:rPr>
                <w:i w:val="0"/>
                <w:iCs/>
              </w:rPr>
              <w:t>ng thiết lập</w:t>
            </w:r>
          </w:p>
        </w:tc>
        <w:tc>
          <w:tcPr>
            <w:tcW w:w="5805" w:type="dxa"/>
          </w:tcPr>
          <w:p w14:paraId="7462323D" w14:textId="66D8DF02"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rong môi trường phát triển và học tập trên localhost, tài khoản root không được thiết lập mật khẩu.</w:t>
            </w:r>
          </w:p>
        </w:tc>
      </w:tr>
      <w:tr w:rsidR="00FF1069" w:rsidRPr="00DD0569" w14:paraId="659ECD17" w14:textId="762E455E"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706F5DE6" w14:textId="77777777" w:rsidR="00FF1069" w:rsidRPr="00DD0569" w:rsidRDefault="00FF1069" w:rsidP="00FA762C">
            <w:pPr>
              <w:pStyle w:val="NoiDung"/>
              <w:spacing w:before="0" w:after="0" w:line="240" w:lineRule="auto"/>
              <w:ind w:firstLine="0"/>
              <w:rPr>
                <w:i w:val="0"/>
                <w:iCs/>
              </w:rPr>
            </w:pPr>
            <w:r w:rsidRPr="00DD0569">
              <w:rPr>
                <w:i w:val="0"/>
                <w:iCs/>
              </w:rPr>
              <w:t>database</w:t>
            </w:r>
          </w:p>
        </w:tc>
        <w:tc>
          <w:tcPr>
            <w:tcW w:w="1927" w:type="dxa"/>
            <w:hideMark/>
          </w:tcPr>
          <w:p w14:paraId="7B722914" w14:textId="661CC377" w:rsidR="00FF1069" w:rsidRPr="00DD0569" w:rsidRDefault="002B1645"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Pr>
                <w:i w:val="0"/>
                <w:iCs/>
              </w:rPr>
              <w:t>db_history</w:t>
            </w:r>
          </w:p>
        </w:tc>
        <w:tc>
          <w:tcPr>
            <w:tcW w:w="5805" w:type="dxa"/>
          </w:tcPr>
          <w:p w14:paraId="6828270D" w14:textId="733ED3BF"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Tên cơ sở dữ liệu được sử dụng cho hệ thống website học Lịch sử lớp 12.</w:t>
            </w:r>
          </w:p>
        </w:tc>
      </w:tr>
      <w:tr w:rsidR="00FF1069" w:rsidRPr="00DD0569" w14:paraId="4CF21C92" w14:textId="676EF9F5" w:rsidTr="00555A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hideMark/>
          </w:tcPr>
          <w:p w14:paraId="182EC9B1" w14:textId="77777777" w:rsidR="00FF1069" w:rsidRPr="00DD0569" w:rsidRDefault="00FF1069" w:rsidP="00FA762C">
            <w:pPr>
              <w:pStyle w:val="NoiDung"/>
              <w:spacing w:before="0" w:after="0" w:line="240" w:lineRule="auto"/>
              <w:ind w:firstLine="0"/>
              <w:rPr>
                <w:i w:val="0"/>
                <w:iCs/>
              </w:rPr>
            </w:pPr>
            <w:r w:rsidRPr="00DD0569">
              <w:rPr>
                <w:i w:val="0"/>
                <w:iCs/>
              </w:rPr>
              <w:t>charset</w:t>
            </w:r>
          </w:p>
        </w:tc>
        <w:tc>
          <w:tcPr>
            <w:tcW w:w="1927" w:type="dxa"/>
            <w:hideMark/>
          </w:tcPr>
          <w:p w14:paraId="55FC5913" w14:textId="2EF344FC" w:rsidR="00FF1069" w:rsidRPr="00DD0569" w:rsidRDefault="00FF1069" w:rsidP="00FA762C">
            <w:pPr>
              <w:pStyle w:val="NoiDung"/>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utf8mb4</w:t>
            </w:r>
          </w:p>
        </w:tc>
        <w:tc>
          <w:tcPr>
            <w:tcW w:w="5805" w:type="dxa"/>
          </w:tcPr>
          <w:p w14:paraId="27781CD9" w14:textId="3AA4EC2E" w:rsidR="00FF1069" w:rsidRPr="00FF1069" w:rsidRDefault="00FF1069" w:rsidP="00FA762C">
            <w:pPr>
              <w:pStyle w:val="NoiDung"/>
              <w:spacing w:before="0" w:after="0" w:line="240" w:lineRule="auto"/>
              <w:ind w:firstLine="0"/>
              <w:cnfStyle w:val="100000000000" w:firstRow="1" w:lastRow="0" w:firstColumn="0" w:lastColumn="0" w:oddVBand="0" w:evenVBand="0" w:oddHBand="0" w:evenHBand="0" w:firstRowFirstColumn="0" w:firstRowLastColumn="0" w:lastRowFirstColumn="0" w:lastRowLastColumn="0"/>
              <w:rPr>
                <w:i w:val="0"/>
                <w:iCs/>
              </w:rPr>
            </w:pPr>
            <w:r w:rsidRPr="00FF1069">
              <w:rPr>
                <w:i w:val="0"/>
                <w:iCs/>
              </w:rPr>
              <w:t>Bảng mã ký tự dùng để lưu trữ và hiển thị tiếng Việt đầy đủ, tránh lỗi font chữ.</w:t>
            </w:r>
          </w:p>
        </w:tc>
      </w:tr>
    </w:tbl>
    <w:p w14:paraId="3DA02C70" w14:textId="297EE4C6" w:rsidR="00555A93" w:rsidRPr="00555A93" w:rsidRDefault="00555A93" w:rsidP="00FA762C">
      <w:pPr>
        <w:pStyle w:val="Heading4"/>
      </w:pPr>
      <w:r w:rsidRPr="00555A93">
        <w:t>Các hàm và phương thức trong thư viện MySQLi</w:t>
      </w:r>
    </w:p>
    <w:p w14:paraId="726D5ADE" w14:textId="7BD714BB" w:rsidR="00580B77" w:rsidRPr="00580B77" w:rsidRDefault="00580B77" w:rsidP="00580B77">
      <w:pPr>
        <w:pStyle w:val="NoiDung"/>
      </w:pPr>
      <w:r w:rsidRPr="00580B77">
        <w:t>Trong quá trình kết nối và làm việc với cơ sở dữ liệu MySQL, ứng dụng web PHP sử dụng các hàm và phương thức của thư viện MySQLi để thực hiện các thao tác như: kết nối cơ sở dữ liệu, thực thi câu lệnh SQL, xử lý kết quả truy vấn và đóng kết nối. Việc sử dụng đúng các hàm và phương thức giúp hệ thống hoạt động ổn định, dễ bảo trì và hạn chế lỗi trong quá trình phát triển.</w:t>
      </w:r>
    </w:p>
    <w:p w14:paraId="7008D2DE" w14:textId="10E4AACA" w:rsidR="00F130C5" w:rsidRDefault="00F130C5" w:rsidP="00F130C5">
      <w:pPr>
        <w:pStyle w:val="NoiDung"/>
        <w:ind w:firstLine="0"/>
        <w:rPr>
          <w:b/>
          <w:bCs/>
        </w:rPr>
      </w:pPr>
      <w:r w:rsidRPr="00F130C5">
        <w:rPr>
          <w:b/>
          <w:bCs/>
        </w:rPr>
        <w:t>Constructor mysqli::__construct()</w:t>
      </w:r>
    </w:p>
    <w:p w14:paraId="0D615D61" w14:textId="5D9D4B23" w:rsidR="00580B77" w:rsidRPr="00580B77" w:rsidRDefault="00580B77" w:rsidP="00FA762C">
      <w:pPr>
        <w:pStyle w:val="NoiDung"/>
        <w:ind w:left="720" w:firstLine="0"/>
        <w:rPr>
          <w:rFonts w:cs="Times New Roman"/>
        </w:rPr>
      </w:pPr>
      <w:r w:rsidRPr="00580B77">
        <w:rPr>
          <w:rFonts w:cs="Times New Roman"/>
        </w:rPr>
        <w:t>Chức năng:</w:t>
      </w:r>
      <w:r w:rsidR="00FA762C">
        <w:rPr>
          <w:rFonts w:cs="Times New Roman"/>
        </w:rPr>
        <w:t xml:space="preserve"> </w:t>
      </w:r>
      <w:r w:rsidR="00F130C5" w:rsidRPr="00F130C5">
        <w:rPr>
          <w:rFonts w:cs="Times New Roman"/>
        </w:rPr>
        <w:t>Khởi tạo kết nối giữa ứng dụng PHP và hệ quản trị cơ sở dữ liệu MySQL.</w:t>
      </w:r>
    </w:p>
    <w:p w14:paraId="452A18F1" w14:textId="6B48033D" w:rsidR="00580B77" w:rsidRPr="00580B77" w:rsidRDefault="00580B77" w:rsidP="00580B77">
      <w:pPr>
        <w:pStyle w:val="NoiDung"/>
        <w:rPr>
          <w:rFonts w:cs="Times New Roman"/>
        </w:rPr>
      </w:pPr>
      <w:r w:rsidRPr="00580B77">
        <w:rPr>
          <w:rFonts w:cs="Times New Roman"/>
        </w:rPr>
        <w:lastRenderedPageBreak/>
        <w:t>Cú pháp sử dụng:</w:t>
      </w:r>
    </w:p>
    <w:p w14:paraId="62B05371" w14:textId="317212A0" w:rsidR="00F130C5" w:rsidRDefault="00F130C5" w:rsidP="00580B77">
      <w:pPr>
        <w:pStyle w:val="MaNguon"/>
      </w:pPr>
      <w:r w:rsidRPr="00F130C5">
        <w:rPr>
          <w:rFonts w:hint="eastAsia"/>
        </w:rPr>
        <w:t>$conn = new mysqli($hostname, $username, $password, $database);</w:t>
      </w:r>
    </w:p>
    <w:p w14:paraId="6E638F20" w14:textId="77777777" w:rsidR="00423E45" w:rsidRPr="00423E45" w:rsidRDefault="00423E45" w:rsidP="00423E45">
      <w:pPr>
        <w:pStyle w:val="NoiDung"/>
        <w:rPr>
          <w:rFonts w:cs="Times New Roman"/>
        </w:rPr>
      </w:pPr>
      <w:r w:rsidRPr="00423E45">
        <w:rPr>
          <w:rFonts w:cs="Times New Roman"/>
        </w:rPr>
        <w:t>Giải thích:</w:t>
      </w:r>
    </w:p>
    <w:p w14:paraId="7D46D2A0" w14:textId="77777777" w:rsidR="00F130C5" w:rsidRDefault="00F130C5" w:rsidP="00580B77">
      <w:pPr>
        <w:pStyle w:val="NoiDung"/>
        <w:rPr>
          <w:rFonts w:cs="Times New Roman"/>
        </w:rPr>
      </w:pPr>
      <w:r w:rsidRPr="00F130C5">
        <w:rPr>
          <w:rFonts w:cs="Times New Roman"/>
        </w:rPr>
        <w:t>Constructor tạo một đối tượng kết nối dựa trên các tham số cấu hình. Nếu kết nối thất bại, hệ thống cần kiểm tra lỗi để xử lý kịp thời.</w:t>
      </w:r>
    </w:p>
    <w:p w14:paraId="74F2CB50" w14:textId="084D68E2" w:rsidR="00F130C5" w:rsidRDefault="00F130C5" w:rsidP="00F130C5">
      <w:pPr>
        <w:pStyle w:val="NoiDung"/>
        <w:ind w:firstLine="0"/>
        <w:rPr>
          <w:b/>
          <w:bCs/>
        </w:rPr>
      </w:pPr>
      <w:r w:rsidRPr="00F130C5">
        <w:rPr>
          <w:b/>
          <w:bCs/>
        </w:rPr>
        <w:t>Thuộc tính connect_error</w:t>
      </w:r>
    </w:p>
    <w:p w14:paraId="163C1C0A" w14:textId="46E9A718" w:rsidR="00580B77" w:rsidRPr="00580B77" w:rsidRDefault="00580B77" w:rsidP="00580B77">
      <w:pPr>
        <w:pStyle w:val="NoiDung"/>
        <w:rPr>
          <w:rFonts w:cs="Times New Roman"/>
        </w:rPr>
      </w:pPr>
      <w:r w:rsidRPr="00580B77">
        <w:rPr>
          <w:rFonts w:cs="Times New Roman"/>
        </w:rPr>
        <w:t>Chức năng:</w:t>
      </w:r>
      <w:r w:rsidR="00FA762C">
        <w:rPr>
          <w:rFonts w:cs="Times New Roman"/>
        </w:rPr>
        <w:t xml:space="preserve"> </w:t>
      </w:r>
      <w:r w:rsidR="00F130C5" w:rsidRPr="00F130C5">
        <w:rPr>
          <w:rFonts w:cs="Times New Roman"/>
        </w:rPr>
        <w:t>Kiểm tra lỗi phát sinh trong quá trình kết nối cơ sở dữ liệu.</w:t>
      </w:r>
    </w:p>
    <w:p w14:paraId="44C9256C" w14:textId="1314208C" w:rsidR="00580B77" w:rsidRPr="00580B77" w:rsidRDefault="00580B77" w:rsidP="00580B77">
      <w:pPr>
        <w:pStyle w:val="NoiDung"/>
        <w:rPr>
          <w:rFonts w:cs="Times New Roman"/>
        </w:rPr>
      </w:pPr>
      <w:r w:rsidRPr="00580B77">
        <w:rPr>
          <w:rFonts w:cs="Times New Roman"/>
        </w:rPr>
        <w:t>Cách sử dụng:</w:t>
      </w:r>
    </w:p>
    <w:p w14:paraId="66272FFD" w14:textId="77777777" w:rsidR="00F130C5" w:rsidRDefault="00F130C5" w:rsidP="00F130C5">
      <w:pPr>
        <w:pStyle w:val="MaNguon"/>
      </w:pPr>
      <w:r>
        <w:rPr>
          <w:rFonts w:hint="eastAsia"/>
        </w:rPr>
        <w:t>if ($conn-&gt;connect_error) {</w:t>
      </w:r>
    </w:p>
    <w:p w14:paraId="0868DB8C" w14:textId="77777777" w:rsidR="00F130C5" w:rsidRDefault="00F130C5" w:rsidP="00F130C5">
      <w:pPr>
        <w:pStyle w:val="MaNguon"/>
      </w:pPr>
      <w:r>
        <w:t xml:space="preserve">    // Xử l</w:t>
      </w:r>
      <w:r>
        <w:rPr>
          <w:rFonts w:hint="eastAsia"/>
        </w:rPr>
        <w:t>ý</w:t>
      </w:r>
      <w:r>
        <w:t xml:space="preserve"> lỗi</w:t>
      </w:r>
    </w:p>
    <w:p w14:paraId="2B5FCF25" w14:textId="39BB4D25" w:rsidR="00F130C5" w:rsidRPr="00580B77" w:rsidRDefault="00F130C5" w:rsidP="00F130C5">
      <w:pPr>
        <w:pStyle w:val="MaNguon"/>
      </w:pPr>
      <w:r>
        <w:rPr>
          <w:rFonts w:hint="eastAsia"/>
        </w:rPr>
        <w:t>}</w:t>
      </w:r>
    </w:p>
    <w:p w14:paraId="2A465D10" w14:textId="77777777" w:rsidR="00580B77" w:rsidRPr="00580B77" w:rsidRDefault="00580B77" w:rsidP="00580B77">
      <w:pPr>
        <w:pStyle w:val="NoiDung"/>
        <w:rPr>
          <w:rFonts w:cs="Times New Roman"/>
        </w:rPr>
      </w:pPr>
      <w:r w:rsidRPr="00580B77">
        <w:rPr>
          <w:rFonts w:cs="Times New Roman"/>
        </w:rPr>
        <w:t>Giải thích:</w:t>
      </w:r>
    </w:p>
    <w:p w14:paraId="1334502C" w14:textId="77777777" w:rsidR="00F130C5" w:rsidRDefault="00F130C5" w:rsidP="00423E45">
      <w:pPr>
        <w:pStyle w:val="NoiDung"/>
        <w:rPr>
          <w:rFonts w:cs="Times New Roman"/>
        </w:rPr>
      </w:pPr>
      <w:r w:rsidRPr="00F130C5">
        <w:rPr>
          <w:rFonts w:cs="Times New Roman"/>
        </w:rPr>
        <w:t>Thuộc tính này hỗ trợ phát hiện lỗi kết nối, tránh việc chương trình tiếp tục truy vấn khi chưa kết nối được cơ sở dữ liệu.</w:t>
      </w:r>
    </w:p>
    <w:p w14:paraId="1106D56A" w14:textId="3AD4DD23" w:rsidR="00423E45" w:rsidRPr="00423E45" w:rsidRDefault="00423E45" w:rsidP="00F130C5">
      <w:pPr>
        <w:pStyle w:val="NoiDung"/>
        <w:ind w:firstLine="0"/>
        <w:rPr>
          <w:rFonts w:cs="Times New Roman"/>
          <w:b/>
          <w:bCs/>
        </w:rPr>
      </w:pPr>
      <w:r w:rsidRPr="00423E45">
        <w:rPr>
          <w:rFonts w:cs="Times New Roman"/>
          <w:b/>
          <w:bCs/>
        </w:rPr>
        <w:t>Phương thức set_charset ()</w:t>
      </w:r>
    </w:p>
    <w:p w14:paraId="2199E2EB" w14:textId="49561D56"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iết lập bảng mã ký tự cho kết nối cơ sở dữ liệu.</w:t>
      </w:r>
    </w:p>
    <w:p w14:paraId="371726D0" w14:textId="77777777" w:rsidR="00423E45" w:rsidRPr="00423E45" w:rsidRDefault="00423E45" w:rsidP="00423E45">
      <w:pPr>
        <w:pStyle w:val="NoiDung"/>
        <w:rPr>
          <w:rFonts w:cs="Times New Roman"/>
        </w:rPr>
      </w:pPr>
      <w:r w:rsidRPr="00423E45">
        <w:rPr>
          <w:rFonts w:cs="Times New Roman"/>
        </w:rPr>
        <w:t>Cú pháp:</w:t>
      </w:r>
    </w:p>
    <w:p w14:paraId="314753CE" w14:textId="77777777" w:rsidR="00423E45" w:rsidRPr="00423E45" w:rsidRDefault="00423E45" w:rsidP="00423E45">
      <w:pPr>
        <w:pStyle w:val="MaNguon"/>
      </w:pPr>
      <w:r w:rsidRPr="00423E45">
        <w:t>$conn-&gt;set_charset("utf8mb4");</w:t>
      </w:r>
    </w:p>
    <w:p w14:paraId="21CAFC12" w14:textId="77777777" w:rsidR="00423E45" w:rsidRPr="00423E45" w:rsidRDefault="00423E45" w:rsidP="00423E45">
      <w:pPr>
        <w:pStyle w:val="NoiDung"/>
        <w:rPr>
          <w:rFonts w:cs="Times New Roman"/>
        </w:rPr>
      </w:pPr>
      <w:r w:rsidRPr="00423E45">
        <w:rPr>
          <w:rFonts w:cs="Times New Roman"/>
        </w:rPr>
        <w:t>Giải thích:</w:t>
      </w:r>
    </w:p>
    <w:p w14:paraId="78CAF485" w14:textId="0334F8FD" w:rsidR="00580B77" w:rsidRPr="00423E45" w:rsidRDefault="00423E45" w:rsidP="00423E45">
      <w:pPr>
        <w:pStyle w:val="NoiDung"/>
        <w:rPr>
          <w:rFonts w:cs="Times New Roman"/>
        </w:rPr>
      </w:pPr>
      <w:r w:rsidRPr="00423E45">
        <w:rPr>
          <w:rFonts w:cs="Times New Roman"/>
        </w:rPr>
        <w:t>Việc sử dụng bảng mã utf8mb4 giúp hệ thống lưu trữ và hiển thị đầy đủ tiếng Việt có dấu, đồng thời tránh các lỗi hiển thị ký tự đặc biệt.</w:t>
      </w:r>
    </w:p>
    <w:p w14:paraId="111214E8" w14:textId="7F0AAD37" w:rsidR="00423E45" w:rsidRPr="00423E45" w:rsidRDefault="00423E45" w:rsidP="000C014C">
      <w:pPr>
        <w:pStyle w:val="NoiDung"/>
        <w:ind w:firstLine="0"/>
        <w:rPr>
          <w:rFonts w:cs="Times New Roman"/>
          <w:b/>
          <w:bCs/>
        </w:rPr>
      </w:pPr>
      <w:r w:rsidRPr="00423E45">
        <w:rPr>
          <w:rFonts w:cs="Times New Roman"/>
          <w:b/>
          <w:bCs/>
        </w:rPr>
        <w:t>Phương thức query ()</w:t>
      </w:r>
    </w:p>
    <w:p w14:paraId="78B164B2" w14:textId="13744329"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Thực thi các câu lệnh SQL trực tiếp như SELECT, INSERT, UPDATE, DELETE.</w:t>
      </w:r>
    </w:p>
    <w:p w14:paraId="31638005" w14:textId="77777777" w:rsidR="00423E45" w:rsidRPr="00423E45" w:rsidRDefault="00423E45" w:rsidP="00423E45">
      <w:pPr>
        <w:pStyle w:val="NoiDung"/>
        <w:rPr>
          <w:rFonts w:cs="Times New Roman"/>
        </w:rPr>
      </w:pPr>
      <w:r w:rsidRPr="00423E45">
        <w:rPr>
          <w:rFonts w:cs="Times New Roman"/>
        </w:rPr>
        <w:t>Ví dụ sử dụng:</w:t>
      </w:r>
    </w:p>
    <w:p w14:paraId="30AE30BB" w14:textId="77777777" w:rsidR="00423E45" w:rsidRPr="00423E45" w:rsidRDefault="00423E45" w:rsidP="00423E45">
      <w:pPr>
        <w:pStyle w:val="MaNguon"/>
      </w:pPr>
      <w:r w:rsidRPr="00423E45">
        <w:lastRenderedPageBreak/>
        <w:t>$result = $conn-&gt;query($sql);</w:t>
      </w:r>
    </w:p>
    <w:p w14:paraId="5BD23257" w14:textId="77777777" w:rsidR="00423E45" w:rsidRPr="00423E45" w:rsidRDefault="00423E45" w:rsidP="00423E45">
      <w:pPr>
        <w:pStyle w:val="NoiDung"/>
        <w:rPr>
          <w:rFonts w:cs="Times New Roman"/>
        </w:rPr>
      </w:pPr>
      <w:r w:rsidRPr="00423E45">
        <w:rPr>
          <w:rFonts w:cs="Times New Roman"/>
        </w:rPr>
        <w:t>Giải thích:</w:t>
      </w:r>
    </w:p>
    <w:p w14:paraId="351D04BC" w14:textId="525CF720" w:rsidR="00F130C5" w:rsidRPr="00423E45" w:rsidRDefault="00423E45" w:rsidP="000C014C">
      <w:pPr>
        <w:pStyle w:val="NoiDung"/>
        <w:rPr>
          <w:rFonts w:cs="Times New Roman"/>
        </w:rPr>
      </w:pPr>
      <w:r w:rsidRPr="00423E45">
        <w:rPr>
          <w:rFonts w:cs="Times New Roman"/>
        </w:rPr>
        <w:t>Phương thức query() gửi câu lệnh SQL đến MySQL để xử lý. Kết quả trả về là một tập bản ghi (đối với SELECT) hoặc giá trị boolean (đối với INSERT, UPDATE, DELETE).</w:t>
      </w:r>
      <w:r w:rsidR="000C014C" w:rsidRPr="000C014C">
        <w:rPr>
          <w:rFonts w:ascii="Time new roman" w:eastAsiaTheme="minorEastAsia" w:hAnsi="Time new roman"/>
        </w:rPr>
        <w:t xml:space="preserve"> </w:t>
      </w:r>
      <w:r w:rsidR="000C014C" w:rsidRPr="000C014C">
        <w:rPr>
          <w:rFonts w:cs="Times New Roman"/>
        </w:rPr>
        <w:t>Trong trường hợp truy vấn có tham số đầu vào từ người dùng, nên ưu tiên prepare() để tăng an toàn.</w:t>
      </w:r>
    </w:p>
    <w:p w14:paraId="26EE14EE" w14:textId="3745D9F6" w:rsidR="000C014C" w:rsidRPr="00423E45" w:rsidRDefault="000C014C" w:rsidP="000C014C">
      <w:pPr>
        <w:pStyle w:val="NoiDung"/>
        <w:ind w:firstLine="0"/>
        <w:rPr>
          <w:rFonts w:cs="Times New Roman"/>
          <w:b/>
          <w:bCs/>
        </w:rPr>
      </w:pPr>
      <w:r w:rsidRPr="000C014C">
        <w:rPr>
          <w:rFonts w:cs="Times New Roman"/>
          <w:b/>
          <w:bCs/>
        </w:rPr>
        <w:t>Phương thức fetch_assoc()</w:t>
      </w:r>
    </w:p>
    <w:p w14:paraId="42698F57" w14:textId="70DFDA88"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000C014C" w:rsidRPr="000C014C">
        <w:rPr>
          <w:rFonts w:cs="Times New Roman"/>
        </w:rPr>
        <w:t>Lấy từng bản ghi trong kết quả truy vấn dưới dạng mảng kết hợp</w:t>
      </w:r>
      <w:r w:rsidR="000C014C">
        <w:rPr>
          <w:rFonts w:cs="Times New Roman"/>
        </w:rPr>
        <w:t>.</w:t>
      </w:r>
    </w:p>
    <w:p w14:paraId="0CA38802" w14:textId="77777777" w:rsidR="00423E45" w:rsidRPr="00423E45" w:rsidRDefault="00423E45" w:rsidP="00423E45">
      <w:pPr>
        <w:pStyle w:val="NoiDung"/>
        <w:rPr>
          <w:rFonts w:cs="Times New Roman"/>
        </w:rPr>
      </w:pPr>
      <w:r w:rsidRPr="00423E45">
        <w:rPr>
          <w:rFonts w:cs="Times New Roman"/>
        </w:rPr>
        <w:t>Cú pháp:</w:t>
      </w:r>
    </w:p>
    <w:p w14:paraId="724AD16B" w14:textId="2185F486" w:rsidR="000C014C" w:rsidRPr="00423E45" w:rsidRDefault="000C014C" w:rsidP="00423E45">
      <w:pPr>
        <w:pStyle w:val="MaNguon"/>
      </w:pPr>
      <w:r w:rsidRPr="000C014C">
        <w:rPr>
          <w:rFonts w:hint="eastAsia"/>
        </w:rPr>
        <w:t>$row = $result-&gt;fetch_assoc();</w:t>
      </w:r>
    </w:p>
    <w:p w14:paraId="6ED7A353" w14:textId="77777777" w:rsidR="00423E45" w:rsidRPr="00423E45" w:rsidRDefault="00423E45" w:rsidP="00423E45">
      <w:pPr>
        <w:pStyle w:val="NoiDung"/>
        <w:rPr>
          <w:rFonts w:cs="Times New Roman"/>
        </w:rPr>
      </w:pPr>
      <w:r w:rsidRPr="00423E45">
        <w:rPr>
          <w:rFonts w:cs="Times New Roman"/>
        </w:rPr>
        <w:t>Giải thích:</w:t>
      </w:r>
    </w:p>
    <w:p w14:paraId="5D3422EF" w14:textId="2C36DB33" w:rsidR="000C014C" w:rsidRPr="00423E45" w:rsidRDefault="000C014C" w:rsidP="00423E45">
      <w:pPr>
        <w:pStyle w:val="NoiDung"/>
        <w:rPr>
          <w:rFonts w:cs="Times New Roman"/>
        </w:rPr>
      </w:pPr>
      <w:r w:rsidRPr="000C014C">
        <w:rPr>
          <w:rFonts w:cs="Times New Roman"/>
        </w:rPr>
        <w:t>Phương thức này cho phép truy xuất dữ liệu theo tên cột, giúp mã nguồn rõ ràng và dễ đọc.</w:t>
      </w:r>
    </w:p>
    <w:p w14:paraId="2C7D0C37" w14:textId="020B81EB" w:rsidR="00423E45" w:rsidRPr="00423E45" w:rsidRDefault="00423E45" w:rsidP="000C014C">
      <w:pPr>
        <w:pStyle w:val="NoiDung"/>
        <w:ind w:firstLine="0"/>
        <w:rPr>
          <w:rFonts w:cs="Times New Roman"/>
          <w:b/>
          <w:bCs/>
        </w:rPr>
      </w:pPr>
      <w:r w:rsidRPr="00423E45">
        <w:rPr>
          <w:rFonts w:cs="Times New Roman"/>
          <w:b/>
          <w:bCs/>
        </w:rPr>
        <w:t>Phương thức close()</w:t>
      </w:r>
    </w:p>
    <w:p w14:paraId="7F7986C1" w14:textId="0FBF41C0" w:rsidR="00423E45" w:rsidRPr="00423E45" w:rsidRDefault="00423E45" w:rsidP="00423E45">
      <w:pPr>
        <w:pStyle w:val="NoiDung"/>
        <w:rPr>
          <w:rFonts w:cs="Times New Roman"/>
        </w:rPr>
      </w:pPr>
      <w:r w:rsidRPr="00423E45">
        <w:rPr>
          <w:rFonts w:cs="Times New Roman"/>
        </w:rPr>
        <w:t>Chức năng:</w:t>
      </w:r>
      <w:r w:rsidR="00FA762C">
        <w:rPr>
          <w:rFonts w:cs="Times New Roman"/>
        </w:rPr>
        <w:t xml:space="preserve"> </w:t>
      </w:r>
      <w:r w:rsidRPr="00423E45">
        <w:rPr>
          <w:rFonts w:cs="Times New Roman"/>
        </w:rPr>
        <w:t>Đóng kết nối cơ sở dữ liệu sau khi hoàn tất các thao tác.</w:t>
      </w:r>
    </w:p>
    <w:p w14:paraId="78F65B24" w14:textId="77777777" w:rsidR="00423E45" w:rsidRPr="00423E45" w:rsidRDefault="00423E45" w:rsidP="00423E45">
      <w:pPr>
        <w:pStyle w:val="NoiDung"/>
        <w:rPr>
          <w:rFonts w:cs="Times New Roman"/>
        </w:rPr>
      </w:pPr>
      <w:r w:rsidRPr="00423E45">
        <w:rPr>
          <w:rFonts w:cs="Times New Roman"/>
        </w:rPr>
        <w:t>Cú pháp:</w:t>
      </w:r>
    </w:p>
    <w:p w14:paraId="694FD7B2" w14:textId="3883CF15" w:rsidR="00423E45" w:rsidRPr="00423E45" w:rsidRDefault="00423E45" w:rsidP="00423E45">
      <w:pPr>
        <w:pStyle w:val="MaNguon"/>
      </w:pPr>
      <w:r w:rsidRPr="00423E45">
        <w:t>$conn-&gt;close</w:t>
      </w:r>
      <w:r w:rsidR="000C014C">
        <w:t>(</w:t>
      </w:r>
      <w:r w:rsidRPr="00423E45">
        <w:t>);</w:t>
      </w:r>
    </w:p>
    <w:p w14:paraId="2EB0B9CA" w14:textId="77777777" w:rsidR="00423E45" w:rsidRPr="00423E45" w:rsidRDefault="00423E45" w:rsidP="00423E45">
      <w:pPr>
        <w:pStyle w:val="NoiDung"/>
        <w:rPr>
          <w:rFonts w:cs="Times New Roman"/>
        </w:rPr>
      </w:pPr>
      <w:r w:rsidRPr="00423E45">
        <w:rPr>
          <w:rFonts w:cs="Times New Roman"/>
        </w:rPr>
        <w:t>Giải thích:</w:t>
      </w:r>
    </w:p>
    <w:p w14:paraId="759CB0EB" w14:textId="216C5A5D" w:rsidR="00580B77" w:rsidRPr="00560537" w:rsidRDefault="00423E45" w:rsidP="00560537">
      <w:pPr>
        <w:pStyle w:val="NoiDung"/>
        <w:rPr>
          <w:rFonts w:cs="Times New Roman"/>
        </w:rPr>
      </w:pPr>
      <w:r w:rsidRPr="00423E45">
        <w:rPr>
          <w:rFonts w:cs="Times New Roman"/>
        </w:rPr>
        <w:t>Việc đóng kết nối giúp giải phóng tài nguyên hệ thống và đảm bảo hiệu năng cho ứng dụng.</w:t>
      </w:r>
    </w:p>
    <w:p w14:paraId="17BD129E" w14:textId="4EF32828" w:rsidR="00560537" w:rsidRPr="00560537" w:rsidRDefault="00560537" w:rsidP="00560537">
      <w:pPr>
        <w:pStyle w:val="NoiDung"/>
        <w:rPr>
          <w:b/>
          <w:bCs/>
        </w:rPr>
      </w:pPr>
      <w:r w:rsidRPr="00560537">
        <w:rPr>
          <w:b/>
          <w:bCs/>
        </w:rPr>
        <w:t>Mã nguồn kết nối với cơ sở dữ liệu của hệ thống</w:t>
      </w:r>
    </w:p>
    <w:p w14:paraId="2DA33BDF" w14:textId="77777777" w:rsidR="000C014C" w:rsidRDefault="000C014C" w:rsidP="000C014C">
      <w:pPr>
        <w:pStyle w:val="MaNguon"/>
      </w:pPr>
      <w:r>
        <w:rPr>
          <w:rFonts w:hint="eastAsia"/>
        </w:rPr>
        <w:t>&lt;?php</w:t>
      </w:r>
    </w:p>
    <w:p w14:paraId="6A3CB5A6" w14:textId="77777777" w:rsidR="000C014C" w:rsidRDefault="000C014C" w:rsidP="000C014C">
      <w:pPr>
        <w:pStyle w:val="MaNguon"/>
      </w:pPr>
      <w:r>
        <w:rPr>
          <w:rFonts w:hint="eastAsia"/>
        </w:rPr>
        <w:t>$host     = "localhost";</w:t>
      </w:r>
    </w:p>
    <w:p w14:paraId="361180C4" w14:textId="77777777" w:rsidR="000C014C" w:rsidRDefault="000C014C" w:rsidP="000C014C">
      <w:pPr>
        <w:pStyle w:val="MaNguon"/>
      </w:pPr>
      <w:r>
        <w:rPr>
          <w:rFonts w:hint="eastAsia"/>
        </w:rPr>
        <w:t>$dbname   = "db_history";</w:t>
      </w:r>
    </w:p>
    <w:p w14:paraId="5885A26A" w14:textId="77777777" w:rsidR="000C014C" w:rsidRDefault="000C014C" w:rsidP="000C014C">
      <w:pPr>
        <w:pStyle w:val="MaNguon"/>
      </w:pPr>
      <w:r>
        <w:rPr>
          <w:rFonts w:hint="eastAsia"/>
        </w:rPr>
        <w:t>$username = "root";</w:t>
      </w:r>
    </w:p>
    <w:p w14:paraId="19B493BA" w14:textId="77777777" w:rsidR="000C014C" w:rsidRDefault="000C014C" w:rsidP="000C014C">
      <w:pPr>
        <w:pStyle w:val="MaNguon"/>
      </w:pPr>
      <w:r>
        <w:rPr>
          <w:rFonts w:hint="eastAsia"/>
        </w:rPr>
        <w:t>$password = "";</w:t>
      </w:r>
    </w:p>
    <w:p w14:paraId="3F940A88" w14:textId="77777777" w:rsidR="000C014C" w:rsidRDefault="000C014C" w:rsidP="000C014C">
      <w:pPr>
        <w:pStyle w:val="MaNguon"/>
      </w:pPr>
    </w:p>
    <w:p w14:paraId="2D64D395" w14:textId="77777777" w:rsidR="000C014C" w:rsidRDefault="000C014C" w:rsidP="000C014C">
      <w:pPr>
        <w:pStyle w:val="MaNguon"/>
      </w:pPr>
      <w:r>
        <w:rPr>
          <w:rFonts w:hint="eastAsia"/>
        </w:rPr>
        <w:lastRenderedPageBreak/>
        <w:t>function connectDatabase() {</w:t>
      </w:r>
    </w:p>
    <w:p w14:paraId="1015BC3F" w14:textId="77777777" w:rsidR="000C014C" w:rsidRDefault="000C014C" w:rsidP="000C014C">
      <w:pPr>
        <w:pStyle w:val="MaNguon"/>
      </w:pPr>
      <w:r>
        <w:rPr>
          <w:rFonts w:hint="eastAsia"/>
        </w:rPr>
        <w:t xml:space="preserve">    global $host, $dbname, $username, $password;</w:t>
      </w:r>
    </w:p>
    <w:p w14:paraId="2CE36A72" w14:textId="77777777" w:rsidR="000C014C" w:rsidRDefault="000C014C" w:rsidP="000C014C">
      <w:pPr>
        <w:pStyle w:val="MaNguon"/>
      </w:pPr>
    </w:p>
    <w:p w14:paraId="2B775BAD" w14:textId="77777777" w:rsidR="000C014C" w:rsidRDefault="000C014C" w:rsidP="000C014C">
      <w:pPr>
        <w:pStyle w:val="MaNguon"/>
      </w:pPr>
      <w:r>
        <w:t xml:space="preserve">    // Bật chế </w:t>
      </w:r>
      <w:r>
        <w:rPr>
          <w:rFonts w:hint="cs"/>
        </w:rPr>
        <w:t>đ</w:t>
      </w:r>
      <w:r>
        <w:t>ộ b</w:t>
      </w:r>
      <w:r>
        <w:rPr>
          <w:rFonts w:hint="eastAsia"/>
        </w:rPr>
        <w:t>á</w:t>
      </w:r>
      <w:r>
        <w:t>o lỗi MySQLi theo dạng exception (</w:t>
      </w:r>
      <w:r>
        <w:rPr>
          <w:rFonts w:hint="cs"/>
        </w:rPr>
        <w:t>đ</w:t>
      </w:r>
      <w:r>
        <w:rPr>
          <w:rFonts w:hint="eastAsia"/>
        </w:rPr>
        <w:t>ú</w:t>
      </w:r>
      <w:r>
        <w:t>ng chuẩn try-catch)</w:t>
      </w:r>
    </w:p>
    <w:p w14:paraId="1D04C189" w14:textId="77777777" w:rsidR="000C014C" w:rsidRDefault="000C014C" w:rsidP="000C014C">
      <w:pPr>
        <w:pStyle w:val="MaNguon"/>
      </w:pPr>
      <w:r>
        <w:rPr>
          <w:rFonts w:hint="eastAsia"/>
        </w:rPr>
        <w:t xml:space="preserve">    mysqli_report(MYSQLI_REPORT_ERROR | MYSQLI_REPORT_STRICT);</w:t>
      </w:r>
    </w:p>
    <w:p w14:paraId="5A815566" w14:textId="77777777" w:rsidR="000C014C" w:rsidRDefault="000C014C" w:rsidP="000C014C">
      <w:pPr>
        <w:pStyle w:val="MaNguon"/>
      </w:pPr>
    </w:p>
    <w:p w14:paraId="2EB5FF79" w14:textId="77777777" w:rsidR="000C014C" w:rsidRDefault="000C014C" w:rsidP="000C014C">
      <w:pPr>
        <w:pStyle w:val="MaNguon"/>
      </w:pPr>
      <w:r>
        <w:rPr>
          <w:rFonts w:hint="eastAsia"/>
        </w:rPr>
        <w:t xml:space="preserve">    try {</w:t>
      </w:r>
    </w:p>
    <w:p w14:paraId="1716A17F" w14:textId="77777777" w:rsidR="000C014C" w:rsidRDefault="000C014C" w:rsidP="000C014C">
      <w:pPr>
        <w:pStyle w:val="MaNguon"/>
      </w:pPr>
      <w:r>
        <w:rPr>
          <w:rFonts w:hint="eastAsia"/>
        </w:rPr>
        <w:t xml:space="preserve">        $conn = new mysqli($host, $username, $password, $dbname);</w:t>
      </w:r>
    </w:p>
    <w:p w14:paraId="5A3E4520" w14:textId="77777777" w:rsidR="000C014C" w:rsidRDefault="000C014C" w:rsidP="000C014C">
      <w:pPr>
        <w:pStyle w:val="MaNguon"/>
      </w:pPr>
      <w:r>
        <w:rPr>
          <w:rFonts w:hint="eastAsia"/>
        </w:rPr>
        <w:t xml:space="preserve">        $conn-&gt;set_charset("utf8mb4");</w:t>
      </w:r>
    </w:p>
    <w:p w14:paraId="21EEBB1D" w14:textId="77777777" w:rsidR="000C014C" w:rsidRDefault="000C014C" w:rsidP="000C014C">
      <w:pPr>
        <w:pStyle w:val="MaNguon"/>
      </w:pPr>
      <w:r>
        <w:rPr>
          <w:rFonts w:hint="eastAsia"/>
        </w:rPr>
        <w:t xml:space="preserve">        return $conn;</w:t>
      </w:r>
    </w:p>
    <w:p w14:paraId="5E8CFCE2" w14:textId="77777777" w:rsidR="000C014C" w:rsidRDefault="000C014C" w:rsidP="000C014C">
      <w:pPr>
        <w:pStyle w:val="MaNguon"/>
      </w:pPr>
    </w:p>
    <w:p w14:paraId="61CE5087" w14:textId="77777777" w:rsidR="000C014C" w:rsidRDefault="000C014C" w:rsidP="000C014C">
      <w:pPr>
        <w:pStyle w:val="MaNguon"/>
      </w:pPr>
      <w:r>
        <w:rPr>
          <w:rFonts w:hint="eastAsia"/>
        </w:rPr>
        <w:t xml:space="preserve">    } catch (mysqli_sql_exception $e) {</w:t>
      </w:r>
    </w:p>
    <w:p w14:paraId="42F4307F" w14:textId="77777777" w:rsidR="000C014C" w:rsidRDefault="000C014C" w:rsidP="000C014C">
      <w:pPr>
        <w:pStyle w:val="MaNguon"/>
      </w:pPr>
      <w:r>
        <w:t xml:space="preserve">        die("Lỗi kết nối CSDL: " . $e-&gt;getMessage());</w:t>
      </w:r>
    </w:p>
    <w:p w14:paraId="2CF54FBB" w14:textId="77777777" w:rsidR="000C014C" w:rsidRDefault="000C014C" w:rsidP="000C014C">
      <w:pPr>
        <w:pStyle w:val="MaNguon"/>
      </w:pPr>
      <w:r>
        <w:rPr>
          <w:rFonts w:hint="eastAsia"/>
        </w:rPr>
        <w:t xml:space="preserve">    }</w:t>
      </w:r>
    </w:p>
    <w:p w14:paraId="5A00795F" w14:textId="77777777" w:rsidR="000C014C" w:rsidRDefault="000C014C" w:rsidP="000C014C">
      <w:pPr>
        <w:pStyle w:val="MaNguon"/>
      </w:pPr>
      <w:r>
        <w:rPr>
          <w:rFonts w:hint="eastAsia"/>
        </w:rPr>
        <w:t>}</w:t>
      </w:r>
    </w:p>
    <w:p w14:paraId="6D3358A1" w14:textId="5F3D1371" w:rsidR="000C014C" w:rsidRDefault="000C014C" w:rsidP="000C014C">
      <w:pPr>
        <w:pStyle w:val="MaNguon"/>
      </w:pPr>
      <w:r>
        <w:rPr>
          <w:rFonts w:hint="eastAsia"/>
        </w:rPr>
        <w:t>?&gt;</w:t>
      </w:r>
    </w:p>
    <w:p w14:paraId="1D97D7E3" w14:textId="77777777" w:rsidR="0047354A" w:rsidRPr="00560537" w:rsidRDefault="0047354A" w:rsidP="0047354A">
      <w:pPr>
        <w:rPr>
          <w:rFonts w:hint="eastAsia"/>
        </w:rPr>
      </w:pPr>
    </w:p>
    <w:p w14:paraId="1C6C75EA" w14:textId="77777777" w:rsidR="00904055" w:rsidRDefault="00904055" w:rsidP="00904055">
      <w:pPr>
        <w:jc w:val="center"/>
        <w:rPr>
          <w:rFonts w:hint="eastAsia"/>
        </w:rPr>
      </w:pPr>
      <w:r>
        <w:rPr>
          <w:rFonts w:hint="eastAsia"/>
          <w:noProof/>
          <w:lang w:eastAsia="en-US"/>
        </w:rPr>
        <w:drawing>
          <wp:inline distT="0" distB="0" distL="0" distR="0" wp14:anchorId="038F966E" wp14:editId="701EAD04">
            <wp:extent cx="4629808" cy="1374668"/>
            <wp:effectExtent l="0" t="0" r="0" b="0"/>
            <wp:docPr id="16392918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91872" name="Picture 1639291872"/>
                    <pic:cNvPicPr/>
                  </pic:nvPicPr>
                  <pic:blipFill rotWithShape="1">
                    <a:blip r:embed="rId22">
                      <a:extLst>
                        <a:ext uri="{28A0092B-C50C-407E-A947-70E740481C1C}">
                          <a14:useLocalDpi xmlns:a14="http://schemas.microsoft.com/office/drawing/2010/main" val="0"/>
                        </a:ext>
                      </a:extLst>
                    </a:blip>
                    <a:srcRect t="28444" b="27017"/>
                    <a:stretch>
                      <a:fillRect/>
                    </a:stretch>
                  </pic:blipFill>
                  <pic:spPr bwMode="auto">
                    <a:xfrm>
                      <a:off x="0" y="0"/>
                      <a:ext cx="4629808" cy="1374668"/>
                    </a:xfrm>
                    <a:prstGeom prst="rect">
                      <a:avLst/>
                    </a:prstGeom>
                    <a:ln>
                      <a:noFill/>
                    </a:ln>
                    <a:extLst>
                      <a:ext uri="{53640926-AAD7-44D8-BBD7-CCE9431645EC}">
                        <a14:shadowObscured xmlns:a14="http://schemas.microsoft.com/office/drawing/2010/main"/>
                      </a:ext>
                    </a:extLst>
                  </pic:spPr>
                </pic:pic>
              </a:graphicData>
            </a:graphic>
          </wp:inline>
        </w:drawing>
      </w:r>
    </w:p>
    <w:p w14:paraId="07F440C4" w14:textId="05999E41" w:rsidR="00904055" w:rsidRPr="003368E9" w:rsidRDefault="00904055" w:rsidP="00904055">
      <w:pPr>
        <w:pStyle w:val="Hinhanh"/>
        <w:ind w:left="1276"/>
        <w:jc w:val="both"/>
        <w:rPr>
          <w:rFonts w:hint="eastAsia"/>
        </w:rPr>
      </w:pPr>
      <w:bookmarkStart w:id="214" w:name="_Toc215482769"/>
      <w:bookmarkStart w:id="215" w:name="_Toc216533481"/>
      <w:bookmarkStart w:id="216" w:name="_Toc216548274"/>
      <w:bookmarkStart w:id="217" w:name="_Toc216549635"/>
      <w:bookmarkStart w:id="218" w:name="_Toc216549774"/>
      <w:bookmarkStart w:id="219" w:name="_Toc217064501"/>
      <w:bookmarkStart w:id="220" w:name="_Toc217150544"/>
      <w:bookmarkStart w:id="221" w:name="_Toc217224343"/>
      <w:bookmarkStart w:id="222" w:name="_Toc217739073"/>
      <w:bookmarkStart w:id="223" w:name="_Toc217739199"/>
      <w:bookmarkStart w:id="224" w:name="_Toc217741101"/>
      <w:bookmarkStart w:id="225" w:name="_Toc217843274"/>
      <w:bookmarkStart w:id="226" w:name="_Toc217843410"/>
      <w:bookmarkStart w:id="227" w:name="_Toc217846039"/>
      <w:bookmarkStart w:id="228" w:name="_Toc217846108"/>
      <w:bookmarkStart w:id="229" w:name="_Toc217846614"/>
      <w:bookmarkStart w:id="230" w:name="_Toc217919168"/>
      <w:bookmarkStart w:id="231" w:name="_Toc217919220"/>
      <w:bookmarkStart w:id="232" w:name="_Toc218165047"/>
      <w:bookmarkStart w:id="233" w:name="_Toc218508584"/>
      <w:r w:rsidRPr="0062142E">
        <w:t xml:space="preserve">Hình </w:t>
      </w:r>
      <w:r w:rsidR="00DC1038">
        <w:t>2.7</w:t>
      </w:r>
      <w:r w:rsidRPr="0062142E">
        <w:t xml:space="preserve"> </w:t>
      </w:r>
      <w:r w:rsidR="00FA762C">
        <w:t>H</w:t>
      </w:r>
      <w:r w:rsidRPr="0062142E">
        <w:t>oạt động của ứng dụng web khi truy cập MySQL</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0738B927" w14:textId="7B264C28" w:rsidR="000E2F6E" w:rsidRPr="003368E9" w:rsidRDefault="000E2F6E" w:rsidP="00904055">
      <w:pPr>
        <w:pStyle w:val="NoiDung"/>
      </w:pPr>
      <w:r w:rsidRPr="000E2F6E">
        <w:t>Khi người dùng thao tác trên giao diện web, các yêu cầu như “Đăng nhập”, “Xem điểm” hoặc “Làm bài kiểm tra” sẽ được gửi đến máy chủ. PHP trên server tiếp nhận và xử lý yêu cầu, thực hiện truy vấn hoặc cập nhật dữ liệu trên MySQL, sau đó trả kết quả về trình duyệt dưới dạng HTML/JSON để hiển thị cho người dùng.</w:t>
      </w:r>
    </w:p>
    <w:p w14:paraId="53217E8D" w14:textId="4EA39B24" w:rsidR="00EB4347" w:rsidRDefault="00EB4347" w:rsidP="005C5B76">
      <w:pPr>
        <w:pStyle w:val="Heading3"/>
      </w:pPr>
      <w:bookmarkStart w:id="234" w:name="_Toc218508550"/>
      <w:r w:rsidRPr="005C5B76">
        <w:rPr>
          <w:lang w:val="vi-VN"/>
        </w:rPr>
        <w:lastRenderedPageBreak/>
        <w:t>Tìm kiếm dữ liệu</w:t>
      </w:r>
      <w:bookmarkEnd w:id="234"/>
    </w:p>
    <w:p w14:paraId="2E602A75" w14:textId="7149FDF7" w:rsidR="00E51EB2" w:rsidRPr="000E2F6E" w:rsidRDefault="00E51EB2" w:rsidP="00E51EB2">
      <w:pPr>
        <w:pStyle w:val="NoiDung"/>
      </w:pPr>
      <w:r w:rsidRPr="00E51EB2">
        <w:t>Chức năng tìm kiếm dữ liệu trong hệ thống được thực hiện thông qua câu lệnh</w:t>
      </w:r>
      <w:r>
        <w:t xml:space="preserve"> SELECT </w:t>
      </w:r>
      <w:r w:rsidRPr="00E51EB2">
        <w:t>kết hợp điều kiện</w:t>
      </w:r>
      <w:r>
        <w:t xml:space="preserve"> WHERE. </w:t>
      </w:r>
      <w:r w:rsidRPr="00E51EB2">
        <w:t>Cơ chế này cho phép truy xuất các bản ghi thỏa mãn tiêu chí cụ thể (theo chủ đề, bài học, nội dung nhỏ hoặc câu hỏi), từ đó hỗ trợ người dùng tra cứu thông tin và hệ thống quản lý dữ liệu hiệu quả.</w:t>
      </w:r>
    </w:p>
    <w:p w14:paraId="376915E4" w14:textId="7DDD7344" w:rsidR="00F702FD" w:rsidRPr="00775DC7" w:rsidRDefault="00F702FD" w:rsidP="00E51EB2">
      <w:pPr>
        <w:pStyle w:val="NoiDung"/>
        <w:ind w:firstLine="0"/>
        <w:rPr>
          <w:b/>
          <w:bCs/>
        </w:rPr>
      </w:pPr>
      <w:r w:rsidRPr="00775DC7">
        <w:rPr>
          <w:b/>
          <w:bCs/>
        </w:rPr>
        <w:t xml:space="preserve">Câu lệnh </w:t>
      </w:r>
      <w:r w:rsidR="00775DC7" w:rsidRPr="00775DC7">
        <w:rPr>
          <w:rFonts w:hint="eastAsia"/>
          <w:b/>
          <w:bCs/>
        </w:rPr>
        <w:t>SELECT</w:t>
      </w:r>
      <w:r w:rsidR="00775DC7" w:rsidRPr="00ED3D09">
        <w:rPr>
          <w:rFonts w:hint="eastAsia"/>
        </w:rPr>
        <w:t xml:space="preserve"> </w:t>
      </w:r>
      <w:r w:rsidRPr="00775DC7">
        <w:rPr>
          <w:b/>
          <w:bCs/>
        </w:rPr>
        <w:t xml:space="preserve">với điều kiện </w:t>
      </w:r>
      <w:r w:rsidR="00775DC7" w:rsidRPr="00775DC7">
        <w:rPr>
          <w:rFonts w:hint="eastAsia"/>
          <w:b/>
          <w:bCs/>
        </w:rPr>
        <w:t>WHERE</w:t>
      </w:r>
    </w:p>
    <w:p w14:paraId="5295AF58" w14:textId="037BC018" w:rsidR="00775DC7" w:rsidRPr="00775DC7" w:rsidRDefault="00775DC7" w:rsidP="00775DC7">
      <w:pPr>
        <w:pStyle w:val="NoiDung"/>
        <w:rPr>
          <w:rFonts w:cs="Times New Roman"/>
        </w:rPr>
      </w:pPr>
      <w:r>
        <w:rPr>
          <w:rFonts w:cs="Times New Roman"/>
        </w:rPr>
        <w:t>C</w:t>
      </w:r>
      <w:r w:rsidRPr="00F702FD">
        <w:rPr>
          <w:rFonts w:cs="Times New Roman"/>
        </w:rPr>
        <w:t>âu lệnh SELECT kết hợp với điều kiện WHERE để truy xuất các bản ghi thỏa mãn yêu cầu cụ thể từ cơ sở dữ liệu. Chức năng này cho phép hệ thống lọc và hiển thị các dữ liệu liên quan theo tiêu chí mà người dùng lựa chọn, phục vụ cho việc tra cứu và quản lý thông tin.</w:t>
      </w:r>
    </w:p>
    <w:p w14:paraId="51E24A73" w14:textId="77777777" w:rsidR="00E51EB2" w:rsidRPr="00E51EB2" w:rsidRDefault="00E51EB2" w:rsidP="00E51EB2">
      <w:pPr>
        <w:pStyle w:val="MaNguon"/>
      </w:pPr>
      <w:r w:rsidRPr="00E51EB2">
        <w:t>-- Xem c</w:t>
      </w:r>
      <w:r w:rsidRPr="00E51EB2">
        <w:rPr>
          <w:rFonts w:hint="eastAsia"/>
        </w:rPr>
        <w:t>á</w:t>
      </w:r>
      <w:r w:rsidRPr="00E51EB2">
        <w:t>c b</w:t>
      </w:r>
      <w:r w:rsidRPr="00E51EB2">
        <w:rPr>
          <w:rFonts w:hint="eastAsia"/>
        </w:rPr>
        <w:t>à</w:t>
      </w:r>
      <w:r w:rsidRPr="00E51EB2">
        <w:t xml:space="preserve">i học thuộc một chủ </w:t>
      </w:r>
      <w:r w:rsidRPr="00E51EB2">
        <w:rPr>
          <w:rFonts w:hint="cs"/>
        </w:rPr>
        <w:t>đ</w:t>
      </w:r>
      <w:r w:rsidRPr="00E51EB2">
        <w:t>ề (topic)</w:t>
      </w:r>
    </w:p>
    <w:p w14:paraId="01AAA3C1" w14:textId="5CA5D8C0" w:rsidR="00E51EB2" w:rsidRPr="00E51EB2" w:rsidRDefault="00E51EB2" w:rsidP="00E51EB2">
      <w:pPr>
        <w:pStyle w:val="MaNguon"/>
      </w:pPr>
      <w:r w:rsidRPr="00E51EB2">
        <w:rPr>
          <w:rFonts w:hint="eastAsia"/>
        </w:rPr>
        <w:t>SELECT *</w:t>
      </w:r>
      <w:r w:rsidRPr="00E51EB2">
        <w:t xml:space="preserve"> </w:t>
      </w:r>
      <w:r w:rsidRPr="00E51EB2">
        <w:rPr>
          <w:rFonts w:hint="eastAsia"/>
        </w:rPr>
        <w:t>FROM lessons</w:t>
      </w:r>
      <w:r w:rsidRPr="00E51EB2">
        <w:t xml:space="preserve"> </w:t>
      </w:r>
      <w:r w:rsidRPr="00E51EB2">
        <w:rPr>
          <w:rFonts w:hint="eastAsia"/>
        </w:rPr>
        <w:t>WHERE topic_id = ?;</w:t>
      </w:r>
    </w:p>
    <w:p w14:paraId="0A58CD61" w14:textId="77777777" w:rsidR="00E51EB2" w:rsidRPr="00E51EB2" w:rsidRDefault="00E51EB2" w:rsidP="00E51EB2">
      <w:pPr>
        <w:pStyle w:val="MaNguon"/>
      </w:pPr>
    </w:p>
    <w:p w14:paraId="0BCBABF0" w14:textId="77777777" w:rsidR="00E51EB2" w:rsidRPr="00E51EB2" w:rsidRDefault="00E51EB2" w:rsidP="00E51EB2">
      <w:pPr>
        <w:pStyle w:val="MaNguon"/>
      </w:pPr>
      <w:r w:rsidRPr="00E51EB2">
        <w:t>-- Lấy danh s</w:t>
      </w:r>
      <w:r w:rsidRPr="00E51EB2">
        <w:rPr>
          <w:rFonts w:hint="eastAsia"/>
        </w:rPr>
        <w:t>á</w:t>
      </w:r>
      <w:r w:rsidRPr="00E51EB2">
        <w:t>ch nội dung lớn (items) trong một b</w:t>
      </w:r>
      <w:r w:rsidRPr="00E51EB2">
        <w:rPr>
          <w:rFonts w:hint="eastAsia"/>
        </w:rPr>
        <w:t>à</w:t>
      </w:r>
      <w:r w:rsidRPr="00E51EB2">
        <w:t>i học</w:t>
      </w:r>
    </w:p>
    <w:p w14:paraId="71E4AE81" w14:textId="759AEF12" w:rsidR="00E51EB2" w:rsidRPr="00E51EB2" w:rsidRDefault="00E51EB2" w:rsidP="00E51EB2">
      <w:pPr>
        <w:pStyle w:val="MaNguon"/>
      </w:pPr>
      <w:r w:rsidRPr="00E51EB2">
        <w:rPr>
          <w:rFonts w:hint="eastAsia"/>
        </w:rPr>
        <w:t>SELECT *FROM items</w:t>
      </w:r>
      <w:r w:rsidRPr="00E51EB2">
        <w:t xml:space="preserve"> </w:t>
      </w:r>
      <w:r w:rsidRPr="00E51EB2">
        <w:rPr>
          <w:rFonts w:hint="eastAsia"/>
        </w:rPr>
        <w:t>WHERE lesson_id = ?;</w:t>
      </w:r>
    </w:p>
    <w:p w14:paraId="6D078033" w14:textId="77777777" w:rsidR="00E51EB2" w:rsidRPr="00E51EB2" w:rsidRDefault="00E51EB2" w:rsidP="00E51EB2">
      <w:pPr>
        <w:pStyle w:val="MaNguon"/>
      </w:pPr>
    </w:p>
    <w:p w14:paraId="53CE0FC0" w14:textId="77777777" w:rsidR="00E51EB2" w:rsidRPr="00E51EB2" w:rsidRDefault="00E51EB2" w:rsidP="00E51EB2">
      <w:pPr>
        <w:pStyle w:val="MaNguon"/>
      </w:pPr>
      <w:r w:rsidRPr="00E51EB2">
        <w:t>-- Lấy danh s</w:t>
      </w:r>
      <w:r w:rsidRPr="00E51EB2">
        <w:rPr>
          <w:rFonts w:hint="eastAsia"/>
        </w:rPr>
        <w:t>á</w:t>
      </w:r>
      <w:r w:rsidRPr="00E51EB2">
        <w:t>ch c</w:t>
      </w:r>
      <w:r w:rsidRPr="00E51EB2">
        <w:rPr>
          <w:rFonts w:hint="eastAsia"/>
        </w:rPr>
        <w:t>â</w:t>
      </w:r>
      <w:r w:rsidRPr="00E51EB2">
        <w:t xml:space="preserve">u hỏi thuộc một </w:t>
      </w:r>
      <w:r w:rsidRPr="00E51EB2">
        <w:rPr>
          <w:rFonts w:hint="eastAsia"/>
        </w:rPr>
        <w:t>ý</w:t>
      </w:r>
      <w:r w:rsidRPr="00E51EB2">
        <w:t xml:space="preserve"> nhỏ (subitem)</w:t>
      </w:r>
    </w:p>
    <w:p w14:paraId="62D5BC5E" w14:textId="3059ADCF" w:rsidR="00E51EB2" w:rsidRPr="00E51EB2" w:rsidRDefault="00E51EB2" w:rsidP="00E51EB2">
      <w:pPr>
        <w:pStyle w:val="MaNguon"/>
      </w:pPr>
      <w:r w:rsidRPr="00E51EB2">
        <w:rPr>
          <w:rFonts w:hint="eastAsia"/>
        </w:rPr>
        <w:t>SELECT *</w:t>
      </w:r>
      <w:r w:rsidRPr="00E51EB2">
        <w:t xml:space="preserve"> </w:t>
      </w:r>
      <w:r w:rsidRPr="00E51EB2">
        <w:rPr>
          <w:rFonts w:hint="eastAsia"/>
        </w:rPr>
        <w:t>FROM questions</w:t>
      </w:r>
      <w:r w:rsidRPr="00E51EB2">
        <w:t xml:space="preserve"> </w:t>
      </w:r>
      <w:r w:rsidRPr="00E51EB2">
        <w:rPr>
          <w:rFonts w:hint="eastAsia"/>
        </w:rPr>
        <w:t>WHERE subitem_id = ?;</w:t>
      </w:r>
    </w:p>
    <w:p w14:paraId="3CA84940" w14:textId="77777777" w:rsidR="00E51EB2" w:rsidRPr="00E51EB2" w:rsidRDefault="00E51EB2" w:rsidP="00E51EB2">
      <w:pPr>
        <w:pStyle w:val="MaNguon"/>
      </w:pPr>
    </w:p>
    <w:p w14:paraId="1F0EF3B2" w14:textId="77777777" w:rsidR="00E51EB2" w:rsidRPr="00E51EB2" w:rsidRDefault="00E51EB2" w:rsidP="00E51EB2">
      <w:pPr>
        <w:pStyle w:val="MaNguon"/>
      </w:pPr>
      <w:r w:rsidRPr="00E51EB2">
        <w:t>-- Lấy danh s</w:t>
      </w:r>
      <w:r w:rsidRPr="00E51EB2">
        <w:rPr>
          <w:rFonts w:hint="eastAsia"/>
        </w:rPr>
        <w:t>á</w:t>
      </w:r>
      <w:r w:rsidRPr="00E51EB2">
        <w:t>ch ph</w:t>
      </w:r>
      <w:r w:rsidRPr="00E51EB2">
        <w:rPr>
          <w:rFonts w:hint="cs"/>
        </w:rPr>
        <w:t>ươ</w:t>
      </w:r>
      <w:r w:rsidRPr="00E51EB2">
        <w:t xml:space="preserve">ng </w:t>
      </w:r>
      <w:r w:rsidRPr="00E51EB2">
        <w:rPr>
          <w:rFonts w:hint="eastAsia"/>
        </w:rPr>
        <w:t>á</w:t>
      </w:r>
      <w:r w:rsidRPr="00E51EB2">
        <w:t>n (options) của một c</w:t>
      </w:r>
      <w:r w:rsidRPr="00E51EB2">
        <w:rPr>
          <w:rFonts w:hint="eastAsia"/>
        </w:rPr>
        <w:t>â</w:t>
      </w:r>
      <w:r w:rsidRPr="00E51EB2">
        <w:t>u hỏi</w:t>
      </w:r>
    </w:p>
    <w:p w14:paraId="3EFEDAF3" w14:textId="3D5FC6D1" w:rsidR="00E51EB2" w:rsidRPr="00E51EB2" w:rsidRDefault="00E51EB2" w:rsidP="00E51EB2">
      <w:pPr>
        <w:pStyle w:val="MaNguon"/>
      </w:pPr>
      <w:r w:rsidRPr="00E51EB2">
        <w:rPr>
          <w:rFonts w:hint="eastAsia"/>
        </w:rPr>
        <w:t>SELECT *</w:t>
      </w:r>
      <w:r w:rsidRPr="00E51EB2">
        <w:t xml:space="preserve"> </w:t>
      </w:r>
      <w:r w:rsidRPr="00E51EB2">
        <w:rPr>
          <w:rFonts w:hint="eastAsia"/>
        </w:rPr>
        <w:t>FROM options</w:t>
      </w:r>
      <w:r w:rsidRPr="00E51EB2">
        <w:t xml:space="preserve"> </w:t>
      </w:r>
      <w:r w:rsidRPr="00E51EB2">
        <w:rPr>
          <w:rFonts w:hint="eastAsia"/>
        </w:rPr>
        <w:t>WHERE question_id = ?;</w:t>
      </w:r>
    </w:p>
    <w:p w14:paraId="4B34C131" w14:textId="05010F5D" w:rsidR="00ED3D09" w:rsidRDefault="00EB4347" w:rsidP="00ED3D09">
      <w:pPr>
        <w:pStyle w:val="Heading3"/>
      </w:pPr>
      <w:bookmarkStart w:id="235" w:name="_Toc218508551"/>
      <w:r w:rsidRPr="005C5B76">
        <w:rPr>
          <w:lang w:val="vi-VN"/>
        </w:rPr>
        <w:t>Thêm và hiển thị dữ liệu</w:t>
      </w:r>
      <w:bookmarkEnd w:id="235"/>
    </w:p>
    <w:p w14:paraId="5E80CB67" w14:textId="13DF7A98" w:rsidR="00F702FD" w:rsidRDefault="00775DC7" w:rsidP="00E51EB2">
      <w:pPr>
        <w:pStyle w:val="NoiDung"/>
        <w:ind w:firstLine="0"/>
        <w:rPr>
          <w:b/>
          <w:bCs/>
        </w:rPr>
      </w:pPr>
      <w:r w:rsidRPr="00775DC7">
        <w:rPr>
          <w:b/>
          <w:bCs/>
        </w:rPr>
        <w:t>Câu lệnh INSERT thêm dữ liệu</w:t>
      </w:r>
    </w:p>
    <w:p w14:paraId="5CF8B5EB" w14:textId="16EC7864" w:rsidR="00775DC7" w:rsidRDefault="00775DC7" w:rsidP="00775DC7">
      <w:pPr>
        <w:pStyle w:val="NoiDung"/>
      </w:pPr>
      <w:r>
        <w:t>C</w:t>
      </w:r>
      <w:r w:rsidRPr="00775DC7">
        <w:t>âu lệnh INSERT được sử dụng để thêm các bản ghi mới vào cơ sở dữ liệu. Chức năng này cho phép hệ thống lưu trữ thông tin mới như tài khoản người dùng, bài học và câu hỏi kiểm tra, từ đó cập nhật và mở rộng dữ liệu phục vụ cho quá trình học tập và quản lý nội dung.</w:t>
      </w:r>
    </w:p>
    <w:p w14:paraId="3874F3E2" w14:textId="77777777" w:rsidR="0047354A" w:rsidRPr="00775DC7" w:rsidRDefault="0047354A" w:rsidP="00775DC7">
      <w:pPr>
        <w:pStyle w:val="NoiDung"/>
      </w:pPr>
    </w:p>
    <w:p w14:paraId="005E8E8A" w14:textId="77777777" w:rsidR="004D61C2" w:rsidRDefault="004D61C2" w:rsidP="004D61C2">
      <w:pPr>
        <w:pStyle w:val="MaNguon"/>
      </w:pPr>
      <w:r>
        <w:lastRenderedPageBreak/>
        <w:t>-- Th</w:t>
      </w:r>
      <w:r>
        <w:rPr>
          <w:rFonts w:hint="eastAsia"/>
        </w:rPr>
        <w:t>ê</w:t>
      </w:r>
      <w:r>
        <w:t xml:space="preserve">m chủ </w:t>
      </w:r>
      <w:r>
        <w:rPr>
          <w:rFonts w:hint="cs"/>
        </w:rPr>
        <w:t>đ</w:t>
      </w:r>
      <w:r>
        <w:t>ề</w:t>
      </w:r>
    </w:p>
    <w:p w14:paraId="468EF0DD" w14:textId="77777777" w:rsidR="004D61C2" w:rsidRDefault="004D61C2" w:rsidP="004D61C2">
      <w:pPr>
        <w:pStyle w:val="MaNguon"/>
      </w:pPr>
      <w:r>
        <w:rPr>
          <w:rFonts w:hint="eastAsia"/>
        </w:rPr>
        <w:t>INSERT INTO topics (book_id, topic_name, page_start, page_end, description) VALUES</w:t>
      </w:r>
    </w:p>
    <w:p w14:paraId="74BB38FB" w14:textId="77777777" w:rsidR="004D61C2" w:rsidRDefault="004D61C2" w:rsidP="004D61C2">
      <w:pPr>
        <w:pStyle w:val="MaNguon"/>
      </w:pPr>
      <w:r>
        <w:t>(1, 'Thế giới trong v</w:t>
      </w:r>
      <w:r>
        <w:rPr>
          <w:rFonts w:hint="eastAsia"/>
        </w:rPr>
        <w:t>à</w:t>
      </w:r>
      <w:r>
        <w:t xml:space="preserve"> sau Chiến tranh lạnh', 6, 20,</w:t>
      </w:r>
    </w:p>
    <w:p w14:paraId="2751A6A5" w14:textId="580A0321" w:rsidR="004D61C2" w:rsidRDefault="004D61C2" w:rsidP="004D61C2">
      <w:pPr>
        <w:pStyle w:val="MaNguon"/>
      </w:pPr>
      <w:r>
        <w:t xml:space="preserve"> 'T</w:t>
      </w:r>
      <w:r>
        <w:rPr>
          <w:rFonts w:hint="eastAsia"/>
        </w:rPr>
        <w:t>ì</w:t>
      </w:r>
      <w:r>
        <w:t>nh h</w:t>
      </w:r>
      <w:r>
        <w:rPr>
          <w:rFonts w:hint="eastAsia"/>
        </w:rPr>
        <w:t>ì</w:t>
      </w:r>
      <w:r>
        <w:t>nh thế giới trong Chiến tranh lạnh v</w:t>
      </w:r>
      <w:r>
        <w:rPr>
          <w:rFonts w:hint="eastAsia"/>
        </w:rPr>
        <w:t>à</w:t>
      </w:r>
      <w:r>
        <w:t xml:space="preserve"> những biến </w:t>
      </w:r>
      <w:r>
        <w:rPr>
          <w:rFonts w:hint="cs"/>
        </w:rPr>
        <w:t>đ</w:t>
      </w:r>
      <w:r>
        <w:t>ổi sau khi Chiến tranh lạnh kết th</w:t>
      </w:r>
      <w:r>
        <w:rPr>
          <w:rFonts w:hint="eastAsia"/>
        </w:rPr>
        <w:t>ú</w:t>
      </w:r>
      <w:r>
        <w:t>c');</w:t>
      </w:r>
    </w:p>
    <w:p w14:paraId="0272CCBB" w14:textId="77777777" w:rsidR="004D61C2" w:rsidRDefault="004D61C2" w:rsidP="004D61C2">
      <w:pPr>
        <w:pStyle w:val="MaNguon"/>
      </w:pPr>
      <w:r>
        <w:t>-- Th</w:t>
      </w:r>
      <w:r>
        <w:rPr>
          <w:rFonts w:hint="eastAsia"/>
        </w:rPr>
        <w:t>ê</w:t>
      </w:r>
      <w:r>
        <w:t>m b</w:t>
      </w:r>
      <w:r>
        <w:rPr>
          <w:rFonts w:hint="eastAsia"/>
        </w:rPr>
        <w:t>à</w:t>
      </w:r>
      <w:r>
        <w:t>i học</w:t>
      </w:r>
    </w:p>
    <w:p w14:paraId="0924CBAC" w14:textId="77777777" w:rsidR="004D61C2" w:rsidRDefault="004D61C2" w:rsidP="004D61C2">
      <w:pPr>
        <w:pStyle w:val="MaNguon"/>
      </w:pPr>
      <w:r>
        <w:rPr>
          <w:rFonts w:hint="eastAsia"/>
        </w:rPr>
        <w:t>INSERT INTO lessons (topic_id, lesson_title, page_start, page_end) VALUES</w:t>
      </w:r>
    </w:p>
    <w:p w14:paraId="7BE3F285" w14:textId="17EF728B" w:rsidR="004D61C2" w:rsidRDefault="004D61C2" w:rsidP="004D61C2">
      <w:pPr>
        <w:pStyle w:val="MaNguon"/>
      </w:pPr>
      <w:r>
        <w:t>(1, 'Li</w:t>
      </w:r>
      <w:r>
        <w:rPr>
          <w:rFonts w:hint="eastAsia"/>
        </w:rPr>
        <w:t>ê</w:t>
      </w:r>
      <w:r>
        <w:t>n hợp quốc', 6, 12);</w:t>
      </w:r>
    </w:p>
    <w:p w14:paraId="72DBD093" w14:textId="77777777" w:rsidR="004D61C2" w:rsidRDefault="004D61C2" w:rsidP="004D61C2">
      <w:pPr>
        <w:pStyle w:val="MaNguon"/>
      </w:pPr>
      <w:r>
        <w:t>-- Th</w:t>
      </w:r>
      <w:r>
        <w:rPr>
          <w:rFonts w:hint="eastAsia"/>
        </w:rPr>
        <w:t>ê</w:t>
      </w:r>
      <w:r>
        <w:t>m nội dung lớn (item)</w:t>
      </w:r>
    </w:p>
    <w:p w14:paraId="75DD85C5" w14:textId="77777777" w:rsidR="004D61C2" w:rsidRDefault="004D61C2" w:rsidP="004D61C2">
      <w:pPr>
        <w:pStyle w:val="MaNguon"/>
      </w:pPr>
      <w:r>
        <w:rPr>
          <w:rFonts w:hint="eastAsia"/>
        </w:rPr>
        <w:t>INSERT INTO items (lesson_id, item_title, page_start, page_end) VALUES</w:t>
      </w:r>
    </w:p>
    <w:p w14:paraId="12DA2B9A" w14:textId="4E61C5D6" w:rsidR="004D61C2" w:rsidRDefault="004D61C2" w:rsidP="004D61C2">
      <w:pPr>
        <w:pStyle w:val="MaNguon"/>
      </w:pPr>
      <w:r>
        <w:t xml:space="preserve">(1, 'Một số vấn </w:t>
      </w:r>
      <w:r>
        <w:rPr>
          <w:rFonts w:hint="cs"/>
        </w:rPr>
        <w:t>đ</w:t>
      </w:r>
      <w:r>
        <w:t>ề c</w:t>
      </w:r>
      <w:r>
        <w:rPr>
          <w:rFonts w:hint="cs"/>
        </w:rPr>
        <w:t>ơ</w:t>
      </w:r>
      <w:r>
        <w:t xml:space="preserve"> bản về Li</w:t>
      </w:r>
      <w:r>
        <w:rPr>
          <w:rFonts w:hint="eastAsia"/>
        </w:rPr>
        <w:t>ê</w:t>
      </w:r>
      <w:r>
        <w:t>n hợp quốc', 8, 9);</w:t>
      </w:r>
    </w:p>
    <w:p w14:paraId="34AE6330" w14:textId="0F27C4BB" w:rsidR="00ED3D09" w:rsidRDefault="00ED3D09" w:rsidP="00E51EB2">
      <w:pPr>
        <w:pStyle w:val="NoiDung"/>
        <w:ind w:firstLine="0"/>
        <w:rPr>
          <w:b/>
          <w:bCs/>
        </w:rPr>
      </w:pPr>
      <w:r w:rsidRPr="006D12EC">
        <w:rPr>
          <w:b/>
          <w:bCs/>
        </w:rPr>
        <w:t>Câu lệnh SELECT hiển thị dữ liệu trong bảng</w:t>
      </w:r>
    </w:p>
    <w:p w14:paraId="38FB1F27" w14:textId="385BE16F" w:rsidR="00E51EB2" w:rsidRPr="006D12EC" w:rsidRDefault="00775DC7" w:rsidP="00775DC7">
      <w:pPr>
        <w:pStyle w:val="NoiDung"/>
      </w:pPr>
      <w:r>
        <w:t>C</w:t>
      </w:r>
      <w:r w:rsidRPr="006D12EC">
        <w:t xml:space="preserve">âu lệnh SELECT </w:t>
      </w:r>
      <w:r w:rsidR="00E51EB2" w:rsidRPr="00E51EB2">
        <w:t>dùng để truy xuất và hiển thị dữ liệu hiện có trong cơ sở dữ liệu, phục vụ chức năng quản lý người dùng, học liệu và ngân hàng câu hỏi.</w:t>
      </w:r>
    </w:p>
    <w:p w14:paraId="0B2E7137" w14:textId="77777777" w:rsidR="00E51EB2" w:rsidRDefault="00E51EB2" w:rsidP="00E51EB2">
      <w:pPr>
        <w:pStyle w:val="MaNguon"/>
      </w:pPr>
      <w:r>
        <w:t>-- Hiển thị tất cả ng</w:t>
      </w:r>
      <w:r>
        <w:rPr>
          <w:rFonts w:hint="cs"/>
        </w:rPr>
        <w:t>ư</w:t>
      </w:r>
      <w:r>
        <w:t>ời d</w:t>
      </w:r>
      <w:r>
        <w:rPr>
          <w:rFonts w:hint="eastAsia"/>
        </w:rPr>
        <w:t>ù</w:t>
      </w:r>
      <w:r>
        <w:t>ng</w:t>
      </w:r>
    </w:p>
    <w:p w14:paraId="0FB9FBB0" w14:textId="77777777" w:rsidR="00E51EB2" w:rsidRDefault="00E51EB2" w:rsidP="00E51EB2">
      <w:pPr>
        <w:pStyle w:val="MaNguon"/>
      </w:pPr>
      <w:r>
        <w:rPr>
          <w:rFonts w:hint="eastAsia"/>
        </w:rPr>
        <w:t>SELECT * FROM users;</w:t>
      </w:r>
    </w:p>
    <w:p w14:paraId="6CF944F5" w14:textId="77777777" w:rsidR="00E51EB2" w:rsidRDefault="00E51EB2" w:rsidP="00E51EB2">
      <w:pPr>
        <w:pStyle w:val="MaNguon"/>
      </w:pPr>
    </w:p>
    <w:p w14:paraId="31D769C9" w14:textId="77777777" w:rsidR="00E51EB2" w:rsidRDefault="00E51EB2" w:rsidP="00E51EB2">
      <w:pPr>
        <w:pStyle w:val="MaNguon"/>
      </w:pPr>
      <w:r>
        <w:t>-- Hiển thị tất cả b</w:t>
      </w:r>
      <w:r>
        <w:rPr>
          <w:rFonts w:hint="eastAsia"/>
        </w:rPr>
        <w:t>à</w:t>
      </w:r>
      <w:r>
        <w:t>i học</w:t>
      </w:r>
    </w:p>
    <w:p w14:paraId="30020462" w14:textId="77777777" w:rsidR="00E51EB2" w:rsidRDefault="00E51EB2" w:rsidP="00E51EB2">
      <w:pPr>
        <w:pStyle w:val="MaNguon"/>
      </w:pPr>
      <w:r>
        <w:rPr>
          <w:rFonts w:hint="eastAsia"/>
        </w:rPr>
        <w:t>SELECT * FROM lessons;</w:t>
      </w:r>
    </w:p>
    <w:p w14:paraId="586EFE90" w14:textId="77777777" w:rsidR="00E51EB2" w:rsidRDefault="00E51EB2" w:rsidP="00E51EB2">
      <w:pPr>
        <w:pStyle w:val="MaNguon"/>
      </w:pPr>
    </w:p>
    <w:p w14:paraId="3528C7C9" w14:textId="77777777" w:rsidR="00E51EB2" w:rsidRDefault="00E51EB2" w:rsidP="00E51EB2">
      <w:pPr>
        <w:pStyle w:val="MaNguon"/>
      </w:pPr>
      <w:r>
        <w:t>-- Hiển thị tất cả c</w:t>
      </w:r>
      <w:r>
        <w:rPr>
          <w:rFonts w:hint="eastAsia"/>
        </w:rPr>
        <w:t>â</w:t>
      </w:r>
      <w:r>
        <w:t>u hỏi</w:t>
      </w:r>
    </w:p>
    <w:p w14:paraId="78852BF4" w14:textId="77777777" w:rsidR="00E51EB2" w:rsidRDefault="00E51EB2" w:rsidP="00E51EB2">
      <w:pPr>
        <w:pStyle w:val="MaNguon"/>
      </w:pPr>
      <w:r>
        <w:rPr>
          <w:rFonts w:hint="eastAsia"/>
        </w:rPr>
        <w:t>SELECT * FROM questions;</w:t>
      </w:r>
    </w:p>
    <w:p w14:paraId="27F429DA" w14:textId="77777777" w:rsidR="00E51EB2" w:rsidRDefault="00E51EB2" w:rsidP="00E51EB2">
      <w:pPr>
        <w:pStyle w:val="MaNguon"/>
      </w:pPr>
    </w:p>
    <w:p w14:paraId="5CF64D8F" w14:textId="77777777" w:rsidR="00E51EB2" w:rsidRDefault="00E51EB2" w:rsidP="00E51EB2">
      <w:pPr>
        <w:pStyle w:val="MaNguon"/>
      </w:pPr>
      <w:r>
        <w:t>-- Hiển thị tất cả nội dung lớn</w:t>
      </w:r>
    </w:p>
    <w:p w14:paraId="46FF2E1F" w14:textId="700A5E15" w:rsidR="00E51EB2" w:rsidRDefault="00E51EB2" w:rsidP="00E51EB2">
      <w:pPr>
        <w:pStyle w:val="MaNguon"/>
      </w:pPr>
      <w:r>
        <w:rPr>
          <w:rFonts w:hint="eastAsia"/>
        </w:rPr>
        <w:t>SELECT * FROM items;</w:t>
      </w:r>
    </w:p>
    <w:p w14:paraId="49190B0A" w14:textId="77777777" w:rsidR="00BC46EE" w:rsidRDefault="00BC46EE">
      <w:pPr>
        <w:rPr>
          <w:rFonts w:ascii="Times New Roman" w:eastAsiaTheme="majorEastAsia" w:hAnsi="Times New Roman" w:cstheme="majorBidi"/>
          <w:b/>
          <w:color w:val="000000" w:themeColor="text1"/>
          <w:szCs w:val="24"/>
          <w:lang w:val="vi-VN"/>
        </w:rPr>
      </w:pPr>
      <w:r>
        <w:rPr>
          <w:lang w:val="vi-VN"/>
        </w:rPr>
        <w:br w:type="page"/>
      </w:r>
    </w:p>
    <w:p w14:paraId="686F64B9" w14:textId="5EDFC1C2" w:rsidR="00EB4347" w:rsidRPr="00DC1038" w:rsidRDefault="00EB4347" w:rsidP="005C5B76">
      <w:pPr>
        <w:pStyle w:val="Heading3"/>
        <w:rPr>
          <w:lang w:val="vi-VN"/>
        </w:rPr>
      </w:pPr>
      <w:bookmarkStart w:id="236" w:name="_Toc218508552"/>
      <w:r w:rsidRPr="005C5B76">
        <w:rPr>
          <w:lang w:val="vi-VN"/>
        </w:rPr>
        <w:lastRenderedPageBreak/>
        <w:t>Cập nhật và xóa dữ liệu</w:t>
      </w:r>
      <w:bookmarkEnd w:id="236"/>
    </w:p>
    <w:p w14:paraId="3C3B2E87" w14:textId="15F848CD" w:rsidR="00F96A36" w:rsidRPr="00DC1038" w:rsidRDefault="00F96A36" w:rsidP="00E51EB2">
      <w:pPr>
        <w:pStyle w:val="NoiDung"/>
        <w:ind w:firstLine="0"/>
        <w:rPr>
          <w:b/>
          <w:bCs/>
          <w:lang w:val="vi-VN"/>
        </w:rPr>
      </w:pPr>
      <w:r w:rsidRPr="00DC1038">
        <w:rPr>
          <w:b/>
          <w:bCs/>
          <w:lang w:val="vi-VN"/>
        </w:rPr>
        <w:t xml:space="preserve">Câu lệnh UPDATE </w:t>
      </w:r>
    </w:p>
    <w:p w14:paraId="34F3D4C8" w14:textId="6712238B" w:rsidR="00E51EB2" w:rsidRPr="00E51EB2" w:rsidRDefault="00F96A36" w:rsidP="00E51EB2">
      <w:pPr>
        <w:pStyle w:val="NoiDung"/>
        <w:ind w:firstLine="720"/>
        <w:rPr>
          <w:lang w:val="vi-VN"/>
        </w:rPr>
      </w:pPr>
      <w:r w:rsidRPr="00DC1038">
        <w:rPr>
          <w:lang w:val="vi-VN"/>
        </w:rPr>
        <w:t xml:space="preserve">Câu lệnh UPDATE </w:t>
      </w:r>
      <w:r w:rsidR="00E51EB2" w:rsidRPr="00E51EB2">
        <w:rPr>
          <w:lang w:val="vi-VN"/>
        </w:rPr>
        <w:t>được sử dụng để chỉnh sửa các bản ghi đã tồn tại. Trong hệ thống, thao tác này áp dụng cho cập nhật thông tin người dùng, nội dung bài học, đáp án câu hỏi hoặc kết quả làm bài.</w:t>
      </w:r>
    </w:p>
    <w:p w14:paraId="26355BD5" w14:textId="77777777" w:rsidR="00E51EB2" w:rsidRPr="00E51EB2" w:rsidRDefault="00E51EB2" w:rsidP="00E51EB2">
      <w:pPr>
        <w:pStyle w:val="MaNguon"/>
        <w:rPr>
          <w:lang w:val="vi-VN"/>
        </w:rPr>
      </w:pPr>
      <w:r w:rsidRPr="00E51EB2">
        <w:rPr>
          <w:lang w:val="vi-VN"/>
        </w:rPr>
        <w:t>-- Cập nhật email ng</w:t>
      </w:r>
      <w:r w:rsidRPr="00E51EB2">
        <w:rPr>
          <w:rFonts w:hint="cs"/>
          <w:lang w:val="vi-VN"/>
        </w:rPr>
        <w:t>ư</w:t>
      </w:r>
      <w:r w:rsidRPr="00E51EB2">
        <w:rPr>
          <w:lang w:val="vi-VN"/>
        </w:rPr>
        <w:t>ời d</w:t>
      </w:r>
      <w:r w:rsidRPr="00E51EB2">
        <w:rPr>
          <w:rFonts w:hint="eastAsia"/>
          <w:lang w:val="vi-VN"/>
        </w:rPr>
        <w:t>ù</w:t>
      </w:r>
      <w:r w:rsidRPr="00E51EB2">
        <w:rPr>
          <w:lang w:val="vi-VN"/>
        </w:rPr>
        <w:t>ng</w:t>
      </w:r>
    </w:p>
    <w:p w14:paraId="6810B293" w14:textId="77777777" w:rsidR="00E51EB2" w:rsidRPr="00E51EB2" w:rsidRDefault="00E51EB2" w:rsidP="00E51EB2">
      <w:pPr>
        <w:pStyle w:val="MaNguon"/>
        <w:rPr>
          <w:lang w:val="vi-VN"/>
        </w:rPr>
      </w:pPr>
      <w:r w:rsidRPr="00E51EB2">
        <w:rPr>
          <w:rFonts w:hint="eastAsia"/>
          <w:lang w:val="vi-VN"/>
        </w:rPr>
        <w:t>UPDATE users</w:t>
      </w:r>
    </w:p>
    <w:p w14:paraId="639F9415" w14:textId="77777777" w:rsidR="00E51EB2" w:rsidRPr="00E51EB2" w:rsidRDefault="00E51EB2" w:rsidP="00E51EB2">
      <w:pPr>
        <w:pStyle w:val="MaNguon"/>
        <w:rPr>
          <w:lang w:val="vi-VN"/>
        </w:rPr>
      </w:pPr>
      <w:r w:rsidRPr="00E51EB2">
        <w:rPr>
          <w:rFonts w:hint="eastAsia"/>
          <w:lang w:val="vi-VN"/>
        </w:rPr>
        <w:t>SET email = 'newemail@gmail.com'</w:t>
      </w:r>
    </w:p>
    <w:p w14:paraId="7C00CBEE" w14:textId="77777777" w:rsidR="00E51EB2" w:rsidRPr="00E51EB2" w:rsidRDefault="00E51EB2" w:rsidP="00E51EB2">
      <w:pPr>
        <w:pStyle w:val="MaNguon"/>
        <w:rPr>
          <w:lang w:val="vi-VN"/>
        </w:rPr>
      </w:pPr>
      <w:r w:rsidRPr="00E51EB2">
        <w:rPr>
          <w:rFonts w:hint="eastAsia"/>
          <w:lang w:val="vi-VN"/>
        </w:rPr>
        <w:t>WHERE user_id = 1;</w:t>
      </w:r>
    </w:p>
    <w:p w14:paraId="459C75A7" w14:textId="77777777" w:rsidR="00E51EB2" w:rsidRPr="00E51EB2" w:rsidRDefault="00E51EB2" w:rsidP="00E51EB2">
      <w:pPr>
        <w:pStyle w:val="MaNguon"/>
        <w:rPr>
          <w:lang w:val="vi-VN"/>
        </w:rPr>
      </w:pPr>
    </w:p>
    <w:p w14:paraId="1E5A5BD1" w14:textId="77777777" w:rsidR="00E51EB2" w:rsidRPr="00E51EB2" w:rsidRDefault="00E51EB2" w:rsidP="00E51EB2">
      <w:pPr>
        <w:pStyle w:val="MaNguon"/>
        <w:rPr>
          <w:lang w:val="vi-VN"/>
        </w:rPr>
      </w:pPr>
      <w:r w:rsidRPr="00E51EB2">
        <w:rPr>
          <w:lang w:val="vi-VN"/>
        </w:rPr>
        <w:t>-- Cập nhật ti</w:t>
      </w:r>
      <w:r w:rsidRPr="00E51EB2">
        <w:rPr>
          <w:rFonts w:hint="eastAsia"/>
          <w:lang w:val="vi-VN"/>
        </w:rPr>
        <w:t>ê</w:t>
      </w:r>
      <w:r w:rsidRPr="00E51EB2">
        <w:rPr>
          <w:lang w:val="vi-VN"/>
        </w:rPr>
        <w:t xml:space="preserve">u </w:t>
      </w:r>
      <w:r w:rsidRPr="00E51EB2">
        <w:rPr>
          <w:rFonts w:hint="cs"/>
          <w:lang w:val="vi-VN"/>
        </w:rPr>
        <w:t>đ</w:t>
      </w:r>
      <w:r w:rsidRPr="00E51EB2">
        <w:rPr>
          <w:lang w:val="vi-VN"/>
        </w:rPr>
        <w:t>ề b</w:t>
      </w:r>
      <w:r w:rsidRPr="00E51EB2">
        <w:rPr>
          <w:rFonts w:hint="eastAsia"/>
          <w:lang w:val="vi-VN"/>
        </w:rPr>
        <w:t>à</w:t>
      </w:r>
      <w:r w:rsidRPr="00E51EB2">
        <w:rPr>
          <w:lang w:val="vi-VN"/>
        </w:rPr>
        <w:t>i học</w:t>
      </w:r>
    </w:p>
    <w:p w14:paraId="0B8113BB" w14:textId="77777777" w:rsidR="00E51EB2" w:rsidRPr="00E51EB2" w:rsidRDefault="00E51EB2" w:rsidP="00E51EB2">
      <w:pPr>
        <w:pStyle w:val="MaNguon"/>
        <w:rPr>
          <w:lang w:val="vi-VN"/>
        </w:rPr>
      </w:pPr>
      <w:r w:rsidRPr="00E51EB2">
        <w:rPr>
          <w:rFonts w:hint="eastAsia"/>
          <w:lang w:val="vi-VN"/>
        </w:rPr>
        <w:t>UPDATE lessons</w:t>
      </w:r>
    </w:p>
    <w:p w14:paraId="71DEA640" w14:textId="77777777" w:rsidR="00E51EB2" w:rsidRPr="00E51EB2" w:rsidRDefault="00E51EB2" w:rsidP="00E51EB2">
      <w:pPr>
        <w:pStyle w:val="MaNguon"/>
        <w:rPr>
          <w:lang w:val="vi-VN"/>
        </w:rPr>
      </w:pPr>
      <w:r w:rsidRPr="00E51EB2">
        <w:rPr>
          <w:lang w:val="vi-VN"/>
        </w:rPr>
        <w:t>SET lesson_title = 'Li</w:t>
      </w:r>
      <w:r w:rsidRPr="00E51EB2">
        <w:rPr>
          <w:rFonts w:hint="eastAsia"/>
          <w:lang w:val="vi-VN"/>
        </w:rPr>
        <w:t>ê</w:t>
      </w:r>
      <w:r w:rsidRPr="00E51EB2">
        <w:rPr>
          <w:lang w:val="vi-VN"/>
        </w:rPr>
        <w:t>n hợp quốc v</w:t>
      </w:r>
      <w:r w:rsidRPr="00E51EB2">
        <w:rPr>
          <w:rFonts w:hint="eastAsia"/>
          <w:lang w:val="vi-VN"/>
        </w:rPr>
        <w:t>à</w:t>
      </w:r>
      <w:r w:rsidRPr="00E51EB2">
        <w:rPr>
          <w:lang w:val="vi-VN"/>
        </w:rPr>
        <w:t xml:space="preserve"> vai tr</w:t>
      </w:r>
      <w:r w:rsidRPr="00E51EB2">
        <w:rPr>
          <w:rFonts w:hint="eastAsia"/>
          <w:lang w:val="vi-VN"/>
        </w:rPr>
        <w:t>ò</w:t>
      </w:r>
      <w:r w:rsidRPr="00E51EB2">
        <w:rPr>
          <w:lang w:val="vi-VN"/>
        </w:rPr>
        <w:t xml:space="preserve"> hiện </w:t>
      </w:r>
      <w:r w:rsidRPr="00E51EB2">
        <w:rPr>
          <w:rFonts w:hint="cs"/>
          <w:lang w:val="vi-VN"/>
        </w:rPr>
        <w:t>đ</w:t>
      </w:r>
      <w:r w:rsidRPr="00E51EB2">
        <w:rPr>
          <w:lang w:val="vi-VN"/>
        </w:rPr>
        <w:t>ại'</w:t>
      </w:r>
    </w:p>
    <w:p w14:paraId="059CE3BC" w14:textId="77777777" w:rsidR="00E51EB2" w:rsidRPr="00E51EB2" w:rsidRDefault="00E51EB2" w:rsidP="00E51EB2">
      <w:pPr>
        <w:pStyle w:val="MaNguon"/>
        <w:rPr>
          <w:lang w:val="vi-VN"/>
        </w:rPr>
      </w:pPr>
      <w:r w:rsidRPr="00E51EB2">
        <w:rPr>
          <w:rFonts w:hint="eastAsia"/>
          <w:lang w:val="vi-VN"/>
        </w:rPr>
        <w:t>WHERE lesson_id = 1;</w:t>
      </w:r>
    </w:p>
    <w:p w14:paraId="6ED947C9" w14:textId="77777777" w:rsidR="00E51EB2" w:rsidRPr="00E51EB2" w:rsidRDefault="00E51EB2" w:rsidP="00E51EB2">
      <w:pPr>
        <w:pStyle w:val="MaNguon"/>
        <w:rPr>
          <w:lang w:val="vi-VN"/>
        </w:rPr>
      </w:pPr>
    </w:p>
    <w:p w14:paraId="20A3D578"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rFonts w:hint="eastAsia"/>
          <w:lang w:val="vi-VN"/>
        </w:rPr>
        <w:t>á</w:t>
      </w:r>
      <w:r w:rsidRPr="00E51EB2">
        <w:rPr>
          <w:lang w:val="vi-VN"/>
        </w:rPr>
        <w:t xml:space="preserve">p </w:t>
      </w:r>
      <w:r w:rsidRPr="00E51EB2">
        <w:rPr>
          <w:rFonts w:hint="eastAsia"/>
          <w:lang w:val="vi-VN"/>
        </w:rPr>
        <w:t>á</w:t>
      </w:r>
      <w:r w:rsidRPr="00E51EB2">
        <w:rPr>
          <w:lang w:val="vi-VN"/>
        </w:rPr>
        <w:t xml:space="preserve">n </w:t>
      </w:r>
      <w:r w:rsidRPr="00E51EB2">
        <w:rPr>
          <w:rFonts w:hint="cs"/>
          <w:lang w:val="vi-VN"/>
        </w:rPr>
        <w:t>đ</w:t>
      </w:r>
      <w:r w:rsidRPr="00E51EB2">
        <w:rPr>
          <w:rFonts w:hint="eastAsia"/>
          <w:lang w:val="vi-VN"/>
        </w:rPr>
        <w:t>ú</w:t>
      </w:r>
      <w:r w:rsidRPr="00E51EB2">
        <w:rPr>
          <w:lang w:val="vi-VN"/>
        </w:rPr>
        <w:t>ng cho một ph</w:t>
      </w:r>
      <w:r w:rsidRPr="00E51EB2">
        <w:rPr>
          <w:rFonts w:hint="cs"/>
          <w:lang w:val="vi-VN"/>
        </w:rPr>
        <w:t>ươ</w:t>
      </w:r>
      <w:r w:rsidRPr="00E51EB2">
        <w:rPr>
          <w:lang w:val="vi-VN"/>
        </w:rPr>
        <w:t xml:space="preserve">ng </w:t>
      </w:r>
      <w:r w:rsidRPr="00E51EB2">
        <w:rPr>
          <w:rFonts w:hint="eastAsia"/>
          <w:lang w:val="vi-VN"/>
        </w:rPr>
        <w:t>á</w:t>
      </w:r>
      <w:r w:rsidRPr="00E51EB2">
        <w:rPr>
          <w:lang w:val="vi-VN"/>
        </w:rPr>
        <w:t>n</w:t>
      </w:r>
    </w:p>
    <w:p w14:paraId="4841225A" w14:textId="77777777" w:rsidR="00E51EB2" w:rsidRPr="00E51EB2" w:rsidRDefault="00E51EB2" w:rsidP="00E51EB2">
      <w:pPr>
        <w:pStyle w:val="MaNguon"/>
        <w:rPr>
          <w:lang w:val="vi-VN"/>
        </w:rPr>
      </w:pPr>
      <w:r w:rsidRPr="00E51EB2">
        <w:rPr>
          <w:rFonts w:hint="eastAsia"/>
          <w:lang w:val="vi-VN"/>
        </w:rPr>
        <w:t>UPDATE options</w:t>
      </w:r>
    </w:p>
    <w:p w14:paraId="05CFB4A9" w14:textId="77777777" w:rsidR="00E51EB2" w:rsidRPr="00E51EB2" w:rsidRDefault="00E51EB2" w:rsidP="00E51EB2">
      <w:pPr>
        <w:pStyle w:val="MaNguon"/>
        <w:rPr>
          <w:lang w:val="vi-VN"/>
        </w:rPr>
      </w:pPr>
      <w:r w:rsidRPr="00E51EB2">
        <w:rPr>
          <w:rFonts w:hint="eastAsia"/>
          <w:lang w:val="vi-VN"/>
        </w:rPr>
        <w:t>SET is_correct = 1</w:t>
      </w:r>
    </w:p>
    <w:p w14:paraId="0C526255" w14:textId="77777777" w:rsidR="00E51EB2" w:rsidRPr="00E51EB2" w:rsidRDefault="00E51EB2" w:rsidP="00E51EB2">
      <w:pPr>
        <w:pStyle w:val="MaNguon"/>
        <w:rPr>
          <w:lang w:val="vi-VN"/>
        </w:rPr>
      </w:pPr>
      <w:r w:rsidRPr="00E51EB2">
        <w:rPr>
          <w:rFonts w:hint="eastAsia"/>
          <w:lang w:val="vi-VN"/>
        </w:rPr>
        <w:t>WHERE option_id = 3;</w:t>
      </w:r>
    </w:p>
    <w:p w14:paraId="4F930D6D" w14:textId="77777777" w:rsidR="00E51EB2" w:rsidRPr="00E51EB2" w:rsidRDefault="00E51EB2" w:rsidP="00E51EB2">
      <w:pPr>
        <w:pStyle w:val="MaNguon"/>
        <w:rPr>
          <w:lang w:val="vi-VN"/>
        </w:rPr>
      </w:pPr>
    </w:p>
    <w:p w14:paraId="5776F16D" w14:textId="77777777" w:rsidR="00E51EB2" w:rsidRPr="00E51EB2" w:rsidRDefault="00E51EB2" w:rsidP="00E51EB2">
      <w:pPr>
        <w:pStyle w:val="MaNguon"/>
        <w:rPr>
          <w:lang w:val="vi-VN"/>
        </w:rPr>
      </w:pPr>
      <w:r w:rsidRPr="00E51EB2">
        <w:rPr>
          <w:lang w:val="vi-VN"/>
        </w:rPr>
        <w:t xml:space="preserve">-- Cập nhật </w:t>
      </w:r>
      <w:r w:rsidRPr="00E51EB2">
        <w:rPr>
          <w:rFonts w:hint="cs"/>
          <w:lang w:val="vi-VN"/>
        </w:rPr>
        <w:t>đ</w:t>
      </w:r>
      <w:r w:rsidRPr="00E51EB2">
        <w:rPr>
          <w:lang w:val="vi-VN"/>
        </w:rPr>
        <w:t>iểm b</w:t>
      </w:r>
      <w:r w:rsidRPr="00E51EB2">
        <w:rPr>
          <w:rFonts w:hint="eastAsia"/>
          <w:lang w:val="vi-VN"/>
        </w:rPr>
        <w:t>à</w:t>
      </w:r>
      <w:r w:rsidRPr="00E51EB2">
        <w:rPr>
          <w:lang w:val="vi-VN"/>
        </w:rPr>
        <w:t>i l</w:t>
      </w:r>
      <w:r w:rsidRPr="00E51EB2">
        <w:rPr>
          <w:rFonts w:hint="eastAsia"/>
          <w:lang w:val="vi-VN"/>
        </w:rPr>
        <w:t>à</w:t>
      </w:r>
      <w:r w:rsidRPr="00E51EB2">
        <w:rPr>
          <w:lang w:val="vi-VN"/>
        </w:rPr>
        <w:t>m</w:t>
      </w:r>
    </w:p>
    <w:p w14:paraId="0918D2D8" w14:textId="77777777" w:rsidR="00E51EB2" w:rsidRPr="00E51EB2" w:rsidRDefault="00E51EB2" w:rsidP="00E51EB2">
      <w:pPr>
        <w:pStyle w:val="MaNguon"/>
        <w:rPr>
          <w:lang w:val="vi-VN"/>
        </w:rPr>
      </w:pPr>
      <w:r w:rsidRPr="00E51EB2">
        <w:rPr>
          <w:rFonts w:hint="eastAsia"/>
          <w:lang w:val="vi-VN"/>
        </w:rPr>
        <w:t>UPDATE quiz_results</w:t>
      </w:r>
    </w:p>
    <w:p w14:paraId="185D5FB2" w14:textId="77777777" w:rsidR="00E51EB2" w:rsidRPr="00E51EB2" w:rsidRDefault="00E51EB2" w:rsidP="00E51EB2">
      <w:pPr>
        <w:pStyle w:val="MaNguon"/>
        <w:rPr>
          <w:lang w:val="vi-VN"/>
        </w:rPr>
      </w:pPr>
      <w:r w:rsidRPr="00E51EB2">
        <w:rPr>
          <w:rFonts w:hint="eastAsia"/>
          <w:lang w:val="vi-VN"/>
        </w:rPr>
        <w:t>SET score = 95</w:t>
      </w:r>
    </w:p>
    <w:p w14:paraId="71E156B3" w14:textId="512CDE1E" w:rsidR="00E51EB2" w:rsidRPr="00E51EB2" w:rsidRDefault="00E51EB2" w:rsidP="00E51EB2">
      <w:pPr>
        <w:pStyle w:val="MaNguon"/>
      </w:pPr>
      <w:r w:rsidRPr="00E51EB2">
        <w:rPr>
          <w:rFonts w:hint="eastAsia"/>
          <w:lang w:val="vi-VN"/>
        </w:rPr>
        <w:t>WHERE result_id = 1;</w:t>
      </w:r>
    </w:p>
    <w:p w14:paraId="0881BE08" w14:textId="01E1A945" w:rsidR="00F96A36" w:rsidRDefault="00F96A36" w:rsidP="00E51EB2">
      <w:pPr>
        <w:pStyle w:val="NoiDung"/>
        <w:ind w:firstLine="0"/>
        <w:rPr>
          <w:b/>
          <w:bCs/>
        </w:rPr>
      </w:pPr>
      <w:r w:rsidRPr="006D12EC">
        <w:rPr>
          <w:b/>
          <w:bCs/>
        </w:rPr>
        <w:t xml:space="preserve">Câu lệnh </w:t>
      </w:r>
      <w:r w:rsidRPr="00F96A36">
        <w:rPr>
          <w:rFonts w:hint="eastAsia"/>
          <w:b/>
          <w:bCs/>
        </w:rPr>
        <w:t>DELETE</w:t>
      </w:r>
      <w:r>
        <w:rPr>
          <w:rFonts w:hint="eastAsia"/>
        </w:rPr>
        <w:t xml:space="preserve"> </w:t>
      </w:r>
      <w:r>
        <w:rPr>
          <w:b/>
          <w:bCs/>
        </w:rPr>
        <w:t xml:space="preserve">xóa </w:t>
      </w:r>
      <w:r w:rsidRPr="006D12EC">
        <w:rPr>
          <w:b/>
          <w:bCs/>
        </w:rPr>
        <w:t>dữ liệu trong bảng</w:t>
      </w:r>
    </w:p>
    <w:p w14:paraId="1A975531" w14:textId="3F5BC723" w:rsidR="00E51EB2" w:rsidRPr="00F96A36" w:rsidRDefault="00F96A36" w:rsidP="00F96A36">
      <w:pPr>
        <w:pStyle w:val="NoiDung"/>
      </w:pPr>
      <w:r>
        <w:t>C</w:t>
      </w:r>
      <w:r w:rsidRPr="00F96A36">
        <w:t xml:space="preserve">âu lệnh DELETE </w:t>
      </w:r>
      <w:r w:rsidR="00E51EB2" w:rsidRPr="00E51EB2">
        <w:t>dùng để loại bỏ các bản ghi không còn cần thiết. Khi xóa cần đảm bảo điều kiện</w:t>
      </w:r>
      <w:r w:rsidR="00E51EB2">
        <w:t xml:space="preserve"> WHERE </w:t>
      </w:r>
      <w:r w:rsidR="00E51EB2" w:rsidRPr="00E51EB2">
        <w:t>và tuân thủ quan hệ khóa ngoại để tránh lỗi ràng buộc dữ liệu.</w:t>
      </w:r>
    </w:p>
    <w:p w14:paraId="0BBD8382" w14:textId="77777777" w:rsidR="00E51EB2" w:rsidRDefault="00E51EB2" w:rsidP="00E51EB2">
      <w:pPr>
        <w:pStyle w:val="MaNguon"/>
      </w:pPr>
      <w:r>
        <w:t>-- X</w:t>
      </w:r>
      <w:r>
        <w:rPr>
          <w:rFonts w:hint="eastAsia"/>
        </w:rPr>
        <w:t>ó</w:t>
      </w:r>
      <w:r>
        <w:t>a user (n</w:t>
      </w:r>
      <w:r>
        <w:rPr>
          <w:rFonts w:hint="eastAsia"/>
        </w:rPr>
        <w:t>ê</w:t>
      </w:r>
      <w:r>
        <w:t>n x</w:t>
      </w:r>
      <w:r>
        <w:rPr>
          <w:rFonts w:hint="eastAsia"/>
        </w:rPr>
        <w:t>ó</w:t>
      </w:r>
      <w:r>
        <w:t>a dữ liệu phụ thuộc tr</w:t>
      </w:r>
      <w:r>
        <w:rPr>
          <w:rFonts w:hint="cs"/>
        </w:rPr>
        <w:t>ư</w:t>
      </w:r>
      <w:r>
        <w:t>ớc)</w:t>
      </w:r>
    </w:p>
    <w:p w14:paraId="006ACFD2" w14:textId="77777777" w:rsidR="00E51EB2" w:rsidRDefault="00E51EB2" w:rsidP="00E51EB2">
      <w:pPr>
        <w:pStyle w:val="MaNguon"/>
      </w:pPr>
      <w:r>
        <w:rPr>
          <w:rFonts w:hint="eastAsia"/>
        </w:rPr>
        <w:t>DELETE FROM quiz_results WHERE user_id = 1;</w:t>
      </w:r>
    </w:p>
    <w:p w14:paraId="2A0D8272" w14:textId="674EC652" w:rsidR="00E51EB2" w:rsidRDefault="00E51EB2" w:rsidP="00E51EB2">
      <w:pPr>
        <w:pStyle w:val="MaNguon"/>
      </w:pPr>
      <w:r>
        <w:rPr>
          <w:rFonts w:hint="eastAsia"/>
        </w:rPr>
        <w:lastRenderedPageBreak/>
        <w:t>DELETE FROM users WHERE user_id = 1;</w:t>
      </w:r>
    </w:p>
    <w:p w14:paraId="63520EFD" w14:textId="77777777" w:rsidR="00E51EB2" w:rsidRDefault="00E51EB2" w:rsidP="00E51EB2">
      <w:pPr>
        <w:pStyle w:val="MaNguon"/>
      </w:pPr>
      <w:r>
        <w:t>-- X</w:t>
      </w:r>
      <w:r>
        <w:rPr>
          <w:rFonts w:hint="eastAsia"/>
        </w:rPr>
        <w:t>ó</w:t>
      </w:r>
      <w:r>
        <w:t>a b</w:t>
      </w:r>
      <w:r>
        <w:rPr>
          <w:rFonts w:hint="eastAsia"/>
        </w:rPr>
        <w:t>à</w:t>
      </w:r>
      <w:r>
        <w:t>i học</w:t>
      </w:r>
    </w:p>
    <w:p w14:paraId="0AE2F333" w14:textId="55638E16" w:rsidR="00E51EB2" w:rsidRDefault="00E51EB2" w:rsidP="00E51EB2">
      <w:pPr>
        <w:pStyle w:val="MaNguon"/>
      </w:pPr>
      <w:r>
        <w:rPr>
          <w:rFonts w:hint="eastAsia"/>
        </w:rPr>
        <w:t>DELETE FROM lessons WHERE lesson_id = 18;</w:t>
      </w:r>
    </w:p>
    <w:p w14:paraId="3F9892DD" w14:textId="77777777" w:rsidR="00E51EB2" w:rsidRDefault="00E51EB2" w:rsidP="00E51EB2">
      <w:pPr>
        <w:pStyle w:val="MaNguon"/>
      </w:pPr>
      <w:r>
        <w:t>-- X</w:t>
      </w:r>
      <w:r>
        <w:rPr>
          <w:rFonts w:hint="eastAsia"/>
        </w:rPr>
        <w:t>ó</w:t>
      </w:r>
      <w:r>
        <w:t>a c</w:t>
      </w:r>
      <w:r>
        <w:rPr>
          <w:rFonts w:hint="eastAsia"/>
        </w:rPr>
        <w:t>â</w:t>
      </w:r>
      <w:r>
        <w:t>u hỏi</w:t>
      </w:r>
    </w:p>
    <w:p w14:paraId="503D1F5F" w14:textId="541B19F2" w:rsidR="00E51EB2" w:rsidRDefault="00E51EB2" w:rsidP="00E51EB2">
      <w:pPr>
        <w:pStyle w:val="MaNguon"/>
      </w:pPr>
      <w:r>
        <w:rPr>
          <w:rFonts w:hint="eastAsia"/>
        </w:rPr>
        <w:t>DELETE FROM questions WHERE question_id = 100;</w:t>
      </w:r>
    </w:p>
    <w:p w14:paraId="53E95DC5" w14:textId="77777777" w:rsidR="00E51EB2" w:rsidRDefault="00E51EB2" w:rsidP="00E51EB2">
      <w:pPr>
        <w:pStyle w:val="MaNguon"/>
      </w:pPr>
      <w:r>
        <w:t>-- X</w:t>
      </w:r>
      <w:r>
        <w:rPr>
          <w:rFonts w:hint="eastAsia"/>
        </w:rPr>
        <w:t>ó</w:t>
      </w:r>
      <w:r>
        <w:t>a kết quả quiz</w:t>
      </w:r>
    </w:p>
    <w:p w14:paraId="63C2FB8B" w14:textId="3ABF3BBD" w:rsidR="00E51EB2" w:rsidRDefault="00E51EB2" w:rsidP="00E51EB2">
      <w:pPr>
        <w:pStyle w:val="MaNguon"/>
      </w:pPr>
      <w:r>
        <w:rPr>
          <w:rFonts w:hint="eastAsia"/>
        </w:rPr>
        <w:t>DELETE FROM quiz_results WHERE result_id = 1;</w:t>
      </w:r>
    </w:p>
    <w:p w14:paraId="04DD297B" w14:textId="08806C95" w:rsidR="00EB4347" w:rsidRPr="005C5B76" w:rsidRDefault="00EB4347" w:rsidP="005C5B76">
      <w:pPr>
        <w:pStyle w:val="Heading3"/>
        <w:rPr>
          <w:lang w:val="vi-VN"/>
        </w:rPr>
      </w:pPr>
      <w:bookmarkStart w:id="237" w:name="_Toc218508553"/>
      <w:r w:rsidRPr="005C5B76">
        <w:rPr>
          <w:lang w:val="vi-VN"/>
        </w:rPr>
        <w:t>Quản lý phiên làm việc với biến SESSION</w:t>
      </w:r>
      <w:bookmarkEnd w:id="237"/>
    </w:p>
    <w:p w14:paraId="716A8215" w14:textId="5E8ADA76" w:rsidR="00E51EB2" w:rsidRPr="00E51EB2" w:rsidRDefault="00E51EB2" w:rsidP="0031142E">
      <w:pPr>
        <w:pStyle w:val="NoiDung"/>
        <w:rPr>
          <w:lang w:val="vi-VN"/>
        </w:rPr>
      </w:pPr>
      <w:r w:rsidRPr="00E51EB2">
        <w:rPr>
          <w:lang w:val="vi-VN"/>
        </w:rPr>
        <w:t>Trong ứng dụng web PHP, biến</w:t>
      </w:r>
      <w:r w:rsidR="00A95F75" w:rsidRPr="00555A93">
        <w:rPr>
          <w:lang w:val="vi-VN"/>
        </w:rPr>
        <w:t xml:space="preserve"> </w:t>
      </w:r>
      <w:r w:rsidRPr="00E51EB2">
        <w:rPr>
          <w:lang w:val="vi-VN"/>
        </w:rPr>
        <w:t>$_SESSION</w:t>
      </w:r>
      <w:r w:rsidR="00A95F75" w:rsidRPr="00555A93">
        <w:rPr>
          <w:lang w:val="vi-VN"/>
        </w:rPr>
        <w:t xml:space="preserve"> </w:t>
      </w:r>
      <w:r w:rsidRPr="00E51EB2">
        <w:rPr>
          <w:lang w:val="vi-VN"/>
        </w:rPr>
        <w:t>được sử dụng để quản lý phiên làm việc của người dùng trong suốt quá trình truy cập hệ thống. Cơ chế SESSION giúp hệ thống ghi nhớ trạng thái đăng nhập, thông tin người dùng và quyền truy cập khi chuyển giữa các trang.</w:t>
      </w:r>
    </w:p>
    <w:p w14:paraId="477DBFEA" w14:textId="54F4E69C" w:rsidR="00A95F75" w:rsidRPr="00555A93" w:rsidRDefault="00A95F75" w:rsidP="00E51EB2">
      <w:pPr>
        <w:pStyle w:val="NoiDung"/>
        <w:ind w:firstLine="0"/>
        <w:rPr>
          <w:rFonts w:cs="Times New Roman"/>
          <w:b/>
          <w:bCs/>
          <w:lang w:val="vi-VN"/>
        </w:rPr>
      </w:pPr>
      <w:r w:rsidRPr="00555A93">
        <w:rPr>
          <w:rFonts w:cs="Times New Roman"/>
          <w:b/>
          <w:bCs/>
          <w:lang w:val="vi-VN"/>
        </w:rPr>
        <w:t>Bước 1: Khởi tạo SESSION</w:t>
      </w:r>
    </w:p>
    <w:p w14:paraId="0FBC1EC5" w14:textId="1A84182E" w:rsidR="00A95F75" w:rsidRPr="00555A93" w:rsidRDefault="00A95F75" w:rsidP="00A95F75">
      <w:pPr>
        <w:pStyle w:val="NoiDung"/>
        <w:rPr>
          <w:rFonts w:cs="Times New Roman"/>
          <w:lang w:val="vi-VN"/>
        </w:rPr>
      </w:pPr>
      <w:r w:rsidRPr="00555A93">
        <w:rPr>
          <w:rFonts w:cs="Times New Roman"/>
          <w:lang w:val="vi-VN"/>
        </w:rPr>
        <w:t>Trước khi sử dụng biến SESSION, hệ thống phải khởi tạo phiên làm việc bằng hàm session_start (). Hàm này được đặt ở đầu mỗi trang PHP cần sử dụng SESSION.</w:t>
      </w:r>
    </w:p>
    <w:p w14:paraId="051AE652" w14:textId="1A16645B" w:rsidR="00A95F75" w:rsidRPr="00A95F75" w:rsidRDefault="00A95F75" w:rsidP="00A95F75">
      <w:pPr>
        <w:pStyle w:val="MaNguon"/>
      </w:pPr>
      <w:r w:rsidRPr="00A95F75">
        <w:t>session_start</w:t>
      </w:r>
      <w:r>
        <w:t xml:space="preserve"> </w:t>
      </w:r>
      <w:r w:rsidRPr="00A95F75">
        <w:t>();</w:t>
      </w:r>
    </w:p>
    <w:p w14:paraId="5FE13A4F" w14:textId="77777777" w:rsidR="00C72136" w:rsidRPr="00C72136" w:rsidRDefault="00C72136" w:rsidP="00C72136">
      <w:pPr>
        <w:pStyle w:val="NoiDung"/>
        <w:rPr>
          <w:rFonts w:cs="Times New Roman"/>
          <w:b/>
          <w:bCs/>
        </w:rPr>
      </w:pPr>
      <w:r w:rsidRPr="00C72136">
        <w:rPr>
          <w:rFonts w:cs="Times New Roman"/>
          <w:b/>
          <w:bCs/>
        </w:rPr>
        <w:t>Bước 2: Gán giá trị cho SESSION</w:t>
      </w:r>
    </w:p>
    <w:p w14:paraId="772648A8" w14:textId="21F3830C" w:rsidR="00C72136" w:rsidRPr="00C72136" w:rsidRDefault="00C72136" w:rsidP="00C72136">
      <w:pPr>
        <w:pStyle w:val="NoiDung"/>
        <w:rPr>
          <w:rFonts w:cs="Times New Roman"/>
        </w:rPr>
      </w:pPr>
      <w:r w:rsidRPr="00C72136">
        <w:rPr>
          <w:rFonts w:cs="Times New Roman"/>
        </w:rPr>
        <w:t>Sau khi người dùng đăng nhập thành công, hệ thống lưu thông tin người dùng vào biến SESSION</w:t>
      </w:r>
      <w:r>
        <w:rPr>
          <w:rFonts w:cs="Times New Roman"/>
        </w:rPr>
        <w:t>,</w:t>
      </w:r>
      <w:r w:rsidRPr="00C72136">
        <w:rPr>
          <w:rFonts w:cs="Times New Roman"/>
        </w:rPr>
        <w:t xml:space="preserve"> </w:t>
      </w:r>
      <w:r>
        <w:rPr>
          <w:rFonts w:cs="Times New Roman"/>
        </w:rPr>
        <w:t>v</w:t>
      </w:r>
      <w:r w:rsidRPr="00C72136">
        <w:rPr>
          <w:rFonts w:cs="Times New Roman"/>
        </w:rPr>
        <w:t>iệc này giúp hệ thống ghi nhớ người dùng trong suốt phiên làm việc.</w:t>
      </w:r>
    </w:p>
    <w:p w14:paraId="2BCFE56C" w14:textId="77777777" w:rsidR="00C72136" w:rsidRPr="00C72136" w:rsidRDefault="00C72136" w:rsidP="00C72136">
      <w:pPr>
        <w:pStyle w:val="MaNguon"/>
      </w:pPr>
      <w:r w:rsidRPr="00C72136">
        <w:t>$_SESSION['user_id'] = $user['user_id'];</w:t>
      </w:r>
    </w:p>
    <w:p w14:paraId="61A13773" w14:textId="77777777" w:rsidR="00C72136" w:rsidRDefault="00C72136" w:rsidP="00C72136">
      <w:pPr>
        <w:pStyle w:val="MaNguon"/>
      </w:pPr>
      <w:r w:rsidRPr="00C72136">
        <w:t>$_SESSION['username'] = $user['username'];</w:t>
      </w:r>
    </w:p>
    <w:p w14:paraId="0A470433" w14:textId="77777777" w:rsidR="00C72136" w:rsidRPr="00FE5893" w:rsidRDefault="00C72136" w:rsidP="00FE5893">
      <w:pPr>
        <w:pStyle w:val="NoiDung"/>
        <w:rPr>
          <w:rFonts w:cs="Times New Roman"/>
          <w:b/>
          <w:bCs/>
        </w:rPr>
      </w:pPr>
      <w:r w:rsidRPr="00FE5893">
        <w:rPr>
          <w:rFonts w:cs="Times New Roman"/>
          <w:b/>
          <w:bCs/>
        </w:rPr>
        <w:t>Bước 3: Kiểm tra SESSION khi truy cập các trang</w:t>
      </w:r>
    </w:p>
    <w:p w14:paraId="38C28FFF" w14:textId="0D825698" w:rsidR="00FE5893" w:rsidRPr="00FE5893" w:rsidRDefault="00C72136" w:rsidP="00FE5893">
      <w:pPr>
        <w:pStyle w:val="NoiDung"/>
        <w:rPr>
          <w:rFonts w:cs="Times New Roman"/>
        </w:rPr>
      </w:pPr>
      <w:r w:rsidRPr="00FE5893">
        <w:rPr>
          <w:rFonts w:cs="Times New Roman"/>
        </w:rPr>
        <w:t>Tại các trang yêu cầu đăng nhập, hệ thống kiểm tra sự tồn tại của biến SESSION để xác định người dùng đã đăng nhập hay chưa.</w:t>
      </w:r>
      <w:r w:rsidR="00FE5893" w:rsidRPr="00FE5893">
        <w:rPr>
          <w:rFonts w:cs="Times New Roman"/>
        </w:rPr>
        <w:t xml:space="preserve"> Nếu SESSION không tồn tại, người dùng sẽ bị chuyển hướng về trang đăng nhập.</w:t>
      </w:r>
    </w:p>
    <w:p w14:paraId="14E03BAE" w14:textId="77777777" w:rsidR="00C72136" w:rsidRPr="00FE5893" w:rsidRDefault="00C72136" w:rsidP="00FE5893">
      <w:pPr>
        <w:pStyle w:val="MaNguon"/>
      </w:pPr>
      <w:r w:rsidRPr="00FE5893">
        <w:t>if (!isset($_SESSION['user_id'])) {</w:t>
      </w:r>
    </w:p>
    <w:p w14:paraId="795E3B4E" w14:textId="77777777" w:rsidR="00C72136" w:rsidRPr="00FE5893" w:rsidRDefault="00C72136" w:rsidP="00FE5893">
      <w:pPr>
        <w:pStyle w:val="MaNguon"/>
      </w:pPr>
      <w:r w:rsidRPr="00FE5893">
        <w:t xml:space="preserve">    header("Location: login.php");</w:t>
      </w:r>
    </w:p>
    <w:p w14:paraId="2F1608E9" w14:textId="77777777" w:rsidR="00C72136" w:rsidRPr="00FE5893" w:rsidRDefault="00C72136" w:rsidP="00FE5893">
      <w:pPr>
        <w:pStyle w:val="MaNguon"/>
      </w:pPr>
      <w:r w:rsidRPr="00FE5893">
        <w:t xml:space="preserve">    exit();</w:t>
      </w:r>
    </w:p>
    <w:p w14:paraId="7B60A9EF" w14:textId="77777777" w:rsidR="00C72136" w:rsidRPr="00FE5893" w:rsidRDefault="00C72136" w:rsidP="00FE5893">
      <w:pPr>
        <w:pStyle w:val="MaNguon"/>
      </w:pPr>
      <w:r w:rsidRPr="00FE5893">
        <w:lastRenderedPageBreak/>
        <w:t>}</w:t>
      </w:r>
    </w:p>
    <w:p w14:paraId="1DF12275" w14:textId="77777777" w:rsidR="00FE5893" w:rsidRPr="00FE5893" w:rsidRDefault="00FE5893" w:rsidP="00FE5893">
      <w:pPr>
        <w:pStyle w:val="NoiDung"/>
        <w:rPr>
          <w:rFonts w:cs="Times New Roman"/>
          <w:b/>
          <w:bCs/>
        </w:rPr>
      </w:pPr>
      <w:r w:rsidRPr="00FE5893">
        <w:rPr>
          <w:rFonts w:cs="Times New Roman"/>
          <w:b/>
          <w:bCs/>
        </w:rPr>
        <w:t>Bước 4: Hủy SESSION khi đăng xuất</w:t>
      </w:r>
    </w:p>
    <w:p w14:paraId="580D137A" w14:textId="77777777" w:rsidR="00FE5893" w:rsidRPr="00FE5893" w:rsidRDefault="00FE5893" w:rsidP="00FE5893">
      <w:pPr>
        <w:pStyle w:val="NoiDung"/>
        <w:rPr>
          <w:rFonts w:cs="Times New Roman"/>
        </w:rPr>
      </w:pPr>
      <w:r w:rsidRPr="00FE5893">
        <w:rPr>
          <w:rFonts w:cs="Times New Roman"/>
        </w:rPr>
        <w:t>Khi người dùng đăng xuất khỏi hệ thống, SESSION sẽ được hủy để kết thúc phiên làm việc.</w:t>
      </w:r>
    </w:p>
    <w:p w14:paraId="038F1D62" w14:textId="0AB37BD4" w:rsidR="00C72136" w:rsidRPr="00C72136" w:rsidRDefault="00FE5893" w:rsidP="00FE5893">
      <w:pPr>
        <w:pStyle w:val="MaNguon"/>
      </w:pPr>
      <w:r>
        <w:rPr>
          <w:rFonts w:hint="eastAsia"/>
        </w:rPr>
        <w:t>session_destroy();</w:t>
      </w:r>
    </w:p>
    <w:p w14:paraId="30F2720F" w14:textId="30D5E6DB" w:rsidR="002D46ED" w:rsidRDefault="00216D81" w:rsidP="00E90690">
      <w:pPr>
        <w:pStyle w:val="Heading2"/>
      </w:pPr>
      <w:bookmarkStart w:id="238" w:name="_Toc218508554"/>
      <w:r>
        <w:t>Tổng kết chương</w:t>
      </w:r>
      <w:bookmarkEnd w:id="238"/>
    </w:p>
    <w:p w14:paraId="10227A30" w14:textId="77777777" w:rsidR="00E13349" w:rsidRDefault="00E13349" w:rsidP="00E13349">
      <w:pPr>
        <w:pStyle w:val="NoiDung"/>
      </w:pPr>
      <w:bookmarkStart w:id="239" w:name="_Toc186531769"/>
      <w:r>
        <w:t>Trong chương này, đề tài đã trình bày cơ sở lý thuyết và các công nghệ nền tảng phục vụ xây dựng hệ thống học và ôn luyện kiến thức lịch sử cho học sinh trung học phổ thông. Nội dung chương tập trung hệ thống hóa các khái niệm, mô hình kiến trúc và công cụ kỹ thuật nhằm tạo nền tảng cho quá trình thiết kế và hiện thực hóa ở các chương tiếp theo.</w:t>
      </w:r>
    </w:p>
    <w:p w14:paraId="15B644DA" w14:textId="77777777" w:rsidR="00E13349" w:rsidRDefault="00E13349" w:rsidP="00E13349">
      <w:pPr>
        <w:pStyle w:val="NoiDung"/>
      </w:pPr>
      <w:r>
        <w:t>Trước hết, chương đã giới thiệu tổng quan về website, phân biệt website tĩnh và website động, qua đó làm rõ tính phù hợp của mô hình website động đối với hệ thống học trực tuyến. Đồng thời, các kiến trúc phổ biến như mô hình Client–Server và kiến trúc ba tầng (giao diện – xử lý nghiệp vụ – dữ liệu) được trình bày nhằm định hướng thiết kế hệ thống theo hướng mô-đun, dễ mở rộng và thuận lợi cho bảo trì.</w:t>
      </w:r>
    </w:p>
    <w:p w14:paraId="0C7C28A1" w14:textId="77777777" w:rsidR="00E13349" w:rsidRDefault="00E13349" w:rsidP="00E13349">
      <w:pPr>
        <w:pStyle w:val="NoiDung"/>
      </w:pPr>
      <w:r>
        <w:t>Tiếp theo, chương đã trình bày các công nghệ được sử dụng trong hệ thống, bao gồm HTML, CSS và JavaScript cho giao diện người dùng; PHP cho xử lý nghiệp vụ phía máy chủ; và MySQL cho lưu trữ, quản lý dữ liệu. Bên cạnh đó, các công cụ hỗ trợ phát triển như XAMPP và Visual Studio Code được giới thiệu nhằm xây dựng môi trường phát triển phù hợp trong quá trình nghiên cứu và triển khai.</w:t>
      </w:r>
    </w:p>
    <w:p w14:paraId="122F5C44" w14:textId="77777777" w:rsidR="00E13349" w:rsidRDefault="00E13349" w:rsidP="00E13349">
      <w:pPr>
        <w:pStyle w:val="NoiDung"/>
      </w:pPr>
      <w:r>
        <w:t xml:space="preserve">Ngoài ra, chương đã hệ thống các câu lệnh SQL cơ bản trong MySQL như CREATE, INSERT, SELECT, UPDATE, DELETE và WHERE phục vụ việc xây dựng, quản trị cơ sở dữ liệu. Cơ chế tương tác giữa PHP và MySQL cũng được mô tả thông qua các thao tác kết nối, truy vấn, thêm, sửa, xóa và tìm kiếm dữ liệu, từ đó đảm bảo hệ thống có thể đáp ứng các chức năng quản lý người dùng, bài học, ngân hàng câu hỏi và kết quả học tập. Đồng thời, cơ chế quản lý phiên làm việc bằng SESSION trong PHP </w:t>
      </w:r>
      <w:r>
        <w:lastRenderedPageBreak/>
        <w:t>được đề cập như một thành phần quan trọng để xác thực người dùng, duy trì trạng thái đăng nhập và nâng cao mức độ an toàn khi vận hành hệ thống.</w:t>
      </w:r>
    </w:p>
    <w:p w14:paraId="3DF363E3" w14:textId="77777777" w:rsidR="00E13349" w:rsidRDefault="00E13349" w:rsidP="00E13349">
      <w:pPr>
        <w:pStyle w:val="NoiDung"/>
      </w:pPr>
      <w:r>
        <w:t>Tổng kết lại, chương 2 đã xây dựng nền tảng lý thuyết và kỹ thuật tương đối đầy đủ cho đề tài, bao quát từ kiến trúc hệ thống, công nghệ sử dụng đến cơ chế xử lý dữ liệu và quản lý người dùng. Đây là cơ sở quan trọng để triển khai phần phân tích – thiết kế và hiện thực hóa hệ thống học và ôn luyện kiến thức lịch sử cho học sinh THPT trong các chương tiếp theo.</w:t>
      </w:r>
    </w:p>
    <w:p w14:paraId="79E5B790" w14:textId="33CB0F9B" w:rsidR="00AA675A" w:rsidRPr="00E13349" w:rsidRDefault="00AA675A" w:rsidP="00E13349">
      <w:pPr>
        <w:pStyle w:val="NoiDung"/>
        <w:ind w:firstLine="0"/>
        <w:rPr>
          <w:rFonts w:eastAsiaTheme="majorEastAsia" w:cstheme="majorBidi"/>
          <w:b/>
          <w:color w:val="000000" w:themeColor="text1"/>
          <w:sz w:val="28"/>
          <w:szCs w:val="32"/>
        </w:rPr>
      </w:pPr>
      <w:r w:rsidRPr="00AF562F">
        <w:rPr>
          <w:lang w:val="vi-VN"/>
        </w:rPr>
        <w:br w:type="page"/>
      </w:r>
    </w:p>
    <w:p w14:paraId="31074EC6" w14:textId="4D6D6C6F" w:rsidR="008A3057" w:rsidRPr="005771FD" w:rsidRDefault="008A3057" w:rsidP="005771FD">
      <w:pPr>
        <w:pStyle w:val="Heading1"/>
      </w:pPr>
      <w:bookmarkStart w:id="240" w:name="_Toc218508555"/>
      <w:r w:rsidRPr="005771FD">
        <w:lastRenderedPageBreak/>
        <w:t>HIỆN THỰC HÓA NGHIÊN CỨU</w:t>
      </w:r>
      <w:bookmarkEnd w:id="239"/>
      <w:bookmarkEnd w:id="240"/>
    </w:p>
    <w:p w14:paraId="0065E2AB" w14:textId="57CEE5B3" w:rsidR="008A3057" w:rsidRDefault="008A3057" w:rsidP="00E90690">
      <w:pPr>
        <w:pStyle w:val="Heading2"/>
      </w:pPr>
      <w:bookmarkStart w:id="241" w:name="_Toc186531770"/>
      <w:bookmarkStart w:id="242" w:name="_Toc218508556"/>
      <w:r>
        <w:t>Mô tả bài toán</w:t>
      </w:r>
      <w:bookmarkEnd w:id="241"/>
      <w:bookmarkEnd w:id="242"/>
    </w:p>
    <w:p w14:paraId="13012B54" w14:textId="77777777" w:rsidR="00E13349" w:rsidRDefault="00E13349" w:rsidP="00E13349">
      <w:pPr>
        <w:pStyle w:val="NoiDung"/>
      </w:pPr>
      <w:bookmarkStart w:id="243" w:name="_Toc186531771"/>
      <w:r>
        <w:t>Trong chương trình giáo dục phổ thông, môn Lịch sử lớp 12 có vai trò quan trọng trong việc củng cố kiến thức về lịch sử dân tộc và thế giới, đồng thời là một trong các môn thi trong kỳ thi tốt nghiệp THPT. Tuy nhiên, nội dung môn học có dung lượng lớn, nhiều mốc thời gian và sự kiện, khiến học sinh gặp khó khăn trong việc ghi nhớ, hệ thống hóa và ôn tập một cách hiệu quả. Trên thực tế, phần lớn học sinh vẫn học theo phương pháp truyền thống như đọc sách giáo khoa, ghi chép và làm bài tập trên giấy, dẫn đến việc học thiếu tính tương tác và khó tự đánh giá mức độ nắm vững kiến thức.</w:t>
      </w:r>
    </w:p>
    <w:p w14:paraId="2EE7E219" w14:textId="77777777" w:rsidR="00E13349" w:rsidRDefault="00E13349" w:rsidP="00E13349">
      <w:pPr>
        <w:pStyle w:val="NoiDung"/>
      </w:pPr>
      <w:r>
        <w:t>Ngoài ra, một số nền tảng/website hỗ trợ học tập hiện nay thường chỉ cung cấp nội dung lý thuyết hoặc các bộ câu hỏi trắc nghiệm rời rạc, chưa tích hợp đầy đủ các chức năng quan trọng như: lưu trữ lịch sử làm bài, thống kê kết quả theo từng học sinh, theo dõi tiến độ học tập và cá nhân hóa đánh giá. Điều này hạn chế khả năng tự học, tự điều chỉnh phương pháp ôn luyện của học sinh; đồng thời giáo viên cũng gặp khó khăn trong việc theo dõi tình hình học tập cụ thể của từng học sinh dựa trên dữ liệu.</w:t>
      </w:r>
    </w:p>
    <w:p w14:paraId="29224DF5" w14:textId="4F55E01C" w:rsidR="00E13349" w:rsidRPr="00E13349" w:rsidRDefault="00E13349" w:rsidP="00E13349">
      <w:pPr>
        <w:pStyle w:val="NoiDung"/>
      </w:pPr>
      <w:r>
        <w:t>Từ những vấn đề trên, bài toán đặt ra là xây dựng một hệ thống học và ôn luyện kiến thức Lịch sử lớp 12 trên nền tảng web. Hệ thống cần cho phép học sinh học bài theo chủ đề/bài học, thực hiện bài trắc nghiệm trực tuyến, chấm điểm tự động và lưu lại kết quả theo từng lần làm bài. Đồng thời, hệ thống phải hỗ trợ quản lý tài khoản người dùng, lưu trữ tiến trình học tập, thống kê kết quả và hiển thị thông tin trực quan, dễ sử dụng. Nhờ đó, học sinh có thể chủ động ôn tập và tự đánh giá năng lực, trong khi giáo viên có cơ sở tham khảo để theo dõi và hỗ trợ quá trình học tập.</w:t>
      </w:r>
    </w:p>
    <w:p w14:paraId="5FB55A57" w14:textId="77777777" w:rsidR="002949C3" w:rsidRPr="002A1716" w:rsidRDefault="008A3057" w:rsidP="00E90690">
      <w:pPr>
        <w:pStyle w:val="Heading2"/>
        <w:rPr>
          <w:lang w:val="vi-VN"/>
        </w:rPr>
      </w:pPr>
      <w:bookmarkStart w:id="244" w:name="_Toc218508557"/>
      <w:r w:rsidRPr="002A1716">
        <w:rPr>
          <w:lang w:val="vi-VN"/>
        </w:rPr>
        <w:t xml:space="preserve">Phân tích </w:t>
      </w:r>
      <w:r w:rsidR="002949C3" w:rsidRPr="002A1716">
        <w:rPr>
          <w:lang w:val="vi-VN"/>
        </w:rPr>
        <w:t>thiết kế hệ thống</w:t>
      </w:r>
      <w:bookmarkEnd w:id="243"/>
      <w:bookmarkEnd w:id="244"/>
    </w:p>
    <w:p w14:paraId="77B8C6EA" w14:textId="40F88BCC" w:rsidR="002A1716" w:rsidRPr="007F0E65" w:rsidRDefault="002949C3" w:rsidP="00E90690">
      <w:pPr>
        <w:pStyle w:val="Heading3"/>
        <w:rPr>
          <w:lang w:val="vi-VN"/>
        </w:rPr>
      </w:pPr>
      <w:bookmarkStart w:id="245" w:name="_Toc186531772"/>
      <w:bookmarkStart w:id="246" w:name="_Toc218508558"/>
      <w:r w:rsidRPr="002A1716">
        <w:rPr>
          <w:lang w:val="vi-VN"/>
        </w:rPr>
        <w:t>Đ</w:t>
      </w:r>
      <w:r w:rsidR="008A3057" w:rsidRPr="002A1716">
        <w:rPr>
          <w:lang w:val="vi-VN"/>
        </w:rPr>
        <w:t>ặc tả yêu cầu hệ thống</w:t>
      </w:r>
      <w:bookmarkEnd w:id="245"/>
      <w:bookmarkEnd w:id="246"/>
    </w:p>
    <w:p w14:paraId="7AA84F7C" w14:textId="6C839962" w:rsidR="008A3057" w:rsidRDefault="008A3057" w:rsidP="00E90690">
      <w:pPr>
        <w:pStyle w:val="Heading4"/>
      </w:pPr>
      <w:bookmarkStart w:id="247" w:name="_Toc186531773"/>
      <w:r>
        <w:t>Yêu cầu chức năng</w:t>
      </w:r>
      <w:bookmarkEnd w:id="247"/>
    </w:p>
    <w:p w14:paraId="700DAD95" w14:textId="2028553D" w:rsidR="008967CB" w:rsidRDefault="008967CB" w:rsidP="0031142E">
      <w:pPr>
        <w:pStyle w:val="NoiDung"/>
        <w:rPr>
          <w:rFonts w:cs="Times New Roman"/>
        </w:rPr>
      </w:pPr>
      <w:r w:rsidRPr="000B4D45">
        <w:rPr>
          <w:rFonts w:cs="Times New Roman"/>
        </w:rPr>
        <w:t xml:space="preserve">Hệ thống ôn </w:t>
      </w:r>
      <w:r w:rsidR="006C016F">
        <w:rPr>
          <w:rFonts w:cs="Times New Roman"/>
        </w:rPr>
        <w:t>luyệ</w:t>
      </w:r>
      <w:r w:rsidR="005D2927">
        <w:rPr>
          <w:rFonts w:cs="Times New Roman"/>
        </w:rPr>
        <w:t>n</w:t>
      </w:r>
      <w:r w:rsidR="006C016F">
        <w:rPr>
          <w:rFonts w:cs="Times New Roman"/>
        </w:rPr>
        <w:t xml:space="preserve"> </w:t>
      </w:r>
      <w:r w:rsidRPr="000B4D45">
        <w:rPr>
          <w:rFonts w:cs="Times New Roman"/>
        </w:rPr>
        <w:t xml:space="preserve">môn </w:t>
      </w:r>
      <w:r w:rsidR="000B4D45">
        <w:rPr>
          <w:rFonts w:cs="Times New Roman"/>
        </w:rPr>
        <w:t>l</w:t>
      </w:r>
      <w:r w:rsidRPr="000B4D45">
        <w:rPr>
          <w:rFonts w:cs="Times New Roman"/>
        </w:rPr>
        <w:t>ịch sử lớp 12 được xây dựng nhằm hỗ trợ học sinh ôn tập và kiểm tra kiến thức một cách hiệu quả. Các yêu cầu chức năng chính bao gồm:</w:t>
      </w:r>
    </w:p>
    <w:p w14:paraId="449303A7" w14:textId="773C07E9" w:rsidR="00FB2683" w:rsidRPr="000B4D45" w:rsidRDefault="00FB2683" w:rsidP="00FB2683">
      <w:pPr>
        <w:pStyle w:val="bang"/>
        <w:rPr>
          <w:rFonts w:hint="eastAsia"/>
        </w:rPr>
      </w:pPr>
      <w:bookmarkStart w:id="248" w:name="_Toc218508613"/>
      <w:r>
        <w:lastRenderedPageBreak/>
        <w:t>Bảng 3</w:t>
      </w:r>
      <w:r>
        <w:rPr>
          <w:lang w:val="en-US"/>
        </w:rPr>
        <w:t>.</w:t>
      </w:r>
      <w:r>
        <w:t>1. Đặc tả yêu cầu chức năng</w:t>
      </w:r>
      <w:bookmarkEnd w:id="248"/>
    </w:p>
    <w:tbl>
      <w:tblPr>
        <w:tblStyle w:val="TableGrid"/>
        <w:tblW w:w="5000" w:type="pct"/>
        <w:tblCellMar>
          <w:top w:w="85" w:type="dxa"/>
          <w:bottom w:w="85" w:type="dxa"/>
        </w:tblCellMar>
        <w:tblLook w:val="04A0" w:firstRow="1" w:lastRow="0" w:firstColumn="1" w:lastColumn="0" w:noHBand="0" w:noVBand="1"/>
      </w:tblPr>
      <w:tblGrid>
        <w:gridCol w:w="988"/>
        <w:gridCol w:w="4820"/>
        <w:gridCol w:w="1702"/>
        <w:gridCol w:w="1551"/>
      </w:tblGrid>
      <w:tr w:rsidR="00AA675A" w:rsidRPr="00AA675A" w14:paraId="0AC7E2CB" w14:textId="77777777" w:rsidTr="0002620F">
        <w:tc>
          <w:tcPr>
            <w:tcW w:w="545" w:type="pct"/>
          </w:tcPr>
          <w:p w14:paraId="42E56398" w14:textId="0F8A2EAF" w:rsidR="00AA675A" w:rsidRPr="00AA675A" w:rsidRDefault="00AA675A" w:rsidP="00AA675A">
            <w:pPr>
              <w:pStyle w:val="NoiDung"/>
              <w:spacing w:before="0" w:after="0" w:line="240" w:lineRule="auto"/>
              <w:ind w:firstLine="0"/>
              <w:jc w:val="center"/>
              <w:rPr>
                <w:b/>
                <w:bCs/>
              </w:rPr>
            </w:pPr>
            <w:r>
              <w:rPr>
                <w:b/>
                <w:bCs/>
              </w:rPr>
              <w:t>STT</w:t>
            </w:r>
          </w:p>
        </w:tc>
        <w:tc>
          <w:tcPr>
            <w:tcW w:w="2660" w:type="pct"/>
          </w:tcPr>
          <w:p w14:paraId="67F39142" w14:textId="2E1A52C0" w:rsidR="00AA675A" w:rsidRPr="00AA675A" w:rsidRDefault="00AA675A" w:rsidP="00AA675A">
            <w:pPr>
              <w:pStyle w:val="NoiDung"/>
              <w:spacing w:before="0" w:after="0" w:line="240" w:lineRule="auto"/>
              <w:ind w:firstLine="0"/>
              <w:jc w:val="center"/>
              <w:rPr>
                <w:b/>
                <w:bCs/>
              </w:rPr>
            </w:pPr>
            <w:r w:rsidRPr="00AA675A">
              <w:rPr>
                <w:b/>
                <w:bCs/>
              </w:rPr>
              <w:t>Chức năng</w:t>
            </w:r>
          </w:p>
        </w:tc>
        <w:tc>
          <w:tcPr>
            <w:tcW w:w="939" w:type="pct"/>
          </w:tcPr>
          <w:p w14:paraId="061891A2" w14:textId="0F8BDE54" w:rsidR="00AA675A" w:rsidRPr="00AA675A" w:rsidRDefault="00AA675A" w:rsidP="00AA675A">
            <w:pPr>
              <w:pStyle w:val="NoiDung"/>
              <w:spacing w:before="0" w:after="0" w:line="240" w:lineRule="auto"/>
              <w:ind w:firstLine="0"/>
              <w:rPr>
                <w:b/>
                <w:bCs/>
              </w:rPr>
            </w:pPr>
            <w:r w:rsidRPr="00AA675A">
              <w:rPr>
                <w:b/>
                <w:bCs/>
              </w:rPr>
              <w:t>Quản trị viên</w:t>
            </w:r>
          </w:p>
        </w:tc>
        <w:tc>
          <w:tcPr>
            <w:tcW w:w="857" w:type="pct"/>
          </w:tcPr>
          <w:p w14:paraId="7797A29B" w14:textId="712D7487" w:rsidR="00AA675A" w:rsidRPr="00AA675A" w:rsidRDefault="00AA675A" w:rsidP="00AA675A">
            <w:pPr>
              <w:pStyle w:val="NoiDung"/>
              <w:spacing w:before="0" w:after="0" w:line="240" w:lineRule="auto"/>
              <w:ind w:firstLine="0"/>
              <w:rPr>
                <w:b/>
                <w:bCs/>
              </w:rPr>
            </w:pPr>
            <w:r w:rsidRPr="00AA675A">
              <w:rPr>
                <w:b/>
                <w:bCs/>
              </w:rPr>
              <w:t>Người dùng</w:t>
            </w:r>
          </w:p>
        </w:tc>
      </w:tr>
      <w:tr w:rsidR="00AA675A" w14:paraId="638E880C" w14:textId="77777777" w:rsidTr="0002620F">
        <w:tc>
          <w:tcPr>
            <w:tcW w:w="545" w:type="pct"/>
          </w:tcPr>
          <w:p w14:paraId="7F90D82D" w14:textId="2A51BAC5" w:rsidR="00AA675A" w:rsidRDefault="00AA675A" w:rsidP="00AA675A">
            <w:pPr>
              <w:pStyle w:val="NoiDung"/>
              <w:spacing w:before="0" w:after="0" w:line="240" w:lineRule="auto"/>
              <w:ind w:firstLine="0"/>
              <w:jc w:val="center"/>
            </w:pPr>
            <w:r>
              <w:t>1</w:t>
            </w:r>
          </w:p>
        </w:tc>
        <w:tc>
          <w:tcPr>
            <w:tcW w:w="2660" w:type="pct"/>
          </w:tcPr>
          <w:p w14:paraId="31544357" w14:textId="095CCF1C" w:rsidR="00AA675A" w:rsidRDefault="00AA6C02" w:rsidP="00AA6C02">
            <w:pPr>
              <w:pStyle w:val="NoiDung"/>
              <w:spacing w:before="0" w:after="0" w:line="240" w:lineRule="auto"/>
              <w:ind w:firstLine="0"/>
              <w:jc w:val="center"/>
            </w:pPr>
            <w:r w:rsidRPr="00AA6C02">
              <w:rPr>
                <w:rFonts w:cs="Times New Roman"/>
              </w:rPr>
              <w:t>Quản lý tài khoản người dùng</w:t>
            </w:r>
          </w:p>
        </w:tc>
        <w:tc>
          <w:tcPr>
            <w:tcW w:w="939" w:type="pct"/>
            <w:vAlign w:val="center"/>
          </w:tcPr>
          <w:p w14:paraId="08A81FEC" w14:textId="381C02F4" w:rsidR="00AA675A" w:rsidRDefault="00AA675A" w:rsidP="00AA675A">
            <w:pPr>
              <w:pStyle w:val="NoiDung"/>
              <w:spacing w:before="0" w:after="0" w:line="240" w:lineRule="auto"/>
              <w:ind w:firstLine="0"/>
              <w:jc w:val="center"/>
            </w:pPr>
            <w:r>
              <w:sym w:font="Wingdings" w:char="F0FE"/>
            </w:r>
          </w:p>
        </w:tc>
        <w:tc>
          <w:tcPr>
            <w:tcW w:w="857" w:type="pct"/>
            <w:vAlign w:val="center"/>
          </w:tcPr>
          <w:p w14:paraId="34DD66DE" w14:textId="77777777" w:rsidR="00AA675A" w:rsidRDefault="00AA675A" w:rsidP="00AA675A">
            <w:pPr>
              <w:pStyle w:val="NoiDung"/>
              <w:spacing w:before="0" w:after="0" w:line="240" w:lineRule="auto"/>
              <w:ind w:firstLine="0"/>
              <w:jc w:val="center"/>
            </w:pPr>
          </w:p>
        </w:tc>
      </w:tr>
      <w:tr w:rsidR="00AA675A" w14:paraId="4056D18F" w14:textId="77777777" w:rsidTr="0002620F">
        <w:tc>
          <w:tcPr>
            <w:tcW w:w="545" w:type="pct"/>
          </w:tcPr>
          <w:p w14:paraId="1F3AD667" w14:textId="0B9756C5" w:rsidR="00AA675A" w:rsidRDefault="00AA6C02" w:rsidP="00AA675A">
            <w:pPr>
              <w:pStyle w:val="NoiDung"/>
              <w:spacing w:before="0" w:after="0" w:line="240" w:lineRule="auto"/>
              <w:ind w:firstLine="0"/>
              <w:jc w:val="center"/>
            </w:pPr>
            <w:r>
              <w:t>2</w:t>
            </w:r>
          </w:p>
        </w:tc>
        <w:tc>
          <w:tcPr>
            <w:tcW w:w="2660" w:type="pct"/>
          </w:tcPr>
          <w:p w14:paraId="6E061324" w14:textId="0B617725" w:rsidR="00AA675A" w:rsidRPr="00AA6C02" w:rsidRDefault="00AA6C02" w:rsidP="00AA6C02">
            <w:pPr>
              <w:pStyle w:val="NoiDung"/>
              <w:ind w:firstLine="0"/>
              <w:jc w:val="center"/>
              <w:rPr>
                <w:rFonts w:cs="Times New Roman"/>
              </w:rPr>
            </w:pPr>
            <w:r w:rsidRPr="008967CB">
              <w:rPr>
                <w:rFonts w:cs="Times New Roman"/>
              </w:rPr>
              <w:t>Quản lý bài học</w:t>
            </w:r>
          </w:p>
        </w:tc>
        <w:tc>
          <w:tcPr>
            <w:tcW w:w="939" w:type="pct"/>
            <w:vAlign w:val="center"/>
          </w:tcPr>
          <w:p w14:paraId="7A1943A9" w14:textId="5146B67C" w:rsidR="00AA675A" w:rsidRDefault="00AA6C02" w:rsidP="00AA675A">
            <w:pPr>
              <w:pStyle w:val="NoiDung"/>
              <w:spacing w:before="0" w:after="0" w:line="240" w:lineRule="auto"/>
              <w:ind w:firstLine="0"/>
              <w:jc w:val="center"/>
            </w:pPr>
            <w:r>
              <w:sym w:font="Wingdings" w:char="F0FE"/>
            </w:r>
          </w:p>
        </w:tc>
        <w:tc>
          <w:tcPr>
            <w:tcW w:w="857" w:type="pct"/>
            <w:vAlign w:val="center"/>
          </w:tcPr>
          <w:p w14:paraId="3645A6B4" w14:textId="77777777" w:rsidR="00AA675A" w:rsidRDefault="00AA675A" w:rsidP="00AA675A">
            <w:pPr>
              <w:pStyle w:val="NoiDung"/>
              <w:spacing w:before="0" w:after="0" w:line="240" w:lineRule="auto"/>
              <w:ind w:firstLine="0"/>
              <w:jc w:val="center"/>
            </w:pPr>
          </w:p>
        </w:tc>
      </w:tr>
      <w:tr w:rsidR="00AA675A" w14:paraId="56B2031C" w14:textId="77777777" w:rsidTr="0002620F">
        <w:tc>
          <w:tcPr>
            <w:tcW w:w="545" w:type="pct"/>
          </w:tcPr>
          <w:p w14:paraId="44919599" w14:textId="48252CD3" w:rsidR="00AA675A" w:rsidRDefault="00AA6C02" w:rsidP="00AA675A">
            <w:pPr>
              <w:pStyle w:val="NoiDung"/>
              <w:spacing w:before="0" w:after="0" w:line="240" w:lineRule="auto"/>
              <w:ind w:firstLine="0"/>
              <w:jc w:val="center"/>
            </w:pPr>
            <w:r>
              <w:t>3</w:t>
            </w:r>
          </w:p>
        </w:tc>
        <w:tc>
          <w:tcPr>
            <w:tcW w:w="2660" w:type="pct"/>
          </w:tcPr>
          <w:p w14:paraId="5DB237EF" w14:textId="588896FE" w:rsidR="00AA675A" w:rsidRPr="00AA6C02" w:rsidRDefault="00AA6C02" w:rsidP="00AA6C02">
            <w:pPr>
              <w:pStyle w:val="NoiDung"/>
              <w:ind w:firstLine="0"/>
              <w:jc w:val="center"/>
              <w:rPr>
                <w:rFonts w:cs="Times New Roman"/>
              </w:rPr>
            </w:pPr>
            <w:r>
              <w:t>Hệ thống trắc nghiệm</w:t>
            </w:r>
          </w:p>
        </w:tc>
        <w:tc>
          <w:tcPr>
            <w:tcW w:w="939" w:type="pct"/>
            <w:vAlign w:val="center"/>
          </w:tcPr>
          <w:p w14:paraId="1918B5A0" w14:textId="6C442BC2" w:rsidR="00AA675A" w:rsidRDefault="00AA6C02" w:rsidP="00AA675A">
            <w:pPr>
              <w:pStyle w:val="NoiDung"/>
              <w:spacing w:before="0" w:after="0" w:line="240" w:lineRule="auto"/>
              <w:ind w:firstLine="0"/>
              <w:jc w:val="center"/>
            </w:pPr>
            <w:r>
              <w:sym w:font="Wingdings" w:char="F0FE"/>
            </w:r>
          </w:p>
        </w:tc>
        <w:tc>
          <w:tcPr>
            <w:tcW w:w="857" w:type="pct"/>
            <w:vAlign w:val="center"/>
          </w:tcPr>
          <w:p w14:paraId="63FC80E2" w14:textId="42BC6D3F" w:rsidR="00AA675A" w:rsidRPr="004A0316" w:rsidRDefault="004A0316" w:rsidP="00AA675A">
            <w:pPr>
              <w:pStyle w:val="NoiDung"/>
              <w:spacing w:before="0" w:after="0" w:line="240" w:lineRule="auto"/>
              <w:ind w:firstLine="0"/>
              <w:jc w:val="center"/>
              <w:rPr>
                <w:b/>
                <w:bCs/>
              </w:rPr>
            </w:pPr>
            <w:r>
              <w:sym w:font="Wingdings" w:char="F0FE"/>
            </w:r>
          </w:p>
        </w:tc>
      </w:tr>
      <w:tr w:rsidR="00AA675A" w14:paraId="0EAFB474" w14:textId="77777777" w:rsidTr="0002620F">
        <w:tc>
          <w:tcPr>
            <w:tcW w:w="545" w:type="pct"/>
          </w:tcPr>
          <w:p w14:paraId="45342F0B" w14:textId="76AD1B4F" w:rsidR="00AA675A" w:rsidRDefault="00AA6C02" w:rsidP="00AA675A">
            <w:pPr>
              <w:pStyle w:val="NoiDung"/>
              <w:spacing w:before="0" w:after="0" w:line="240" w:lineRule="auto"/>
              <w:ind w:firstLine="0"/>
              <w:jc w:val="center"/>
            </w:pPr>
            <w:r>
              <w:t>4</w:t>
            </w:r>
          </w:p>
        </w:tc>
        <w:tc>
          <w:tcPr>
            <w:tcW w:w="2660" w:type="pct"/>
          </w:tcPr>
          <w:p w14:paraId="4D2ACDE7" w14:textId="51BA01C3" w:rsidR="00AA675A" w:rsidRPr="00AA6C02" w:rsidRDefault="00AA6C02" w:rsidP="00AA6C02">
            <w:pPr>
              <w:pStyle w:val="NoiDung"/>
              <w:ind w:firstLine="0"/>
              <w:jc w:val="center"/>
              <w:rPr>
                <w:rFonts w:cs="Times New Roman"/>
              </w:rPr>
            </w:pPr>
            <w:r w:rsidRPr="000B4D45">
              <w:rPr>
                <w:rFonts w:cs="Times New Roman"/>
              </w:rPr>
              <w:t>Thống kê và theo dõi tiến độ</w:t>
            </w:r>
          </w:p>
        </w:tc>
        <w:tc>
          <w:tcPr>
            <w:tcW w:w="939" w:type="pct"/>
            <w:vAlign w:val="center"/>
          </w:tcPr>
          <w:p w14:paraId="7E2A01C3" w14:textId="171657D2" w:rsidR="00AA675A" w:rsidRDefault="00AA6C02" w:rsidP="00AA675A">
            <w:pPr>
              <w:pStyle w:val="NoiDung"/>
              <w:spacing w:before="0" w:after="0" w:line="240" w:lineRule="auto"/>
              <w:ind w:firstLine="0"/>
              <w:jc w:val="center"/>
            </w:pPr>
            <w:r>
              <w:sym w:font="Wingdings" w:char="F0FE"/>
            </w:r>
          </w:p>
        </w:tc>
        <w:tc>
          <w:tcPr>
            <w:tcW w:w="857" w:type="pct"/>
            <w:vAlign w:val="center"/>
          </w:tcPr>
          <w:p w14:paraId="2C9296CB" w14:textId="6A1CD8C7" w:rsidR="00AA675A" w:rsidRDefault="004A0316" w:rsidP="00AA675A">
            <w:pPr>
              <w:pStyle w:val="NoiDung"/>
              <w:spacing w:before="0" w:after="0" w:line="240" w:lineRule="auto"/>
              <w:ind w:firstLine="0"/>
              <w:jc w:val="center"/>
            </w:pPr>
            <w:r>
              <w:sym w:font="Wingdings" w:char="F0FE"/>
            </w:r>
          </w:p>
        </w:tc>
      </w:tr>
      <w:tr w:rsidR="00AA675A" w14:paraId="68F0B0B9" w14:textId="77777777" w:rsidTr="0002620F">
        <w:tc>
          <w:tcPr>
            <w:tcW w:w="545" w:type="pct"/>
          </w:tcPr>
          <w:p w14:paraId="011CCE44" w14:textId="69FD969D" w:rsidR="00AA675A" w:rsidRDefault="00AA6C02" w:rsidP="00AA675A">
            <w:pPr>
              <w:pStyle w:val="NoiDung"/>
              <w:spacing w:before="0" w:after="0" w:line="240" w:lineRule="auto"/>
              <w:ind w:firstLine="0"/>
              <w:jc w:val="center"/>
            </w:pPr>
            <w:r>
              <w:t>5</w:t>
            </w:r>
          </w:p>
        </w:tc>
        <w:tc>
          <w:tcPr>
            <w:tcW w:w="2660" w:type="pct"/>
          </w:tcPr>
          <w:p w14:paraId="685A65C5" w14:textId="008DB5AA" w:rsidR="00AA675A" w:rsidRPr="00AA6C02" w:rsidRDefault="00AA6C02" w:rsidP="00AA6C02">
            <w:pPr>
              <w:pStyle w:val="NoiDung"/>
              <w:ind w:firstLine="0"/>
              <w:jc w:val="center"/>
              <w:rPr>
                <w:rFonts w:cs="Times New Roman"/>
              </w:rPr>
            </w:pPr>
            <w:r w:rsidRPr="000B4D45">
              <w:rPr>
                <w:rFonts w:cs="Times New Roman"/>
              </w:rPr>
              <w:t>Quản trị hệ thống</w:t>
            </w:r>
          </w:p>
        </w:tc>
        <w:tc>
          <w:tcPr>
            <w:tcW w:w="939" w:type="pct"/>
            <w:vAlign w:val="center"/>
          </w:tcPr>
          <w:p w14:paraId="6EFF2382" w14:textId="6DBE3376" w:rsidR="00AA675A" w:rsidRDefault="00AA6C02" w:rsidP="00AA675A">
            <w:pPr>
              <w:pStyle w:val="NoiDung"/>
              <w:spacing w:before="0" w:after="0" w:line="240" w:lineRule="auto"/>
              <w:ind w:firstLine="0"/>
              <w:jc w:val="center"/>
            </w:pPr>
            <w:r>
              <w:sym w:font="Wingdings" w:char="F0FE"/>
            </w:r>
          </w:p>
        </w:tc>
        <w:tc>
          <w:tcPr>
            <w:tcW w:w="857" w:type="pct"/>
            <w:vAlign w:val="center"/>
          </w:tcPr>
          <w:p w14:paraId="4D023679" w14:textId="77777777" w:rsidR="00AA675A" w:rsidRDefault="00AA675A" w:rsidP="00AA675A">
            <w:pPr>
              <w:pStyle w:val="NoiDung"/>
              <w:spacing w:before="0" w:after="0" w:line="240" w:lineRule="auto"/>
              <w:ind w:firstLine="0"/>
              <w:jc w:val="center"/>
            </w:pPr>
          </w:p>
        </w:tc>
      </w:tr>
    </w:tbl>
    <w:p w14:paraId="283C6AD1" w14:textId="6BB84E5A" w:rsidR="004A0316" w:rsidRPr="004A0316" w:rsidRDefault="004A0316" w:rsidP="004A0316">
      <w:pPr>
        <w:pStyle w:val="NoiDung"/>
        <w:ind w:firstLine="0"/>
        <w:rPr>
          <w:b/>
          <w:bCs/>
        </w:rPr>
      </w:pPr>
      <w:r w:rsidRPr="004A0316">
        <w:rPr>
          <w:rFonts w:eastAsiaTheme="majorEastAsia"/>
          <w:b/>
          <w:bCs/>
        </w:rPr>
        <w:t>Quản lý tài khoản người dùng</w:t>
      </w:r>
      <w:r>
        <w:rPr>
          <w:b/>
          <w:bCs/>
        </w:rPr>
        <w:t xml:space="preserve"> </w:t>
      </w:r>
    </w:p>
    <w:p w14:paraId="30DA9B8F"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học sinh) có thể đăng ký tài khoản và đăng nhập vào hệ thống để sử dụng các chức năng học tập.</w:t>
      </w:r>
    </w:p>
    <w:p w14:paraId="4D8E894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quản lý tài khoản người dùng, bao gồm xem danh sách, chỉnh sửa thông tin và khóa hoặc xóa tài khoản khi cần thiết.</w:t>
      </w:r>
    </w:p>
    <w:p w14:paraId="60E8C75C" w14:textId="1A6C03C1" w:rsidR="004A0316" w:rsidRDefault="004A0316" w:rsidP="004A0316">
      <w:pPr>
        <w:pStyle w:val="NoiDung"/>
        <w:ind w:firstLine="0"/>
        <w:rPr>
          <w:b/>
          <w:bCs/>
        </w:rPr>
      </w:pPr>
      <w:r w:rsidRPr="004A0316">
        <w:rPr>
          <w:b/>
          <w:bCs/>
        </w:rPr>
        <w:t>Quản lý bài học</w:t>
      </w:r>
    </w:p>
    <w:p w14:paraId="39AFB160" w14:textId="6088A8C2"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được phép truy cập và</w:t>
      </w:r>
      <w:r w:rsidR="00EA3DF0">
        <w:rPr>
          <w:sz w:val="26"/>
          <w:szCs w:val="26"/>
        </w:rPr>
        <w:t>o các</w:t>
      </w:r>
      <w:r w:rsidRPr="004A0316">
        <w:rPr>
          <w:rFonts w:eastAsiaTheme="majorEastAsia"/>
          <w:sz w:val="26"/>
          <w:szCs w:val="26"/>
        </w:rPr>
        <w:t xml:space="preserve"> bài học Lịch sử lớp 12</w:t>
      </w:r>
      <w:r w:rsidRPr="004A0316">
        <w:rPr>
          <w:sz w:val="26"/>
          <w:szCs w:val="26"/>
        </w:rPr>
        <w:t xml:space="preserve">, được phân chia thành </w:t>
      </w:r>
      <w:r w:rsidR="00EA3DF0">
        <w:rPr>
          <w:rFonts w:eastAsiaTheme="majorEastAsia"/>
          <w:sz w:val="26"/>
          <w:szCs w:val="26"/>
        </w:rPr>
        <w:t>các</w:t>
      </w:r>
      <w:r w:rsidRPr="004A0316">
        <w:rPr>
          <w:rFonts w:eastAsiaTheme="majorEastAsia"/>
          <w:sz w:val="26"/>
          <w:szCs w:val="26"/>
        </w:rPr>
        <w:t xml:space="preserve"> chủ đề</w:t>
      </w:r>
      <w:r w:rsidRPr="004A0316">
        <w:rPr>
          <w:sz w:val="26"/>
          <w:szCs w:val="26"/>
        </w:rPr>
        <w:t xml:space="preserve"> khác nhau.</w:t>
      </w:r>
    </w:p>
    <w:p w14:paraId="24348140" w14:textId="40DCDD90"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Mỗi bài học cung cấp nội dung lý thuyết chi tiết, kèm theo hình ảnh minh họa nhằm hỗ trợ việc tiếp thu kiến thức.</w:t>
      </w:r>
    </w:p>
    <w:p w14:paraId="0D4F31C5" w14:textId="76FCEA2F"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quyền thêm, sửa và xóa nội dung bài học trong hệ thống.</w:t>
      </w:r>
    </w:p>
    <w:p w14:paraId="70737BBB" w14:textId="251D06A4" w:rsidR="004A0316" w:rsidRPr="004A0316" w:rsidRDefault="004A0316" w:rsidP="004A0316">
      <w:pPr>
        <w:pStyle w:val="NoiDung"/>
        <w:ind w:firstLine="0"/>
        <w:rPr>
          <w:b/>
          <w:bCs/>
        </w:rPr>
      </w:pPr>
      <w:r w:rsidRPr="004A0316">
        <w:rPr>
          <w:b/>
          <w:bCs/>
        </w:rPr>
        <w:t>Hệ thống trắc nghiệm</w:t>
      </w:r>
    </w:p>
    <w:p w14:paraId="556E54AE" w14:textId="2F095A69"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 xml:space="preserve">Hệ thống cung cấp các bài kiểm tra trắc nghiệm tương ứng với từng bài học, bao gồm các câu hỏi với mức độ </w:t>
      </w:r>
      <w:r w:rsidR="00D239B6" w:rsidRPr="00D239B6">
        <w:rPr>
          <w:sz w:val="26"/>
          <w:szCs w:val="26"/>
        </w:rPr>
        <w:t>từ mức độ dễ đến trung bình và nâng cao</w:t>
      </w:r>
    </w:p>
    <w:p w14:paraId="04B3728D" w14:textId="77777777"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Người dùng có thể làm bài kiểm tra trực tuyến, hệ thống tự động chấm điểm và hiển thị đáp án đúng sau khi hoàn thành bài làm.</w:t>
      </w:r>
    </w:p>
    <w:p w14:paraId="219E6A99" w14:textId="61FCB68D" w:rsidR="007D6157" w:rsidRPr="005D2927" w:rsidRDefault="004A0316" w:rsidP="005D2927">
      <w:pPr>
        <w:pStyle w:val="ListParagraph"/>
        <w:numPr>
          <w:ilvl w:val="0"/>
          <w:numId w:val="4"/>
        </w:numPr>
        <w:spacing w:before="120" w:after="120" w:line="360" w:lineRule="auto"/>
        <w:ind w:left="714" w:hanging="357"/>
        <w:jc w:val="both"/>
        <w:rPr>
          <w:sz w:val="26"/>
          <w:szCs w:val="26"/>
        </w:rPr>
      </w:pPr>
      <w:r w:rsidRPr="004A0316">
        <w:rPr>
          <w:sz w:val="26"/>
          <w:szCs w:val="26"/>
        </w:rPr>
        <w:t>Quản trị viên quản lý ngân hàng câu hỏi và cấu hình các bài kiểm tra.</w:t>
      </w:r>
    </w:p>
    <w:p w14:paraId="6B4BD8DF" w14:textId="40DB2129" w:rsidR="00AA675A" w:rsidRPr="004A0316" w:rsidRDefault="004A0316" w:rsidP="004A0316">
      <w:pPr>
        <w:pStyle w:val="NoiDung"/>
        <w:ind w:firstLine="0"/>
        <w:rPr>
          <w:b/>
          <w:bCs/>
        </w:rPr>
      </w:pPr>
      <w:r w:rsidRPr="004A0316">
        <w:rPr>
          <w:b/>
          <w:bCs/>
        </w:rPr>
        <w:lastRenderedPageBreak/>
        <w:t>Thống kê tiến độ học tập</w:t>
      </w:r>
    </w:p>
    <w:p w14:paraId="63EF74C0" w14:textId="4922386A" w:rsidR="004A0316" w:rsidRPr="00EA3DF0" w:rsidRDefault="004A0316" w:rsidP="00EA3DF0">
      <w:pPr>
        <w:pStyle w:val="ListParagraph"/>
        <w:numPr>
          <w:ilvl w:val="0"/>
          <w:numId w:val="4"/>
        </w:numPr>
        <w:spacing w:before="120" w:after="120" w:line="360" w:lineRule="auto"/>
        <w:ind w:left="714" w:hanging="357"/>
        <w:jc w:val="both"/>
        <w:rPr>
          <w:sz w:val="26"/>
          <w:szCs w:val="26"/>
        </w:rPr>
      </w:pPr>
      <w:r w:rsidRPr="004A0316">
        <w:rPr>
          <w:sz w:val="26"/>
          <w:szCs w:val="26"/>
        </w:rPr>
        <w:t>Hệ thống lưu trữ kết quả làm bài của từng người dùng, bao gồm điểm số, số lần làm và tỷ lệ phần trăm đạt được.</w:t>
      </w:r>
    </w:p>
    <w:p w14:paraId="745EE082" w14:textId="33E94404" w:rsid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có thể xem thống kê tổng hợp kết quả học tập của người dùng.</w:t>
      </w:r>
    </w:p>
    <w:p w14:paraId="5D05EBE2" w14:textId="35372EC8" w:rsidR="00D239B6" w:rsidRPr="004A0316" w:rsidRDefault="00D239B6">
      <w:pPr>
        <w:pStyle w:val="ListParagraph"/>
        <w:numPr>
          <w:ilvl w:val="0"/>
          <w:numId w:val="4"/>
        </w:numPr>
        <w:spacing w:before="120" w:after="120" w:line="360" w:lineRule="auto"/>
        <w:ind w:left="714" w:hanging="357"/>
        <w:jc w:val="both"/>
        <w:rPr>
          <w:sz w:val="26"/>
          <w:szCs w:val="26"/>
        </w:rPr>
      </w:pPr>
      <w:r w:rsidRPr="00D239B6">
        <w:rPr>
          <w:sz w:val="26"/>
          <w:szCs w:val="26"/>
        </w:rPr>
        <w:t>Người dùng có thể xem lại lịch sử làm bài của bản thân.</w:t>
      </w:r>
    </w:p>
    <w:p w14:paraId="6A48D19C" w14:textId="21643F89" w:rsidR="004A0316" w:rsidRPr="004A0316" w:rsidRDefault="004A0316" w:rsidP="004A0316">
      <w:pPr>
        <w:pStyle w:val="NoiDung"/>
        <w:ind w:firstLine="0"/>
        <w:rPr>
          <w:b/>
          <w:bCs/>
        </w:rPr>
      </w:pPr>
      <w:r w:rsidRPr="004A0316">
        <w:rPr>
          <w:b/>
          <w:bCs/>
        </w:rPr>
        <w:t>Quản trị hệ thống</w:t>
      </w:r>
    </w:p>
    <w:p w14:paraId="3FE46474" w14:textId="300F0EB6" w:rsidR="004A0316" w:rsidRPr="004A0316" w:rsidRDefault="004A0316">
      <w:pPr>
        <w:pStyle w:val="ListParagraph"/>
        <w:numPr>
          <w:ilvl w:val="0"/>
          <w:numId w:val="4"/>
        </w:numPr>
        <w:spacing w:before="120" w:after="120" w:line="360" w:lineRule="auto"/>
        <w:ind w:left="714" w:hanging="357"/>
        <w:jc w:val="both"/>
        <w:rPr>
          <w:sz w:val="26"/>
          <w:szCs w:val="26"/>
        </w:rPr>
      </w:pPr>
      <w:r w:rsidRPr="004A0316">
        <w:rPr>
          <w:sz w:val="26"/>
          <w:szCs w:val="26"/>
        </w:rPr>
        <w:t>Quản trị viên thực hiện các chức năng quản trị hệ thống như quản lý nội dung bài giảng, quản lý câu hỏi trắc nghiệm và quản lý kết quả thi.</w:t>
      </w:r>
    </w:p>
    <w:p w14:paraId="0F820811" w14:textId="6B59E950" w:rsidR="00D239B6" w:rsidRPr="00D239B6" w:rsidRDefault="004A0316" w:rsidP="00D239B6">
      <w:pPr>
        <w:pStyle w:val="ListParagraph"/>
        <w:numPr>
          <w:ilvl w:val="0"/>
          <w:numId w:val="4"/>
        </w:numPr>
        <w:spacing w:before="120" w:after="120" w:line="360" w:lineRule="auto"/>
        <w:ind w:left="714" w:hanging="357"/>
        <w:jc w:val="both"/>
        <w:rPr>
          <w:sz w:val="26"/>
          <w:szCs w:val="26"/>
        </w:rPr>
      </w:pPr>
      <w:r w:rsidRPr="004A0316">
        <w:rPr>
          <w:sz w:val="26"/>
          <w:szCs w:val="26"/>
        </w:rPr>
        <w:t>Người dùng không có quyền truy cập vào các chức năng quản trị hệ thống.</w:t>
      </w:r>
    </w:p>
    <w:p w14:paraId="25FE4AA6" w14:textId="4E5FC326" w:rsidR="008A3057" w:rsidRPr="00160AEE" w:rsidRDefault="008A3057" w:rsidP="00E90690">
      <w:pPr>
        <w:pStyle w:val="Heading4"/>
        <w:ind w:left="862" w:hanging="862"/>
        <w:rPr>
          <w:lang w:val="vi-VN"/>
        </w:rPr>
      </w:pPr>
      <w:bookmarkStart w:id="249" w:name="_Toc186531774"/>
      <w:r w:rsidRPr="00160AEE">
        <w:rPr>
          <w:lang w:val="vi-VN"/>
        </w:rPr>
        <w:t>Yêu cầu phi chức năng</w:t>
      </w:r>
      <w:bookmarkEnd w:id="249"/>
    </w:p>
    <w:p w14:paraId="697E1C64" w14:textId="77777777" w:rsidR="00160AEE" w:rsidRPr="0002620F" w:rsidRDefault="00160AEE" w:rsidP="00160AEE">
      <w:pPr>
        <w:pStyle w:val="NoiDung"/>
        <w:rPr>
          <w:lang w:val="vi-VN"/>
        </w:rPr>
      </w:pPr>
      <w:r w:rsidRPr="0002620F">
        <w:rPr>
          <w:lang w:val="vi-VN"/>
        </w:rPr>
        <w:t>Bên cạnh các yêu cầu chức năng, hệ thống cần đáp ứng các yêu cầu phi chức năng nhằm đảm bảo hiệu quả, tính an toàn và khả năng sử dụng trong thực tế.</w:t>
      </w:r>
    </w:p>
    <w:p w14:paraId="261412E1" w14:textId="77777777"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hiệu năng</w:t>
      </w:r>
      <w:r w:rsidRPr="0002620F">
        <w:rPr>
          <w:lang w:val="vi-VN"/>
        </w:rPr>
        <w:t>, hệ thống cần đảm bảo thời gian tải trang nhanh, trung bình không vượt quá 3 giây trong điều kiện truy cập thông thường. Hệ thống có khả năng xử lý đồng thời nhiều người dùng truy cập và trả về kết quả trắc nghiệm ngay sau khi người dùng nộp bài, không gây gián đoạn trong quá trình sử dụng.</w:t>
      </w:r>
    </w:p>
    <w:p w14:paraId="6B250073" w14:textId="0B47B321" w:rsidR="00160AEE" w:rsidRPr="0002620F" w:rsidRDefault="00160AEE" w:rsidP="00160AEE">
      <w:pPr>
        <w:pStyle w:val="NoiDung"/>
        <w:rPr>
          <w:lang w:val="vi-VN"/>
        </w:rPr>
      </w:pPr>
      <w:r w:rsidRPr="0002620F">
        <w:rPr>
          <w:lang w:val="vi-VN"/>
        </w:rPr>
        <w:t xml:space="preserve">Về </w:t>
      </w:r>
      <w:r w:rsidRPr="0002620F">
        <w:rPr>
          <w:rStyle w:val="Strong"/>
          <w:rFonts w:eastAsiaTheme="majorEastAsia"/>
          <w:b w:val="0"/>
          <w:bCs w:val="0"/>
          <w:lang w:val="vi-VN"/>
        </w:rPr>
        <w:t>bảo mật</w:t>
      </w:r>
      <w:r w:rsidRPr="0002620F">
        <w:rPr>
          <w:lang w:val="vi-VN"/>
        </w:rPr>
        <w:t xml:space="preserve">, hệ thống áp dụng các cơ chế bảo vệ dữ liệu người dùng, trong đó mật khẩu được mã hóa bằng hàm </w:t>
      </w:r>
      <w:r w:rsidRPr="0002620F">
        <w:rPr>
          <w:rFonts w:eastAsiaTheme="majorEastAsia"/>
          <w:lang w:val="vi-VN"/>
        </w:rPr>
        <w:t>password_hash</w:t>
      </w:r>
      <w:r w:rsidRPr="0002620F">
        <w:rPr>
          <w:lang w:val="vi-VN"/>
        </w:rPr>
        <w:t xml:space="preserve"> () của PHP trước khi lưu vào cơ sở dữ liệu. Phiên làm việc của người dùng được quản lý thông qua biến SESSION nhằm hạn chế truy cập trái phép. Ngoài ra, hệ thống sử dụng cơ chế token ghi nhớ đăng nhập có thời hạn và các truy vấn cơ sở dữ liệu được thực hiện thông qua Prepared Statements để giảm thiểu nguy cơ tấn công SQL Injection.</w:t>
      </w:r>
    </w:p>
    <w:p w14:paraId="397B3C28" w14:textId="47BFAAAA" w:rsidR="005D2927" w:rsidRPr="00C87497" w:rsidRDefault="00160AEE" w:rsidP="005D2927">
      <w:pPr>
        <w:pStyle w:val="NoiDung"/>
        <w:rPr>
          <w:lang w:val="vi-VN"/>
        </w:rPr>
      </w:pPr>
      <w:r w:rsidRPr="0002620F">
        <w:rPr>
          <w:lang w:val="vi-VN"/>
        </w:rPr>
        <w:t xml:space="preserve">Về </w:t>
      </w:r>
      <w:r w:rsidRPr="0002620F">
        <w:rPr>
          <w:rStyle w:val="Strong"/>
          <w:rFonts w:eastAsiaTheme="majorEastAsia"/>
          <w:b w:val="0"/>
          <w:bCs w:val="0"/>
          <w:lang w:val="vi-VN"/>
        </w:rPr>
        <w:t>tính khả dụng</w:t>
      </w:r>
      <w:r w:rsidRPr="0002620F">
        <w:rPr>
          <w:lang w:val="vi-VN"/>
        </w:rPr>
        <w:t xml:space="preserve">, giao diện hệ thống được thiết kế trực quan, dễ sử dụng, phù hợp với đối tượng học sinh trung học phổ thông. Hệ thống hỗ trợ hoạt động trên các trình duyệt phổ biến như Google Chrome, </w:t>
      </w:r>
      <w:r w:rsidR="00F568FB" w:rsidRPr="0002620F">
        <w:rPr>
          <w:lang w:val="vi-VN"/>
        </w:rPr>
        <w:t>CocCoc</w:t>
      </w:r>
      <w:r w:rsidRPr="0002620F">
        <w:rPr>
          <w:lang w:val="vi-VN"/>
        </w:rPr>
        <w:t>, Microsoft Edge, đồng thời đảm bảo khả năng hoạt động ổn định trong thời gian dài</w:t>
      </w:r>
      <w:r w:rsidR="005D2927" w:rsidRPr="005D2927">
        <w:rPr>
          <w:lang w:val="vi-VN"/>
        </w:rPr>
        <w:t>.</w:t>
      </w:r>
    </w:p>
    <w:p w14:paraId="632DBBA8" w14:textId="77777777" w:rsidR="00160AEE" w:rsidRPr="0002620F" w:rsidRDefault="00160AEE" w:rsidP="00160AEE">
      <w:pPr>
        <w:pStyle w:val="NoiDung"/>
        <w:rPr>
          <w:lang w:val="vi-VN"/>
        </w:rPr>
      </w:pPr>
      <w:r w:rsidRPr="0002620F">
        <w:rPr>
          <w:lang w:val="vi-VN"/>
        </w:rPr>
        <w:lastRenderedPageBreak/>
        <w:t xml:space="preserve">Về </w:t>
      </w:r>
      <w:r w:rsidRPr="0002620F">
        <w:rPr>
          <w:rStyle w:val="Strong"/>
          <w:rFonts w:eastAsiaTheme="majorEastAsia"/>
          <w:b w:val="0"/>
          <w:bCs w:val="0"/>
          <w:lang w:val="vi-VN"/>
        </w:rPr>
        <w:t>tính mở rộng</w:t>
      </w:r>
      <w:r w:rsidRPr="0002620F">
        <w:rPr>
          <w:lang w:val="vi-VN"/>
        </w:rPr>
        <w:t>, hệ thống được thiết kế theo hướng cho phép dễ dàng bổ sung bài học mới, mở rộng ngân hàng câu hỏi và tích hợp thêm các môn học khác trong tương lai mà không ảnh hưởng đến các chức năng hiện có.</w:t>
      </w:r>
    </w:p>
    <w:p w14:paraId="6C84FC16" w14:textId="77777777" w:rsidR="00160AEE" w:rsidRPr="0002620F" w:rsidRDefault="00160AEE" w:rsidP="00160AEE">
      <w:pPr>
        <w:pStyle w:val="NoiDung"/>
        <w:rPr>
          <w:lang w:val="vi-VN"/>
        </w:rPr>
      </w:pPr>
      <w:r w:rsidRPr="0002620F">
        <w:rPr>
          <w:lang w:val="vi-VN"/>
        </w:rPr>
        <w:t xml:space="preserve">Cuối cùng, về </w:t>
      </w:r>
      <w:r w:rsidRPr="0002620F">
        <w:rPr>
          <w:rStyle w:val="Strong"/>
          <w:rFonts w:eastAsiaTheme="majorEastAsia"/>
          <w:b w:val="0"/>
          <w:bCs w:val="0"/>
          <w:lang w:val="vi-VN"/>
        </w:rPr>
        <w:t>tính tương thích</w:t>
      </w:r>
      <w:r w:rsidRPr="0002620F">
        <w:rPr>
          <w:lang w:val="vi-VN"/>
        </w:rPr>
        <w:t>, hệ thống đảm bảo hoạt động trên các thiết bị có kích thước màn hình khác nhau, hỗ trợ hiển thị tiếng Việt Unicode và tương thích với môi trường máy chủ sử dụng PHP phiên bản 7.4 trở lên cùng hệ quản trị cơ sở dữ liệu MySQL phiên bản 5.7 trở lên.</w:t>
      </w:r>
    </w:p>
    <w:p w14:paraId="50006236" w14:textId="68BDD3A6" w:rsidR="003247DA" w:rsidRPr="00635E11" w:rsidRDefault="008A3057" w:rsidP="00E90690">
      <w:pPr>
        <w:pStyle w:val="Heading3"/>
        <w:spacing w:before="100" w:beforeAutospacing="1" w:after="100" w:afterAutospacing="1" w:line="240" w:lineRule="auto"/>
        <w:rPr>
          <w:rFonts w:eastAsia="Times New Roman" w:cs="Times New Roman"/>
          <w:sz w:val="24"/>
          <w:lang w:eastAsia="en-US"/>
        </w:rPr>
      </w:pPr>
      <w:bookmarkStart w:id="250" w:name="_Toc186531775"/>
      <w:bookmarkStart w:id="251" w:name="_Toc218508559"/>
      <w:r w:rsidRPr="00635E11">
        <w:t>Kiến trúc hệ thống</w:t>
      </w:r>
      <w:bookmarkEnd w:id="250"/>
      <w:bookmarkEnd w:id="251"/>
    </w:p>
    <w:p w14:paraId="03B1ECDD" w14:textId="6AF9FA54" w:rsidR="005C4D64" w:rsidRDefault="00635E11" w:rsidP="005D2927">
      <w:pPr>
        <w:pStyle w:val="NoiDung"/>
        <w:ind w:firstLine="426"/>
        <w:jc w:val="center"/>
        <w:rPr>
          <w:rFonts w:cs="Times New Roman"/>
        </w:rPr>
      </w:pPr>
      <w:r>
        <w:rPr>
          <w:rFonts w:cs="Times New Roman"/>
          <w:noProof/>
          <w:lang w:eastAsia="en-US"/>
        </w:rPr>
        <w:drawing>
          <wp:inline distT="0" distB="0" distL="0" distR="0" wp14:anchorId="130547FA" wp14:editId="0B4C3A6B">
            <wp:extent cx="5411402" cy="1224643"/>
            <wp:effectExtent l="0" t="0" r="0" b="0"/>
            <wp:docPr id="1895448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48862" name="Picture 1895448862"/>
                    <pic:cNvPicPr/>
                  </pic:nvPicPr>
                  <pic:blipFill rotWithShape="1">
                    <a:blip r:embed="rId23" cstate="print">
                      <a:extLst>
                        <a:ext uri="{28A0092B-C50C-407E-A947-70E740481C1C}">
                          <a14:useLocalDpi xmlns:a14="http://schemas.microsoft.com/office/drawing/2010/main" val="0"/>
                        </a:ext>
                      </a:extLst>
                    </a:blip>
                    <a:srcRect l="4610" t="30735" r="6031" b="38930"/>
                    <a:stretch>
                      <a:fillRect/>
                    </a:stretch>
                  </pic:blipFill>
                  <pic:spPr bwMode="auto">
                    <a:xfrm>
                      <a:off x="0" y="0"/>
                      <a:ext cx="5456429" cy="1234833"/>
                    </a:xfrm>
                    <a:prstGeom prst="rect">
                      <a:avLst/>
                    </a:prstGeom>
                    <a:ln>
                      <a:noFill/>
                    </a:ln>
                    <a:extLst>
                      <a:ext uri="{53640926-AAD7-44D8-BBD7-CCE9431645EC}">
                        <a14:shadowObscured xmlns:a14="http://schemas.microsoft.com/office/drawing/2010/main"/>
                      </a:ext>
                    </a:extLst>
                  </pic:spPr>
                </pic:pic>
              </a:graphicData>
            </a:graphic>
          </wp:inline>
        </w:drawing>
      </w:r>
    </w:p>
    <w:p w14:paraId="7902F4A7" w14:textId="7A7E15F9" w:rsidR="0026085D" w:rsidRDefault="0026085D" w:rsidP="005D2927">
      <w:pPr>
        <w:pStyle w:val="Hinhanh"/>
        <w:jc w:val="center"/>
        <w:rPr>
          <w:rFonts w:hint="eastAsia"/>
        </w:rPr>
      </w:pPr>
      <w:bookmarkStart w:id="252" w:name="_Toc217064502"/>
      <w:bookmarkStart w:id="253" w:name="_Toc217150545"/>
      <w:bookmarkStart w:id="254" w:name="_Toc217224344"/>
      <w:bookmarkStart w:id="255" w:name="_Toc217739074"/>
      <w:bookmarkStart w:id="256" w:name="_Toc217739200"/>
      <w:bookmarkStart w:id="257" w:name="_Toc217741102"/>
      <w:bookmarkStart w:id="258" w:name="_Toc217843275"/>
      <w:bookmarkStart w:id="259" w:name="_Toc217843411"/>
      <w:bookmarkStart w:id="260" w:name="_Toc217846040"/>
      <w:bookmarkStart w:id="261" w:name="_Toc217846109"/>
      <w:bookmarkStart w:id="262" w:name="_Toc217846615"/>
      <w:bookmarkStart w:id="263" w:name="_Toc217919169"/>
      <w:bookmarkStart w:id="264" w:name="_Toc217919221"/>
      <w:bookmarkStart w:id="265" w:name="_Toc218165048"/>
      <w:bookmarkStart w:id="266" w:name="_Toc218508585"/>
      <w:r w:rsidRPr="0026085D">
        <w:t xml:space="preserve">Hình </w:t>
      </w:r>
      <w:r w:rsidR="00DC1038">
        <w:t>3.1</w:t>
      </w:r>
      <w:r w:rsidRPr="0026085D">
        <w:t xml:space="preserve"> Kiến trúc Client – Server của hệ thống website học Lịch sử lớp 12</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1BACF28E" w14:textId="3803648F" w:rsidR="005C4D64" w:rsidRDefault="005C4D64" w:rsidP="005C4D64">
      <w:pPr>
        <w:pStyle w:val="NoiDung"/>
      </w:pPr>
      <w:bookmarkStart w:id="267" w:name="_Toc186531776"/>
      <w:r>
        <w:t>Hệ thống website học Lịch sử lớp 12 được thiết kế và xây dựng dựa trên mô hình kiến trúc 3 tầng gồm tầng giao diện, tầng xử lý và tầng dữ liệu. Việc áp dụng mô hình này nhằm đảm bảo tính rõ ràng trong phân tách chức năng, đồng thời thuận lợi cho việc quản lý và mở rộng hệ thống.</w:t>
      </w:r>
    </w:p>
    <w:p w14:paraId="54E1E164" w14:textId="1777E6B6" w:rsidR="005C4D64" w:rsidRDefault="005C4D64" w:rsidP="005C4D64">
      <w:pPr>
        <w:pStyle w:val="NoiDung"/>
      </w:pPr>
      <w:r w:rsidRPr="00F568FB">
        <w:rPr>
          <w:b/>
          <w:bCs/>
        </w:rPr>
        <w:t>T</w:t>
      </w:r>
      <w:r>
        <w:rPr>
          <w:rStyle w:val="Strong"/>
          <w:rFonts w:eastAsiaTheme="majorEastAsia"/>
        </w:rPr>
        <w:t>ầng giao diện</w:t>
      </w:r>
      <w:r>
        <w:t xml:space="preserve"> là phần website mà người dùng truy cập thông qua trình duyệt web. Tầng này chịu trách nhiệm hiển thị nội dung bài học, giao diện làm bài trắc nghiệm, kết quả học tập và tiếp nhận các thao tác từ người dùng. Người dùng không trực tiếp thao tác với cơ sở dữ liệu mà chỉ tương tác thông qua giao diện này.</w:t>
      </w:r>
    </w:p>
    <w:p w14:paraId="78908ED1" w14:textId="77777777" w:rsidR="005C4D64" w:rsidRDefault="005C4D64" w:rsidP="005C4D64">
      <w:pPr>
        <w:pStyle w:val="NoiDung"/>
      </w:pPr>
      <w:r>
        <w:rPr>
          <w:rStyle w:val="Strong"/>
          <w:rFonts w:eastAsiaTheme="majorEastAsia"/>
        </w:rPr>
        <w:t>Tầng xử lý</w:t>
      </w:r>
      <w:r>
        <w:t xml:space="preserve"> được triển khai trên máy chủ web, sử dụng ngôn ngữ PHP để xử lý các yêu cầu từ tầng giao diện. Tầng này thực hiện các chức năng nghiệp vụ chính của hệ thống như xác thực người dùng, xử lý đăng nhập, quản lý bài học, chấm điểm trắc nghiệm, lưu kết quả và thống kê tiến độ học tập. Tầng xử lý đóng vai trò trung gian, đảm bảo việc trao đổi dữ liệu giữa giao diện và cơ sở dữ liệu được thực hiện an toàn và hiệu quả.</w:t>
      </w:r>
    </w:p>
    <w:p w14:paraId="5CC3F1CB" w14:textId="77777777" w:rsidR="005C4D64" w:rsidRDefault="005C4D64" w:rsidP="005C4D64">
      <w:pPr>
        <w:pStyle w:val="NoiDung"/>
      </w:pPr>
      <w:r>
        <w:rPr>
          <w:rStyle w:val="Strong"/>
          <w:rFonts w:eastAsiaTheme="majorEastAsia"/>
        </w:rPr>
        <w:lastRenderedPageBreak/>
        <w:t>Tầng dữ liệu</w:t>
      </w:r>
      <w:r>
        <w:t xml:space="preserve"> sử dụng hệ quản trị cơ sở dữ liệu MySQL để lưu trữ toàn bộ dữ liệu của hệ thống, bao gồm thông tin người dùng, bài học, câu hỏi trắc nghiệm, kết quả làm bài và tiến độ học tập. Mọi thao tác truy xuất và cập nhật dữ liệu đều được thực hiện thông qua tầng xử lý, đảm bảo tính toàn vẹn và bảo mật dữ liệu.</w:t>
      </w:r>
    </w:p>
    <w:p w14:paraId="1DCAA20A" w14:textId="302CF0A1" w:rsidR="000D52AE" w:rsidRPr="00E72147" w:rsidRDefault="008A3057" w:rsidP="00E90690">
      <w:pPr>
        <w:pStyle w:val="Heading3"/>
      </w:pPr>
      <w:bookmarkStart w:id="268" w:name="_Toc218508560"/>
      <w:r w:rsidRPr="00E72147">
        <w:t>Thiết kế dữ liệu</w:t>
      </w:r>
      <w:bookmarkEnd w:id="267"/>
      <w:bookmarkEnd w:id="268"/>
    </w:p>
    <w:p w14:paraId="0F712D72" w14:textId="21969EB8" w:rsidR="008D06BA" w:rsidRDefault="008D06BA" w:rsidP="002F5FA5">
      <w:pPr>
        <w:pStyle w:val="Heading4"/>
      </w:pPr>
      <w:r w:rsidRPr="002F5FA5">
        <w:t>Mô hình thực thể kết hợp</w:t>
      </w:r>
      <w:r w:rsidR="002F5FA5" w:rsidRPr="002F5FA5">
        <w:t xml:space="preserve"> </w:t>
      </w:r>
      <w:r w:rsidR="002F5FA5" w:rsidRPr="002F5FA5">
        <w:rPr>
          <w:rFonts w:hint="eastAsia"/>
        </w:rPr>
        <w:t>–</w:t>
      </w:r>
      <w:r w:rsidR="002F5FA5" w:rsidRPr="002F5FA5">
        <w:t xml:space="preserve"> kết hợp (ERD)</w:t>
      </w:r>
    </w:p>
    <w:p w14:paraId="4ED52E7F" w14:textId="2BB00CFC" w:rsidR="00B8698E" w:rsidRPr="00B8698E" w:rsidRDefault="00B8698E" w:rsidP="00B8698E">
      <w:pPr>
        <w:pStyle w:val="NoiDung"/>
      </w:pPr>
      <w:r w:rsidRPr="00111A86">
        <w:rPr>
          <w:szCs w:val="26"/>
        </w:rPr>
        <w:t xml:space="preserve">Trong hệ thống website học Lịch sử lớp 12, toàn bộ dữ liệu được lưu trữ tập trung trong </w:t>
      </w:r>
      <w:r w:rsidRPr="00111A86">
        <w:rPr>
          <w:rFonts w:eastAsiaTheme="majorEastAsia"/>
          <w:szCs w:val="26"/>
        </w:rPr>
        <w:t>hệ quản trị cơ sở dữ liệu MySQL</w:t>
      </w:r>
      <w:r w:rsidRPr="00111A86">
        <w:rPr>
          <w:szCs w:val="26"/>
        </w:rPr>
        <w:t xml:space="preserve">. Cơ sở dữ liệu có tên </w:t>
      </w:r>
      <w:r w:rsidRPr="00111A86">
        <w:rPr>
          <w:rFonts w:eastAsiaTheme="majorEastAsia"/>
          <w:szCs w:val="26"/>
        </w:rPr>
        <w:t>db</w:t>
      </w:r>
      <w:r>
        <w:rPr>
          <w:rFonts w:eastAsiaTheme="majorEastAsia"/>
          <w:szCs w:val="26"/>
        </w:rPr>
        <w:t>_history</w:t>
      </w:r>
      <w:r w:rsidRPr="00111A86">
        <w:rPr>
          <w:szCs w:val="26"/>
        </w:rPr>
        <w:t>, phục vụ cho việc quản lý thông tin người dùng, bài học, câu hỏi trắc nghiệm, kết quả làm bài và tiến độ học tập.</w:t>
      </w:r>
    </w:p>
    <w:p w14:paraId="07136C7E" w14:textId="77AF57CA" w:rsidR="00B8698E" w:rsidRDefault="00B8698E" w:rsidP="00B8698E">
      <w:pPr>
        <w:pStyle w:val="NoiDung"/>
      </w:pPr>
      <w:r w:rsidRPr="00B8698E">
        <w:t>Để mô hình hóa cấu trúc dữ liệu của hệ thống, đề tài sử dụng sơ đồ ERD nhằm thể hiện các thực thể, thuộc tính và mối quan hệ giữa các bảng dữ liệu trong cơ sở dữ liệu.</w:t>
      </w:r>
    </w:p>
    <w:p w14:paraId="7D9C7747" w14:textId="3AFA5FA9" w:rsidR="00B8698E" w:rsidRDefault="007A5557" w:rsidP="00CC0B0A">
      <w:pPr>
        <w:pStyle w:val="NoiDung"/>
        <w:ind w:firstLine="0"/>
        <w:jc w:val="center"/>
      </w:pPr>
      <w:r w:rsidRPr="007A5557">
        <w:rPr>
          <w:noProof/>
          <w:lang w:eastAsia="en-US"/>
        </w:rPr>
        <w:drawing>
          <wp:inline distT="0" distB="0" distL="0" distR="0" wp14:anchorId="323498A2" wp14:editId="154A1966">
            <wp:extent cx="4292149" cy="3352800"/>
            <wp:effectExtent l="0" t="0" r="0" b="0"/>
            <wp:docPr id="8762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63016" name=""/>
                    <pic:cNvPicPr/>
                  </pic:nvPicPr>
                  <pic:blipFill rotWithShape="1">
                    <a:blip r:embed="rId24"/>
                    <a:srcRect l="697" t="2517" b="4013"/>
                    <a:stretch>
                      <a:fillRect/>
                    </a:stretch>
                  </pic:blipFill>
                  <pic:spPr bwMode="auto">
                    <a:xfrm>
                      <a:off x="0" y="0"/>
                      <a:ext cx="4306335" cy="3363881"/>
                    </a:xfrm>
                    <a:prstGeom prst="rect">
                      <a:avLst/>
                    </a:prstGeom>
                    <a:ln>
                      <a:noFill/>
                    </a:ln>
                    <a:extLst>
                      <a:ext uri="{53640926-AAD7-44D8-BBD7-CCE9431645EC}">
                        <a14:shadowObscured xmlns:a14="http://schemas.microsoft.com/office/drawing/2010/main"/>
                      </a:ext>
                    </a:extLst>
                  </pic:spPr>
                </pic:pic>
              </a:graphicData>
            </a:graphic>
          </wp:inline>
        </w:drawing>
      </w:r>
    </w:p>
    <w:p w14:paraId="3624B014" w14:textId="04FF276A" w:rsidR="00CC0B0A" w:rsidRDefault="00CC0B0A" w:rsidP="004201A1">
      <w:pPr>
        <w:pStyle w:val="Hinhanh"/>
        <w:jc w:val="center"/>
        <w:rPr>
          <w:rFonts w:hint="eastAsia"/>
        </w:rPr>
      </w:pPr>
      <w:bookmarkStart w:id="269" w:name="_Toc217741103"/>
      <w:bookmarkStart w:id="270" w:name="_Toc217843276"/>
      <w:bookmarkStart w:id="271" w:name="_Toc217843412"/>
      <w:bookmarkStart w:id="272" w:name="_Toc217846041"/>
      <w:bookmarkStart w:id="273" w:name="_Toc217846110"/>
      <w:bookmarkStart w:id="274" w:name="_Toc217846616"/>
      <w:bookmarkStart w:id="275" w:name="_Toc217919170"/>
      <w:bookmarkStart w:id="276" w:name="_Toc217919222"/>
      <w:bookmarkStart w:id="277" w:name="_Toc218165049"/>
      <w:bookmarkStart w:id="278" w:name="_Toc218508586"/>
      <w:r>
        <w:t xml:space="preserve">Hình </w:t>
      </w:r>
      <w:r w:rsidR="00DC1038">
        <w:t>3.2</w:t>
      </w:r>
      <w:r w:rsidR="00695C0B">
        <w:t xml:space="preserve"> Sơ </w:t>
      </w:r>
      <w:r w:rsidRPr="00CC0B0A">
        <w:t>đồ quan hệ thực thể (ERD)</w:t>
      </w:r>
      <w:bookmarkEnd w:id="269"/>
      <w:bookmarkEnd w:id="270"/>
      <w:bookmarkEnd w:id="271"/>
      <w:bookmarkEnd w:id="272"/>
      <w:bookmarkEnd w:id="273"/>
      <w:bookmarkEnd w:id="274"/>
      <w:bookmarkEnd w:id="275"/>
      <w:bookmarkEnd w:id="276"/>
      <w:bookmarkEnd w:id="277"/>
      <w:bookmarkEnd w:id="278"/>
    </w:p>
    <w:p w14:paraId="362207D5" w14:textId="61033624" w:rsidR="00B8698E" w:rsidRPr="00B8698E" w:rsidRDefault="00B8698E" w:rsidP="00B8698E">
      <w:pPr>
        <w:pStyle w:val="NoiDung"/>
      </w:pPr>
      <w:r w:rsidRPr="00B8698E">
        <w:t>Dựa trên sơ đồ ERD, các thực thể trong hệ thống được triển khai thành các bảng dữ liệu với các thuộc tính cụ thể như sau</w:t>
      </w:r>
      <w:r>
        <w:t>.</w:t>
      </w:r>
    </w:p>
    <w:p w14:paraId="43E7CA1F" w14:textId="66504687" w:rsidR="00111A86" w:rsidRPr="00596421" w:rsidRDefault="00111A86" w:rsidP="007D6157">
      <w:pPr>
        <w:rPr>
          <w:rFonts w:hint="eastAsia"/>
          <w:b/>
          <w:bCs/>
        </w:rPr>
      </w:pPr>
      <w:r w:rsidRPr="00596421">
        <w:rPr>
          <w:b/>
          <w:bCs/>
        </w:rPr>
        <w:lastRenderedPageBreak/>
        <w:t xml:space="preserve">Thực thể </w:t>
      </w:r>
      <w:r w:rsidR="00596421" w:rsidRPr="00596421">
        <w:rPr>
          <w:b/>
          <w:bCs/>
        </w:rPr>
        <w:t>Books</w:t>
      </w:r>
    </w:p>
    <w:p w14:paraId="1C836BC2" w14:textId="29CC1FB2" w:rsidR="00111A86" w:rsidRPr="00E0414E" w:rsidRDefault="00111A86" w:rsidP="007D6157">
      <w:pPr>
        <w:pStyle w:val="NoiDung"/>
        <w:ind w:firstLine="0"/>
        <w:rPr>
          <w:rFonts w:cs="Times New Roman"/>
        </w:rPr>
      </w:pPr>
      <w:r w:rsidRPr="00E0414E">
        <w:rPr>
          <w:rFonts w:cs="Times New Roman"/>
        </w:rPr>
        <w:t xml:space="preserve">Mục đích: </w:t>
      </w:r>
      <w:r w:rsidR="00596421" w:rsidRPr="00596421">
        <w:rPr>
          <w:rFonts w:cs="Times New Roman"/>
        </w:rPr>
        <w:t>L</w:t>
      </w:r>
      <w:r w:rsidR="00596421" w:rsidRPr="00596421">
        <w:rPr>
          <w:rFonts w:cs="Times New Roman" w:hint="cs"/>
        </w:rPr>
        <w:t>ư</w:t>
      </w:r>
      <w:r w:rsidR="00596421" w:rsidRPr="00596421">
        <w:rPr>
          <w:rFonts w:cs="Times New Roman"/>
        </w:rPr>
        <w:t>u trữ th</w:t>
      </w:r>
      <w:r w:rsidR="00596421" w:rsidRPr="00596421">
        <w:rPr>
          <w:rFonts w:cs="Times New Roman" w:hint="eastAsia"/>
        </w:rPr>
        <w:t>ô</w:t>
      </w:r>
      <w:r w:rsidR="00596421" w:rsidRPr="00596421">
        <w:rPr>
          <w:rFonts w:cs="Times New Roman"/>
        </w:rPr>
        <w:t>ng tin về c</w:t>
      </w:r>
      <w:r w:rsidR="00596421" w:rsidRPr="00596421">
        <w:rPr>
          <w:rFonts w:cs="Times New Roman" w:hint="eastAsia"/>
        </w:rPr>
        <w:t>á</w:t>
      </w:r>
      <w:r w:rsidR="00596421" w:rsidRPr="00596421">
        <w:rPr>
          <w:rFonts w:cs="Times New Roman"/>
        </w:rPr>
        <w:t>c s</w:t>
      </w:r>
      <w:r w:rsidR="00596421" w:rsidRPr="00596421">
        <w:rPr>
          <w:rFonts w:cs="Times New Roman" w:hint="eastAsia"/>
        </w:rPr>
        <w:t>á</w:t>
      </w:r>
      <w:r w:rsidR="00596421" w:rsidRPr="00596421">
        <w:rPr>
          <w:rFonts w:cs="Times New Roman"/>
        </w:rPr>
        <w:t>ch gi</w:t>
      </w:r>
      <w:r w:rsidR="00596421" w:rsidRPr="00596421">
        <w:rPr>
          <w:rFonts w:cs="Times New Roman" w:hint="eastAsia"/>
        </w:rPr>
        <w:t>á</w:t>
      </w:r>
      <w:r w:rsidR="00596421" w:rsidRPr="00596421">
        <w:rPr>
          <w:rFonts w:cs="Times New Roman"/>
        </w:rPr>
        <w:t>o khoa</w:t>
      </w:r>
    </w:p>
    <w:p w14:paraId="57DF2DCA" w14:textId="6B98ED00" w:rsidR="00111A86" w:rsidRPr="00E0414E" w:rsidRDefault="00111A86" w:rsidP="007D6157">
      <w:pPr>
        <w:pStyle w:val="NoiDung"/>
        <w:ind w:firstLine="0"/>
      </w:pPr>
      <w:r w:rsidRPr="00E0414E">
        <w:t>Thuộc t</w:t>
      </w:r>
      <w:r w:rsidRPr="00E0414E">
        <w:rPr>
          <w:rFonts w:hint="eastAsia"/>
        </w:rPr>
        <w:t>í</w:t>
      </w:r>
      <w:r w:rsidRPr="00E0414E">
        <w:t>nh ch</w:t>
      </w:r>
      <w:r w:rsidRPr="00E0414E">
        <w:rPr>
          <w:rFonts w:hint="eastAsia"/>
        </w:rPr>
        <w:t>í</w:t>
      </w:r>
      <w:r w:rsidRPr="00E0414E">
        <w:t xml:space="preserve">nh: </w:t>
      </w:r>
    </w:p>
    <w:p w14:paraId="23C328E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ịnh danh s</w:t>
      </w:r>
      <w:r w:rsidRPr="00596421">
        <w:rPr>
          <w:rFonts w:hint="eastAsia"/>
          <w:sz w:val="26"/>
          <w:szCs w:val="26"/>
        </w:rPr>
        <w:t>á</w:t>
      </w:r>
      <w:r w:rsidRPr="00596421">
        <w:rPr>
          <w:sz w:val="26"/>
          <w:szCs w:val="26"/>
        </w:rPr>
        <w:t>ch</w:t>
      </w:r>
    </w:p>
    <w:p w14:paraId="1103FA69"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rFonts w:hint="eastAsia"/>
          <w:sz w:val="26"/>
          <w:szCs w:val="26"/>
        </w:rPr>
        <w:t>book_name: Tên sách giáo khoa</w:t>
      </w:r>
    </w:p>
    <w:p w14:paraId="60AA4A3C"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subject: M</w:t>
      </w:r>
      <w:r w:rsidRPr="00596421">
        <w:rPr>
          <w:rFonts w:hint="eastAsia"/>
          <w:sz w:val="26"/>
          <w:szCs w:val="26"/>
        </w:rPr>
        <w:t>ô</w:t>
      </w:r>
      <w:r w:rsidRPr="00596421">
        <w:rPr>
          <w:sz w:val="26"/>
          <w:szCs w:val="26"/>
        </w:rPr>
        <w:t>n học (Lịch Sử)</w:t>
      </w:r>
    </w:p>
    <w:p w14:paraId="7FEED3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grade: Lớp học (12)</w:t>
      </w:r>
    </w:p>
    <w:p w14:paraId="622D8771" w14:textId="0DD52E22" w:rsidR="00596421" w:rsidRPr="00596421" w:rsidRDefault="003F57F0" w:rsidP="00596421">
      <w:pPr>
        <w:pStyle w:val="ListParagraph"/>
        <w:numPr>
          <w:ilvl w:val="0"/>
          <w:numId w:val="4"/>
        </w:numPr>
        <w:spacing w:before="120" w:after="120" w:line="360" w:lineRule="auto"/>
        <w:ind w:left="1134" w:hanging="357"/>
        <w:jc w:val="both"/>
        <w:rPr>
          <w:sz w:val="26"/>
          <w:szCs w:val="26"/>
        </w:rPr>
      </w:pPr>
      <w:r w:rsidRPr="003F57F0">
        <w:rPr>
          <w:sz w:val="26"/>
          <w:szCs w:val="26"/>
        </w:rPr>
        <w:t>school_year</w:t>
      </w:r>
      <w:r w:rsidR="00596421" w:rsidRPr="00596421">
        <w:rPr>
          <w:sz w:val="26"/>
          <w:szCs w:val="26"/>
        </w:rPr>
        <w:t>: N</w:t>
      </w:r>
      <w:r w:rsidR="00596421" w:rsidRPr="00596421">
        <w:rPr>
          <w:rFonts w:hint="cs"/>
          <w:sz w:val="26"/>
          <w:szCs w:val="26"/>
        </w:rPr>
        <w:t>ă</w:t>
      </w:r>
      <w:r w:rsidR="00596421" w:rsidRPr="00596421">
        <w:rPr>
          <w:sz w:val="26"/>
          <w:szCs w:val="26"/>
        </w:rPr>
        <w:t>m xuất bản</w:t>
      </w:r>
    </w:p>
    <w:p w14:paraId="4CA97591" w14:textId="4557C63B" w:rsidR="00111A86" w:rsidRPr="00E0414E" w:rsidRDefault="00111A86" w:rsidP="00596421">
      <w:pPr>
        <w:rPr>
          <w:rFonts w:ascii="Times New Roman" w:hAnsi="Times New Roman" w:cs="Times New Roman"/>
          <w:b/>
          <w:bCs/>
          <w:szCs w:val="26"/>
        </w:rPr>
      </w:pPr>
      <w:r w:rsidRPr="00E0414E">
        <w:rPr>
          <w:rFonts w:ascii="Times New Roman" w:hAnsi="Times New Roman" w:cs="Times New Roman"/>
          <w:b/>
          <w:bCs/>
          <w:szCs w:val="26"/>
        </w:rPr>
        <w:t xml:space="preserve">Thực thể </w:t>
      </w:r>
      <w:r w:rsidR="00596421" w:rsidRPr="00596421">
        <w:rPr>
          <w:rFonts w:ascii="Times New Roman" w:hAnsi="Times New Roman" w:cs="Times New Roman" w:hint="eastAsia"/>
          <w:b/>
          <w:bCs/>
          <w:szCs w:val="26"/>
        </w:rPr>
        <w:t>Topics</w:t>
      </w:r>
    </w:p>
    <w:p w14:paraId="249232E0" w14:textId="5B9FEA2D" w:rsidR="00E0414E" w:rsidRPr="00E0414E" w:rsidRDefault="00E0414E" w:rsidP="00E0414E">
      <w:pPr>
        <w:pStyle w:val="NoiDung"/>
        <w:ind w:firstLine="0"/>
      </w:pPr>
      <w:r w:rsidRPr="00E0414E">
        <w:t xml:space="preserve">Mục đích: </w:t>
      </w:r>
      <w:r w:rsidR="00596421" w:rsidRPr="00596421">
        <w:t>Ph</w:t>
      </w:r>
      <w:r w:rsidR="00596421" w:rsidRPr="00596421">
        <w:rPr>
          <w:rFonts w:hint="eastAsia"/>
        </w:rPr>
        <w:t>â</w:t>
      </w:r>
      <w:r w:rsidR="00596421" w:rsidRPr="00596421">
        <w:t>n chia nội dung s</w:t>
      </w:r>
      <w:r w:rsidR="00596421" w:rsidRPr="00596421">
        <w:rPr>
          <w:rFonts w:hint="eastAsia"/>
        </w:rPr>
        <w:t>á</w:t>
      </w:r>
      <w:r w:rsidR="00596421" w:rsidRPr="00596421">
        <w:t>ch th</w:t>
      </w:r>
      <w:r w:rsidR="00596421" w:rsidRPr="00596421">
        <w:rPr>
          <w:rFonts w:hint="eastAsia"/>
        </w:rPr>
        <w:t>à</w:t>
      </w:r>
      <w:r w:rsidR="00596421" w:rsidRPr="00596421">
        <w:t>nh c</w:t>
      </w:r>
      <w:r w:rsidR="00596421" w:rsidRPr="00596421">
        <w:rPr>
          <w:rFonts w:hint="eastAsia"/>
        </w:rPr>
        <w:t>á</w:t>
      </w:r>
      <w:r w:rsidR="00596421" w:rsidRPr="00596421">
        <w:t xml:space="preserve">c chủ </w:t>
      </w:r>
      <w:r w:rsidR="00596421" w:rsidRPr="00596421">
        <w:rPr>
          <w:rFonts w:hint="cs"/>
        </w:rPr>
        <w:t>đ</w:t>
      </w:r>
      <w:r w:rsidR="00596421" w:rsidRPr="00596421">
        <w:t>ề lớn</w:t>
      </w:r>
    </w:p>
    <w:p w14:paraId="17B6729A" w14:textId="59F6782E" w:rsidR="00E0414E" w:rsidRPr="00E0414E" w:rsidRDefault="00E0414E" w:rsidP="00E0414E">
      <w:pPr>
        <w:pStyle w:val="NoiDung"/>
        <w:ind w:firstLine="0"/>
      </w:pPr>
      <w:r w:rsidRPr="00E0414E">
        <w:t>Thuộc tính chính:</w:t>
      </w:r>
    </w:p>
    <w:p w14:paraId="496EC501"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id (Primary Key): M</w:t>
      </w:r>
      <w:r w:rsidRPr="00596421">
        <w:rPr>
          <w:rFonts w:hint="eastAsia"/>
          <w:sz w:val="26"/>
          <w:szCs w:val="26"/>
        </w:rPr>
        <w:t>ã</w:t>
      </w:r>
      <w:r w:rsidRPr="00596421">
        <w:rPr>
          <w:sz w:val="26"/>
          <w:szCs w:val="26"/>
        </w:rPr>
        <w:t xml:space="preserve"> </w:t>
      </w:r>
      <w:r w:rsidRPr="00596421">
        <w:rPr>
          <w:rFonts w:hint="cs"/>
          <w:sz w:val="26"/>
          <w:szCs w:val="26"/>
        </w:rPr>
        <w:t>đ</w:t>
      </w:r>
      <w:r w:rsidRPr="00596421">
        <w:rPr>
          <w:sz w:val="26"/>
          <w:szCs w:val="26"/>
        </w:rPr>
        <w:t xml:space="preserve">ịnh danh chủ </w:t>
      </w:r>
      <w:r w:rsidRPr="00596421">
        <w:rPr>
          <w:rFonts w:hint="cs"/>
          <w:sz w:val="26"/>
          <w:szCs w:val="26"/>
        </w:rPr>
        <w:t>đ</w:t>
      </w:r>
      <w:r w:rsidRPr="00596421">
        <w:rPr>
          <w:sz w:val="26"/>
          <w:szCs w:val="26"/>
        </w:rPr>
        <w:t>ề</w:t>
      </w:r>
    </w:p>
    <w:p w14:paraId="39888C8F"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topic_name: T</w:t>
      </w:r>
      <w:r w:rsidRPr="00596421">
        <w:rPr>
          <w:rFonts w:hint="eastAsia"/>
          <w:sz w:val="26"/>
          <w:szCs w:val="26"/>
        </w:rPr>
        <w:t>ê</w:t>
      </w:r>
      <w:r w:rsidRPr="00596421">
        <w:rPr>
          <w:sz w:val="26"/>
          <w:szCs w:val="26"/>
        </w:rPr>
        <w:t xml:space="preserve">n chủ </w:t>
      </w:r>
      <w:r w:rsidRPr="00596421">
        <w:rPr>
          <w:rFonts w:hint="cs"/>
          <w:sz w:val="26"/>
          <w:szCs w:val="26"/>
        </w:rPr>
        <w:t>đ</w:t>
      </w:r>
      <w:r w:rsidRPr="00596421">
        <w:rPr>
          <w:sz w:val="26"/>
          <w:szCs w:val="26"/>
        </w:rPr>
        <w:t>ề</w:t>
      </w:r>
    </w:p>
    <w:p w14:paraId="46851195" w14:textId="77777777" w:rsid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book_id (Foreign Key): Li</w:t>
      </w:r>
      <w:r w:rsidRPr="00596421">
        <w:rPr>
          <w:rFonts w:hint="eastAsia"/>
          <w:sz w:val="26"/>
          <w:szCs w:val="26"/>
        </w:rPr>
        <w:t>ê</w:t>
      </w:r>
      <w:r w:rsidRPr="00596421">
        <w:rPr>
          <w:sz w:val="26"/>
          <w:szCs w:val="26"/>
        </w:rPr>
        <w:t>n kết với s</w:t>
      </w:r>
      <w:r w:rsidRPr="00596421">
        <w:rPr>
          <w:rFonts w:hint="eastAsia"/>
          <w:sz w:val="26"/>
          <w:szCs w:val="26"/>
        </w:rPr>
        <w:t>á</w:t>
      </w:r>
      <w:r w:rsidRPr="00596421">
        <w:rPr>
          <w:sz w:val="26"/>
          <w:szCs w:val="26"/>
        </w:rPr>
        <w:t>ch</w:t>
      </w:r>
    </w:p>
    <w:p w14:paraId="73FF73FC" w14:textId="1BD29F66" w:rsidR="00D9549C" w:rsidRPr="00D9549C" w:rsidRDefault="00D9549C" w:rsidP="00D9549C">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0CA9D6D" w14:textId="77777777" w:rsidR="00596421" w:rsidRPr="00596421" w:rsidRDefault="00596421" w:rsidP="00596421">
      <w:pPr>
        <w:pStyle w:val="ListParagraph"/>
        <w:numPr>
          <w:ilvl w:val="0"/>
          <w:numId w:val="4"/>
        </w:numPr>
        <w:spacing w:before="120" w:after="120" w:line="360" w:lineRule="auto"/>
        <w:ind w:left="1134" w:hanging="357"/>
        <w:jc w:val="both"/>
        <w:rPr>
          <w:sz w:val="26"/>
          <w:szCs w:val="26"/>
        </w:rPr>
      </w:pPr>
      <w:r w:rsidRPr="00596421">
        <w:rPr>
          <w:sz w:val="26"/>
          <w:szCs w:val="26"/>
        </w:rPr>
        <w:t>description: M</w:t>
      </w:r>
      <w:r w:rsidRPr="00596421">
        <w:rPr>
          <w:rFonts w:hint="eastAsia"/>
          <w:sz w:val="26"/>
          <w:szCs w:val="26"/>
        </w:rPr>
        <w:t>ô</w:t>
      </w:r>
      <w:r w:rsidRPr="00596421">
        <w:rPr>
          <w:sz w:val="26"/>
          <w:szCs w:val="26"/>
        </w:rPr>
        <w:t xml:space="preserve"> tả chủ </w:t>
      </w:r>
      <w:r w:rsidRPr="00596421">
        <w:rPr>
          <w:rFonts w:hint="cs"/>
          <w:sz w:val="26"/>
          <w:szCs w:val="26"/>
        </w:rPr>
        <w:t>đ</w:t>
      </w:r>
      <w:r w:rsidRPr="00596421">
        <w:rPr>
          <w:sz w:val="26"/>
          <w:szCs w:val="26"/>
        </w:rPr>
        <w:t>ề</w:t>
      </w:r>
    </w:p>
    <w:p w14:paraId="1F8C380D" w14:textId="2F4F0A81" w:rsidR="00111A86" w:rsidRPr="00E0414E" w:rsidRDefault="00111A86" w:rsidP="00596421">
      <w:pPr>
        <w:rPr>
          <w:rFonts w:hint="eastAsia"/>
          <w:b/>
          <w:bCs/>
          <w:szCs w:val="26"/>
        </w:rPr>
      </w:pPr>
      <w:r w:rsidRPr="00E0414E">
        <w:rPr>
          <w:b/>
          <w:bCs/>
          <w:szCs w:val="26"/>
        </w:rPr>
        <w:t xml:space="preserve">Thực thể </w:t>
      </w:r>
      <w:r w:rsidR="000B77C5" w:rsidRPr="000B77C5">
        <w:rPr>
          <w:rFonts w:hint="eastAsia"/>
          <w:b/>
          <w:bCs/>
          <w:szCs w:val="26"/>
        </w:rPr>
        <w:t>Lessons</w:t>
      </w:r>
    </w:p>
    <w:p w14:paraId="4003E3A5" w14:textId="448ED2B6" w:rsidR="00E0414E" w:rsidRPr="00E0414E" w:rsidRDefault="00E0414E" w:rsidP="00E0414E">
      <w:pPr>
        <w:pStyle w:val="NoiDung"/>
        <w:ind w:firstLine="0"/>
      </w:pPr>
      <w:r w:rsidRPr="00E0414E">
        <w:t xml:space="preserve">Mục </w:t>
      </w:r>
      <w:r w:rsidRPr="00E0414E">
        <w:rPr>
          <w:rFonts w:hint="cs"/>
        </w:rPr>
        <w:t>đ</w:t>
      </w:r>
      <w:r w:rsidRPr="00E0414E">
        <w:rPr>
          <w:rFonts w:hint="eastAsia"/>
        </w:rPr>
        <w:t>í</w:t>
      </w:r>
      <w:r w:rsidRPr="00E0414E">
        <w:t xml:space="preserve">ch: </w:t>
      </w:r>
      <w:r w:rsidR="000B77C5" w:rsidRPr="000B77C5">
        <w:t>Quản l</w:t>
      </w:r>
      <w:r w:rsidR="000B77C5" w:rsidRPr="000B77C5">
        <w:rPr>
          <w:rFonts w:hint="eastAsia"/>
        </w:rPr>
        <w:t>ý</w:t>
      </w:r>
      <w:r w:rsidR="000B77C5" w:rsidRPr="000B77C5">
        <w:t xml:space="preserve"> c</w:t>
      </w:r>
      <w:r w:rsidR="000B77C5" w:rsidRPr="000B77C5">
        <w:rPr>
          <w:rFonts w:hint="eastAsia"/>
        </w:rPr>
        <w:t>á</w:t>
      </w:r>
      <w:r w:rsidR="000B77C5" w:rsidRPr="000B77C5">
        <w:t>c b</w:t>
      </w:r>
      <w:r w:rsidR="000B77C5" w:rsidRPr="000B77C5">
        <w:rPr>
          <w:rFonts w:hint="eastAsia"/>
        </w:rPr>
        <w:t>à</w:t>
      </w:r>
      <w:r w:rsidR="000B77C5" w:rsidRPr="000B77C5">
        <w:t xml:space="preserve">i học cụ thể trong từng chủ </w:t>
      </w:r>
      <w:r w:rsidR="000B77C5" w:rsidRPr="000B77C5">
        <w:rPr>
          <w:rFonts w:hint="cs"/>
        </w:rPr>
        <w:t>đ</w:t>
      </w:r>
      <w:r w:rsidR="000B77C5" w:rsidRPr="000B77C5">
        <w:t>ề</w:t>
      </w:r>
    </w:p>
    <w:p w14:paraId="7041096E" w14:textId="37DB6C4A" w:rsidR="00E0414E" w:rsidRPr="00E0414E" w:rsidRDefault="00E0414E" w:rsidP="00E0414E">
      <w:pPr>
        <w:pStyle w:val="NoiDung"/>
        <w:ind w:firstLine="0"/>
      </w:pPr>
      <w:r w:rsidRPr="00E0414E">
        <w:t>Thuộc t</w:t>
      </w:r>
      <w:r w:rsidRPr="00E0414E">
        <w:rPr>
          <w:rFonts w:hint="eastAsia"/>
        </w:rPr>
        <w:t>í</w:t>
      </w:r>
      <w:r w:rsidRPr="00E0414E">
        <w:t>nh ch</w:t>
      </w:r>
      <w:r w:rsidRPr="00E0414E">
        <w:rPr>
          <w:rFonts w:hint="eastAsia"/>
        </w:rPr>
        <w:t>í</w:t>
      </w:r>
      <w:r w:rsidRPr="00E0414E">
        <w:t>nh:</w:t>
      </w:r>
    </w:p>
    <w:p w14:paraId="62A0126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b</w:t>
      </w:r>
      <w:r w:rsidRPr="000B77C5">
        <w:rPr>
          <w:rFonts w:hint="eastAsia"/>
          <w:sz w:val="26"/>
          <w:szCs w:val="26"/>
        </w:rPr>
        <w:t>à</w:t>
      </w:r>
      <w:r w:rsidRPr="000B77C5">
        <w:rPr>
          <w:sz w:val="26"/>
          <w:szCs w:val="26"/>
        </w:rPr>
        <w:t>i học</w:t>
      </w:r>
    </w:p>
    <w:p w14:paraId="31EE144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b</w:t>
      </w:r>
      <w:r w:rsidRPr="000B77C5">
        <w:rPr>
          <w:rFonts w:hint="eastAsia"/>
          <w:sz w:val="26"/>
          <w:szCs w:val="26"/>
        </w:rPr>
        <w:t>à</w:t>
      </w:r>
      <w:r w:rsidRPr="000B77C5">
        <w:rPr>
          <w:sz w:val="26"/>
          <w:szCs w:val="26"/>
        </w:rPr>
        <w:t>i học</w:t>
      </w:r>
    </w:p>
    <w:p w14:paraId="158C464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pic_id (Foreign Key): Li</w:t>
      </w:r>
      <w:r w:rsidRPr="000B77C5">
        <w:rPr>
          <w:rFonts w:hint="eastAsia"/>
          <w:sz w:val="26"/>
          <w:szCs w:val="26"/>
        </w:rPr>
        <w:t>ê</w:t>
      </w:r>
      <w:r w:rsidRPr="000B77C5">
        <w:rPr>
          <w:sz w:val="26"/>
          <w:szCs w:val="26"/>
        </w:rPr>
        <w:t xml:space="preserve">n kết với chủ </w:t>
      </w:r>
      <w:r w:rsidRPr="000B77C5">
        <w:rPr>
          <w:rFonts w:hint="cs"/>
          <w:sz w:val="26"/>
          <w:szCs w:val="26"/>
        </w:rPr>
        <w:t>đ</w:t>
      </w:r>
      <w:r w:rsidRPr="000B77C5">
        <w:rPr>
          <w:sz w:val="26"/>
          <w:szCs w:val="26"/>
        </w:rPr>
        <w:t>ề</w:t>
      </w:r>
    </w:p>
    <w:p w14:paraId="4171CA65"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page_start, page_end: Trang bắt </w:t>
      </w:r>
      <w:r w:rsidRPr="000B77C5">
        <w:rPr>
          <w:rFonts w:hint="cs"/>
          <w:sz w:val="26"/>
          <w:szCs w:val="26"/>
        </w:rPr>
        <w:t>đ</w:t>
      </w:r>
      <w:r w:rsidRPr="000B77C5">
        <w:rPr>
          <w:sz w:val="26"/>
          <w:szCs w:val="26"/>
        </w:rPr>
        <w:t>ầu v</w:t>
      </w:r>
      <w:r w:rsidRPr="000B77C5">
        <w:rPr>
          <w:rFonts w:hint="eastAsia"/>
          <w:sz w:val="26"/>
          <w:szCs w:val="26"/>
        </w:rPr>
        <w:t>à</w:t>
      </w:r>
      <w:r w:rsidRPr="000B77C5">
        <w:rPr>
          <w:sz w:val="26"/>
          <w:szCs w:val="26"/>
        </w:rPr>
        <w:t xml:space="preserve"> kết th</w:t>
      </w:r>
      <w:r w:rsidRPr="000B77C5">
        <w:rPr>
          <w:rFonts w:hint="eastAsia"/>
          <w:sz w:val="26"/>
          <w:szCs w:val="26"/>
        </w:rPr>
        <w:t>ú</w:t>
      </w:r>
      <w:r w:rsidRPr="000B77C5">
        <w:rPr>
          <w:sz w:val="26"/>
          <w:szCs w:val="26"/>
        </w:rPr>
        <w:t>c</w:t>
      </w:r>
    </w:p>
    <w:p w14:paraId="15BD4756" w14:textId="77777777" w:rsidR="00D9549C" w:rsidRPr="00D9549C" w:rsidRDefault="00D9549C" w:rsidP="00D9549C">
      <w:pPr>
        <w:spacing w:before="120" w:after="120" w:line="360" w:lineRule="auto"/>
        <w:jc w:val="both"/>
        <w:rPr>
          <w:rFonts w:hint="eastAsia"/>
          <w:szCs w:val="26"/>
        </w:rPr>
      </w:pPr>
    </w:p>
    <w:p w14:paraId="100272A4" w14:textId="22948613"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Items</w:t>
      </w:r>
    </w:p>
    <w:p w14:paraId="4F5EF63F" w14:textId="04AD7084" w:rsidR="006831F7" w:rsidRPr="006831F7" w:rsidRDefault="006831F7" w:rsidP="006831F7">
      <w:pPr>
        <w:pStyle w:val="NoiDung"/>
        <w:ind w:firstLine="0"/>
      </w:pPr>
      <w:r w:rsidRPr="006831F7">
        <w:t xml:space="preserve">Mục </w:t>
      </w:r>
      <w:r w:rsidRPr="006831F7">
        <w:rPr>
          <w:rFonts w:hint="cs"/>
        </w:rPr>
        <w:t>đ</w:t>
      </w:r>
      <w:r w:rsidRPr="006831F7">
        <w:rPr>
          <w:rFonts w:hint="eastAsia"/>
        </w:rPr>
        <w:t>í</w:t>
      </w:r>
      <w:r w:rsidRPr="006831F7">
        <w:t xml:space="preserve">ch: </w:t>
      </w:r>
      <w:r w:rsidR="000B77C5" w:rsidRPr="000B77C5">
        <w:t>Chia nhỏ b</w:t>
      </w:r>
      <w:r w:rsidR="000B77C5" w:rsidRPr="000B77C5">
        <w:rPr>
          <w:rFonts w:hint="eastAsia"/>
        </w:rPr>
        <w:t>à</w:t>
      </w:r>
      <w:r w:rsidR="000B77C5" w:rsidRPr="000B77C5">
        <w:t>i học th</w:t>
      </w:r>
      <w:r w:rsidR="000B77C5" w:rsidRPr="000B77C5">
        <w:rPr>
          <w:rFonts w:hint="eastAsia"/>
        </w:rPr>
        <w:t>à</w:t>
      </w:r>
      <w:r w:rsidR="000B77C5" w:rsidRPr="000B77C5">
        <w:t>nh c</w:t>
      </w:r>
      <w:r w:rsidR="000B77C5" w:rsidRPr="000B77C5">
        <w:rPr>
          <w:rFonts w:hint="eastAsia"/>
        </w:rPr>
        <w:t>á</w:t>
      </w:r>
      <w:r w:rsidR="000B77C5" w:rsidRPr="000B77C5">
        <w:t>c mục nội dung cụ thể</w:t>
      </w:r>
    </w:p>
    <w:p w14:paraId="0919BB89" w14:textId="2CF7E1F4" w:rsidR="006831F7" w:rsidRPr="006831F7" w:rsidRDefault="006831F7" w:rsidP="006831F7">
      <w:pPr>
        <w:pStyle w:val="NoiDung"/>
        <w:ind w:firstLine="0"/>
      </w:pPr>
      <w:r w:rsidRPr="006831F7">
        <w:lastRenderedPageBreak/>
        <w:t>Thuộc t</w:t>
      </w:r>
      <w:r w:rsidRPr="006831F7">
        <w:rPr>
          <w:rFonts w:hint="eastAsia"/>
        </w:rPr>
        <w:t>í</w:t>
      </w:r>
      <w:r w:rsidRPr="006831F7">
        <w:t>nh ch</w:t>
      </w:r>
      <w:r w:rsidRPr="006831F7">
        <w:rPr>
          <w:rFonts w:hint="eastAsia"/>
        </w:rPr>
        <w:t>í</w:t>
      </w:r>
      <w:r w:rsidRPr="006831F7">
        <w:t>nh:</w:t>
      </w:r>
    </w:p>
    <w:p w14:paraId="78ACF53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w:t>
      </w:r>
    </w:p>
    <w:p w14:paraId="1E484E6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title: Ti</w:t>
      </w:r>
      <w:r w:rsidRPr="000B77C5">
        <w:rPr>
          <w:rFonts w:hint="eastAsia"/>
          <w:sz w:val="26"/>
          <w:szCs w:val="26"/>
        </w:rPr>
        <w:t>ê</w:t>
      </w:r>
      <w:r w:rsidRPr="000B77C5">
        <w:rPr>
          <w:sz w:val="26"/>
          <w:szCs w:val="26"/>
        </w:rPr>
        <w:t xml:space="preserve">u </w:t>
      </w:r>
      <w:r w:rsidRPr="000B77C5">
        <w:rPr>
          <w:rFonts w:hint="cs"/>
          <w:sz w:val="26"/>
          <w:szCs w:val="26"/>
        </w:rPr>
        <w:t>đ</w:t>
      </w:r>
      <w:r w:rsidRPr="000B77C5">
        <w:rPr>
          <w:sz w:val="26"/>
          <w:szCs w:val="26"/>
        </w:rPr>
        <w:t>ề mục</w:t>
      </w:r>
    </w:p>
    <w:p w14:paraId="56F445A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7420935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start, page_end: Trang của mục</w:t>
      </w:r>
    </w:p>
    <w:p w14:paraId="4DA97607" w14:textId="5D8A4120" w:rsidR="00111A86" w:rsidRPr="00E0414E" w:rsidRDefault="00111A86" w:rsidP="000B77C5">
      <w:pPr>
        <w:rPr>
          <w:rFonts w:hint="eastAsia"/>
          <w:b/>
          <w:bCs/>
          <w:szCs w:val="26"/>
        </w:rPr>
      </w:pPr>
      <w:r w:rsidRPr="00E0414E">
        <w:rPr>
          <w:b/>
          <w:bCs/>
          <w:szCs w:val="26"/>
        </w:rPr>
        <w:t xml:space="preserve">Thực thể </w:t>
      </w:r>
      <w:r w:rsidR="000B77C5" w:rsidRPr="000B77C5">
        <w:rPr>
          <w:rFonts w:hint="eastAsia"/>
          <w:b/>
          <w:bCs/>
          <w:szCs w:val="26"/>
        </w:rPr>
        <w:t>Subitems</w:t>
      </w:r>
    </w:p>
    <w:p w14:paraId="307B4479" w14:textId="409D5D93" w:rsidR="006831F7" w:rsidRPr="006831F7" w:rsidRDefault="006831F7" w:rsidP="006831F7">
      <w:pPr>
        <w:pStyle w:val="NoiDung"/>
        <w:ind w:firstLine="0"/>
      </w:pPr>
      <w:r w:rsidRPr="006831F7">
        <w:t xml:space="preserve">Mục đích: </w:t>
      </w:r>
      <w:r w:rsidR="000B77C5" w:rsidRPr="000B77C5">
        <w:t>Chi tiết h</w:t>
      </w:r>
      <w:r w:rsidR="000B77C5" w:rsidRPr="000B77C5">
        <w:rPr>
          <w:rFonts w:hint="eastAsia"/>
        </w:rPr>
        <w:t>ó</w:t>
      </w:r>
      <w:r w:rsidR="000B77C5" w:rsidRPr="000B77C5">
        <w:t>a nội dung của từng mục</w:t>
      </w:r>
    </w:p>
    <w:p w14:paraId="03FEACA7" w14:textId="15B2006C" w:rsidR="006831F7" w:rsidRPr="006831F7" w:rsidRDefault="006831F7" w:rsidP="006831F7">
      <w:pPr>
        <w:pStyle w:val="NoiDung"/>
        <w:ind w:firstLine="0"/>
      </w:pPr>
      <w:r w:rsidRPr="006831F7">
        <w:t>Thuộc tính chính:</w:t>
      </w:r>
    </w:p>
    <w:p w14:paraId="7F35A2C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mục con</w:t>
      </w:r>
    </w:p>
    <w:p w14:paraId="47B38809"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label: Nh</w:t>
      </w:r>
      <w:r w:rsidRPr="000B77C5">
        <w:rPr>
          <w:rFonts w:hint="eastAsia"/>
          <w:sz w:val="26"/>
          <w:szCs w:val="26"/>
        </w:rPr>
        <w:t>ã</w:t>
      </w:r>
      <w:r w:rsidRPr="000B77C5">
        <w:rPr>
          <w:sz w:val="26"/>
          <w:szCs w:val="26"/>
        </w:rPr>
        <w:t>n mục con</w:t>
      </w:r>
    </w:p>
    <w:p w14:paraId="4D769AF5"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subitem_content: Nội dung chi tiết</w:t>
      </w:r>
    </w:p>
    <w:p w14:paraId="5A23931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item_id (Foreign Key): Li</w:t>
      </w:r>
      <w:r w:rsidRPr="000B77C5">
        <w:rPr>
          <w:rFonts w:hint="eastAsia"/>
          <w:sz w:val="26"/>
          <w:szCs w:val="26"/>
        </w:rPr>
        <w:t>ê</w:t>
      </w:r>
      <w:r w:rsidRPr="000B77C5">
        <w:rPr>
          <w:sz w:val="26"/>
          <w:szCs w:val="26"/>
        </w:rPr>
        <w:t>n kết với mục</w:t>
      </w:r>
    </w:p>
    <w:p w14:paraId="21CF2E14"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page_number: Số trang</w:t>
      </w:r>
    </w:p>
    <w:p w14:paraId="264D981E"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mage_url, image_url_1: </w:t>
      </w:r>
      <w:r w:rsidRPr="000B77C5">
        <w:rPr>
          <w:rFonts w:hint="cs"/>
          <w:sz w:val="26"/>
          <w:szCs w:val="26"/>
        </w:rPr>
        <w:t>Đư</w:t>
      </w:r>
      <w:r w:rsidRPr="000B77C5">
        <w:rPr>
          <w:sz w:val="26"/>
          <w:szCs w:val="26"/>
        </w:rPr>
        <w:t>ờng dẫn h</w:t>
      </w:r>
      <w:r w:rsidRPr="000B77C5">
        <w:rPr>
          <w:rFonts w:hint="eastAsia"/>
          <w:sz w:val="26"/>
          <w:szCs w:val="26"/>
        </w:rPr>
        <w:t>ì</w:t>
      </w:r>
      <w:r w:rsidRPr="000B77C5">
        <w:rPr>
          <w:sz w:val="26"/>
          <w:szCs w:val="26"/>
        </w:rPr>
        <w:t>nh ảnh minh họa</w:t>
      </w:r>
    </w:p>
    <w:p w14:paraId="4B8AB360" w14:textId="5409DFC4"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estions</w:t>
      </w:r>
    </w:p>
    <w:p w14:paraId="231037CD" w14:textId="32EF22CC"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c</w:t>
      </w:r>
      <w:r w:rsidRPr="000B77C5">
        <w:rPr>
          <w:rFonts w:hint="eastAsia"/>
        </w:rPr>
        <w:t>á</w:t>
      </w:r>
      <w:r w:rsidRPr="000B77C5">
        <w:t>c c</w:t>
      </w:r>
      <w:r w:rsidRPr="000B77C5">
        <w:rPr>
          <w:rFonts w:hint="eastAsia"/>
        </w:rPr>
        <w:t>â</w:t>
      </w:r>
      <w:r w:rsidRPr="000B77C5">
        <w:t>u hỏi trắc nghiệm</w:t>
      </w:r>
    </w:p>
    <w:p w14:paraId="403989B7" w14:textId="77777777" w:rsidR="000B77C5" w:rsidRPr="006831F7" w:rsidRDefault="000B77C5" w:rsidP="000B77C5">
      <w:pPr>
        <w:pStyle w:val="NoiDung"/>
        <w:ind w:firstLine="0"/>
      </w:pPr>
      <w:r w:rsidRPr="006831F7">
        <w:t>Thuộc tính chính:</w:t>
      </w:r>
    </w:p>
    <w:p w14:paraId="53711769"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c</w:t>
      </w:r>
      <w:r w:rsidRPr="000B77C5">
        <w:rPr>
          <w:rFonts w:hint="eastAsia"/>
          <w:sz w:val="26"/>
          <w:szCs w:val="26"/>
        </w:rPr>
        <w:t>â</w:t>
      </w:r>
      <w:r w:rsidRPr="000B77C5">
        <w:rPr>
          <w:sz w:val="26"/>
          <w:szCs w:val="26"/>
        </w:rPr>
        <w:t>u hỏi</w:t>
      </w:r>
    </w:p>
    <w:p w14:paraId="20A1C51F" w14:textId="28531309" w:rsidR="00D239B6"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subitem_id</w:t>
      </w:r>
      <w:r>
        <w:rPr>
          <w:sz w:val="26"/>
          <w:szCs w:val="26"/>
        </w:rPr>
        <w:t>:</w:t>
      </w:r>
      <w:r w:rsidR="00AF22A5" w:rsidRPr="00AF22A5">
        <w:rPr>
          <w:rFonts w:ascii="Time new roman" w:eastAsiaTheme="minorEastAsia" w:hAnsi="Time new roman" w:cstheme="minorBidi"/>
          <w:sz w:val="26"/>
          <w:szCs w:val="22"/>
          <w:lang w:eastAsia="zh-CN"/>
        </w:rPr>
        <w:t xml:space="preserve"> </w:t>
      </w:r>
      <w:r w:rsidR="00AF22A5" w:rsidRPr="00AF22A5">
        <w:rPr>
          <w:sz w:val="26"/>
          <w:szCs w:val="26"/>
        </w:rPr>
        <w:t>Liên kết với mục con</w:t>
      </w:r>
    </w:p>
    <w:p w14:paraId="349BF1A9" w14:textId="244A55CE"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difficulty_id</w:t>
      </w:r>
      <w:r w:rsidR="000B77C5" w:rsidRPr="00D239B6">
        <w:rPr>
          <w:sz w:val="26"/>
          <w:szCs w:val="26"/>
        </w:rPr>
        <w:t>:</w:t>
      </w:r>
      <w:r w:rsidR="00AF22A5" w:rsidRPr="00AF22A5">
        <w:rPr>
          <w:sz w:val="26"/>
          <w:szCs w:val="26"/>
        </w:rPr>
        <w:t xml:space="preserve"> Xác định mức độ khó của câu hỏi</w:t>
      </w:r>
    </w:p>
    <w:p w14:paraId="5D92A40E" w14:textId="1910ECF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type_id </w:t>
      </w:r>
      <w:r w:rsidR="000B77C5" w:rsidRPr="00D239B6">
        <w:rPr>
          <w:sz w:val="26"/>
          <w:szCs w:val="26"/>
        </w:rPr>
        <w:t xml:space="preserve">(Foreign Key): </w:t>
      </w:r>
      <w:r w:rsidR="00AF22A5" w:rsidRPr="00AF22A5">
        <w:rPr>
          <w:sz w:val="26"/>
          <w:szCs w:val="26"/>
        </w:rPr>
        <w:t>Xác định loại câu hỏi</w:t>
      </w:r>
    </w:p>
    <w:p w14:paraId="5DAC87BF" w14:textId="3A1A789B"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question_content</w:t>
      </w:r>
      <w:r w:rsidR="000B77C5" w:rsidRPr="00D239B6">
        <w:rPr>
          <w:sz w:val="26"/>
          <w:szCs w:val="26"/>
        </w:rPr>
        <w:t xml:space="preserve">: </w:t>
      </w:r>
      <w:r w:rsidR="00AF22A5" w:rsidRPr="00AF22A5">
        <w:rPr>
          <w:sz w:val="26"/>
          <w:szCs w:val="26"/>
        </w:rPr>
        <w:t>Nội dung câu hỏi</w:t>
      </w:r>
    </w:p>
    <w:p w14:paraId="69937875" w14:textId="186316C5" w:rsidR="000B77C5" w:rsidRPr="00D239B6" w:rsidRDefault="00D239B6" w:rsidP="000B77C5">
      <w:pPr>
        <w:pStyle w:val="ListParagraph"/>
        <w:numPr>
          <w:ilvl w:val="0"/>
          <w:numId w:val="4"/>
        </w:numPr>
        <w:spacing w:before="120" w:after="120" w:line="360" w:lineRule="auto"/>
        <w:ind w:left="1134" w:hanging="357"/>
        <w:jc w:val="both"/>
        <w:rPr>
          <w:sz w:val="26"/>
          <w:szCs w:val="26"/>
        </w:rPr>
      </w:pPr>
      <w:r w:rsidRPr="00D239B6">
        <w:rPr>
          <w:sz w:val="26"/>
          <w:szCs w:val="26"/>
        </w:rPr>
        <w:t>explanation</w:t>
      </w:r>
      <w:r w:rsidR="000B77C5" w:rsidRPr="00D239B6">
        <w:rPr>
          <w:sz w:val="26"/>
          <w:szCs w:val="26"/>
        </w:rPr>
        <w:t xml:space="preserve">: </w:t>
      </w:r>
      <w:r w:rsidR="00AF22A5" w:rsidRPr="00AF22A5">
        <w:rPr>
          <w:sz w:val="26"/>
          <w:szCs w:val="26"/>
        </w:rPr>
        <w:t>Lời giải thích đáp án</w:t>
      </w:r>
    </w:p>
    <w:p w14:paraId="33EBCC83" w14:textId="77777777" w:rsidR="00293F78" w:rsidRPr="00293F78" w:rsidRDefault="00293F78" w:rsidP="00293F78">
      <w:pPr>
        <w:rPr>
          <w:rFonts w:hint="eastAsia"/>
          <w:b/>
          <w:bCs/>
        </w:rPr>
      </w:pPr>
      <w:r w:rsidRPr="00293F78">
        <w:rPr>
          <w:b/>
          <w:bCs/>
        </w:rPr>
        <w:t>Thực thể Difficulty_Levels</w:t>
      </w:r>
    </w:p>
    <w:p w14:paraId="78117A94"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mức độ khó của câu hỏi trắc nghiệm.</w:t>
      </w:r>
    </w:p>
    <w:p w14:paraId="51987A6C" w14:textId="77777777" w:rsidR="00293F78" w:rsidRPr="00293F78" w:rsidRDefault="00293F78" w:rsidP="00293F78">
      <w:pPr>
        <w:pStyle w:val="NoiDung"/>
        <w:ind w:firstLine="0"/>
      </w:pPr>
      <w:r w:rsidRPr="00293F78">
        <w:rPr>
          <w:rFonts w:eastAsiaTheme="majorEastAsia"/>
        </w:rPr>
        <w:t>Thuộc tính chính:</w:t>
      </w:r>
    </w:p>
    <w:p w14:paraId="619D6869"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difficulty_id (Primary Key): Mã định danh mức độ khó</w:t>
      </w:r>
    </w:p>
    <w:p w14:paraId="6EBB628D" w14:textId="0B51F526"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difficulty_name: Tên mức độ khó </w:t>
      </w:r>
    </w:p>
    <w:p w14:paraId="25C0B655"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mức độ khó</w:t>
      </w:r>
    </w:p>
    <w:p w14:paraId="5E688940" w14:textId="77777777" w:rsidR="00293F78" w:rsidRPr="00293F78" w:rsidRDefault="00293F78" w:rsidP="00293F78">
      <w:pPr>
        <w:pStyle w:val="NoiDung"/>
        <w:ind w:firstLine="0"/>
        <w:rPr>
          <w:b/>
          <w:bCs/>
        </w:rPr>
      </w:pPr>
      <w:r w:rsidRPr="00293F78">
        <w:rPr>
          <w:b/>
          <w:bCs/>
        </w:rPr>
        <w:t>Thực thể Question_Types</w:t>
      </w:r>
    </w:p>
    <w:p w14:paraId="6B6643F3" w14:textId="77777777" w:rsidR="00293F78" w:rsidRPr="00293F78" w:rsidRDefault="00293F78" w:rsidP="00293F78">
      <w:pPr>
        <w:pStyle w:val="NoiDung"/>
        <w:ind w:firstLine="0"/>
      </w:pPr>
      <w:r w:rsidRPr="00293F78">
        <w:rPr>
          <w:rFonts w:eastAsiaTheme="majorEastAsia"/>
        </w:rPr>
        <w:t>Mục đích:</w:t>
      </w:r>
      <w:r w:rsidRPr="00293F78">
        <w:t xml:space="preserve"> Quản lý thông tin loại câu hỏi trắc nghiệm.</w:t>
      </w:r>
    </w:p>
    <w:p w14:paraId="4D49AA1A" w14:textId="77777777" w:rsidR="00293F78" w:rsidRPr="00293F78" w:rsidRDefault="00293F78" w:rsidP="00293F78">
      <w:pPr>
        <w:pStyle w:val="NoiDung"/>
        <w:ind w:firstLine="0"/>
      </w:pPr>
      <w:r w:rsidRPr="00293F78">
        <w:rPr>
          <w:rFonts w:eastAsiaTheme="majorEastAsia"/>
        </w:rPr>
        <w:t>Thuộc tính chính:</w:t>
      </w:r>
    </w:p>
    <w:p w14:paraId="1E0F85C8" w14:textId="7777777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type_id (Primary Key): Mã định danh loại câu hỏi</w:t>
      </w:r>
    </w:p>
    <w:p w14:paraId="548C176E" w14:textId="7C3D93D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 xml:space="preserve">type_name: Tên loại câu hỏi </w:t>
      </w:r>
    </w:p>
    <w:p w14:paraId="0643B1F4" w14:textId="4E6B3C58"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description: Mô tả loại câu hỏi</w:t>
      </w:r>
    </w:p>
    <w:p w14:paraId="5FF8C259" w14:textId="6A8A0C0F"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Options</w:t>
      </w:r>
    </w:p>
    <w:p w14:paraId="6544C2AC" w14:textId="77777777" w:rsidR="000B77C5" w:rsidRPr="006831F7" w:rsidRDefault="000B77C5" w:rsidP="000B77C5">
      <w:pPr>
        <w:pStyle w:val="NoiDung"/>
        <w:ind w:firstLine="0"/>
      </w:pPr>
      <w:r w:rsidRPr="006831F7">
        <w:t xml:space="preserve">Mục đích: </w:t>
      </w:r>
      <w:r w:rsidRPr="000B77C5">
        <w:t>Chi tiết h</w:t>
      </w:r>
      <w:r w:rsidRPr="000B77C5">
        <w:rPr>
          <w:rFonts w:hint="eastAsia"/>
        </w:rPr>
        <w:t>ó</w:t>
      </w:r>
      <w:r w:rsidRPr="000B77C5">
        <w:t>a nội dung của từng mục</w:t>
      </w:r>
    </w:p>
    <w:p w14:paraId="19ED2CD5" w14:textId="77777777" w:rsidR="000B77C5" w:rsidRPr="006831F7" w:rsidRDefault="000B77C5" w:rsidP="000B77C5">
      <w:pPr>
        <w:pStyle w:val="NoiDung"/>
        <w:ind w:firstLine="0"/>
      </w:pPr>
      <w:r w:rsidRPr="006831F7">
        <w:t>Thuộc tính chính:</w:t>
      </w:r>
    </w:p>
    <w:p w14:paraId="0049E17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lựa chọn</w:t>
      </w:r>
    </w:p>
    <w:p w14:paraId="2D5C2A2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question_id (Foreign Key): Li</w:t>
      </w:r>
      <w:r w:rsidRPr="000B77C5">
        <w:rPr>
          <w:rFonts w:hint="eastAsia"/>
          <w:sz w:val="26"/>
          <w:szCs w:val="26"/>
        </w:rPr>
        <w:t>ê</w:t>
      </w:r>
      <w:r w:rsidRPr="000B77C5">
        <w:rPr>
          <w:sz w:val="26"/>
          <w:szCs w:val="26"/>
        </w:rPr>
        <w:t>n kết với c</w:t>
      </w:r>
      <w:r w:rsidRPr="000B77C5">
        <w:rPr>
          <w:rFonts w:hint="eastAsia"/>
          <w:sz w:val="26"/>
          <w:szCs w:val="26"/>
        </w:rPr>
        <w:t>â</w:t>
      </w:r>
      <w:r w:rsidRPr="000B77C5">
        <w:rPr>
          <w:sz w:val="26"/>
          <w:szCs w:val="26"/>
        </w:rPr>
        <w:t>u hỏi</w:t>
      </w:r>
    </w:p>
    <w:p w14:paraId="43CA581D"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option_content: Nội dung lựa chọn</w:t>
      </w:r>
    </w:p>
    <w:p w14:paraId="107889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is_correct: </w:t>
      </w:r>
      <w:r w:rsidRPr="000B77C5">
        <w:rPr>
          <w:rFonts w:hint="cs"/>
          <w:sz w:val="26"/>
          <w:szCs w:val="26"/>
        </w:rPr>
        <w:t>Đ</w:t>
      </w:r>
      <w:r w:rsidRPr="000B77C5">
        <w:rPr>
          <w:rFonts w:hint="eastAsia"/>
          <w:sz w:val="26"/>
          <w:szCs w:val="26"/>
        </w:rPr>
        <w:t>á</w:t>
      </w:r>
      <w:r w:rsidRPr="000B77C5">
        <w:rPr>
          <w:sz w:val="26"/>
          <w:szCs w:val="26"/>
        </w:rPr>
        <w:t xml:space="preserve">nh dấu </w:t>
      </w:r>
      <w:r w:rsidRPr="000B77C5">
        <w:rPr>
          <w:rFonts w:hint="cs"/>
          <w:sz w:val="26"/>
          <w:szCs w:val="26"/>
        </w:rPr>
        <w:t>đ</w:t>
      </w:r>
      <w:r w:rsidRPr="000B77C5">
        <w:rPr>
          <w:rFonts w:hint="eastAsia"/>
          <w:sz w:val="26"/>
          <w:szCs w:val="26"/>
        </w:rPr>
        <w:t>á</w:t>
      </w:r>
      <w:r w:rsidRPr="000B77C5">
        <w:rPr>
          <w:sz w:val="26"/>
          <w:szCs w:val="26"/>
        </w:rPr>
        <w:t xml:space="preserve">p </w:t>
      </w:r>
      <w:r w:rsidRPr="000B77C5">
        <w:rPr>
          <w:rFonts w:hint="eastAsia"/>
          <w:sz w:val="26"/>
          <w:szCs w:val="26"/>
        </w:rPr>
        <w:t>á</w:t>
      </w:r>
      <w:r w:rsidRPr="000B77C5">
        <w:rPr>
          <w:sz w:val="26"/>
          <w:szCs w:val="26"/>
        </w:rPr>
        <w:t xml:space="preserve">n </w:t>
      </w:r>
      <w:r w:rsidRPr="000B77C5">
        <w:rPr>
          <w:rFonts w:hint="cs"/>
          <w:sz w:val="26"/>
          <w:szCs w:val="26"/>
        </w:rPr>
        <w:t>đ</w:t>
      </w:r>
      <w:r w:rsidRPr="000B77C5">
        <w:rPr>
          <w:rFonts w:hint="eastAsia"/>
          <w:sz w:val="26"/>
          <w:szCs w:val="26"/>
        </w:rPr>
        <w:t>ú</w:t>
      </w:r>
      <w:r w:rsidRPr="000B77C5">
        <w:rPr>
          <w:sz w:val="26"/>
          <w:szCs w:val="26"/>
        </w:rPr>
        <w:t>ng (Boolean)</w:t>
      </w:r>
    </w:p>
    <w:p w14:paraId="39585606" w14:textId="33D7134A"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Users</w:t>
      </w:r>
    </w:p>
    <w:p w14:paraId="0CE8F6D4" w14:textId="36C98366" w:rsidR="000B77C5" w:rsidRPr="006831F7" w:rsidRDefault="000B77C5" w:rsidP="000B77C5">
      <w:pPr>
        <w:pStyle w:val="NoiDung"/>
        <w:ind w:firstLine="0"/>
      </w:pPr>
      <w:r w:rsidRPr="006831F7">
        <w:t xml:space="preserve">Mục đích: </w:t>
      </w:r>
      <w:r w:rsidRPr="000B77C5">
        <w:t>Quản l</w:t>
      </w:r>
      <w:r w:rsidRPr="000B77C5">
        <w:rPr>
          <w:rFonts w:hint="eastAsia"/>
        </w:rPr>
        <w:t>ý</w:t>
      </w:r>
      <w:r w:rsidRPr="000B77C5">
        <w:t xml:space="preserve"> th</w:t>
      </w:r>
      <w:r w:rsidRPr="000B77C5">
        <w:rPr>
          <w:rFonts w:hint="eastAsia"/>
        </w:rPr>
        <w:t>ô</w:t>
      </w:r>
      <w:r w:rsidRPr="000B77C5">
        <w:t>ng tin ng</w:t>
      </w:r>
      <w:r w:rsidRPr="000B77C5">
        <w:rPr>
          <w:rFonts w:hint="cs"/>
        </w:rPr>
        <w:t>ư</w:t>
      </w:r>
      <w:r w:rsidRPr="000B77C5">
        <w:t>ời d</w:t>
      </w:r>
      <w:r w:rsidRPr="000B77C5">
        <w:rPr>
          <w:rFonts w:hint="eastAsia"/>
        </w:rPr>
        <w:t>ù</w:t>
      </w:r>
      <w:r w:rsidRPr="000B77C5">
        <w:t>ng hệ thống</w:t>
      </w:r>
    </w:p>
    <w:p w14:paraId="6051E3E7" w14:textId="77777777" w:rsidR="000B77C5" w:rsidRPr="006831F7" w:rsidRDefault="000B77C5" w:rsidP="000B77C5">
      <w:pPr>
        <w:pStyle w:val="NoiDung"/>
        <w:ind w:firstLine="0"/>
      </w:pPr>
      <w:r w:rsidRPr="006831F7">
        <w:t>Thuộc tính chính:</w:t>
      </w:r>
    </w:p>
    <w:p w14:paraId="6C6550F2"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05DF472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name: T</w:t>
      </w:r>
      <w:r w:rsidRPr="000B77C5">
        <w:rPr>
          <w:rFonts w:hint="eastAsia"/>
          <w:sz w:val="26"/>
          <w:szCs w:val="26"/>
        </w:rPr>
        <w:t>ê</w:t>
      </w:r>
      <w:r w:rsidRPr="000B77C5">
        <w:rPr>
          <w:sz w:val="26"/>
          <w:szCs w:val="26"/>
        </w:rPr>
        <w:t xml:space="preserve">n </w:t>
      </w:r>
      <w:r w:rsidRPr="000B77C5">
        <w:rPr>
          <w:rFonts w:hint="cs"/>
          <w:sz w:val="26"/>
          <w:szCs w:val="26"/>
        </w:rPr>
        <w:t>đă</w:t>
      </w:r>
      <w:r w:rsidRPr="000B77C5">
        <w:rPr>
          <w:sz w:val="26"/>
          <w:szCs w:val="26"/>
        </w:rPr>
        <w:t>ng nhập</w:t>
      </w:r>
    </w:p>
    <w:p w14:paraId="2619EF16"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email: </w:t>
      </w:r>
      <w:r w:rsidRPr="000B77C5">
        <w:rPr>
          <w:rFonts w:hint="cs"/>
          <w:sz w:val="26"/>
          <w:szCs w:val="26"/>
        </w:rPr>
        <w:t>Đ</w:t>
      </w:r>
      <w:r w:rsidRPr="000B77C5">
        <w:rPr>
          <w:sz w:val="26"/>
          <w:szCs w:val="26"/>
        </w:rPr>
        <w:t>ịa chỉ email</w:t>
      </w:r>
    </w:p>
    <w:p w14:paraId="2C7BE1FC" w14:textId="4CAF889D" w:rsidR="00D9549C" w:rsidRDefault="00D9549C" w:rsidP="00D9549C">
      <w:pPr>
        <w:pStyle w:val="ListParagraph"/>
        <w:numPr>
          <w:ilvl w:val="0"/>
          <w:numId w:val="4"/>
        </w:numPr>
        <w:spacing w:before="120" w:after="120" w:line="360" w:lineRule="auto"/>
        <w:ind w:left="1134" w:hanging="357"/>
        <w:jc w:val="both"/>
        <w:rPr>
          <w:sz w:val="26"/>
          <w:szCs w:val="26"/>
        </w:rPr>
      </w:pPr>
      <w:r w:rsidRPr="000A10CC">
        <w:rPr>
          <w:sz w:val="26"/>
          <w:szCs w:val="26"/>
        </w:rPr>
        <w:t>password_hash</w:t>
      </w:r>
      <w:r w:rsidRPr="000B77C5">
        <w:rPr>
          <w:sz w:val="26"/>
          <w:szCs w:val="26"/>
        </w:rPr>
        <w:t>: Mật khẩu (</w:t>
      </w:r>
      <w:r w:rsidRPr="000B77C5">
        <w:rPr>
          <w:rFonts w:hint="cs"/>
          <w:sz w:val="26"/>
          <w:szCs w:val="26"/>
        </w:rPr>
        <w:t>đ</w:t>
      </w:r>
      <w:r w:rsidRPr="000B77C5">
        <w:rPr>
          <w:rFonts w:hint="eastAsia"/>
          <w:sz w:val="26"/>
          <w:szCs w:val="26"/>
        </w:rPr>
        <w:t>ã</w:t>
      </w:r>
      <w:r w:rsidRPr="000B77C5">
        <w:rPr>
          <w:sz w:val="26"/>
          <w:szCs w:val="26"/>
        </w:rPr>
        <w:t xml:space="preserve"> m</w:t>
      </w:r>
      <w:r w:rsidRPr="000B77C5">
        <w:rPr>
          <w:rFonts w:hint="eastAsia"/>
          <w:sz w:val="26"/>
          <w:szCs w:val="26"/>
        </w:rPr>
        <w:t>ã</w:t>
      </w:r>
      <w:r w:rsidRPr="000B77C5">
        <w:rPr>
          <w:sz w:val="26"/>
          <w:szCs w:val="26"/>
        </w:rPr>
        <w:t xml:space="preserve"> h</w:t>
      </w:r>
      <w:r w:rsidRPr="000B77C5">
        <w:rPr>
          <w:rFonts w:hint="eastAsia"/>
          <w:sz w:val="26"/>
          <w:szCs w:val="26"/>
        </w:rPr>
        <w:t>ó</w:t>
      </w:r>
      <w:r w:rsidRPr="000B77C5">
        <w:rPr>
          <w:sz w:val="26"/>
          <w:szCs w:val="26"/>
        </w:rPr>
        <w:t>a)</w:t>
      </w:r>
    </w:p>
    <w:p w14:paraId="352722C3"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rFonts w:hint="eastAsia"/>
          <w:sz w:val="26"/>
          <w:szCs w:val="26"/>
        </w:rPr>
        <w:t>role: Vai trò (student/admin)</w:t>
      </w:r>
    </w:p>
    <w:p w14:paraId="23633AF4" w14:textId="602FCB15" w:rsidR="00D9549C" w:rsidRPr="000B77C5" w:rsidRDefault="00D9549C" w:rsidP="000B77C5">
      <w:pPr>
        <w:pStyle w:val="ListParagraph"/>
        <w:numPr>
          <w:ilvl w:val="0"/>
          <w:numId w:val="4"/>
        </w:numPr>
        <w:spacing w:before="120" w:after="120" w:line="360" w:lineRule="auto"/>
        <w:ind w:left="1134" w:hanging="357"/>
        <w:jc w:val="both"/>
        <w:rPr>
          <w:sz w:val="26"/>
          <w:szCs w:val="26"/>
        </w:rPr>
      </w:pPr>
      <w:r>
        <w:rPr>
          <w:sz w:val="26"/>
          <w:szCs w:val="26"/>
        </w:rPr>
        <w:t>is_active:</w:t>
      </w:r>
      <w:r w:rsidR="00F4273F" w:rsidRPr="00F4273F">
        <w:rPr>
          <w:rFonts w:ascii="Time new roman" w:eastAsiaTheme="minorEastAsia" w:hAnsi="Time new roman" w:cstheme="minorBidi"/>
          <w:sz w:val="26"/>
          <w:szCs w:val="22"/>
          <w:lang w:eastAsia="zh-CN"/>
        </w:rPr>
        <w:t xml:space="preserve"> </w:t>
      </w:r>
      <w:r w:rsidR="00F4273F">
        <w:rPr>
          <w:rFonts w:ascii="Time new roman" w:eastAsiaTheme="minorEastAsia" w:hAnsi="Time new roman" w:cstheme="minorBidi"/>
          <w:sz w:val="26"/>
          <w:szCs w:val="22"/>
          <w:lang w:eastAsia="zh-CN"/>
        </w:rPr>
        <w:t>T</w:t>
      </w:r>
      <w:r w:rsidR="00F4273F" w:rsidRPr="00F4273F">
        <w:rPr>
          <w:sz w:val="26"/>
          <w:szCs w:val="26"/>
        </w:rPr>
        <w:t>rạng thái tài khoản (1 hoạt động, 0 bị khóa)</w:t>
      </w:r>
    </w:p>
    <w:p w14:paraId="59C8FA7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created_at: Thời gian tạo t</w:t>
      </w:r>
      <w:r w:rsidRPr="000B77C5">
        <w:rPr>
          <w:rFonts w:hint="eastAsia"/>
          <w:sz w:val="26"/>
          <w:szCs w:val="26"/>
        </w:rPr>
        <w:t>à</w:t>
      </w:r>
      <w:r w:rsidRPr="000B77C5">
        <w:rPr>
          <w:sz w:val="26"/>
          <w:szCs w:val="26"/>
        </w:rPr>
        <w:t>i khoản</w:t>
      </w:r>
    </w:p>
    <w:p w14:paraId="4BDDA5A4" w14:textId="5EF2DB39" w:rsidR="00D9549C" w:rsidRPr="000B77C5" w:rsidRDefault="00D9549C" w:rsidP="000B77C5">
      <w:pPr>
        <w:pStyle w:val="ListParagraph"/>
        <w:numPr>
          <w:ilvl w:val="0"/>
          <w:numId w:val="4"/>
        </w:numPr>
        <w:spacing w:before="120" w:after="120" w:line="360" w:lineRule="auto"/>
        <w:ind w:left="1134" w:hanging="357"/>
        <w:jc w:val="both"/>
        <w:rPr>
          <w:sz w:val="26"/>
          <w:szCs w:val="26"/>
        </w:rPr>
      </w:pPr>
      <w:r w:rsidRPr="00D9549C">
        <w:rPr>
          <w:sz w:val="26"/>
          <w:szCs w:val="26"/>
        </w:rPr>
        <w:lastRenderedPageBreak/>
        <w:t>updated_at</w:t>
      </w:r>
      <w:r>
        <w:rPr>
          <w:sz w:val="26"/>
          <w:szCs w:val="26"/>
        </w:rPr>
        <w:t>:</w:t>
      </w:r>
      <w:r w:rsidR="00F4273F" w:rsidRPr="00F4273F">
        <w:rPr>
          <w:rFonts w:ascii="Time new roman" w:eastAsiaTheme="minorEastAsia" w:hAnsi="Time new roman" w:cstheme="minorBidi"/>
          <w:sz w:val="26"/>
          <w:szCs w:val="22"/>
          <w:lang w:eastAsia="zh-CN"/>
        </w:rPr>
        <w:t xml:space="preserve"> </w:t>
      </w:r>
      <w:r w:rsidR="00F4273F" w:rsidRPr="00F4273F">
        <w:rPr>
          <w:sz w:val="26"/>
          <w:szCs w:val="26"/>
        </w:rPr>
        <w:t>Thời gian cập nhật gần nhất</w:t>
      </w:r>
    </w:p>
    <w:p w14:paraId="16F523C5" w14:textId="41AA5847" w:rsidR="000B77C5" w:rsidRPr="00E0414E" w:rsidRDefault="000B77C5" w:rsidP="000B77C5">
      <w:pPr>
        <w:rPr>
          <w:rFonts w:hint="eastAsia"/>
          <w:b/>
          <w:bCs/>
          <w:szCs w:val="26"/>
        </w:rPr>
      </w:pPr>
      <w:r w:rsidRPr="00E0414E">
        <w:rPr>
          <w:b/>
          <w:bCs/>
          <w:szCs w:val="26"/>
        </w:rPr>
        <w:t xml:space="preserve">Thực thể </w:t>
      </w:r>
      <w:r w:rsidRPr="000B77C5">
        <w:rPr>
          <w:rFonts w:hint="eastAsia"/>
          <w:b/>
          <w:bCs/>
          <w:szCs w:val="26"/>
        </w:rPr>
        <w:t>Quiz_Results</w:t>
      </w:r>
    </w:p>
    <w:p w14:paraId="5569E9BF" w14:textId="2945B578" w:rsidR="000B77C5" w:rsidRPr="006831F7" w:rsidRDefault="000B77C5" w:rsidP="000B77C5">
      <w:pPr>
        <w:pStyle w:val="NoiDung"/>
        <w:ind w:firstLine="0"/>
      </w:pPr>
      <w:r w:rsidRPr="006831F7">
        <w:t xml:space="preserve">Mục đích: </w:t>
      </w:r>
      <w:r w:rsidRPr="000B77C5">
        <w:t>L</w:t>
      </w:r>
      <w:r w:rsidRPr="000B77C5">
        <w:rPr>
          <w:rFonts w:hint="cs"/>
        </w:rPr>
        <w:t>ư</w:t>
      </w:r>
      <w:r w:rsidRPr="000B77C5">
        <w:t>u trữ kết quả l</w:t>
      </w:r>
      <w:r w:rsidRPr="000B77C5">
        <w:rPr>
          <w:rFonts w:hint="eastAsia"/>
        </w:rPr>
        <w:t>à</w:t>
      </w:r>
      <w:r w:rsidRPr="000B77C5">
        <w:t>m b</w:t>
      </w:r>
      <w:r w:rsidRPr="000B77C5">
        <w:rPr>
          <w:rFonts w:hint="eastAsia"/>
        </w:rPr>
        <w:t>à</w:t>
      </w:r>
      <w:r w:rsidRPr="000B77C5">
        <w:t>i của học sinh</w:t>
      </w:r>
    </w:p>
    <w:p w14:paraId="5B393288" w14:textId="77777777" w:rsidR="000B77C5" w:rsidRPr="006831F7" w:rsidRDefault="000B77C5" w:rsidP="000B77C5">
      <w:pPr>
        <w:pStyle w:val="NoiDung"/>
        <w:ind w:firstLine="0"/>
      </w:pPr>
      <w:r w:rsidRPr="006831F7">
        <w:t>Thuộc tính chính:</w:t>
      </w:r>
    </w:p>
    <w:p w14:paraId="175D908C"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result_id (Primary Key): M</w:t>
      </w:r>
      <w:r w:rsidRPr="000B77C5">
        <w:rPr>
          <w:rFonts w:hint="eastAsia"/>
          <w:sz w:val="26"/>
          <w:szCs w:val="26"/>
        </w:rPr>
        <w:t>ã</w:t>
      </w:r>
      <w:r w:rsidRPr="000B77C5">
        <w:rPr>
          <w:sz w:val="26"/>
          <w:szCs w:val="26"/>
        </w:rPr>
        <w:t xml:space="preserve"> </w:t>
      </w:r>
      <w:r w:rsidRPr="000B77C5">
        <w:rPr>
          <w:rFonts w:hint="cs"/>
          <w:sz w:val="26"/>
          <w:szCs w:val="26"/>
        </w:rPr>
        <w:t>đ</w:t>
      </w:r>
      <w:r w:rsidRPr="000B77C5">
        <w:rPr>
          <w:sz w:val="26"/>
          <w:szCs w:val="26"/>
        </w:rPr>
        <w:t>ịnh danh kết quả</w:t>
      </w:r>
    </w:p>
    <w:p w14:paraId="7B7F1A6E"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user_id (Foreign Key): Li</w:t>
      </w:r>
      <w:r w:rsidRPr="000B77C5">
        <w:rPr>
          <w:rFonts w:hint="eastAsia"/>
          <w:sz w:val="26"/>
          <w:szCs w:val="26"/>
        </w:rPr>
        <w:t>ê</w:t>
      </w:r>
      <w:r w:rsidRPr="000B77C5">
        <w:rPr>
          <w:sz w:val="26"/>
          <w:szCs w:val="26"/>
        </w:rPr>
        <w:t>n kết với ng</w:t>
      </w:r>
      <w:r w:rsidRPr="000B77C5">
        <w:rPr>
          <w:rFonts w:hint="cs"/>
          <w:sz w:val="26"/>
          <w:szCs w:val="26"/>
        </w:rPr>
        <w:t>ư</w:t>
      </w:r>
      <w:r w:rsidRPr="000B77C5">
        <w:rPr>
          <w:sz w:val="26"/>
          <w:szCs w:val="26"/>
        </w:rPr>
        <w:t>ời d</w:t>
      </w:r>
      <w:r w:rsidRPr="000B77C5">
        <w:rPr>
          <w:rFonts w:hint="eastAsia"/>
          <w:sz w:val="26"/>
          <w:szCs w:val="26"/>
        </w:rPr>
        <w:t>ù</w:t>
      </w:r>
      <w:r w:rsidRPr="000B77C5">
        <w:rPr>
          <w:sz w:val="26"/>
          <w:szCs w:val="26"/>
        </w:rPr>
        <w:t>ng</w:t>
      </w:r>
    </w:p>
    <w:p w14:paraId="5625EA6A"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lesson_id (Foreign Key): Li</w:t>
      </w:r>
      <w:r w:rsidRPr="000B77C5">
        <w:rPr>
          <w:rFonts w:hint="eastAsia"/>
          <w:sz w:val="26"/>
          <w:szCs w:val="26"/>
        </w:rPr>
        <w:t>ê</w:t>
      </w:r>
      <w:r w:rsidRPr="000B77C5">
        <w:rPr>
          <w:sz w:val="26"/>
          <w:szCs w:val="26"/>
        </w:rPr>
        <w:t>n kết với b</w:t>
      </w:r>
      <w:r w:rsidRPr="000B77C5">
        <w:rPr>
          <w:rFonts w:hint="eastAsia"/>
          <w:sz w:val="26"/>
          <w:szCs w:val="26"/>
        </w:rPr>
        <w:t>à</w:t>
      </w:r>
      <w:r w:rsidRPr="000B77C5">
        <w:rPr>
          <w:sz w:val="26"/>
          <w:szCs w:val="26"/>
        </w:rPr>
        <w:t>i học</w:t>
      </w:r>
    </w:p>
    <w:p w14:paraId="50BB0F38" w14:textId="65D030A4"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quiz_name</w:t>
      </w:r>
      <w:r>
        <w:rPr>
          <w:sz w:val="26"/>
          <w:szCs w:val="26"/>
        </w:rPr>
        <w:t>:</w:t>
      </w:r>
      <w:r w:rsidRPr="003F57F0">
        <w:t xml:space="preserve"> </w:t>
      </w:r>
      <w:r w:rsidRPr="000B4F9C">
        <w:t>Tên bài trắc nghiệm</w:t>
      </w:r>
    </w:p>
    <w:p w14:paraId="079ED97A"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score: </w:t>
      </w:r>
      <w:r w:rsidRPr="000B77C5">
        <w:rPr>
          <w:rFonts w:hint="cs"/>
          <w:sz w:val="26"/>
          <w:szCs w:val="26"/>
        </w:rPr>
        <w:t>Đ</w:t>
      </w:r>
      <w:r w:rsidRPr="000B77C5">
        <w:rPr>
          <w:sz w:val="26"/>
          <w:szCs w:val="26"/>
        </w:rPr>
        <w:t xml:space="preserve">iểm số </w:t>
      </w:r>
      <w:r w:rsidRPr="000B77C5">
        <w:rPr>
          <w:rFonts w:hint="cs"/>
          <w:sz w:val="26"/>
          <w:szCs w:val="26"/>
        </w:rPr>
        <w:t>đ</w:t>
      </w:r>
      <w:r w:rsidRPr="000B77C5">
        <w:rPr>
          <w:sz w:val="26"/>
          <w:szCs w:val="26"/>
        </w:rPr>
        <w:t xml:space="preserve">ạt </w:t>
      </w:r>
      <w:r w:rsidRPr="000B77C5">
        <w:rPr>
          <w:rFonts w:hint="cs"/>
          <w:sz w:val="26"/>
          <w:szCs w:val="26"/>
        </w:rPr>
        <w:t>đư</w:t>
      </w:r>
      <w:r w:rsidRPr="000B77C5">
        <w:rPr>
          <w:sz w:val="26"/>
          <w:szCs w:val="26"/>
        </w:rPr>
        <w:t>ợc</w:t>
      </w:r>
    </w:p>
    <w:p w14:paraId="7409BF2F" w14:textId="77777777" w:rsid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total_questions: Tổng số c</w:t>
      </w:r>
      <w:r w:rsidRPr="000B77C5">
        <w:rPr>
          <w:rFonts w:hint="eastAsia"/>
          <w:sz w:val="26"/>
          <w:szCs w:val="26"/>
        </w:rPr>
        <w:t>â</w:t>
      </w:r>
      <w:r w:rsidRPr="000B77C5">
        <w:rPr>
          <w:sz w:val="26"/>
          <w:szCs w:val="26"/>
        </w:rPr>
        <w:t>u hỏi</w:t>
      </w:r>
    </w:p>
    <w:p w14:paraId="011B16C4" w14:textId="3799A277" w:rsidR="003F57F0" w:rsidRPr="003F57F0" w:rsidRDefault="003F57F0" w:rsidP="003F57F0">
      <w:pPr>
        <w:pStyle w:val="ListParagraph"/>
        <w:numPr>
          <w:ilvl w:val="0"/>
          <w:numId w:val="4"/>
        </w:numPr>
        <w:spacing w:before="120" w:after="120" w:line="360" w:lineRule="auto"/>
        <w:ind w:left="1134" w:hanging="357"/>
        <w:jc w:val="both"/>
        <w:rPr>
          <w:sz w:val="26"/>
          <w:szCs w:val="26"/>
        </w:rPr>
      </w:pPr>
      <w:r w:rsidRPr="003F57F0">
        <w:rPr>
          <w:sz w:val="26"/>
          <w:szCs w:val="26"/>
        </w:rPr>
        <w:t>percentage</w:t>
      </w:r>
      <w:r>
        <w:rPr>
          <w:sz w:val="26"/>
          <w:szCs w:val="26"/>
        </w:rPr>
        <w:t>:</w:t>
      </w:r>
      <w:r w:rsidRPr="003F57F0">
        <w:rPr>
          <w:iCs/>
        </w:rPr>
        <w:t xml:space="preserve"> </w:t>
      </w:r>
      <w:r w:rsidRPr="000B4F9C">
        <w:rPr>
          <w:iCs/>
        </w:rPr>
        <w:t>Tỷ lệ phần trăm đạt được (%)</w:t>
      </w:r>
    </w:p>
    <w:p w14:paraId="318AE208" w14:textId="1C1C0162" w:rsidR="003F57F0" w:rsidRPr="000B77C5" w:rsidRDefault="003F57F0" w:rsidP="000B77C5">
      <w:pPr>
        <w:pStyle w:val="ListParagraph"/>
        <w:numPr>
          <w:ilvl w:val="0"/>
          <w:numId w:val="4"/>
        </w:numPr>
        <w:spacing w:before="120" w:after="120" w:line="360" w:lineRule="auto"/>
        <w:ind w:left="1134" w:hanging="357"/>
        <w:jc w:val="both"/>
        <w:rPr>
          <w:sz w:val="26"/>
          <w:szCs w:val="26"/>
        </w:rPr>
      </w:pPr>
      <w:r w:rsidRPr="003F57F0">
        <w:rPr>
          <w:sz w:val="26"/>
          <w:szCs w:val="26"/>
        </w:rPr>
        <w:t>completed_at</w:t>
      </w:r>
      <w:r>
        <w:rPr>
          <w:sz w:val="26"/>
          <w:szCs w:val="26"/>
        </w:rPr>
        <w:t>:</w:t>
      </w:r>
      <w:r w:rsidRPr="003F57F0">
        <w:rPr>
          <w:iCs/>
        </w:rPr>
        <w:t xml:space="preserve"> </w:t>
      </w:r>
      <w:r w:rsidRPr="000B4F9C">
        <w:rPr>
          <w:iCs/>
        </w:rPr>
        <w:t>Thời gian hoàn thành bài làm</w:t>
      </w:r>
    </w:p>
    <w:p w14:paraId="3DE3F647" w14:textId="1ACF85D2" w:rsidR="00E72147" w:rsidRPr="00E72147" w:rsidRDefault="00E72147" w:rsidP="000B77C5">
      <w:pPr>
        <w:spacing w:before="120" w:after="120" w:line="360" w:lineRule="auto"/>
        <w:jc w:val="both"/>
        <w:rPr>
          <w:rFonts w:hint="eastAsia"/>
          <w:b/>
          <w:bCs/>
          <w:szCs w:val="26"/>
        </w:rPr>
      </w:pPr>
      <w:r w:rsidRPr="00E72147">
        <w:rPr>
          <w:b/>
          <w:bCs/>
          <w:szCs w:val="26"/>
        </w:rPr>
        <w:t>Các mối quan hệ kết hợp</w:t>
      </w:r>
    </w:p>
    <w:p w14:paraId="06E088B5" w14:textId="5CF5F369" w:rsidR="00E72147" w:rsidRPr="006831F7" w:rsidRDefault="00E72147" w:rsidP="00E72147">
      <w:pPr>
        <w:pStyle w:val="NoiDung"/>
      </w:pPr>
      <w:r>
        <w:t>Mối q</w:t>
      </w:r>
      <w:r w:rsidRPr="006831F7">
        <w:t xml:space="preserve">uan hệ giữa </w:t>
      </w:r>
      <w:r w:rsidR="000B77C5" w:rsidRPr="000B77C5">
        <w:rPr>
          <w:rFonts w:hint="eastAsia"/>
        </w:rPr>
        <w:t>Books - Topics (1:</w:t>
      </w:r>
      <w:r w:rsidR="000B77C5">
        <w:t xml:space="preserve"> </w:t>
      </w:r>
      <w:r w:rsidR="000B77C5" w:rsidRPr="000B77C5">
        <w:rPr>
          <w:rFonts w:hint="eastAsia"/>
        </w:rPr>
        <w:t>N)</w:t>
      </w:r>
    </w:p>
    <w:p w14:paraId="246D6E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Một s</w:t>
      </w:r>
      <w:r w:rsidRPr="000B77C5">
        <w:rPr>
          <w:rFonts w:hint="eastAsia"/>
          <w:sz w:val="26"/>
          <w:szCs w:val="26"/>
        </w:rPr>
        <w:t>á</w:t>
      </w:r>
      <w:r w:rsidRPr="000B77C5">
        <w:rPr>
          <w:sz w:val="26"/>
          <w:szCs w:val="26"/>
        </w:rPr>
        <w:t>ch c</w:t>
      </w:r>
      <w:r w:rsidRPr="000B77C5">
        <w:rPr>
          <w:rFonts w:hint="eastAsia"/>
          <w:sz w:val="26"/>
          <w:szCs w:val="26"/>
        </w:rPr>
        <w:t>ó</w:t>
      </w:r>
      <w:r w:rsidRPr="000B77C5">
        <w:rPr>
          <w:sz w:val="26"/>
          <w:szCs w:val="26"/>
        </w:rPr>
        <w:t xml:space="preserve"> thể chứa nhiều chủ </w:t>
      </w:r>
      <w:r w:rsidRPr="000B77C5">
        <w:rPr>
          <w:rFonts w:hint="cs"/>
          <w:sz w:val="26"/>
          <w:szCs w:val="26"/>
        </w:rPr>
        <w:t>đ</w:t>
      </w:r>
      <w:r w:rsidRPr="000B77C5">
        <w:rPr>
          <w:sz w:val="26"/>
          <w:szCs w:val="26"/>
        </w:rPr>
        <w:t>ề</w:t>
      </w:r>
    </w:p>
    <w:p w14:paraId="18A4D1C8" w14:textId="77777777" w:rsidR="000B77C5" w:rsidRPr="000B77C5" w:rsidRDefault="000B77C5" w:rsidP="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ỗi chủ </w:t>
      </w:r>
      <w:r w:rsidRPr="000B77C5">
        <w:rPr>
          <w:rFonts w:hint="cs"/>
          <w:sz w:val="26"/>
          <w:szCs w:val="26"/>
        </w:rPr>
        <w:t>đ</w:t>
      </w:r>
      <w:r w:rsidRPr="000B77C5">
        <w:rPr>
          <w:sz w:val="26"/>
          <w:szCs w:val="26"/>
        </w:rPr>
        <w:t>ề thuộc về một s</w:t>
      </w:r>
      <w:r w:rsidRPr="000B77C5">
        <w:rPr>
          <w:rFonts w:hint="eastAsia"/>
          <w:sz w:val="26"/>
          <w:szCs w:val="26"/>
        </w:rPr>
        <w:t>á</w:t>
      </w:r>
      <w:r w:rsidRPr="000B77C5">
        <w:rPr>
          <w:sz w:val="26"/>
          <w:szCs w:val="26"/>
        </w:rPr>
        <w:t>ch duy nhất</w:t>
      </w:r>
    </w:p>
    <w:p w14:paraId="6FE5D538" w14:textId="26B1641C" w:rsidR="00E72147" w:rsidRPr="006831F7" w:rsidRDefault="00E72147" w:rsidP="000B77C5">
      <w:pPr>
        <w:pStyle w:val="NoiDung"/>
        <w:ind w:left="720" w:firstLine="0"/>
      </w:pPr>
      <w:r>
        <w:t>Mối q</w:t>
      </w:r>
      <w:r w:rsidRPr="006831F7">
        <w:t xml:space="preserve">uan hệ giữa </w:t>
      </w:r>
      <w:r w:rsidR="000B77C5" w:rsidRPr="000B77C5">
        <w:rPr>
          <w:rFonts w:hint="eastAsia"/>
        </w:rPr>
        <w:t>Topics - Lessons (1:</w:t>
      </w:r>
      <w:r w:rsidR="000B77C5">
        <w:t xml:space="preserve"> </w:t>
      </w:r>
      <w:r w:rsidR="000B77C5" w:rsidRPr="000B77C5">
        <w:rPr>
          <w:rFonts w:hint="eastAsia"/>
        </w:rPr>
        <w:t>N)</w:t>
      </w:r>
    </w:p>
    <w:p w14:paraId="1C77BC69" w14:textId="77777777" w:rsidR="000B77C5" w:rsidRDefault="000B77C5">
      <w:pPr>
        <w:pStyle w:val="ListParagraph"/>
        <w:numPr>
          <w:ilvl w:val="0"/>
          <w:numId w:val="4"/>
        </w:numPr>
        <w:spacing w:before="120" w:after="120" w:line="360" w:lineRule="auto"/>
        <w:ind w:left="1134" w:hanging="357"/>
        <w:jc w:val="both"/>
        <w:rPr>
          <w:sz w:val="26"/>
          <w:szCs w:val="26"/>
        </w:rPr>
      </w:pPr>
      <w:r w:rsidRPr="000B77C5">
        <w:rPr>
          <w:sz w:val="26"/>
          <w:szCs w:val="26"/>
        </w:rPr>
        <w:t xml:space="preserve">Một chủ </w:t>
      </w:r>
      <w:r w:rsidRPr="000B77C5">
        <w:rPr>
          <w:rFonts w:hint="cs"/>
          <w:sz w:val="26"/>
          <w:szCs w:val="26"/>
        </w:rPr>
        <w:t>đ</w:t>
      </w:r>
      <w:r w:rsidRPr="000B77C5">
        <w:rPr>
          <w:sz w:val="26"/>
          <w:szCs w:val="26"/>
        </w:rPr>
        <w:t>ề c</w:t>
      </w:r>
      <w:r w:rsidRPr="000B77C5">
        <w:rPr>
          <w:rFonts w:hint="eastAsia"/>
          <w:sz w:val="26"/>
          <w:szCs w:val="26"/>
        </w:rPr>
        <w:t>ó</w:t>
      </w:r>
      <w:r w:rsidRPr="000B77C5">
        <w:rPr>
          <w:sz w:val="26"/>
          <w:szCs w:val="26"/>
        </w:rPr>
        <w:t xml:space="preserve"> thể chứa nhiều b</w:t>
      </w:r>
      <w:r w:rsidRPr="000B77C5">
        <w:rPr>
          <w:rFonts w:hint="eastAsia"/>
          <w:sz w:val="26"/>
          <w:szCs w:val="26"/>
        </w:rPr>
        <w:t>à</w:t>
      </w:r>
      <w:r w:rsidRPr="000B77C5">
        <w:rPr>
          <w:sz w:val="26"/>
          <w:szCs w:val="26"/>
        </w:rPr>
        <w:t>i học</w:t>
      </w:r>
    </w:p>
    <w:p w14:paraId="7389B4A2" w14:textId="77777777" w:rsidR="000B77C5" w:rsidRPr="008D567B" w:rsidRDefault="000B77C5" w:rsidP="000B77C5">
      <w:pPr>
        <w:pStyle w:val="ListParagraph"/>
        <w:numPr>
          <w:ilvl w:val="0"/>
          <w:numId w:val="4"/>
        </w:numPr>
        <w:spacing w:before="120" w:after="120" w:line="360" w:lineRule="auto"/>
        <w:ind w:left="1134" w:hanging="357"/>
        <w:jc w:val="both"/>
        <w:rPr>
          <w:sz w:val="26"/>
          <w:szCs w:val="26"/>
        </w:rPr>
      </w:pPr>
      <w:r w:rsidRPr="008D567B">
        <w:rPr>
          <w:sz w:val="26"/>
          <w:szCs w:val="26"/>
        </w:rPr>
        <w:t>Mỗi b</w:t>
      </w:r>
      <w:r w:rsidRPr="008D567B">
        <w:rPr>
          <w:rFonts w:hint="eastAsia"/>
          <w:sz w:val="26"/>
          <w:szCs w:val="26"/>
        </w:rPr>
        <w:t>à</w:t>
      </w:r>
      <w:r w:rsidRPr="008D567B">
        <w:rPr>
          <w:sz w:val="26"/>
          <w:szCs w:val="26"/>
        </w:rPr>
        <w:t xml:space="preserve">i học thuộc về một chủ </w:t>
      </w:r>
      <w:r w:rsidRPr="008D567B">
        <w:rPr>
          <w:rFonts w:hint="cs"/>
          <w:sz w:val="26"/>
          <w:szCs w:val="26"/>
        </w:rPr>
        <w:t>đ</w:t>
      </w:r>
      <w:r w:rsidRPr="008D567B">
        <w:rPr>
          <w:sz w:val="26"/>
          <w:szCs w:val="26"/>
        </w:rPr>
        <w:t>ề duy nhất</w:t>
      </w:r>
    </w:p>
    <w:p w14:paraId="4C19E263" w14:textId="662E14CE" w:rsidR="00293F78" w:rsidRPr="00293F78" w:rsidRDefault="00293F78" w:rsidP="00293F78">
      <w:pPr>
        <w:pStyle w:val="NoiDung"/>
      </w:pPr>
      <w:r w:rsidRPr="00293F78">
        <w:t xml:space="preserve">Mối quan hệ LESSONS </w:t>
      </w:r>
      <w:r w:rsidRPr="00293F78">
        <w:rPr>
          <w:rFonts w:hint="eastAsia"/>
        </w:rPr>
        <w:t>–</w:t>
      </w:r>
      <w:r w:rsidRPr="00293F78">
        <w:t xml:space="preserve"> ITEMS (1:</w:t>
      </w:r>
      <w:r>
        <w:t xml:space="preserve"> </w:t>
      </w:r>
      <w:r w:rsidRPr="00293F78">
        <w:t>N)</w:t>
      </w:r>
    </w:p>
    <w:p w14:paraId="180ED439" w14:textId="00D34D2F"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b</w:t>
      </w:r>
      <w:r w:rsidRPr="00293F78">
        <w:rPr>
          <w:rFonts w:hint="eastAsia"/>
          <w:sz w:val="26"/>
          <w:szCs w:val="26"/>
        </w:rPr>
        <w:t>à</w:t>
      </w:r>
      <w:r w:rsidRPr="00293F78">
        <w:rPr>
          <w:sz w:val="26"/>
          <w:szCs w:val="26"/>
        </w:rPr>
        <w:t>i học c</w:t>
      </w:r>
      <w:r w:rsidRPr="00293F78">
        <w:rPr>
          <w:rFonts w:hint="eastAsia"/>
          <w:sz w:val="26"/>
          <w:szCs w:val="26"/>
        </w:rPr>
        <w:t>ó</w:t>
      </w:r>
      <w:r w:rsidRPr="00293F78">
        <w:rPr>
          <w:sz w:val="26"/>
          <w:szCs w:val="26"/>
        </w:rPr>
        <w:t xml:space="preserve"> thể chứa nhiều mục nội dung </w:t>
      </w:r>
    </w:p>
    <w:p w14:paraId="0BF04389" w14:textId="1AF0461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nội dung chỉ thuộc về một b</w:t>
      </w:r>
      <w:r w:rsidRPr="00293F78">
        <w:rPr>
          <w:rFonts w:hint="eastAsia"/>
          <w:sz w:val="26"/>
          <w:szCs w:val="26"/>
        </w:rPr>
        <w:t>à</w:t>
      </w:r>
      <w:r w:rsidRPr="00293F78">
        <w:rPr>
          <w:sz w:val="26"/>
          <w:szCs w:val="26"/>
        </w:rPr>
        <w:t>i học duy nhất.</w:t>
      </w:r>
    </w:p>
    <w:p w14:paraId="1B5B946C" w14:textId="31D717BA" w:rsidR="00293F78" w:rsidRPr="00293F78" w:rsidRDefault="00293F78" w:rsidP="00293F78">
      <w:pPr>
        <w:pStyle w:val="NoiDung"/>
      </w:pPr>
      <w:r w:rsidRPr="00293F78">
        <w:t xml:space="preserve">Mối quan hệ ITEMS </w:t>
      </w:r>
      <w:r w:rsidRPr="00293F78">
        <w:rPr>
          <w:rFonts w:hint="eastAsia"/>
        </w:rPr>
        <w:t>–</w:t>
      </w:r>
      <w:r w:rsidRPr="00293F78">
        <w:t xml:space="preserve"> SUBITEMS (1:</w:t>
      </w:r>
      <w:r>
        <w:t xml:space="preserve"> </w:t>
      </w:r>
      <w:r w:rsidRPr="00293F78">
        <w:t>N)</w:t>
      </w:r>
    </w:p>
    <w:p w14:paraId="2359A8CF" w14:textId="2AE8B755"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mục nội dung c</w:t>
      </w:r>
      <w:r w:rsidRPr="00293F78">
        <w:rPr>
          <w:rFonts w:hint="eastAsia"/>
          <w:sz w:val="26"/>
          <w:szCs w:val="26"/>
        </w:rPr>
        <w:t>ó</w:t>
      </w:r>
      <w:r w:rsidRPr="00293F78">
        <w:rPr>
          <w:sz w:val="26"/>
          <w:szCs w:val="26"/>
        </w:rPr>
        <w:t xml:space="preserve"> thể gồm nhiều mục con.</w:t>
      </w:r>
    </w:p>
    <w:p w14:paraId="41ADE22B" w14:textId="5E297037"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mục con chỉ thuộc về một mục nội dung duy nhất.</w:t>
      </w:r>
    </w:p>
    <w:p w14:paraId="46CA64B6" w14:textId="150A225F" w:rsidR="00293F78" w:rsidRPr="00293F78" w:rsidRDefault="00293F78" w:rsidP="00293F78">
      <w:pPr>
        <w:pStyle w:val="NoiDung"/>
      </w:pPr>
      <w:r w:rsidRPr="00293F78">
        <w:t xml:space="preserve">Mối quan hệ SUBITEMS </w:t>
      </w:r>
      <w:r w:rsidRPr="00293F78">
        <w:rPr>
          <w:rFonts w:hint="eastAsia"/>
        </w:rPr>
        <w:t>–</w:t>
      </w:r>
      <w:r w:rsidRPr="00293F78">
        <w:t xml:space="preserve"> QUESTIONS (1:</w:t>
      </w:r>
      <w:r>
        <w:t xml:space="preserve"> </w:t>
      </w:r>
      <w:r w:rsidRPr="00293F78">
        <w:t>N)</w:t>
      </w:r>
    </w:p>
    <w:p w14:paraId="5D8672D5" w14:textId="4490C6A9"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lastRenderedPageBreak/>
        <w:t>Một mục con c</w:t>
      </w:r>
      <w:r w:rsidRPr="00293F78">
        <w:rPr>
          <w:rFonts w:hint="eastAsia"/>
          <w:sz w:val="26"/>
          <w:szCs w:val="26"/>
        </w:rPr>
        <w:t>ó</w:t>
      </w:r>
      <w:r w:rsidRPr="00293F78">
        <w:rPr>
          <w:sz w:val="26"/>
          <w:szCs w:val="26"/>
        </w:rPr>
        <w:t xml:space="preserve"> thể c</w:t>
      </w:r>
      <w:r w:rsidRPr="00293F78">
        <w:rPr>
          <w:rFonts w:hint="eastAsia"/>
          <w:sz w:val="26"/>
          <w:szCs w:val="26"/>
        </w:rPr>
        <w:t>ó</w:t>
      </w:r>
      <w:r w:rsidRPr="00293F78">
        <w:rPr>
          <w:sz w:val="26"/>
          <w:szCs w:val="26"/>
        </w:rPr>
        <w:t xml:space="preserve"> nhiều c</w:t>
      </w:r>
      <w:r w:rsidRPr="00293F78">
        <w:rPr>
          <w:rFonts w:hint="eastAsia"/>
          <w:sz w:val="26"/>
          <w:szCs w:val="26"/>
        </w:rPr>
        <w:t>â</w:t>
      </w:r>
      <w:r w:rsidRPr="00293F78">
        <w:rPr>
          <w:sz w:val="26"/>
          <w:szCs w:val="26"/>
        </w:rPr>
        <w:t>u hỏi.</w:t>
      </w:r>
    </w:p>
    <w:p w14:paraId="09F0319F" w14:textId="012226A0"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c</w:t>
      </w:r>
      <w:r w:rsidRPr="00293F78">
        <w:rPr>
          <w:rFonts w:hint="eastAsia"/>
          <w:sz w:val="26"/>
          <w:szCs w:val="26"/>
        </w:rPr>
        <w:t>â</w:t>
      </w:r>
      <w:r w:rsidRPr="00293F78">
        <w:rPr>
          <w:sz w:val="26"/>
          <w:szCs w:val="26"/>
        </w:rPr>
        <w:t>u hỏi chỉ thuộc về một mục con duy nhất.</w:t>
      </w:r>
    </w:p>
    <w:p w14:paraId="5EAC44E0" w14:textId="5CDACAE1" w:rsidR="00293F78" w:rsidRPr="00293F78" w:rsidRDefault="00293F78" w:rsidP="00293F78">
      <w:pPr>
        <w:pStyle w:val="NoiDung"/>
      </w:pPr>
      <w:r w:rsidRPr="00293F78">
        <w:t xml:space="preserve">Mối quan hệ QUESTIONS </w:t>
      </w:r>
      <w:r w:rsidRPr="00293F78">
        <w:rPr>
          <w:rFonts w:hint="eastAsia"/>
        </w:rPr>
        <w:t>–</w:t>
      </w:r>
      <w:r w:rsidRPr="00293F78">
        <w:t xml:space="preserve"> OPTIONS (1:</w:t>
      </w:r>
      <w:r>
        <w:t xml:space="preserve"> </w:t>
      </w:r>
      <w:r w:rsidRPr="00293F78">
        <w:t>N)</w:t>
      </w:r>
    </w:p>
    <w:p w14:paraId="1F3C205B" w14:textId="77777777" w:rsidR="008D567B" w:rsidRDefault="008D567B" w:rsidP="00293F78">
      <w:pPr>
        <w:pStyle w:val="ListParagraph"/>
        <w:numPr>
          <w:ilvl w:val="0"/>
          <w:numId w:val="4"/>
        </w:numPr>
        <w:spacing w:before="120" w:after="120" w:line="360" w:lineRule="auto"/>
        <w:ind w:left="1134" w:hanging="357"/>
        <w:jc w:val="both"/>
        <w:rPr>
          <w:sz w:val="26"/>
          <w:szCs w:val="26"/>
        </w:rPr>
      </w:pPr>
      <w:r w:rsidRPr="008D567B">
        <w:rPr>
          <w:sz w:val="26"/>
          <w:szCs w:val="26"/>
        </w:rPr>
        <w:t xml:space="preserve">Một câu hỏi trắc nghiệm có thể có nhiều lựa chọn đáp án. </w:t>
      </w:r>
    </w:p>
    <w:p w14:paraId="4FF2B728" w14:textId="77777777"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 xml:space="preserve">Mỗi lựa chọn đáp án chỉ thuộc về một câu hỏi duy nhất. </w:t>
      </w:r>
    </w:p>
    <w:p w14:paraId="0ED58360" w14:textId="36053EEE" w:rsidR="00D239B6" w:rsidRPr="00D239B6" w:rsidRDefault="00D239B6" w:rsidP="00D239B6">
      <w:pPr>
        <w:spacing w:before="120" w:after="120" w:line="360" w:lineRule="auto"/>
        <w:ind w:left="777"/>
        <w:jc w:val="both"/>
        <w:rPr>
          <w:rFonts w:hint="eastAsia"/>
          <w:szCs w:val="26"/>
        </w:rPr>
      </w:pPr>
      <w:r w:rsidRPr="00D239B6">
        <w:rPr>
          <w:szCs w:val="26"/>
        </w:rPr>
        <w:t xml:space="preserve">Mối quan hệ </w:t>
      </w:r>
      <w:r w:rsidR="008D567B" w:rsidRPr="008D567B">
        <w:rPr>
          <w:szCs w:val="26"/>
        </w:rPr>
        <w:t>DIFFICULTY_LEVELS – QUESTIONS (1: N)</w:t>
      </w:r>
    </w:p>
    <w:p w14:paraId="03FD6E00" w14:textId="6E94D75A"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mức độ khó có thể được áp dụng cho nhiều câu hỏi khác nhau.</w:t>
      </w:r>
    </w:p>
    <w:p w14:paraId="2C71994B" w14:textId="0F3868D5"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được gán một mức độ khó duy nhất.</w:t>
      </w:r>
    </w:p>
    <w:p w14:paraId="3A14B934" w14:textId="2F093BC1" w:rsidR="00D239B6" w:rsidRDefault="008D567B" w:rsidP="00D239B6">
      <w:pPr>
        <w:spacing w:before="120" w:after="120" w:line="360" w:lineRule="auto"/>
        <w:ind w:left="777"/>
        <w:jc w:val="both"/>
        <w:rPr>
          <w:rFonts w:hint="eastAsia"/>
          <w:szCs w:val="26"/>
        </w:rPr>
      </w:pPr>
      <w:r w:rsidRPr="008D567B">
        <w:rPr>
          <w:szCs w:val="26"/>
        </w:rPr>
        <w:t>Mối quan hệ QUESTION_TYPES – QUESTIONS (1: N)</w:t>
      </w:r>
    </w:p>
    <w:p w14:paraId="1C82C3E1" w14:textId="5C1D062D"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ột loại câu hỏi có thể áp dụng cho nhiều câu hỏi trắc nghiệm.</w:t>
      </w:r>
    </w:p>
    <w:p w14:paraId="6EA41ABE" w14:textId="0290D81F" w:rsidR="008D567B" w:rsidRPr="008D567B" w:rsidRDefault="008D567B" w:rsidP="008D567B">
      <w:pPr>
        <w:pStyle w:val="ListParagraph"/>
        <w:numPr>
          <w:ilvl w:val="0"/>
          <w:numId w:val="4"/>
        </w:numPr>
        <w:spacing w:before="120" w:after="120" w:line="360" w:lineRule="auto"/>
        <w:ind w:left="1134" w:hanging="357"/>
        <w:jc w:val="both"/>
        <w:rPr>
          <w:sz w:val="26"/>
          <w:szCs w:val="26"/>
        </w:rPr>
      </w:pPr>
      <w:r w:rsidRPr="008D567B">
        <w:rPr>
          <w:sz w:val="26"/>
          <w:szCs w:val="26"/>
        </w:rPr>
        <w:t>Mỗi câu hỏi chỉ thuộc về một loại câu hỏi duy nhất.</w:t>
      </w:r>
    </w:p>
    <w:p w14:paraId="77854F39" w14:textId="047DA8E3" w:rsidR="00293F78" w:rsidRPr="00293F78" w:rsidRDefault="00293F78" w:rsidP="00293F78">
      <w:pPr>
        <w:pStyle w:val="NoiDung"/>
      </w:pPr>
      <w:r w:rsidRPr="00293F78">
        <w:t xml:space="preserve">Mối quan hệ USERS </w:t>
      </w:r>
      <w:r w:rsidRPr="00293F78">
        <w:rPr>
          <w:rFonts w:hint="eastAsia"/>
        </w:rPr>
        <w:t>–</w:t>
      </w:r>
      <w:r w:rsidRPr="00293F78">
        <w:t xml:space="preserve"> QUIZ_RESULTS (1:</w:t>
      </w:r>
      <w:r>
        <w:t xml:space="preserve"> </w:t>
      </w:r>
      <w:r w:rsidRPr="00293F78">
        <w:t>N)</w:t>
      </w:r>
    </w:p>
    <w:p w14:paraId="503D28DB" w14:textId="3C383F4B" w:rsidR="00293F78" w:rsidRP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c</w:t>
      </w:r>
      <w:r w:rsidRPr="00293F78">
        <w:rPr>
          <w:rFonts w:hint="eastAsia"/>
          <w:sz w:val="26"/>
          <w:szCs w:val="26"/>
        </w:rPr>
        <w:t>ó</w:t>
      </w:r>
      <w:r w:rsidRPr="00293F78">
        <w:rPr>
          <w:sz w:val="26"/>
          <w:szCs w:val="26"/>
        </w:rPr>
        <w:t xml:space="preserve"> thể ph</w:t>
      </w:r>
      <w:r w:rsidRPr="00293F78">
        <w:rPr>
          <w:rFonts w:hint="eastAsia"/>
          <w:sz w:val="26"/>
          <w:szCs w:val="26"/>
        </w:rPr>
        <w:t>á</w:t>
      </w:r>
      <w:r w:rsidRPr="00293F78">
        <w:rPr>
          <w:sz w:val="26"/>
          <w:szCs w:val="26"/>
        </w:rPr>
        <w:t>t sinh nhiều kết quả trắc nghiệm qua nhiều lần l</w:t>
      </w:r>
      <w:r w:rsidRPr="00293F78">
        <w:rPr>
          <w:rFonts w:hint="eastAsia"/>
          <w:sz w:val="26"/>
          <w:szCs w:val="26"/>
        </w:rPr>
        <w:t>à</w:t>
      </w:r>
      <w:r w:rsidRPr="00293F78">
        <w:rPr>
          <w:sz w:val="26"/>
          <w:szCs w:val="26"/>
        </w:rPr>
        <w:t>m b</w:t>
      </w:r>
      <w:r w:rsidRPr="00293F78">
        <w:rPr>
          <w:rFonts w:hint="eastAsia"/>
          <w:sz w:val="26"/>
          <w:szCs w:val="26"/>
        </w:rPr>
        <w:t>à</w:t>
      </w:r>
      <w:r w:rsidRPr="00293F78">
        <w:rPr>
          <w:sz w:val="26"/>
          <w:szCs w:val="26"/>
        </w:rPr>
        <w:t>i.</w:t>
      </w:r>
    </w:p>
    <w:p w14:paraId="555529CE" w14:textId="5468A0DD" w:rsidR="00293F78" w:rsidRDefault="00293F78" w:rsidP="00293F78">
      <w:pPr>
        <w:pStyle w:val="ListParagraph"/>
        <w:numPr>
          <w:ilvl w:val="0"/>
          <w:numId w:val="4"/>
        </w:numPr>
        <w:spacing w:before="120" w:after="120" w:line="360" w:lineRule="auto"/>
        <w:ind w:left="1134" w:hanging="357"/>
        <w:jc w:val="both"/>
        <w:rPr>
          <w:sz w:val="26"/>
          <w:szCs w:val="26"/>
        </w:rPr>
      </w:pPr>
      <w:r w:rsidRPr="00293F78">
        <w:rPr>
          <w:sz w:val="26"/>
          <w:szCs w:val="26"/>
        </w:rPr>
        <w:t>Mỗi kết quả trắc nghiệm chỉ thuộc về một ng</w:t>
      </w:r>
      <w:r w:rsidRPr="00293F78">
        <w:rPr>
          <w:rFonts w:hint="cs"/>
          <w:sz w:val="26"/>
          <w:szCs w:val="26"/>
        </w:rPr>
        <w:t>ư</w:t>
      </w:r>
      <w:r w:rsidRPr="00293F78">
        <w:rPr>
          <w:sz w:val="26"/>
          <w:szCs w:val="26"/>
        </w:rPr>
        <w:t>ời d</w:t>
      </w:r>
      <w:r w:rsidRPr="00293F78">
        <w:rPr>
          <w:rFonts w:hint="eastAsia"/>
          <w:sz w:val="26"/>
          <w:szCs w:val="26"/>
        </w:rPr>
        <w:t>ù</w:t>
      </w:r>
      <w:r w:rsidRPr="00293F78">
        <w:rPr>
          <w:sz w:val="26"/>
          <w:szCs w:val="26"/>
        </w:rPr>
        <w:t>ng duy nhất.</w:t>
      </w:r>
    </w:p>
    <w:p w14:paraId="61136382" w14:textId="6570A3D5" w:rsidR="005D2927" w:rsidRPr="005D2927" w:rsidRDefault="005D2927" w:rsidP="005D2927">
      <w:pPr>
        <w:spacing w:before="120" w:after="120" w:line="360" w:lineRule="auto"/>
        <w:ind w:left="777"/>
        <w:jc w:val="both"/>
        <w:rPr>
          <w:rFonts w:hint="eastAsia"/>
          <w:szCs w:val="26"/>
        </w:rPr>
      </w:pPr>
      <w:r w:rsidRPr="005D2927">
        <w:rPr>
          <w:szCs w:val="26"/>
        </w:rPr>
        <w:t>Mối quan hệ LESSONS – QUIZ_RESULTS (1: N)</w:t>
      </w:r>
    </w:p>
    <w:p w14:paraId="2F49A263" w14:textId="0E6A5415" w:rsidR="00DC103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ột bài học có thể phát sinh nhiều kết quả làm bài tương ứng với nhiều lần làm bài/thi của người dùng trên bài học đó.</w:t>
      </w:r>
    </w:p>
    <w:p w14:paraId="48E50953" w14:textId="711F9DCD" w:rsidR="005D2927" w:rsidRPr="00293F78" w:rsidRDefault="005D2927" w:rsidP="005D2927">
      <w:pPr>
        <w:pStyle w:val="ListParagraph"/>
        <w:numPr>
          <w:ilvl w:val="0"/>
          <w:numId w:val="4"/>
        </w:numPr>
        <w:spacing w:before="120" w:after="120" w:line="360" w:lineRule="auto"/>
        <w:ind w:left="1134" w:hanging="357"/>
        <w:jc w:val="both"/>
        <w:rPr>
          <w:sz w:val="26"/>
          <w:szCs w:val="26"/>
        </w:rPr>
      </w:pPr>
      <w:r w:rsidRPr="005D2927">
        <w:rPr>
          <w:sz w:val="26"/>
          <w:szCs w:val="26"/>
        </w:rPr>
        <w:t>Mỗi kết quả làm bài chỉ thuộc về một bài học duy nhất</w:t>
      </w:r>
      <w:r>
        <w:rPr>
          <w:sz w:val="26"/>
          <w:szCs w:val="26"/>
        </w:rPr>
        <w:t>.</w:t>
      </w:r>
    </w:p>
    <w:p w14:paraId="0B91550D" w14:textId="4FC1B748" w:rsidR="008D06BA" w:rsidRDefault="00400A55" w:rsidP="00F707DA">
      <w:pPr>
        <w:jc w:val="center"/>
        <w:rPr>
          <w:rFonts w:hint="eastAsia"/>
        </w:rPr>
      </w:pPr>
      <w:r>
        <w:rPr>
          <w:rFonts w:hint="eastAsia"/>
          <w:noProof/>
          <w:lang w:eastAsia="en-US"/>
        </w:rPr>
        <w:drawing>
          <wp:inline distT="0" distB="0" distL="0" distR="0" wp14:anchorId="55A12750" wp14:editId="5D555E0C">
            <wp:extent cx="4371547" cy="1836420"/>
            <wp:effectExtent l="0" t="0" r="0" b="0"/>
            <wp:docPr id="337449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49015" name="Picture 337449015"/>
                    <pic:cNvPicPr/>
                  </pic:nvPicPr>
                  <pic:blipFill rotWithShape="1">
                    <a:blip r:embed="rId25" cstate="print">
                      <a:extLst>
                        <a:ext uri="{28A0092B-C50C-407E-A947-70E740481C1C}">
                          <a14:useLocalDpi xmlns:a14="http://schemas.microsoft.com/office/drawing/2010/main" val="0"/>
                        </a:ext>
                      </a:extLst>
                    </a:blip>
                    <a:srcRect t="5198" r="6471" b="3976"/>
                    <a:stretch>
                      <a:fillRect/>
                    </a:stretch>
                  </pic:blipFill>
                  <pic:spPr bwMode="auto">
                    <a:xfrm>
                      <a:off x="0" y="0"/>
                      <a:ext cx="4444539" cy="1867083"/>
                    </a:xfrm>
                    <a:prstGeom prst="rect">
                      <a:avLst/>
                    </a:prstGeom>
                    <a:ln>
                      <a:noFill/>
                    </a:ln>
                    <a:extLst>
                      <a:ext uri="{53640926-AAD7-44D8-BBD7-CCE9431645EC}">
                        <a14:shadowObscured xmlns:a14="http://schemas.microsoft.com/office/drawing/2010/main"/>
                      </a:ext>
                    </a:extLst>
                  </pic:spPr>
                </pic:pic>
              </a:graphicData>
            </a:graphic>
          </wp:inline>
        </w:drawing>
      </w:r>
    </w:p>
    <w:p w14:paraId="7C8D66B6" w14:textId="2AA46E3F" w:rsidR="00426B83" w:rsidRPr="00F707DA" w:rsidRDefault="00426B83" w:rsidP="00F707DA">
      <w:pPr>
        <w:pStyle w:val="Hinhanh"/>
        <w:jc w:val="center"/>
        <w:rPr>
          <w:rFonts w:hint="eastAsia"/>
        </w:rPr>
      </w:pPr>
      <w:bookmarkStart w:id="279" w:name="_Toc216533482"/>
      <w:bookmarkStart w:id="280" w:name="_Toc216548275"/>
      <w:bookmarkStart w:id="281" w:name="_Toc216549636"/>
      <w:bookmarkStart w:id="282" w:name="_Toc216549775"/>
      <w:bookmarkStart w:id="283" w:name="_Toc217064503"/>
      <w:bookmarkStart w:id="284" w:name="_Toc217150547"/>
      <w:bookmarkStart w:id="285" w:name="_Toc217224346"/>
      <w:bookmarkStart w:id="286" w:name="_Toc217739075"/>
      <w:bookmarkStart w:id="287" w:name="_Toc217739201"/>
      <w:bookmarkStart w:id="288" w:name="_Toc217741104"/>
      <w:bookmarkStart w:id="289" w:name="_Toc217843277"/>
      <w:bookmarkStart w:id="290" w:name="_Toc217843413"/>
      <w:bookmarkStart w:id="291" w:name="_Toc217846042"/>
      <w:bookmarkStart w:id="292" w:name="_Toc217846111"/>
      <w:bookmarkStart w:id="293" w:name="_Toc217846617"/>
      <w:bookmarkStart w:id="294" w:name="_Toc217919171"/>
      <w:bookmarkStart w:id="295" w:name="_Toc217919223"/>
      <w:bookmarkStart w:id="296" w:name="_Toc218165050"/>
      <w:bookmarkStart w:id="297" w:name="_Toc218508587"/>
      <w:r w:rsidRPr="00F707DA">
        <w:t xml:space="preserve">Hình </w:t>
      </w:r>
      <w:r w:rsidR="00DC1038">
        <w:t>3.3</w:t>
      </w:r>
      <w:r w:rsidR="0031142E" w:rsidRPr="00F707DA">
        <w:t xml:space="preserve"> S</w:t>
      </w:r>
      <w:r w:rsidR="0031142E" w:rsidRPr="00F707DA">
        <w:rPr>
          <w:rFonts w:hint="cs"/>
        </w:rPr>
        <w:t>ơ</w:t>
      </w:r>
      <w:r w:rsidR="0031142E" w:rsidRPr="00F707DA">
        <w:t xml:space="preserve"> </w:t>
      </w:r>
      <w:r w:rsidR="0031142E" w:rsidRPr="00F707DA">
        <w:rPr>
          <w:rFonts w:hint="cs"/>
        </w:rPr>
        <w:t>đ</w:t>
      </w:r>
      <w:r w:rsidR="0031142E" w:rsidRPr="00F707DA">
        <w:t>ồ thực thể mối quan hệ c</w:t>
      </w:r>
      <w:r w:rsidR="0031142E" w:rsidRPr="00F707DA">
        <w:rPr>
          <w:rFonts w:hint="cs"/>
        </w:rPr>
        <w:t>ơ</w:t>
      </w:r>
      <w:r w:rsidR="0031142E" w:rsidRPr="00F707DA">
        <w:t xml:space="preserve"> sở dữ liệu</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5B15BC1B" w14:textId="0564EE65" w:rsidR="005204F4" w:rsidRDefault="005204F4" w:rsidP="00E90690">
      <w:pPr>
        <w:pStyle w:val="Heading4"/>
      </w:pPr>
      <w:bookmarkStart w:id="298" w:name="_Toc186531777"/>
      <w:r>
        <w:lastRenderedPageBreak/>
        <w:t xml:space="preserve">Danh sách các thực thể và mối </w:t>
      </w:r>
      <w:r w:rsidRPr="00DD18BF">
        <w:t>kết</w:t>
      </w:r>
      <w:r>
        <w:t xml:space="preserve"> hợ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2972"/>
        <w:gridCol w:w="3260"/>
        <w:gridCol w:w="2829"/>
      </w:tblGrid>
      <w:tr w:rsidR="00A54FE3" w:rsidRPr="008D06BA" w14:paraId="76995B53" w14:textId="77777777" w:rsidTr="00611C07">
        <w:trPr>
          <w:tblHeader/>
        </w:trPr>
        <w:tc>
          <w:tcPr>
            <w:tcW w:w="1640" w:type="pct"/>
            <w:vAlign w:val="center"/>
            <w:hideMark/>
          </w:tcPr>
          <w:bookmarkEnd w:id="298"/>
          <w:p w14:paraId="06752D16" w14:textId="77777777" w:rsidR="008D06BA" w:rsidRPr="008D06BA" w:rsidRDefault="008D06BA" w:rsidP="00A54FE3">
            <w:pPr>
              <w:spacing w:after="0" w:line="240" w:lineRule="auto"/>
              <w:jc w:val="center"/>
              <w:rPr>
                <w:rFonts w:hint="eastAsia"/>
                <w:b/>
                <w:bCs/>
              </w:rPr>
            </w:pPr>
            <w:r w:rsidRPr="008D06BA">
              <w:rPr>
                <w:b/>
                <w:bCs/>
              </w:rPr>
              <w:t>Tên</w:t>
            </w:r>
          </w:p>
        </w:tc>
        <w:tc>
          <w:tcPr>
            <w:tcW w:w="1799" w:type="pct"/>
            <w:vAlign w:val="center"/>
            <w:hideMark/>
          </w:tcPr>
          <w:p w14:paraId="7912AD77" w14:textId="77777777" w:rsidR="008D06BA" w:rsidRPr="008D06BA" w:rsidRDefault="008D06BA" w:rsidP="00A54FE3">
            <w:pPr>
              <w:spacing w:after="0" w:line="240" w:lineRule="auto"/>
              <w:jc w:val="center"/>
              <w:rPr>
                <w:rFonts w:hint="eastAsia"/>
                <w:b/>
                <w:bCs/>
              </w:rPr>
            </w:pPr>
            <w:r w:rsidRPr="008D06BA">
              <w:rPr>
                <w:b/>
                <w:bCs/>
              </w:rPr>
              <w:t>Diễn giải</w:t>
            </w:r>
          </w:p>
        </w:tc>
        <w:tc>
          <w:tcPr>
            <w:tcW w:w="1561" w:type="pct"/>
            <w:vAlign w:val="center"/>
            <w:hideMark/>
          </w:tcPr>
          <w:p w14:paraId="5C95B6F9" w14:textId="77777777" w:rsidR="008D06BA" w:rsidRPr="008D06BA" w:rsidRDefault="008D06BA" w:rsidP="00A54FE3">
            <w:pPr>
              <w:spacing w:after="0" w:line="240" w:lineRule="auto"/>
              <w:jc w:val="center"/>
              <w:rPr>
                <w:rFonts w:hint="eastAsia"/>
                <w:b/>
                <w:bCs/>
              </w:rPr>
            </w:pPr>
            <w:r w:rsidRPr="008D06BA">
              <w:rPr>
                <w:b/>
                <w:bCs/>
              </w:rPr>
              <w:t>Đặc tả chi tiết</w:t>
            </w:r>
          </w:p>
        </w:tc>
      </w:tr>
      <w:tr w:rsidR="00A54FE3" w:rsidRPr="008D06BA" w14:paraId="6DC35F5C" w14:textId="77777777" w:rsidTr="00611C07">
        <w:tc>
          <w:tcPr>
            <w:tcW w:w="1640" w:type="pct"/>
            <w:vAlign w:val="center"/>
            <w:hideMark/>
          </w:tcPr>
          <w:p w14:paraId="74517C6E" w14:textId="13609084" w:rsidR="008D06BA" w:rsidRPr="00D12B0F" w:rsidRDefault="00A54FE3" w:rsidP="006D3116">
            <w:pPr>
              <w:spacing w:after="0" w:line="240" w:lineRule="auto"/>
              <w:rPr>
                <w:rFonts w:hint="eastAsia"/>
                <w:b/>
                <w:bCs/>
              </w:rPr>
            </w:pPr>
            <w:r w:rsidRPr="00D12B0F">
              <w:rPr>
                <w:rFonts w:hint="eastAsia"/>
                <w:b/>
                <w:bCs/>
              </w:rPr>
              <w:t>BOOKS</w:t>
            </w:r>
          </w:p>
        </w:tc>
        <w:tc>
          <w:tcPr>
            <w:tcW w:w="1799" w:type="pct"/>
            <w:vAlign w:val="center"/>
            <w:hideMark/>
          </w:tcPr>
          <w:p w14:paraId="540298A9" w14:textId="53B16DC9"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Quản lý thông tin sách giáo khoa</w:t>
            </w:r>
          </w:p>
        </w:tc>
        <w:tc>
          <w:tcPr>
            <w:tcW w:w="1561" w:type="pct"/>
            <w:vAlign w:val="center"/>
            <w:hideMark/>
          </w:tcPr>
          <w:p w14:paraId="02A7786B" w14:textId="0559C35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 xml:space="preserve">Lưu trữ thông tin: book_id, book_name, subject, grade, publisher, </w:t>
            </w:r>
            <w:r w:rsidR="00611C07" w:rsidRPr="00611C07">
              <w:rPr>
                <w:rFonts w:ascii="Times New Roman" w:hAnsi="Times New Roman" w:cs="Times New Roman"/>
              </w:rPr>
              <w:t>school_year</w:t>
            </w:r>
          </w:p>
        </w:tc>
      </w:tr>
      <w:tr w:rsidR="00A54FE3" w:rsidRPr="008D06BA" w14:paraId="1DC848C0" w14:textId="77777777" w:rsidTr="00611C07">
        <w:tc>
          <w:tcPr>
            <w:tcW w:w="1640" w:type="pct"/>
            <w:vAlign w:val="center"/>
            <w:hideMark/>
          </w:tcPr>
          <w:p w14:paraId="7A9B57CD" w14:textId="569992DD" w:rsidR="008D06BA" w:rsidRPr="00D12B0F" w:rsidRDefault="00A54FE3" w:rsidP="006D3116">
            <w:pPr>
              <w:spacing w:after="0" w:line="240" w:lineRule="auto"/>
              <w:rPr>
                <w:rFonts w:hint="eastAsia"/>
                <w:b/>
                <w:bCs/>
              </w:rPr>
            </w:pPr>
            <w:r w:rsidRPr="00D12B0F">
              <w:rPr>
                <w:rFonts w:hint="eastAsia"/>
                <w:b/>
                <w:bCs/>
              </w:rPr>
              <w:t>TOPICS</w:t>
            </w:r>
          </w:p>
        </w:tc>
        <w:tc>
          <w:tcPr>
            <w:tcW w:w="1799" w:type="pct"/>
            <w:vAlign w:val="center"/>
            <w:hideMark/>
          </w:tcPr>
          <w:p w14:paraId="537C8651" w14:textId="6004727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hủ đề trong sách giáo khoa</w:t>
            </w:r>
          </w:p>
        </w:tc>
        <w:tc>
          <w:tcPr>
            <w:tcW w:w="1561" w:type="pct"/>
            <w:vAlign w:val="center"/>
            <w:hideMark/>
          </w:tcPr>
          <w:p w14:paraId="6B39A6FE" w14:textId="15C6B834"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opic_id, topic_name, book_id, description; mỗi chủ đề thuộc 1 sách</w:t>
            </w:r>
          </w:p>
        </w:tc>
      </w:tr>
      <w:tr w:rsidR="00A54FE3" w:rsidRPr="008D06BA" w14:paraId="2C312534" w14:textId="77777777" w:rsidTr="00611C07">
        <w:tc>
          <w:tcPr>
            <w:tcW w:w="1640" w:type="pct"/>
            <w:vAlign w:val="center"/>
            <w:hideMark/>
          </w:tcPr>
          <w:p w14:paraId="54881754" w14:textId="77777777" w:rsidR="00AC52F5" w:rsidRPr="00D12B0F" w:rsidRDefault="00AC52F5" w:rsidP="006D3116">
            <w:pPr>
              <w:spacing w:after="0" w:line="240" w:lineRule="auto"/>
              <w:rPr>
                <w:rFonts w:hint="eastAsia"/>
                <w:b/>
                <w:bCs/>
              </w:rPr>
            </w:pPr>
          </w:p>
          <w:p w14:paraId="6794A3FB" w14:textId="254D8D12" w:rsidR="008D06BA" w:rsidRPr="00D12B0F" w:rsidRDefault="00A54FE3" w:rsidP="006D3116">
            <w:pPr>
              <w:spacing w:after="0" w:line="240" w:lineRule="auto"/>
              <w:rPr>
                <w:rFonts w:hint="eastAsia"/>
                <w:b/>
                <w:bCs/>
              </w:rPr>
            </w:pPr>
            <w:r w:rsidRPr="00D12B0F">
              <w:rPr>
                <w:rFonts w:hint="eastAsia"/>
                <w:b/>
                <w:bCs/>
              </w:rPr>
              <w:t>LESSONS</w:t>
            </w:r>
          </w:p>
        </w:tc>
        <w:tc>
          <w:tcPr>
            <w:tcW w:w="1799" w:type="pct"/>
            <w:vAlign w:val="center"/>
            <w:hideMark/>
          </w:tcPr>
          <w:p w14:paraId="290EF739" w14:textId="1521AE57"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Bài học trong chủ đề</w:t>
            </w:r>
          </w:p>
        </w:tc>
        <w:tc>
          <w:tcPr>
            <w:tcW w:w="1561" w:type="pct"/>
            <w:vAlign w:val="center"/>
            <w:hideMark/>
          </w:tcPr>
          <w:p w14:paraId="3E2F0074" w14:textId="19FDB052"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lesson_id, lesson_title, topic_id, page_start, page_end; mỗi bài học thuộc 1 chủ đề</w:t>
            </w:r>
          </w:p>
        </w:tc>
      </w:tr>
      <w:tr w:rsidR="00A54FE3" w:rsidRPr="008D06BA" w14:paraId="636DC6B5" w14:textId="77777777" w:rsidTr="00611C07">
        <w:tc>
          <w:tcPr>
            <w:tcW w:w="1640" w:type="pct"/>
            <w:vAlign w:val="center"/>
            <w:hideMark/>
          </w:tcPr>
          <w:p w14:paraId="746D052B" w14:textId="37194BE8" w:rsidR="008D06BA" w:rsidRPr="00D12B0F" w:rsidRDefault="00A54FE3" w:rsidP="006D3116">
            <w:pPr>
              <w:spacing w:after="0" w:line="240" w:lineRule="auto"/>
              <w:rPr>
                <w:rFonts w:hint="eastAsia"/>
                <w:b/>
                <w:bCs/>
              </w:rPr>
            </w:pPr>
            <w:r w:rsidRPr="00D12B0F">
              <w:rPr>
                <w:rFonts w:hint="eastAsia"/>
                <w:b/>
                <w:bCs/>
              </w:rPr>
              <w:t>ITEMS</w:t>
            </w:r>
          </w:p>
        </w:tc>
        <w:tc>
          <w:tcPr>
            <w:tcW w:w="1799" w:type="pct"/>
            <w:vAlign w:val="center"/>
            <w:hideMark/>
          </w:tcPr>
          <w:p w14:paraId="734141EF" w14:textId="7778BA90" w:rsidR="008D06BA"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nội dung trong bài học</w:t>
            </w:r>
          </w:p>
        </w:tc>
        <w:tc>
          <w:tcPr>
            <w:tcW w:w="1561" w:type="pct"/>
            <w:vAlign w:val="center"/>
            <w:hideMark/>
          </w:tcPr>
          <w:p w14:paraId="298B6350" w14:textId="002FD549" w:rsidR="008D06BA"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item_id, item_title, lesson_id, page_start, page_end; mỗi mục thuộc 1 bài học</w:t>
            </w:r>
          </w:p>
        </w:tc>
      </w:tr>
      <w:tr w:rsidR="00A54FE3" w:rsidRPr="008D06BA" w14:paraId="0705C28D" w14:textId="77777777" w:rsidTr="00611C07">
        <w:tc>
          <w:tcPr>
            <w:tcW w:w="1640" w:type="pct"/>
            <w:vAlign w:val="center"/>
          </w:tcPr>
          <w:p w14:paraId="7CFD66DA" w14:textId="680F148C" w:rsidR="006D1533" w:rsidRPr="00D12B0F" w:rsidRDefault="00A54FE3" w:rsidP="006D3116">
            <w:pPr>
              <w:spacing w:after="0" w:line="240" w:lineRule="auto"/>
              <w:rPr>
                <w:rFonts w:hint="eastAsia"/>
                <w:b/>
                <w:bCs/>
              </w:rPr>
            </w:pPr>
            <w:r w:rsidRPr="00D12B0F">
              <w:rPr>
                <w:rFonts w:hint="eastAsia"/>
                <w:b/>
                <w:bCs/>
              </w:rPr>
              <w:t>SUBITEMS</w:t>
            </w:r>
          </w:p>
        </w:tc>
        <w:tc>
          <w:tcPr>
            <w:tcW w:w="1799" w:type="pct"/>
            <w:vAlign w:val="center"/>
          </w:tcPr>
          <w:p w14:paraId="205FB20F" w14:textId="32A41846" w:rsidR="006D153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Mục con chi tiết của mục</w:t>
            </w:r>
          </w:p>
        </w:tc>
        <w:tc>
          <w:tcPr>
            <w:tcW w:w="1561" w:type="pct"/>
            <w:vAlign w:val="center"/>
          </w:tcPr>
          <w:p w14:paraId="123E9C7A" w14:textId="785FC22E" w:rsidR="006D153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subitem_id, subitem_label, subitem_content, item_id, page_number, image_url, image_url_1</w:t>
            </w:r>
          </w:p>
        </w:tc>
      </w:tr>
      <w:tr w:rsidR="00A54FE3" w:rsidRPr="008D06BA" w14:paraId="7454D811" w14:textId="77777777" w:rsidTr="00611C07">
        <w:tc>
          <w:tcPr>
            <w:tcW w:w="1640" w:type="pct"/>
            <w:vAlign w:val="center"/>
          </w:tcPr>
          <w:p w14:paraId="4C766A12" w14:textId="247EC06A" w:rsidR="00A54FE3" w:rsidRPr="00D12B0F" w:rsidRDefault="00A54FE3" w:rsidP="006D3116">
            <w:pPr>
              <w:spacing w:after="0" w:line="240" w:lineRule="auto"/>
              <w:rPr>
                <w:rFonts w:hint="eastAsia"/>
                <w:b/>
                <w:bCs/>
              </w:rPr>
            </w:pPr>
            <w:r w:rsidRPr="00D12B0F">
              <w:rPr>
                <w:rFonts w:hint="eastAsia"/>
                <w:b/>
                <w:bCs/>
              </w:rPr>
              <w:t>QUESTIONS</w:t>
            </w:r>
          </w:p>
        </w:tc>
        <w:tc>
          <w:tcPr>
            <w:tcW w:w="1799" w:type="pct"/>
            <w:vAlign w:val="center"/>
          </w:tcPr>
          <w:p w14:paraId="75D01951" w14:textId="5C441184"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Câu hỏi trắc nghiệm</w:t>
            </w:r>
          </w:p>
        </w:tc>
        <w:tc>
          <w:tcPr>
            <w:tcW w:w="1561" w:type="pct"/>
            <w:vAlign w:val="center"/>
          </w:tcPr>
          <w:p w14:paraId="4B681E07" w14:textId="43360883" w:rsidR="00A54FE3" w:rsidRPr="00A54FE3" w:rsidRDefault="00395277" w:rsidP="006D3116">
            <w:pPr>
              <w:spacing w:after="0" w:line="240" w:lineRule="auto"/>
              <w:rPr>
                <w:rFonts w:ascii="Times New Roman" w:hAnsi="Times New Roman" w:cs="Times New Roman"/>
              </w:rPr>
            </w:pPr>
            <w:r w:rsidRPr="00395277">
              <w:rPr>
                <w:rFonts w:ascii="Times New Roman" w:hAnsi="Times New Roman" w:cs="Times New Roman"/>
              </w:rPr>
              <w:t>Lưu trữ question_id, question_content, subitem_id, difficulty_id, type_id, explanation; mỗi câu hỏi thuộc 1 mục con.</w:t>
            </w:r>
          </w:p>
        </w:tc>
      </w:tr>
      <w:tr w:rsidR="00611C07" w:rsidRPr="008D06BA" w14:paraId="3195618D" w14:textId="77777777" w:rsidTr="00611C07">
        <w:tc>
          <w:tcPr>
            <w:tcW w:w="1640" w:type="pct"/>
            <w:vAlign w:val="center"/>
          </w:tcPr>
          <w:p w14:paraId="37DC889B" w14:textId="192A7B49" w:rsidR="00611C07" w:rsidRPr="00D12B0F" w:rsidRDefault="00611C07" w:rsidP="006D3116">
            <w:pPr>
              <w:spacing w:after="0" w:line="240" w:lineRule="auto"/>
              <w:rPr>
                <w:rFonts w:hint="eastAsia"/>
                <w:b/>
                <w:bCs/>
              </w:rPr>
            </w:pPr>
            <w:r>
              <w:rPr>
                <w:b/>
                <w:bCs/>
              </w:rPr>
              <w:t>DIFFICULTY_LEVELS</w:t>
            </w:r>
          </w:p>
        </w:tc>
        <w:tc>
          <w:tcPr>
            <w:tcW w:w="1799" w:type="pct"/>
            <w:vAlign w:val="center"/>
          </w:tcPr>
          <w:p w14:paraId="2271709C" w14:textId="30ACD98C"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Mức độ khó của câu hỏi</w:t>
            </w:r>
          </w:p>
        </w:tc>
        <w:tc>
          <w:tcPr>
            <w:tcW w:w="1561" w:type="pct"/>
            <w:vAlign w:val="center"/>
          </w:tcPr>
          <w:p w14:paraId="74F9E364" w14:textId="4D2BE87E"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Lưu trữ difficulty_id, difficulty_name, description; mỗi mức độ khó có thể được gán cho nhiều câu hỏi</w:t>
            </w:r>
            <w:r>
              <w:rPr>
                <w:rFonts w:ascii="Times New Roman" w:hAnsi="Times New Roman" w:cs="Times New Roman"/>
              </w:rPr>
              <w:t>.</w:t>
            </w:r>
          </w:p>
        </w:tc>
      </w:tr>
      <w:tr w:rsidR="00611C07" w:rsidRPr="008D06BA" w14:paraId="54AD30D2" w14:textId="77777777" w:rsidTr="00611C07">
        <w:tc>
          <w:tcPr>
            <w:tcW w:w="1640" w:type="pct"/>
            <w:vAlign w:val="center"/>
          </w:tcPr>
          <w:p w14:paraId="72112623" w14:textId="44E2C87E" w:rsidR="00611C07" w:rsidRPr="00D12B0F" w:rsidRDefault="00611C07" w:rsidP="006D3116">
            <w:pPr>
              <w:spacing w:after="0" w:line="240" w:lineRule="auto"/>
              <w:rPr>
                <w:rFonts w:hint="eastAsia"/>
                <w:b/>
                <w:bCs/>
              </w:rPr>
            </w:pPr>
            <w:r w:rsidRPr="00611C07">
              <w:rPr>
                <w:b/>
                <w:bCs/>
              </w:rPr>
              <w:t>QUESTION_TYPES</w:t>
            </w:r>
          </w:p>
        </w:tc>
        <w:tc>
          <w:tcPr>
            <w:tcW w:w="1799" w:type="pct"/>
            <w:vAlign w:val="center"/>
          </w:tcPr>
          <w:p w14:paraId="16F11204" w14:textId="3C6ACDC8" w:rsidR="00611C07" w:rsidRPr="00A54FE3" w:rsidRDefault="00611C07" w:rsidP="006D3116">
            <w:pPr>
              <w:spacing w:after="0" w:line="240" w:lineRule="auto"/>
              <w:jc w:val="both"/>
              <w:rPr>
                <w:rFonts w:ascii="Times New Roman" w:hAnsi="Times New Roman" w:cs="Times New Roman"/>
              </w:rPr>
            </w:pPr>
            <w:r w:rsidRPr="00611C07">
              <w:rPr>
                <w:rFonts w:ascii="Times New Roman" w:hAnsi="Times New Roman" w:cs="Times New Roman"/>
              </w:rPr>
              <w:t>Loại câu hỏi trắc nghiệm</w:t>
            </w:r>
          </w:p>
        </w:tc>
        <w:tc>
          <w:tcPr>
            <w:tcW w:w="1561" w:type="pct"/>
            <w:vAlign w:val="center"/>
          </w:tcPr>
          <w:p w14:paraId="394CDC53" w14:textId="3734C35A" w:rsidR="00611C07" w:rsidRPr="00A54FE3" w:rsidRDefault="00611C07" w:rsidP="006D3116">
            <w:pPr>
              <w:spacing w:after="0" w:line="240" w:lineRule="auto"/>
              <w:rPr>
                <w:rFonts w:ascii="Times New Roman" w:hAnsi="Times New Roman" w:cs="Times New Roman"/>
              </w:rPr>
            </w:pPr>
            <w:r w:rsidRPr="00611C07">
              <w:rPr>
                <w:rFonts w:ascii="Times New Roman" w:hAnsi="Times New Roman" w:cs="Times New Roman"/>
              </w:rPr>
              <w:t xml:space="preserve">Lưu trữ type_id, type_name, description; mỗi loại câu hỏi có thể </w:t>
            </w:r>
            <w:r w:rsidRPr="00611C07">
              <w:rPr>
                <w:rFonts w:ascii="Times New Roman" w:hAnsi="Times New Roman" w:cs="Times New Roman"/>
              </w:rPr>
              <w:lastRenderedPageBreak/>
              <w:t>áp dụng cho nhiều câu hỏi.</w:t>
            </w:r>
          </w:p>
        </w:tc>
      </w:tr>
      <w:tr w:rsidR="00A54FE3" w:rsidRPr="008D06BA" w14:paraId="3874F12C" w14:textId="77777777" w:rsidTr="00611C07">
        <w:tc>
          <w:tcPr>
            <w:tcW w:w="1640" w:type="pct"/>
            <w:vAlign w:val="center"/>
          </w:tcPr>
          <w:p w14:paraId="4EB5E35F" w14:textId="37DA177B" w:rsidR="00A54FE3" w:rsidRPr="00D12B0F" w:rsidRDefault="00A54FE3" w:rsidP="006D3116">
            <w:pPr>
              <w:spacing w:after="0" w:line="240" w:lineRule="auto"/>
              <w:rPr>
                <w:rFonts w:hint="eastAsia"/>
                <w:b/>
                <w:bCs/>
              </w:rPr>
            </w:pPr>
            <w:r w:rsidRPr="00D12B0F">
              <w:rPr>
                <w:rFonts w:hint="eastAsia"/>
                <w:b/>
                <w:bCs/>
              </w:rPr>
              <w:lastRenderedPageBreak/>
              <w:t>OPTIONS</w:t>
            </w:r>
          </w:p>
        </w:tc>
        <w:tc>
          <w:tcPr>
            <w:tcW w:w="1799" w:type="pct"/>
            <w:vAlign w:val="center"/>
          </w:tcPr>
          <w:p w14:paraId="32E09EBC" w14:textId="3A60D7DC"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ựa chọn đáp án cho câu hỏi</w:t>
            </w:r>
          </w:p>
        </w:tc>
        <w:tc>
          <w:tcPr>
            <w:tcW w:w="1561" w:type="pct"/>
            <w:vAlign w:val="center"/>
          </w:tcPr>
          <w:p w14:paraId="6E36695C" w14:textId="7787956E"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option_id, question_id, option_content, is_correct; mỗi câu hỏi có nhiều lựa chọn</w:t>
            </w:r>
          </w:p>
        </w:tc>
      </w:tr>
      <w:tr w:rsidR="00A54FE3" w:rsidRPr="008D06BA" w14:paraId="3FD1FED1" w14:textId="77777777" w:rsidTr="00611C07">
        <w:tc>
          <w:tcPr>
            <w:tcW w:w="1640" w:type="pct"/>
            <w:vAlign w:val="center"/>
          </w:tcPr>
          <w:p w14:paraId="49822137" w14:textId="0807C872" w:rsidR="00A54FE3" w:rsidRPr="00D12B0F" w:rsidRDefault="00A54FE3" w:rsidP="006D3116">
            <w:pPr>
              <w:spacing w:after="0" w:line="240" w:lineRule="auto"/>
              <w:rPr>
                <w:rFonts w:hint="eastAsia"/>
                <w:b/>
                <w:bCs/>
              </w:rPr>
            </w:pPr>
            <w:r w:rsidRPr="00D12B0F">
              <w:rPr>
                <w:rFonts w:hint="eastAsia"/>
                <w:b/>
                <w:bCs/>
              </w:rPr>
              <w:t>USERS</w:t>
            </w:r>
          </w:p>
        </w:tc>
        <w:tc>
          <w:tcPr>
            <w:tcW w:w="1799" w:type="pct"/>
            <w:vAlign w:val="center"/>
          </w:tcPr>
          <w:p w14:paraId="20412A07" w14:textId="3045E3C5"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Người dùng hệ thống</w:t>
            </w:r>
          </w:p>
        </w:tc>
        <w:tc>
          <w:tcPr>
            <w:tcW w:w="1561" w:type="pct"/>
            <w:vAlign w:val="center"/>
          </w:tcPr>
          <w:p w14:paraId="7EF6095C" w14:textId="3742DDA0"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hông tin tài khoản: user_id, username,</w:t>
            </w:r>
            <w:r w:rsidR="00611C07">
              <w:rPr>
                <w:rFonts w:ascii="Times New Roman" w:hAnsi="Times New Roman" w:cs="Times New Roman"/>
              </w:rPr>
              <w:t xml:space="preserve"> </w:t>
            </w:r>
            <w:r w:rsidR="00611C07" w:rsidRPr="00611C07">
              <w:rPr>
                <w:rFonts w:ascii="Times New Roman" w:hAnsi="Times New Roman" w:cs="Times New Roman"/>
              </w:rPr>
              <w:t>password_hash</w:t>
            </w:r>
            <w:r w:rsidRPr="00A54FE3">
              <w:rPr>
                <w:rFonts w:ascii="Times New Roman" w:hAnsi="Times New Roman" w:cs="Times New Roman"/>
              </w:rPr>
              <w:t>, email, role, created_at</w:t>
            </w:r>
          </w:p>
        </w:tc>
      </w:tr>
      <w:tr w:rsidR="00A54FE3" w:rsidRPr="008D06BA" w14:paraId="552097D2" w14:textId="77777777" w:rsidTr="00611C07">
        <w:tc>
          <w:tcPr>
            <w:tcW w:w="1640" w:type="pct"/>
            <w:vAlign w:val="center"/>
          </w:tcPr>
          <w:p w14:paraId="59404FE8" w14:textId="79DC4337" w:rsidR="00A54FE3" w:rsidRPr="00D12B0F" w:rsidRDefault="00A54FE3" w:rsidP="006D3116">
            <w:pPr>
              <w:spacing w:after="0" w:line="240" w:lineRule="auto"/>
              <w:rPr>
                <w:rFonts w:hint="eastAsia"/>
                <w:b/>
                <w:bCs/>
              </w:rPr>
            </w:pPr>
            <w:r w:rsidRPr="00D12B0F">
              <w:rPr>
                <w:rFonts w:hint="eastAsia"/>
                <w:b/>
                <w:bCs/>
              </w:rPr>
              <w:t>QUIZ_RESULTS</w:t>
            </w:r>
          </w:p>
        </w:tc>
        <w:tc>
          <w:tcPr>
            <w:tcW w:w="1799" w:type="pct"/>
            <w:vAlign w:val="center"/>
          </w:tcPr>
          <w:p w14:paraId="13466AC0" w14:textId="043FD609" w:rsidR="00A54FE3" w:rsidRPr="00A54FE3" w:rsidRDefault="00A54FE3" w:rsidP="006D3116">
            <w:pPr>
              <w:spacing w:after="0" w:line="240" w:lineRule="auto"/>
              <w:jc w:val="both"/>
              <w:rPr>
                <w:rFonts w:ascii="Times New Roman" w:hAnsi="Times New Roman" w:cs="Times New Roman"/>
              </w:rPr>
            </w:pPr>
            <w:r w:rsidRPr="00A54FE3">
              <w:rPr>
                <w:rFonts w:ascii="Times New Roman" w:hAnsi="Times New Roman" w:cs="Times New Roman"/>
              </w:rPr>
              <w:t>Lưu trữ kết quả làm bài trắc nghiệm của người dùng</w:t>
            </w:r>
          </w:p>
        </w:tc>
        <w:tc>
          <w:tcPr>
            <w:tcW w:w="1561" w:type="pct"/>
            <w:vAlign w:val="center"/>
          </w:tcPr>
          <w:p w14:paraId="0F79F7B5" w14:textId="64C221A3" w:rsidR="00A54FE3" w:rsidRPr="00A54FE3" w:rsidRDefault="00A54FE3" w:rsidP="006D3116">
            <w:pPr>
              <w:spacing w:after="0" w:line="240" w:lineRule="auto"/>
              <w:rPr>
                <w:rFonts w:ascii="Times New Roman" w:hAnsi="Times New Roman" w:cs="Times New Roman"/>
              </w:rPr>
            </w:pPr>
            <w:r w:rsidRPr="00A54FE3">
              <w:rPr>
                <w:rFonts w:ascii="Times New Roman" w:hAnsi="Times New Roman" w:cs="Times New Roman"/>
              </w:rPr>
              <w:t>Lưu trữ tổng điểm (result_id, user_id,</w:t>
            </w:r>
            <w:r w:rsidR="006D3116">
              <w:rPr>
                <w:rFonts w:ascii="Times New Roman" w:hAnsi="Times New Roman" w:cs="Times New Roman"/>
              </w:rPr>
              <w:t xml:space="preserve"> </w:t>
            </w:r>
            <w:r w:rsidRPr="00A54FE3">
              <w:rPr>
                <w:rFonts w:ascii="Times New Roman" w:hAnsi="Times New Roman" w:cs="Times New Roman"/>
              </w:rPr>
              <w:t xml:space="preserve">lesson_id, </w:t>
            </w:r>
            <w:r w:rsidR="00611C07" w:rsidRPr="00611C07">
              <w:rPr>
                <w:rFonts w:ascii="Times New Roman" w:hAnsi="Times New Roman" w:cs="Times New Roman"/>
              </w:rPr>
              <w:t>quiz_name</w:t>
            </w:r>
            <w:r w:rsidR="00611C07">
              <w:rPr>
                <w:rFonts w:ascii="Times New Roman" w:hAnsi="Times New Roman" w:cs="Times New Roman"/>
              </w:rPr>
              <w:t xml:space="preserve">, </w:t>
            </w:r>
            <w:r w:rsidRPr="00A54FE3">
              <w:rPr>
                <w:rFonts w:ascii="Times New Roman" w:hAnsi="Times New Roman" w:cs="Times New Roman"/>
              </w:rPr>
              <w:t xml:space="preserve">score, total_questions, </w:t>
            </w:r>
            <w:r w:rsidR="00611C07" w:rsidRPr="00611C07">
              <w:rPr>
                <w:rFonts w:ascii="Times New Roman" w:hAnsi="Times New Roman" w:cs="Times New Roman" w:hint="eastAsia"/>
              </w:rPr>
              <w:t>percentage</w:t>
            </w:r>
            <w:r w:rsidRPr="00A54FE3">
              <w:rPr>
                <w:rFonts w:ascii="Times New Roman" w:hAnsi="Times New Roman" w:cs="Times New Roman"/>
              </w:rPr>
              <w:t>,</w:t>
            </w:r>
            <w:r w:rsidR="00611C07">
              <w:rPr>
                <w:rFonts w:ascii="Times New Roman" w:hAnsi="Times New Roman" w:cs="Times New Roman"/>
              </w:rPr>
              <w:t xml:space="preserve"> </w:t>
            </w:r>
            <w:r w:rsidR="00611C07" w:rsidRPr="00611C07">
              <w:rPr>
                <w:rFonts w:ascii="Times New Roman" w:hAnsi="Times New Roman" w:cs="Times New Roman" w:hint="eastAsia"/>
              </w:rPr>
              <w:t>completed_at</w:t>
            </w:r>
            <w:r w:rsidRPr="00A54FE3">
              <w:rPr>
                <w:rFonts w:ascii="Times New Roman" w:hAnsi="Times New Roman" w:cs="Times New Roman"/>
              </w:rPr>
              <w:t>)</w:t>
            </w:r>
          </w:p>
        </w:tc>
      </w:tr>
    </w:tbl>
    <w:p w14:paraId="6F7BDF3B" w14:textId="24A1A600" w:rsidR="008A3057" w:rsidRDefault="008A3057" w:rsidP="00E90690">
      <w:pPr>
        <w:pStyle w:val="Heading4"/>
      </w:pPr>
      <w:bookmarkStart w:id="299" w:name="_Toc186531778"/>
      <w:r>
        <w:t>Chi tiết các thực thể và mối kết hợp</w:t>
      </w:r>
      <w:bookmarkEnd w:id="299"/>
    </w:p>
    <w:p w14:paraId="57371701" w14:textId="7666F9B4" w:rsidR="00F4273F" w:rsidRDefault="00F4273F" w:rsidP="00F4273F">
      <w:pPr>
        <w:rPr>
          <w:rFonts w:hint="eastAsia"/>
        </w:rPr>
      </w:pPr>
      <w:r>
        <w:t xml:space="preserve">Thực thể: </w:t>
      </w:r>
      <w:r w:rsidR="005C5332" w:rsidRPr="005C5332">
        <w:rPr>
          <w:rFonts w:hint="eastAsia"/>
          <w:b/>
          <w:bCs/>
        </w:rPr>
        <w:t>Books</w:t>
      </w:r>
    </w:p>
    <w:p w14:paraId="777A6AA2" w14:textId="3E22943C" w:rsidR="00F4273F" w:rsidRDefault="00F4273F" w:rsidP="00F4273F">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2</w:t>
      </w:r>
    </w:p>
    <w:p w14:paraId="2E59D0EC" w14:textId="6CEFA7CE" w:rsidR="00F4273F" w:rsidRDefault="00F4273F" w:rsidP="00FB2683">
      <w:pPr>
        <w:pStyle w:val="bang"/>
        <w:rPr>
          <w:rFonts w:hint="eastAsia"/>
        </w:rPr>
      </w:pPr>
      <w:bookmarkStart w:id="300" w:name="_Toc218508614"/>
      <w:r w:rsidRPr="00791AB8">
        <w:t>Bảng 3.</w:t>
      </w:r>
      <w:r w:rsidR="00FB2683">
        <w:rPr>
          <w:lang w:val="en-US"/>
        </w:rPr>
        <w:t>2.</w:t>
      </w:r>
      <w:r w:rsidRPr="00791AB8">
        <w:t xml:space="preserve"> Chi tiết thuộc tính thực thể </w:t>
      </w:r>
      <w:r w:rsidR="00F73D78" w:rsidRPr="00F73D78">
        <w:t>B</w:t>
      </w:r>
      <w:r w:rsidR="005C5332">
        <w:t>ooks</w:t>
      </w:r>
      <w:bookmarkEnd w:id="300"/>
    </w:p>
    <w:tbl>
      <w:tblPr>
        <w:tblStyle w:val="myTable"/>
        <w:tblW w:w="5000" w:type="pct"/>
        <w:tblCellMar>
          <w:left w:w="85" w:type="dxa"/>
          <w:right w:w="85" w:type="dxa"/>
        </w:tblCellMar>
        <w:tblLook w:val="04A0" w:firstRow="1" w:lastRow="0" w:firstColumn="1" w:lastColumn="0" w:noHBand="0" w:noVBand="1"/>
      </w:tblPr>
      <w:tblGrid>
        <w:gridCol w:w="1556"/>
        <w:gridCol w:w="2124"/>
        <w:gridCol w:w="3119"/>
        <w:gridCol w:w="2262"/>
      </w:tblGrid>
      <w:tr w:rsidR="00F4273F" w:rsidRPr="00CE462D" w14:paraId="1D96D025"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6B0C22E" w14:textId="77777777" w:rsidR="00F4273F" w:rsidRPr="00CE462D" w:rsidRDefault="00F4273F" w:rsidP="00F36BAE">
            <w:pPr>
              <w:jc w:val="left"/>
              <w:rPr>
                <w:rFonts w:hint="eastAsia"/>
                <w:b/>
                <w:bCs/>
                <w:i w:val="0"/>
                <w:iCs/>
              </w:rPr>
            </w:pPr>
            <w:r w:rsidRPr="00CE462D">
              <w:rPr>
                <w:b/>
                <w:bCs/>
                <w:i w:val="0"/>
                <w:iCs/>
              </w:rPr>
              <w:t>Thuộc tính</w:t>
            </w:r>
          </w:p>
        </w:tc>
        <w:tc>
          <w:tcPr>
            <w:tcW w:w="1172" w:type="pct"/>
            <w:hideMark/>
          </w:tcPr>
          <w:p w14:paraId="06162D64" w14:textId="77777777"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1BD7FE2B" w14:textId="77777777"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248" w:type="pct"/>
            <w:hideMark/>
          </w:tcPr>
          <w:p w14:paraId="483E6ADF" w14:textId="77777777"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F4273F" w:rsidRPr="00CE462D" w14:paraId="0FAE8D4D"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DBBDAD5" w14:textId="45B72F2B" w:rsidR="00F4273F" w:rsidRPr="005B3611" w:rsidRDefault="00F4273F" w:rsidP="00F36BAE">
            <w:pPr>
              <w:jc w:val="left"/>
              <w:rPr>
                <w:rFonts w:hint="eastAsia"/>
                <w:b/>
                <w:bCs/>
                <w:i w:val="0"/>
                <w:iCs/>
              </w:rPr>
            </w:pPr>
            <w:r w:rsidRPr="00F4273F">
              <w:rPr>
                <w:b/>
                <w:bCs/>
                <w:i w:val="0"/>
                <w:iCs/>
              </w:rPr>
              <w:t>book_id</w:t>
            </w:r>
          </w:p>
        </w:tc>
        <w:tc>
          <w:tcPr>
            <w:tcW w:w="1172" w:type="pct"/>
          </w:tcPr>
          <w:p w14:paraId="6AC6EA7A" w14:textId="00DEA737"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6C1E4700" w14:textId="52FF7B06"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PK, AUTO_INCREMENT</w:t>
            </w:r>
          </w:p>
        </w:tc>
        <w:tc>
          <w:tcPr>
            <w:tcW w:w="1248" w:type="pct"/>
          </w:tcPr>
          <w:p w14:paraId="6096AE6E" w14:textId="4DBB065A"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ã định danh sách</w:t>
            </w:r>
          </w:p>
        </w:tc>
      </w:tr>
      <w:tr w:rsidR="00F4273F" w:rsidRPr="00CE462D" w14:paraId="4AF127E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366F868F" w14:textId="4F882257" w:rsidR="00F4273F" w:rsidRPr="005B3611" w:rsidRDefault="00F4273F" w:rsidP="00F36BAE">
            <w:pPr>
              <w:jc w:val="left"/>
              <w:rPr>
                <w:rFonts w:hint="eastAsia"/>
                <w:b/>
                <w:bCs/>
                <w:i w:val="0"/>
                <w:iCs/>
              </w:rPr>
            </w:pPr>
            <w:r w:rsidRPr="00F4273F">
              <w:rPr>
                <w:b/>
                <w:bCs/>
                <w:i w:val="0"/>
                <w:iCs/>
              </w:rPr>
              <w:t>book_name</w:t>
            </w:r>
          </w:p>
        </w:tc>
        <w:tc>
          <w:tcPr>
            <w:tcW w:w="1172" w:type="pct"/>
          </w:tcPr>
          <w:p w14:paraId="6F89EFA4" w14:textId="6BBE0618"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255)</w:t>
            </w:r>
          </w:p>
        </w:tc>
        <w:tc>
          <w:tcPr>
            <w:tcW w:w="1721" w:type="pct"/>
          </w:tcPr>
          <w:p w14:paraId="19BB62A9" w14:textId="33D855D8"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4C4BF71" w14:textId="22BDE073" w:rsidR="00F4273F" w:rsidRPr="006D3116" w:rsidRDefault="00EC5076" w:rsidP="00F36BAE">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EC5076">
              <w:rPr>
                <w:rFonts w:ascii="Times New Roman" w:hAnsi="Times New Roman" w:cs="Times New Roman"/>
                <w:i w:val="0"/>
                <w:iCs/>
              </w:rPr>
              <w:t>Tên sách giáo khoa</w:t>
            </w:r>
          </w:p>
        </w:tc>
      </w:tr>
      <w:tr w:rsidR="00F4273F" w:rsidRPr="00CE462D" w14:paraId="16A92D0B"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2095425B" w14:textId="07DFF945" w:rsidR="00F4273F" w:rsidRPr="005B3611" w:rsidRDefault="00F4273F" w:rsidP="00F36BAE">
            <w:pPr>
              <w:jc w:val="left"/>
              <w:rPr>
                <w:rFonts w:hint="eastAsia"/>
                <w:b/>
                <w:bCs/>
                <w:i w:val="0"/>
                <w:iCs/>
              </w:rPr>
            </w:pPr>
            <w:r w:rsidRPr="00F4273F">
              <w:rPr>
                <w:b/>
                <w:bCs/>
                <w:i w:val="0"/>
                <w:iCs/>
              </w:rPr>
              <w:t>subject</w:t>
            </w:r>
          </w:p>
        </w:tc>
        <w:tc>
          <w:tcPr>
            <w:tcW w:w="1172" w:type="pct"/>
          </w:tcPr>
          <w:p w14:paraId="191F6AB0" w14:textId="7BAB0A7B"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VARCHAR</w:t>
            </w:r>
            <w:r>
              <w:rPr>
                <w:i w:val="0"/>
                <w:iCs/>
              </w:rPr>
              <w:t xml:space="preserve"> </w:t>
            </w:r>
            <w:r w:rsidRPr="00F4273F">
              <w:rPr>
                <w:i w:val="0"/>
                <w:iCs/>
              </w:rPr>
              <w:t>(100)</w:t>
            </w:r>
          </w:p>
        </w:tc>
        <w:tc>
          <w:tcPr>
            <w:tcW w:w="1721" w:type="pct"/>
          </w:tcPr>
          <w:p w14:paraId="654C9C4E" w14:textId="28FC6B5D"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47154948" w14:textId="21510F2E"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Môn học</w:t>
            </w:r>
          </w:p>
        </w:tc>
      </w:tr>
      <w:tr w:rsidR="00F4273F" w:rsidRPr="00CE462D" w14:paraId="623CB3EA"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7331C952" w14:textId="5B283835" w:rsidR="00F4273F" w:rsidRPr="005B3611" w:rsidRDefault="00F4273F" w:rsidP="00F36BAE">
            <w:pPr>
              <w:jc w:val="left"/>
              <w:rPr>
                <w:rFonts w:hint="eastAsia"/>
                <w:b/>
                <w:bCs/>
                <w:i w:val="0"/>
                <w:iCs/>
              </w:rPr>
            </w:pPr>
            <w:r w:rsidRPr="00F4273F">
              <w:rPr>
                <w:b/>
                <w:bCs/>
                <w:i w:val="0"/>
                <w:iCs/>
              </w:rPr>
              <w:t>grade</w:t>
            </w:r>
          </w:p>
        </w:tc>
        <w:tc>
          <w:tcPr>
            <w:tcW w:w="1172" w:type="pct"/>
          </w:tcPr>
          <w:p w14:paraId="5805562F" w14:textId="7BED1A26" w:rsidR="00F4273F" w:rsidRPr="00CE462D" w:rsidRDefault="00F4273F"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INT</w:t>
            </w:r>
          </w:p>
        </w:tc>
        <w:tc>
          <w:tcPr>
            <w:tcW w:w="1721" w:type="pct"/>
          </w:tcPr>
          <w:p w14:paraId="5FC82B9A" w14:textId="436B4369"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OT NULL</w:t>
            </w:r>
          </w:p>
        </w:tc>
        <w:tc>
          <w:tcPr>
            <w:tcW w:w="1248" w:type="pct"/>
          </w:tcPr>
          <w:p w14:paraId="1D3DADAE" w14:textId="0CD157C1"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Khối lớp</w:t>
            </w:r>
          </w:p>
        </w:tc>
      </w:tr>
      <w:tr w:rsidR="00F4273F" w:rsidRPr="00CE462D" w14:paraId="6A3B9BC1"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hideMark/>
          </w:tcPr>
          <w:p w14:paraId="4DCF11B1" w14:textId="0470D8C0" w:rsidR="00F4273F" w:rsidRPr="005B3611" w:rsidRDefault="00F4273F" w:rsidP="00F36BAE">
            <w:pPr>
              <w:jc w:val="left"/>
              <w:rPr>
                <w:rFonts w:hint="eastAsia"/>
                <w:b/>
                <w:bCs/>
                <w:i w:val="0"/>
                <w:iCs/>
              </w:rPr>
            </w:pPr>
            <w:r w:rsidRPr="00F4273F">
              <w:rPr>
                <w:b/>
                <w:bCs/>
                <w:i w:val="0"/>
                <w:iCs/>
              </w:rPr>
              <w:t>publisher</w:t>
            </w:r>
          </w:p>
        </w:tc>
        <w:tc>
          <w:tcPr>
            <w:tcW w:w="1172" w:type="pct"/>
          </w:tcPr>
          <w:p w14:paraId="1BE68C8B" w14:textId="39A65A25"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VARCHAR</w:t>
            </w:r>
            <w:r>
              <w:rPr>
                <w:i w:val="0"/>
                <w:iCs/>
              </w:rPr>
              <w:t xml:space="preserve"> </w:t>
            </w:r>
            <w:r w:rsidRPr="00EC5076">
              <w:rPr>
                <w:i w:val="0"/>
                <w:iCs/>
              </w:rPr>
              <w:t>(255)</w:t>
            </w:r>
          </w:p>
        </w:tc>
        <w:tc>
          <w:tcPr>
            <w:tcW w:w="1721" w:type="pct"/>
          </w:tcPr>
          <w:p w14:paraId="76AA70C8" w14:textId="1FA4BA0B"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ULL</w:t>
            </w:r>
          </w:p>
        </w:tc>
        <w:tc>
          <w:tcPr>
            <w:tcW w:w="1248" w:type="pct"/>
          </w:tcPr>
          <w:p w14:paraId="03B5A305" w14:textId="4D518FB4" w:rsidR="00F4273F" w:rsidRPr="00CE462D"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C5076">
              <w:rPr>
                <w:i w:val="0"/>
                <w:iCs/>
              </w:rPr>
              <w:t>Nhà xuất bản</w:t>
            </w:r>
          </w:p>
        </w:tc>
      </w:tr>
      <w:tr w:rsidR="00EC5076" w:rsidRPr="00CE462D" w14:paraId="7422FC96" w14:textId="77777777" w:rsidTr="00EC5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0BD32A03" w14:textId="28078869" w:rsidR="00F4273F" w:rsidRPr="00F4273F" w:rsidRDefault="00F4273F" w:rsidP="00F36BAE">
            <w:pPr>
              <w:jc w:val="left"/>
              <w:rPr>
                <w:rFonts w:hint="eastAsia"/>
                <w:b/>
                <w:bCs/>
                <w:i w:val="0"/>
              </w:rPr>
            </w:pPr>
            <w:r w:rsidRPr="00F4273F">
              <w:rPr>
                <w:b/>
                <w:bCs/>
                <w:i w:val="0"/>
              </w:rPr>
              <w:t>school_year</w:t>
            </w:r>
          </w:p>
        </w:tc>
        <w:tc>
          <w:tcPr>
            <w:tcW w:w="1172" w:type="pct"/>
          </w:tcPr>
          <w:p w14:paraId="3EFF61F9" w14:textId="011910CE"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VARCHAR</w:t>
            </w:r>
            <w:r>
              <w:rPr>
                <w:i w:val="0"/>
              </w:rPr>
              <w:t xml:space="preserve"> </w:t>
            </w:r>
            <w:r w:rsidRPr="00EC5076">
              <w:rPr>
                <w:i w:val="0"/>
              </w:rPr>
              <w:t>(20)</w:t>
            </w:r>
          </w:p>
        </w:tc>
        <w:tc>
          <w:tcPr>
            <w:tcW w:w="1721" w:type="pct"/>
          </w:tcPr>
          <w:p w14:paraId="665E5FBA" w14:textId="2DB69251"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ULL</w:t>
            </w:r>
          </w:p>
        </w:tc>
        <w:tc>
          <w:tcPr>
            <w:tcW w:w="1248" w:type="pct"/>
          </w:tcPr>
          <w:p w14:paraId="4D8B4D58" w14:textId="6E9A3EB7" w:rsidR="00F4273F" w:rsidRPr="00F4273F" w:rsidRDefault="00EC5076" w:rsidP="00F36BAE">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C5076">
              <w:rPr>
                <w:i w:val="0"/>
              </w:rPr>
              <w:t>Năm xuất bản</w:t>
            </w:r>
          </w:p>
        </w:tc>
      </w:tr>
    </w:tbl>
    <w:p w14:paraId="32DB50F2" w14:textId="77777777" w:rsidR="00BC46EE" w:rsidRDefault="00BC46EE" w:rsidP="00E90690">
      <w:pPr>
        <w:rPr>
          <w:rFonts w:hint="eastAsia"/>
        </w:rPr>
      </w:pPr>
    </w:p>
    <w:p w14:paraId="4E20FBD4" w14:textId="77777777" w:rsidR="00BC46EE" w:rsidRDefault="00BC46EE">
      <w:pPr>
        <w:rPr>
          <w:rFonts w:hint="eastAsia"/>
        </w:rPr>
      </w:pPr>
      <w:r>
        <w:rPr>
          <w:rFonts w:hint="eastAsia"/>
        </w:rPr>
        <w:br w:type="page"/>
      </w:r>
    </w:p>
    <w:p w14:paraId="2FD5FB40" w14:textId="22BD2AD5" w:rsidR="008957AC" w:rsidRDefault="008957AC" w:rsidP="00E90690">
      <w:pPr>
        <w:rPr>
          <w:rFonts w:hint="eastAsia"/>
        </w:rPr>
      </w:pPr>
      <w:r>
        <w:lastRenderedPageBreak/>
        <w:t xml:space="preserve">Thực thể: </w:t>
      </w:r>
      <w:r w:rsidR="005C5332" w:rsidRPr="005C5332">
        <w:rPr>
          <w:b/>
          <w:bCs/>
        </w:rPr>
        <w:t>User</w:t>
      </w:r>
    </w:p>
    <w:p w14:paraId="2DBF41C7" w14:textId="0C345751" w:rsidR="00791AB8" w:rsidRDefault="004F2FB2" w:rsidP="00E90690">
      <w:pPr>
        <w:rPr>
          <w:rFonts w:ascii="Times New Roman" w:hAnsi="Times New Roman" w:cs="Times New Roman"/>
        </w:rPr>
      </w:pPr>
      <w:r w:rsidRPr="004F2FB2">
        <w:rPr>
          <w:rFonts w:ascii="Times New Roman" w:hAnsi="Times New Roman" w:cs="Times New Roman"/>
        </w:rPr>
        <w:t>Chi tiết các thuộc tính thực thể được trình bày trong bảng 3.</w:t>
      </w:r>
      <w:r w:rsidR="00FB2683">
        <w:rPr>
          <w:rFonts w:ascii="Times New Roman" w:hAnsi="Times New Roman" w:cs="Times New Roman"/>
        </w:rPr>
        <w:t>3</w:t>
      </w:r>
    </w:p>
    <w:p w14:paraId="0C8F4252" w14:textId="47210782" w:rsidR="007D6157" w:rsidRDefault="007D6157" w:rsidP="00FB2683">
      <w:pPr>
        <w:pStyle w:val="bang"/>
        <w:rPr>
          <w:rFonts w:hint="eastAsia"/>
        </w:rPr>
      </w:pPr>
      <w:bookmarkStart w:id="301" w:name="_Toc218508615"/>
      <w:r w:rsidRPr="00791AB8">
        <w:t>Bảng 3.</w:t>
      </w:r>
      <w:r w:rsidR="00FB2683">
        <w:rPr>
          <w:lang w:val="en-US"/>
        </w:rPr>
        <w:t>3.</w:t>
      </w:r>
      <w:r w:rsidRPr="00791AB8">
        <w:t xml:space="preserve"> Chi tiết thuộc tính thực thể </w:t>
      </w:r>
      <w:r w:rsidR="00F73D78" w:rsidRPr="00F73D78">
        <w:t>U</w:t>
      </w:r>
      <w:r w:rsidR="005C5332">
        <w:t>ser</w:t>
      </w:r>
      <w:bookmarkEnd w:id="301"/>
    </w:p>
    <w:tbl>
      <w:tblPr>
        <w:tblStyle w:val="myTable"/>
        <w:tblW w:w="5000" w:type="pct"/>
        <w:tblCellMar>
          <w:left w:w="85" w:type="dxa"/>
          <w:right w:w="85" w:type="dxa"/>
        </w:tblCellMar>
        <w:tblLook w:val="04A0" w:firstRow="1" w:lastRow="0" w:firstColumn="1" w:lastColumn="0" w:noHBand="0" w:noVBand="1"/>
      </w:tblPr>
      <w:tblGrid>
        <w:gridCol w:w="1876"/>
        <w:gridCol w:w="2763"/>
        <w:gridCol w:w="3016"/>
        <w:gridCol w:w="1406"/>
      </w:tblGrid>
      <w:tr w:rsidR="00CE462D" w:rsidRPr="00CE462D" w14:paraId="061B99F7"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1A5668C7" w14:textId="77777777" w:rsidR="00CE462D" w:rsidRPr="00CE462D" w:rsidRDefault="00CE462D" w:rsidP="007D6157">
            <w:pPr>
              <w:jc w:val="left"/>
              <w:rPr>
                <w:rFonts w:hint="eastAsia"/>
                <w:b/>
                <w:bCs/>
                <w:i w:val="0"/>
                <w:iCs/>
              </w:rPr>
            </w:pPr>
            <w:r w:rsidRPr="00CE462D">
              <w:rPr>
                <w:b/>
                <w:bCs/>
                <w:i w:val="0"/>
                <w:iCs/>
              </w:rPr>
              <w:t>Thuộc tính</w:t>
            </w:r>
          </w:p>
        </w:tc>
        <w:tc>
          <w:tcPr>
            <w:tcW w:w="996" w:type="pct"/>
            <w:hideMark/>
          </w:tcPr>
          <w:p w14:paraId="7FFE6BE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99" w:type="pct"/>
            <w:hideMark/>
          </w:tcPr>
          <w:p w14:paraId="5E7DDC3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170" w:type="pct"/>
            <w:hideMark/>
          </w:tcPr>
          <w:p w14:paraId="1D775599"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CE462D" w:rsidRPr="00CE462D" w14:paraId="24F5C033"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6BEE41DD" w14:textId="77777777" w:rsidR="00CE462D" w:rsidRPr="005B3611" w:rsidRDefault="00CE462D" w:rsidP="007D6157">
            <w:pPr>
              <w:jc w:val="left"/>
              <w:rPr>
                <w:rFonts w:hint="eastAsia"/>
                <w:b/>
                <w:bCs/>
                <w:i w:val="0"/>
                <w:iCs/>
              </w:rPr>
            </w:pPr>
            <w:r w:rsidRPr="005B3611">
              <w:rPr>
                <w:b/>
                <w:bCs/>
                <w:i w:val="0"/>
                <w:iCs/>
              </w:rPr>
              <w:t>user_id</w:t>
            </w:r>
          </w:p>
        </w:tc>
        <w:tc>
          <w:tcPr>
            <w:tcW w:w="996" w:type="pct"/>
            <w:hideMark/>
          </w:tcPr>
          <w:p w14:paraId="2E61B0C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INT</w:t>
            </w:r>
          </w:p>
        </w:tc>
        <w:tc>
          <w:tcPr>
            <w:tcW w:w="1799" w:type="pct"/>
            <w:hideMark/>
          </w:tcPr>
          <w:p w14:paraId="74C76E93"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K, AUTO_INCREMENT</w:t>
            </w:r>
          </w:p>
        </w:tc>
        <w:tc>
          <w:tcPr>
            <w:tcW w:w="1170" w:type="pct"/>
            <w:hideMark/>
          </w:tcPr>
          <w:p w14:paraId="21E9E4A8"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Mã người dùng</w:t>
            </w:r>
          </w:p>
        </w:tc>
      </w:tr>
      <w:tr w:rsidR="00CE462D" w:rsidRPr="00CE462D" w14:paraId="5982C70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2DB1CBA" w14:textId="7CA95CC3" w:rsidR="00CE462D" w:rsidRPr="005B3611" w:rsidRDefault="006D3116" w:rsidP="007D6157">
            <w:pPr>
              <w:jc w:val="left"/>
              <w:rPr>
                <w:rFonts w:hint="eastAsia"/>
                <w:b/>
                <w:bCs/>
                <w:i w:val="0"/>
                <w:iCs/>
              </w:rPr>
            </w:pPr>
            <w:r w:rsidRPr="006D3116">
              <w:rPr>
                <w:rFonts w:hint="eastAsia"/>
                <w:b/>
                <w:bCs/>
                <w:i w:val="0"/>
                <w:iCs/>
              </w:rPr>
              <w:t>username</w:t>
            </w:r>
          </w:p>
        </w:tc>
        <w:tc>
          <w:tcPr>
            <w:tcW w:w="996" w:type="pct"/>
            <w:hideMark/>
          </w:tcPr>
          <w:p w14:paraId="2AE9C7E4" w14:textId="622E7C2D"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65A631C5" w14:textId="0B64CC76"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UNIQUE, NOT NULL</w:t>
            </w:r>
          </w:p>
        </w:tc>
        <w:tc>
          <w:tcPr>
            <w:tcW w:w="1170" w:type="pct"/>
            <w:hideMark/>
          </w:tcPr>
          <w:p w14:paraId="33D04F66" w14:textId="0360DB4B" w:rsidR="00CE462D" w:rsidRPr="006D3116" w:rsidRDefault="006D3116"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đăng nhập</w:t>
            </w:r>
          </w:p>
        </w:tc>
      </w:tr>
      <w:tr w:rsidR="00CE462D" w:rsidRPr="00CE462D" w14:paraId="58242646"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091B5D79" w14:textId="77777777" w:rsidR="00CE462D" w:rsidRPr="005B3611" w:rsidRDefault="00CE462D" w:rsidP="007D6157">
            <w:pPr>
              <w:jc w:val="left"/>
              <w:rPr>
                <w:rFonts w:hint="eastAsia"/>
                <w:b/>
                <w:bCs/>
                <w:i w:val="0"/>
                <w:iCs/>
              </w:rPr>
            </w:pPr>
            <w:r w:rsidRPr="005B3611">
              <w:rPr>
                <w:b/>
                <w:bCs/>
                <w:i w:val="0"/>
                <w:iCs/>
              </w:rPr>
              <w:t>email</w:t>
            </w:r>
          </w:p>
        </w:tc>
        <w:tc>
          <w:tcPr>
            <w:tcW w:w="996" w:type="pct"/>
            <w:hideMark/>
          </w:tcPr>
          <w:p w14:paraId="79DDA852" w14:textId="625496EA"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100)</w:t>
            </w:r>
          </w:p>
        </w:tc>
        <w:tc>
          <w:tcPr>
            <w:tcW w:w="1799" w:type="pct"/>
            <w:hideMark/>
          </w:tcPr>
          <w:p w14:paraId="478F48E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UNIQUE, NOT NULL</w:t>
            </w:r>
          </w:p>
        </w:tc>
        <w:tc>
          <w:tcPr>
            <w:tcW w:w="1170" w:type="pct"/>
            <w:hideMark/>
          </w:tcPr>
          <w:p w14:paraId="5EED7EBE"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Email đăng nhập</w:t>
            </w:r>
          </w:p>
        </w:tc>
      </w:tr>
      <w:tr w:rsidR="00CE462D" w:rsidRPr="00CE462D" w14:paraId="1BC00E0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DDD30CE" w14:textId="7212F66E" w:rsidR="00CE462D" w:rsidRPr="005B3611" w:rsidRDefault="00F4273F" w:rsidP="007D6157">
            <w:pPr>
              <w:jc w:val="left"/>
              <w:rPr>
                <w:rFonts w:hint="eastAsia"/>
                <w:b/>
                <w:bCs/>
                <w:i w:val="0"/>
                <w:iCs/>
              </w:rPr>
            </w:pPr>
            <w:r>
              <w:rPr>
                <w:b/>
                <w:bCs/>
                <w:i w:val="0"/>
                <w:iCs/>
              </w:rPr>
              <w:t>password_hash</w:t>
            </w:r>
          </w:p>
        </w:tc>
        <w:tc>
          <w:tcPr>
            <w:tcW w:w="996" w:type="pct"/>
            <w:hideMark/>
          </w:tcPr>
          <w:p w14:paraId="29A645D3" w14:textId="2C5EBD24"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VARCHAR</w:t>
            </w:r>
            <w:r>
              <w:rPr>
                <w:i w:val="0"/>
                <w:iCs/>
              </w:rPr>
              <w:t xml:space="preserve"> </w:t>
            </w:r>
            <w:r w:rsidRPr="00CE462D">
              <w:rPr>
                <w:i w:val="0"/>
                <w:iCs/>
              </w:rPr>
              <w:t>(255)</w:t>
            </w:r>
          </w:p>
        </w:tc>
        <w:tc>
          <w:tcPr>
            <w:tcW w:w="1799" w:type="pct"/>
            <w:hideMark/>
          </w:tcPr>
          <w:p w14:paraId="6AD1743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NOT NULL</w:t>
            </w:r>
          </w:p>
        </w:tc>
        <w:tc>
          <w:tcPr>
            <w:tcW w:w="1170" w:type="pct"/>
            <w:hideMark/>
          </w:tcPr>
          <w:p w14:paraId="00641D2E" w14:textId="384DF3C3"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 xml:space="preserve">Mật khẩu đã </w:t>
            </w:r>
            <w:r w:rsidR="00F4273F">
              <w:rPr>
                <w:i w:val="0"/>
                <w:iCs/>
              </w:rPr>
              <w:t xml:space="preserve">băm </w:t>
            </w:r>
          </w:p>
        </w:tc>
      </w:tr>
      <w:tr w:rsidR="00CE462D" w:rsidRPr="00CE462D" w14:paraId="78332D5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31E62138" w14:textId="77777777" w:rsidR="00CE462D" w:rsidRPr="005B3611" w:rsidRDefault="00CE462D" w:rsidP="007D6157">
            <w:pPr>
              <w:jc w:val="left"/>
              <w:rPr>
                <w:rFonts w:hint="eastAsia"/>
                <w:b/>
                <w:bCs/>
                <w:i w:val="0"/>
                <w:iCs/>
              </w:rPr>
            </w:pPr>
            <w:r w:rsidRPr="005B3611">
              <w:rPr>
                <w:b/>
                <w:bCs/>
                <w:i w:val="0"/>
                <w:iCs/>
              </w:rPr>
              <w:t>role</w:t>
            </w:r>
          </w:p>
        </w:tc>
        <w:tc>
          <w:tcPr>
            <w:tcW w:w="996" w:type="pct"/>
            <w:hideMark/>
          </w:tcPr>
          <w:p w14:paraId="649535F0" w14:textId="38C27E60" w:rsidR="00CE462D" w:rsidRPr="00CE462D" w:rsidRDefault="00F4273F"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F4273F">
              <w:rPr>
                <w:i w:val="0"/>
                <w:iCs/>
              </w:rPr>
              <w:t>ENUM('student','admin')</w:t>
            </w:r>
          </w:p>
        </w:tc>
        <w:tc>
          <w:tcPr>
            <w:tcW w:w="1799" w:type="pct"/>
            <w:hideMark/>
          </w:tcPr>
          <w:p w14:paraId="4B4314CC" w14:textId="685BD350" w:rsidR="00CE462D" w:rsidRPr="00CE462D" w:rsidRDefault="006D3116"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DEFAULT 'student'</w:t>
            </w:r>
          </w:p>
        </w:tc>
        <w:tc>
          <w:tcPr>
            <w:tcW w:w="1170" w:type="pct"/>
            <w:hideMark/>
          </w:tcPr>
          <w:p w14:paraId="6781C36D"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Phân quyền người dùng</w:t>
            </w:r>
          </w:p>
        </w:tc>
      </w:tr>
      <w:tr w:rsidR="00F4273F" w:rsidRPr="00CE462D" w14:paraId="721FC14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4022C5BA" w14:textId="3D605C5F" w:rsidR="00F4273F" w:rsidRPr="00F4273F" w:rsidRDefault="00F4273F" w:rsidP="00F4273F">
            <w:pPr>
              <w:jc w:val="left"/>
              <w:rPr>
                <w:rFonts w:hint="eastAsia"/>
                <w:b/>
                <w:bCs/>
                <w:i w:val="0"/>
              </w:rPr>
            </w:pPr>
            <w:r w:rsidRPr="00F4273F">
              <w:rPr>
                <w:b/>
                <w:bCs/>
                <w:i w:val="0"/>
              </w:rPr>
              <w:t>is_active</w:t>
            </w:r>
          </w:p>
        </w:tc>
        <w:tc>
          <w:tcPr>
            <w:tcW w:w="996" w:type="pct"/>
          </w:tcPr>
          <w:p w14:paraId="11083655" w14:textId="7EEB920B"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BOOLEAN</w:t>
            </w:r>
          </w:p>
        </w:tc>
        <w:tc>
          <w:tcPr>
            <w:tcW w:w="1799" w:type="pct"/>
          </w:tcPr>
          <w:p w14:paraId="0319127B" w14:textId="7A668927"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TRUE</w:t>
            </w:r>
          </w:p>
        </w:tc>
        <w:tc>
          <w:tcPr>
            <w:tcW w:w="1170" w:type="pct"/>
          </w:tcPr>
          <w:p w14:paraId="73E6A39D" w14:textId="53F1DF3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 xml:space="preserve">Trạng thái tài khoản (TRUE: hoạt động, </w:t>
            </w:r>
            <w:r>
              <w:rPr>
                <w:i w:val="0"/>
              </w:rPr>
              <w:t>F</w:t>
            </w:r>
            <w:r w:rsidRPr="00F4273F">
              <w:rPr>
                <w:i w:val="0"/>
              </w:rPr>
              <w:t>ALSE: khóa)</w:t>
            </w:r>
          </w:p>
        </w:tc>
      </w:tr>
      <w:tr w:rsidR="00CE462D" w:rsidRPr="00CE462D" w14:paraId="7CEF9282"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7ADB79AC" w14:textId="77777777" w:rsidR="00CE462D" w:rsidRPr="005B3611" w:rsidRDefault="00CE462D" w:rsidP="007D6157">
            <w:pPr>
              <w:jc w:val="left"/>
              <w:rPr>
                <w:rFonts w:hint="eastAsia"/>
                <w:b/>
                <w:bCs/>
                <w:i w:val="0"/>
                <w:iCs/>
              </w:rPr>
            </w:pPr>
            <w:r w:rsidRPr="005B3611">
              <w:rPr>
                <w:b/>
                <w:bCs/>
                <w:i w:val="0"/>
                <w:iCs/>
              </w:rPr>
              <w:t>created_at</w:t>
            </w:r>
          </w:p>
        </w:tc>
        <w:tc>
          <w:tcPr>
            <w:tcW w:w="996" w:type="pct"/>
            <w:hideMark/>
          </w:tcPr>
          <w:p w14:paraId="50D7BC96"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IMESTAMP</w:t>
            </w:r>
          </w:p>
        </w:tc>
        <w:tc>
          <w:tcPr>
            <w:tcW w:w="1799" w:type="pct"/>
            <w:hideMark/>
          </w:tcPr>
          <w:p w14:paraId="7F6A9F21"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DEFAULT CURRENT_TIMESTAMP</w:t>
            </w:r>
          </w:p>
        </w:tc>
        <w:tc>
          <w:tcPr>
            <w:tcW w:w="1170" w:type="pct"/>
            <w:hideMark/>
          </w:tcPr>
          <w:p w14:paraId="3867B09F" w14:textId="77777777" w:rsidR="00CE462D" w:rsidRPr="00CE462D" w:rsidRDefault="00CE462D"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CE462D">
              <w:rPr>
                <w:i w:val="0"/>
                <w:iCs/>
              </w:rPr>
              <w:t>Thời gian tạo tài khoản</w:t>
            </w:r>
          </w:p>
        </w:tc>
      </w:tr>
      <w:tr w:rsidR="00F4273F" w:rsidRPr="00CE462D" w14:paraId="7E931FCF" w14:textId="77777777" w:rsidTr="00F42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tcPr>
          <w:p w14:paraId="2C55B4A2" w14:textId="0D0F8E71" w:rsidR="00F4273F" w:rsidRPr="00F4273F" w:rsidRDefault="00F4273F" w:rsidP="00F4273F">
            <w:pPr>
              <w:jc w:val="left"/>
              <w:rPr>
                <w:rFonts w:hint="eastAsia"/>
                <w:b/>
                <w:bCs/>
                <w:i w:val="0"/>
              </w:rPr>
            </w:pPr>
            <w:r w:rsidRPr="00F4273F">
              <w:rPr>
                <w:b/>
                <w:bCs/>
                <w:i w:val="0"/>
              </w:rPr>
              <w:t>updated_at</w:t>
            </w:r>
          </w:p>
        </w:tc>
        <w:tc>
          <w:tcPr>
            <w:tcW w:w="996" w:type="pct"/>
          </w:tcPr>
          <w:p w14:paraId="6EFF62F8" w14:textId="49780500"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IMESTAMP</w:t>
            </w:r>
          </w:p>
        </w:tc>
        <w:tc>
          <w:tcPr>
            <w:tcW w:w="1799" w:type="pct"/>
          </w:tcPr>
          <w:p w14:paraId="5684C62B" w14:textId="53FD89C5"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NOT NULL, DEFAULT CURRENT_TIMESTAMP ON UPDATE CURRENT_TIMESTAMP</w:t>
            </w:r>
          </w:p>
        </w:tc>
        <w:tc>
          <w:tcPr>
            <w:tcW w:w="1170" w:type="pct"/>
          </w:tcPr>
          <w:p w14:paraId="3EB3460C" w14:textId="196F901D" w:rsidR="00F4273F" w:rsidRPr="00F4273F" w:rsidRDefault="00F4273F" w:rsidP="00F4273F">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F4273F">
              <w:rPr>
                <w:i w:val="0"/>
              </w:rPr>
              <w:t>Thời gian cập nhật gần nhất</w:t>
            </w:r>
          </w:p>
        </w:tc>
      </w:tr>
    </w:tbl>
    <w:p w14:paraId="7CBC8B5D" w14:textId="77777777" w:rsidR="00BC46EE" w:rsidRDefault="00BC46EE" w:rsidP="00E90690">
      <w:pPr>
        <w:rPr>
          <w:rFonts w:hint="eastAsia"/>
        </w:rPr>
      </w:pPr>
    </w:p>
    <w:p w14:paraId="47B3D8F9" w14:textId="77777777" w:rsidR="00BC46EE" w:rsidRDefault="00BC46EE">
      <w:pPr>
        <w:rPr>
          <w:rFonts w:hint="eastAsia"/>
        </w:rPr>
      </w:pPr>
      <w:r>
        <w:rPr>
          <w:rFonts w:hint="eastAsia"/>
        </w:rPr>
        <w:br w:type="page"/>
      </w:r>
    </w:p>
    <w:p w14:paraId="6558800C" w14:textId="683B5835" w:rsidR="007E67DD" w:rsidRDefault="007E67DD" w:rsidP="00E90690">
      <w:pPr>
        <w:rPr>
          <w:rFonts w:hint="eastAsia"/>
        </w:rPr>
      </w:pPr>
      <w:r>
        <w:lastRenderedPageBreak/>
        <w:t xml:space="preserve">Thực thể: </w:t>
      </w:r>
      <w:r w:rsidR="005C5332" w:rsidRPr="005C5332">
        <w:rPr>
          <w:rFonts w:hint="eastAsia"/>
          <w:b/>
          <w:bCs/>
        </w:rPr>
        <w:t>Topics</w:t>
      </w:r>
    </w:p>
    <w:p w14:paraId="0F352CCC" w14:textId="3945FE2A" w:rsidR="007E67DD" w:rsidRDefault="007E67DD" w:rsidP="00E90690">
      <w:pPr>
        <w:rPr>
          <w:rFonts w:hint="eastAsia"/>
        </w:rPr>
      </w:pPr>
      <w:r>
        <w:t>Chi tiết các thuộc tính thực thể được trình bày trong bảng</w:t>
      </w:r>
      <w:r w:rsidR="00791AB8">
        <w:t xml:space="preserve"> 3.</w:t>
      </w:r>
      <w:r w:rsidR="00FB2683">
        <w:t>4</w:t>
      </w:r>
    </w:p>
    <w:p w14:paraId="322E5E8D" w14:textId="6D17A59C" w:rsidR="00EA08D9" w:rsidRDefault="00791AB8" w:rsidP="00FB2683">
      <w:pPr>
        <w:pStyle w:val="bang"/>
        <w:rPr>
          <w:rFonts w:hint="eastAsia"/>
        </w:rPr>
      </w:pPr>
      <w:bookmarkStart w:id="302" w:name="_Toc218508616"/>
      <w:r w:rsidRPr="00791AB8">
        <w:t>Bảng 3.</w:t>
      </w:r>
      <w:r w:rsidR="00FB2683">
        <w:rPr>
          <w:lang w:val="en-US"/>
        </w:rPr>
        <w:t>4.</w:t>
      </w:r>
      <w:r w:rsidRPr="00791AB8">
        <w:t xml:space="preserve"> Chi tiết thuộc tính thực thể </w:t>
      </w:r>
      <w:r w:rsidR="005C5332">
        <w:t>Topics</w:t>
      </w:r>
      <w:bookmarkEnd w:id="302"/>
    </w:p>
    <w:tbl>
      <w:tblPr>
        <w:tblStyle w:val="myTable"/>
        <w:tblW w:w="5000" w:type="pct"/>
        <w:tblCellMar>
          <w:left w:w="85" w:type="dxa"/>
          <w:right w:w="85" w:type="dxa"/>
        </w:tblCellMar>
        <w:tblLook w:val="04A0" w:firstRow="1" w:lastRow="0" w:firstColumn="1" w:lastColumn="0" w:noHBand="0" w:noVBand="1"/>
      </w:tblPr>
      <w:tblGrid>
        <w:gridCol w:w="1561"/>
        <w:gridCol w:w="2263"/>
        <w:gridCol w:w="3238"/>
        <w:gridCol w:w="1999"/>
      </w:tblGrid>
      <w:tr w:rsidR="007D6157" w:rsidRPr="00E90690" w14:paraId="5761B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6943455" w14:textId="77777777" w:rsidR="007D6157" w:rsidRPr="00E90690" w:rsidRDefault="007D6157" w:rsidP="00F36BAE">
            <w:pPr>
              <w:jc w:val="left"/>
              <w:rPr>
                <w:rFonts w:hint="eastAsia"/>
                <w:b/>
                <w:bCs/>
                <w:i w:val="0"/>
                <w:iCs/>
              </w:rPr>
            </w:pPr>
            <w:r w:rsidRPr="00E90690">
              <w:rPr>
                <w:b/>
                <w:bCs/>
                <w:i w:val="0"/>
                <w:iCs/>
              </w:rPr>
              <w:t>Thuộc tính</w:t>
            </w:r>
          </w:p>
        </w:tc>
        <w:tc>
          <w:tcPr>
            <w:tcW w:w="1249" w:type="pct"/>
            <w:hideMark/>
          </w:tcPr>
          <w:p w14:paraId="1EA857E1"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Kiểu</w:t>
            </w:r>
          </w:p>
        </w:tc>
        <w:tc>
          <w:tcPr>
            <w:tcW w:w="1787" w:type="pct"/>
            <w:hideMark/>
          </w:tcPr>
          <w:p w14:paraId="3B4012A7"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Ràng buộc</w:t>
            </w:r>
          </w:p>
        </w:tc>
        <w:tc>
          <w:tcPr>
            <w:tcW w:w="1104" w:type="pct"/>
            <w:hideMark/>
          </w:tcPr>
          <w:p w14:paraId="24186830"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E90690">
              <w:rPr>
                <w:b/>
                <w:bCs/>
                <w:i w:val="0"/>
                <w:iCs/>
              </w:rPr>
              <w:t>Mô tả</w:t>
            </w:r>
          </w:p>
        </w:tc>
      </w:tr>
      <w:tr w:rsidR="007D6157" w:rsidRPr="00E90690" w14:paraId="0EC5CA2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A195455" w14:textId="3D1B4DE5" w:rsidR="007D6157" w:rsidRPr="005B3611" w:rsidRDefault="006D3116" w:rsidP="00F36BAE">
            <w:pPr>
              <w:jc w:val="left"/>
              <w:rPr>
                <w:rFonts w:hint="eastAsia"/>
                <w:b/>
                <w:bCs/>
                <w:i w:val="0"/>
                <w:iCs/>
              </w:rPr>
            </w:pPr>
            <w:r w:rsidRPr="006D3116">
              <w:rPr>
                <w:rFonts w:hint="eastAsia"/>
                <w:b/>
                <w:bCs/>
                <w:i w:val="0"/>
                <w:iCs/>
              </w:rPr>
              <w:t>topic_id</w:t>
            </w:r>
          </w:p>
        </w:tc>
        <w:tc>
          <w:tcPr>
            <w:tcW w:w="1249" w:type="pct"/>
            <w:hideMark/>
          </w:tcPr>
          <w:p w14:paraId="18C529DB"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EE37C64" w14:textId="77777777" w:rsidR="007D6157" w:rsidRPr="00E90690" w:rsidRDefault="007D6157" w:rsidP="00F36BAE">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PK, AUTO_INCREMENT</w:t>
            </w:r>
          </w:p>
        </w:tc>
        <w:tc>
          <w:tcPr>
            <w:tcW w:w="1104" w:type="pct"/>
            <w:hideMark/>
          </w:tcPr>
          <w:p w14:paraId="5827ED41" w14:textId="4D586919" w:rsidR="007D6157" w:rsidRPr="006D3116" w:rsidRDefault="006D3116" w:rsidP="00F36BAE">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chủ đề</w:t>
            </w:r>
          </w:p>
        </w:tc>
      </w:tr>
      <w:tr w:rsidR="000A10CC" w:rsidRPr="00E90690" w14:paraId="1BD1254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54E91774" w14:textId="1E2E63CD" w:rsidR="000A10CC" w:rsidRPr="005B3611" w:rsidRDefault="000A10CC" w:rsidP="000A10CC">
            <w:pPr>
              <w:jc w:val="left"/>
              <w:rPr>
                <w:rFonts w:hint="eastAsia"/>
                <w:b/>
                <w:bCs/>
                <w:i w:val="0"/>
                <w:iCs/>
              </w:rPr>
            </w:pPr>
            <w:r w:rsidRPr="006D3116">
              <w:rPr>
                <w:rFonts w:hint="eastAsia"/>
                <w:b/>
                <w:bCs/>
                <w:i w:val="0"/>
                <w:iCs/>
              </w:rPr>
              <w:t xml:space="preserve">book_id </w:t>
            </w:r>
          </w:p>
        </w:tc>
        <w:tc>
          <w:tcPr>
            <w:tcW w:w="1249" w:type="pct"/>
            <w:hideMark/>
          </w:tcPr>
          <w:p w14:paraId="0D359C74" w14:textId="10C5F052"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INT</w:t>
            </w:r>
          </w:p>
        </w:tc>
        <w:tc>
          <w:tcPr>
            <w:tcW w:w="1787" w:type="pct"/>
            <w:hideMark/>
          </w:tcPr>
          <w:p w14:paraId="5CBFC36A"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FK, NOT NULL</w:t>
            </w:r>
          </w:p>
        </w:tc>
        <w:tc>
          <w:tcPr>
            <w:tcW w:w="1104" w:type="pct"/>
            <w:hideMark/>
          </w:tcPr>
          <w:p w14:paraId="43B898F7" w14:textId="09EB2DCF"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ã sách</w:t>
            </w:r>
          </w:p>
        </w:tc>
      </w:tr>
      <w:tr w:rsidR="000A10CC" w:rsidRPr="00E90690" w14:paraId="48E8C7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4190F88D" w14:textId="74B77AC6" w:rsidR="000A10CC" w:rsidRPr="005B3611" w:rsidRDefault="000A10CC" w:rsidP="000A10CC">
            <w:pPr>
              <w:jc w:val="left"/>
              <w:rPr>
                <w:rFonts w:hint="eastAsia"/>
                <w:b/>
                <w:bCs/>
                <w:i w:val="0"/>
                <w:iCs/>
              </w:rPr>
            </w:pPr>
            <w:r w:rsidRPr="006D3116">
              <w:rPr>
                <w:rFonts w:hint="eastAsia"/>
                <w:b/>
                <w:bCs/>
                <w:i w:val="0"/>
                <w:iCs/>
              </w:rPr>
              <w:t>topic_name</w:t>
            </w:r>
          </w:p>
        </w:tc>
        <w:tc>
          <w:tcPr>
            <w:tcW w:w="1249" w:type="pct"/>
            <w:hideMark/>
          </w:tcPr>
          <w:p w14:paraId="719C238B" w14:textId="77D4DAE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VARCHAR (100)</w:t>
            </w:r>
          </w:p>
        </w:tc>
        <w:tc>
          <w:tcPr>
            <w:tcW w:w="1787" w:type="pct"/>
            <w:hideMark/>
          </w:tcPr>
          <w:p w14:paraId="0E0C8209" w14:textId="77777777"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OT NULL</w:t>
            </w:r>
          </w:p>
        </w:tc>
        <w:tc>
          <w:tcPr>
            <w:tcW w:w="1104" w:type="pct"/>
            <w:hideMark/>
          </w:tcPr>
          <w:p w14:paraId="10E55489" w14:textId="1E490B89"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Tên chủ đề</w:t>
            </w:r>
          </w:p>
        </w:tc>
      </w:tr>
      <w:tr w:rsidR="000A10CC" w:rsidRPr="00E90690" w14:paraId="6E895F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57E5B1FF" w14:textId="550C36F8" w:rsidR="000A10CC" w:rsidRPr="004201A1" w:rsidRDefault="000A10CC" w:rsidP="000A10CC">
            <w:pPr>
              <w:jc w:val="left"/>
              <w:rPr>
                <w:rFonts w:hint="eastAsia"/>
                <w:b/>
                <w:bCs/>
                <w:i w:val="0"/>
              </w:rPr>
            </w:pPr>
            <w:r w:rsidRPr="004201A1">
              <w:rPr>
                <w:b/>
                <w:bCs/>
                <w:i w:val="0"/>
              </w:rPr>
              <w:t>page_start</w:t>
            </w:r>
          </w:p>
        </w:tc>
        <w:tc>
          <w:tcPr>
            <w:tcW w:w="1249" w:type="pct"/>
          </w:tcPr>
          <w:p w14:paraId="21EA7528" w14:textId="42800B45"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A9D3A20" w14:textId="03C366B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3CCBB91D" w14:textId="34BB630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bắt đầu</w:t>
            </w:r>
          </w:p>
        </w:tc>
      </w:tr>
      <w:tr w:rsidR="000A10CC" w:rsidRPr="00E90690" w14:paraId="4C4895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tcPr>
          <w:p w14:paraId="7742E64C" w14:textId="59461D96" w:rsidR="000A10CC" w:rsidRPr="004201A1" w:rsidRDefault="000A10CC" w:rsidP="000A10CC">
            <w:pPr>
              <w:jc w:val="left"/>
              <w:rPr>
                <w:rFonts w:hint="eastAsia"/>
                <w:b/>
                <w:bCs/>
                <w:i w:val="0"/>
              </w:rPr>
            </w:pPr>
            <w:r w:rsidRPr="004201A1">
              <w:rPr>
                <w:b/>
                <w:bCs/>
                <w:i w:val="0"/>
              </w:rPr>
              <w:t>page_end</w:t>
            </w:r>
          </w:p>
        </w:tc>
        <w:tc>
          <w:tcPr>
            <w:tcW w:w="1249" w:type="pct"/>
          </w:tcPr>
          <w:p w14:paraId="5C89E2AD" w14:textId="7EFE62CB"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INT</w:t>
            </w:r>
          </w:p>
        </w:tc>
        <w:tc>
          <w:tcPr>
            <w:tcW w:w="1787" w:type="pct"/>
          </w:tcPr>
          <w:p w14:paraId="30C9E46F" w14:textId="11F87594"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E90690">
              <w:rPr>
                <w:i w:val="0"/>
                <w:iCs/>
              </w:rPr>
              <w:t>NULL</w:t>
            </w:r>
          </w:p>
        </w:tc>
        <w:tc>
          <w:tcPr>
            <w:tcW w:w="1104" w:type="pct"/>
          </w:tcPr>
          <w:p w14:paraId="4C4D4B25" w14:textId="2E927C9E" w:rsidR="000A10CC" w:rsidRPr="004201A1"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Trang kết thúc</w:t>
            </w:r>
          </w:p>
        </w:tc>
      </w:tr>
      <w:tr w:rsidR="000A10CC" w:rsidRPr="00E90690" w14:paraId="07DA1D3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pct"/>
            <w:hideMark/>
          </w:tcPr>
          <w:p w14:paraId="253137B9" w14:textId="4B549E9E" w:rsidR="000A10CC" w:rsidRPr="005B3611" w:rsidRDefault="000A10CC" w:rsidP="000A10CC">
            <w:pPr>
              <w:jc w:val="left"/>
              <w:rPr>
                <w:rFonts w:hint="eastAsia"/>
                <w:b/>
                <w:bCs/>
                <w:i w:val="0"/>
                <w:iCs/>
              </w:rPr>
            </w:pPr>
            <w:r w:rsidRPr="006D3116">
              <w:rPr>
                <w:rFonts w:hint="eastAsia"/>
                <w:b/>
                <w:bCs/>
                <w:i w:val="0"/>
                <w:iCs/>
              </w:rPr>
              <w:t>description</w:t>
            </w:r>
          </w:p>
        </w:tc>
        <w:tc>
          <w:tcPr>
            <w:tcW w:w="1249" w:type="pct"/>
            <w:hideMark/>
          </w:tcPr>
          <w:p w14:paraId="6C337AA3" w14:textId="4DBCF35F"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3116">
              <w:rPr>
                <w:rFonts w:hint="eastAsia"/>
                <w:i w:val="0"/>
                <w:iCs/>
              </w:rPr>
              <w:t>TEXT</w:t>
            </w:r>
          </w:p>
        </w:tc>
        <w:tc>
          <w:tcPr>
            <w:tcW w:w="1787" w:type="pct"/>
            <w:hideMark/>
          </w:tcPr>
          <w:p w14:paraId="0DF4B588" w14:textId="7E6BC6BE" w:rsidR="000A10CC" w:rsidRPr="00E90690" w:rsidRDefault="000A10CC" w:rsidP="000A10CC">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E90690">
              <w:rPr>
                <w:i w:val="0"/>
                <w:iCs/>
              </w:rPr>
              <w:t>NULL</w:t>
            </w:r>
          </w:p>
        </w:tc>
        <w:tc>
          <w:tcPr>
            <w:tcW w:w="1104" w:type="pct"/>
            <w:hideMark/>
          </w:tcPr>
          <w:p w14:paraId="7FE4CEAF" w14:textId="3656F6EC" w:rsidR="000A10CC" w:rsidRPr="006D3116" w:rsidRDefault="000A10CC" w:rsidP="000A10C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6D3116">
              <w:rPr>
                <w:rFonts w:ascii="Times New Roman" w:hAnsi="Times New Roman" w:cs="Times New Roman"/>
                <w:i w:val="0"/>
                <w:iCs/>
              </w:rPr>
              <w:t>Mô tả chủ đề</w:t>
            </w:r>
          </w:p>
        </w:tc>
      </w:tr>
    </w:tbl>
    <w:p w14:paraId="030C5DD5" w14:textId="32E8A24A" w:rsidR="00E90690" w:rsidRDefault="00E90690" w:rsidP="00E90690">
      <w:pPr>
        <w:rPr>
          <w:rFonts w:hint="eastAsia"/>
        </w:rPr>
      </w:pPr>
      <w:r>
        <w:t xml:space="preserve">Thực thể: </w:t>
      </w:r>
      <w:r w:rsidR="005C5332" w:rsidRPr="005C5332">
        <w:rPr>
          <w:b/>
          <w:bCs/>
        </w:rPr>
        <w:t>Lessons</w:t>
      </w:r>
    </w:p>
    <w:p w14:paraId="0C785BB8" w14:textId="1018E8D3" w:rsidR="00E90690" w:rsidRDefault="00E90690" w:rsidP="00E90690">
      <w:pPr>
        <w:rPr>
          <w:rFonts w:hint="eastAsia"/>
        </w:rPr>
      </w:pPr>
      <w:r>
        <w:t>Chi tiết các thuộc tính thực thể được trình bày trong bảng</w:t>
      </w:r>
      <w:r w:rsidR="00791AB8">
        <w:t xml:space="preserve"> 3.</w:t>
      </w:r>
      <w:r w:rsidR="00FB2683">
        <w:t>5</w:t>
      </w:r>
    </w:p>
    <w:p w14:paraId="59CABF52" w14:textId="2E054BF6" w:rsidR="00550279" w:rsidRPr="00550279" w:rsidRDefault="00550279" w:rsidP="00FB2683">
      <w:pPr>
        <w:pStyle w:val="bang"/>
        <w:rPr>
          <w:rFonts w:hint="eastAsia"/>
        </w:rPr>
      </w:pPr>
      <w:bookmarkStart w:id="303" w:name="_Toc218508617"/>
      <w:r w:rsidRPr="00550279">
        <w:t>Bảng 3.</w:t>
      </w:r>
      <w:r w:rsidR="00FB2683">
        <w:rPr>
          <w:lang w:val="en-US"/>
        </w:rPr>
        <w:t>5.</w:t>
      </w:r>
      <w:r w:rsidRPr="00550279">
        <w:t xml:space="preserve"> Chi tiết thuộc tính thực thể </w:t>
      </w:r>
      <w:r w:rsidR="005C5332">
        <w:t>Lessons</w:t>
      </w:r>
      <w:bookmarkEnd w:id="303"/>
    </w:p>
    <w:tbl>
      <w:tblPr>
        <w:tblStyle w:val="myTable"/>
        <w:tblW w:w="5000" w:type="pct"/>
        <w:tblCellMar>
          <w:left w:w="85" w:type="dxa"/>
          <w:right w:w="85" w:type="dxa"/>
        </w:tblCellMar>
        <w:tblLook w:val="04A0" w:firstRow="1" w:lastRow="0" w:firstColumn="1" w:lastColumn="0" w:noHBand="0" w:noVBand="1"/>
      </w:tblPr>
      <w:tblGrid>
        <w:gridCol w:w="1483"/>
        <w:gridCol w:w="2149"/>
        <w:gridCol w:w="3153"/>
        <w:gridCol w:w="2276"/>
      </w:tblGrid>
      <w:tr w:rsidR="006D1533" w:rsidRPr="006D1533" w14:paraId="0E64F4D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5DAAF5D" w14:textId="77777777" w:rsidR="006D1533" w:rsidRPr="006D1533" w:rsidRDefault="006D1533" w:rsidP="007D6157">
            <w:pPr>
              <w:jc w:val="left"/>
              <w:rPr>
                <w:rFonts w:hint="eastAsia"/>
                <w:b/>
                <w:bCs/>
                <w:i w:val="0"/>
                <w:iCs/>
              </w:rPr>
            </w:pPr>
            <w:r w:rsidRPr="006D1533">
              <w:rPr>
                <w:b/>
                <w:bCs/>
                <w:i w:val="0"/>
                <w:iCs/>
              </w:rPr>
              <w:t>Thuộc tính</w:t>
            </w:r>
          </w:p>
        </w:tc>
        <w:tc>
          <w:tcPr>
            <w:tcW w:w="1186" w:type="pct"/>
            <w:hideMark/>
          </w:tcPr>
          <w:p w14:paraId="41865A7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Kiểu</w:t>
            </w:r>
          </w:p>
        </w:tc>
        <w:tc>
          <w:tcPr>
            <w:tcW w:w="1740" w:type="pct"/>
            <w:hideMark/>
          </w:tcPr>
          <w:p w14:paraId="5A48DB8C"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Ràng buộc</w:t>
            </w:r>
          </w:p>
        </w:tc>
        <w:tc>
          <w:tcPr>
            <w:tcW w:w="1257" w:type="pct"/>
            <w:hideMark/>
          </w:tcPr>
          <w:p w14:paraId="381B67AC"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6D1533">
              <w:rPr>
                <w:b/>
                <w:bCs/>
                <w:i w:val="0"/>
                <w:iCs/>
              </w:rPr>
              <w:t>Mô tả</w:t>
            </w:r>
          </w:p>
        </w:tc>
      </w:tr>
      <w:tr w:rsidR="006D1533" w:rsidRPr="006D1533" w14:paraId="52CBFCF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5211E79F" w14:textId="371262A6" w:rsidR="006D1533" w:rsidRPr="00550279" w:rsidRDefault="00550279" w:rsidP="007D6157">
            <w:pPr>
              <w:jc w:val="left"/>
              <w:rPr>
                <w:rFonts w:hint="eastAsia"/>
                <w:b/>
                <w:bCs/>
                <w:i w:val="0"/>
                <w:iCs/>
              </w:rPr>
            </w:pPr>
            <w:r w:rsidRPr="00550279">
              <w:rPr>
                <w:rFonts w:hint="eastAsia"/>
                <w:b/>
                <w:bCs/>
                <w:i w:val="0"/>
                <w:iCs/>
              </w:rPr>
              <w:t>lesson_id</w:t>
            </w:r>
          </w:p>
        </w:tc>
        <w:tc>
          <w:tcPr>
            <w:tcW w:w="1186" w:type="pct"/>
            <w:hideMark/>
          </w:tcPr>
          <w:p w14:paraId="13EFA0D9"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INT</w:t>
            </w:r>
          </w:p>
        </w:tc>
        <w:tc>
          <w:tcPr>
            <w:tcW w:w="1740" w:type="pct"/>
            <w:hideMark/>
          </w:tcPr>
          <w:p w14:paraId="6AFA4F64" w14:textId="77777777"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PK, AUTO_INCREMENT</w:t>
            </w:r>
          </w:p>
        </w:tc>
        <w:tc>
          <w:tcPr>
            <w:tcW w:w="1257" w:type="pct"/>
            <w:hideMark/>
          </w:tcPr>
          <w:p w14:paraId="1FC48FC3" w14:textId="5657FC91"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Mã bài học</w:t>
            </w:r>
          </w:p>
        </w:tc>
      </w:tr>
      <w:tr w:rsidR="004201A1" w:rsidRPr="006D1533" w14:paraId="3871DF9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Pr>
          <w:p w14:paraId="3CA6CE95" w14:textId="35F4BC0A" w:rsidR="004201A1" w:rsidRPr="004201A1" w:rsidRDefault="004201A1" w:rsidP="004201A1">
            <w:pPr>
              <w:jc w:val="left"/>
              <w:rPr>
                <w:rFonts w:hint="eastAsia"/>
                <w:b/>
                <w:bCs/>
                <w:i w:val="0"/>
              </w:rPr>
            </w:pPr>
            <w:r w:rsidRPr="00550279">
              <w:rPr>
                <w:rFonts w:hint="eastAsia"/>
                <w:b/>
                <w:bCs/>
                <w:i w:val="0"/>
                <w:iCs/>
              </w:rPr>
              <w:t>topic_id</w:t>
            </w:r>
          </w:p>
        </w:tc>
        <w:tc>
          <w:tcPr>
            <w:tcW w:w="1186" w:type="pct"/>
            <w:vAlign w:val="top"/>
          </w:tcPr>
          <w:p w14:paraId="664FF834" w14:textId="08DE8E2C"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7207D5">
              <w:rPr>
                <w:i w:val="0"/>
                <w:iCs/>
              </w:rPr>
              <w:t>INT</w:t>
            </w:r>
          </w:p>
        </w:tc>
        <w:tc>
          <w:tcPr>
            <w:tcW w:w="1740" w:type="pct"/>
          </w:tcPr>
          <w:p w14:paraId="24F1C712" w14:textId="5D00ECD9"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hint="eastAsia"/>
                <w:i w:val="0"/>
              </w:rPr>
            </w:pPr>
            <w:r w:rsidRPr="00550279">
              <w:rPr>
                <w:rFonts w:hint="eastAsia"/>
                <w:i w:val="0"/>
                <w:iCs/>
              </w:rPr>
              <w:t>FK, NOT NULL</w:t>
            </w:r>
          </w:p>
        </w:tc>
        <w:tc>
          <w:tcPr>
            <w:tcW w:w="1257" w:type="pct"/>
          </w:tcPr>
          <w:p w14:paraId="6A6ED1C2" w14:textId="078B29E3"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550279">
              <w:rPr>
                <w:rFonts w:ascii="Times New Roman" w:hAnsi="Times New Roman" w:cs="Times New Roman"/>
                <w:i w:val="0"/>
                <w:iCs/>
              </w:rPr>
              <w:t xml:space="preserve">Mã chủ đề </w:t>
            </w:r>
          </w:p>
        </w:tc>
      </w:tr>
      <w:tr w:rsidR="006D1533" w:rsidRPr="006D1533" w14:paraId="029D17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6B544E2" w14:textId="06778D47" w:rsidR="006D1533" w:rsidRPr="00550279" w:rsidRDefault="00550279" w:rsidP="007D6157">
            <w:pPr>
              <w:jc w:val="left"/>
              <w:rPr>
                <w:rFonts w:hint="eastAsia"/>
                <w:b/>
                <w:bCs/>
                <w:i w:val="0"/>
                <w:iCs/>
              </w:rPr>
            </w:pPr>
            <w:r w:rsidRPr="00550279">
              <w:rPr>
                <w:rFonts w:hint="eastAsia"/>
                <w:b/>
                <w:bCs/>
                <w:i w:val="0"/>
                <w:iCs/>
              </w:rPr>
              <w:t>lesson_title</w:t>
            </w:r>
          </w:p>
        </w:tc>
        <w:tc>
          <w:tcPr>
            <w:tcW w:w="1186" w:type="pct"/>
            <w:hideMark/>
          </w:tcPr>
          <w:p w14:paraId="23207D2D" w14:textId="3872405C" w:rsidR="006D1533" w:rsidRPr="006D1533" w:rsidRDefault="00550279"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VARCHAR (</w:t>
            </w:r>
            <w:r w:rsidR="004201A1">
              <w:rPr>
                <w:i w:val="0"/>
                <w:iCs/>
              </w:rPr>
              <w:t>25</w:t>
            </w:r>
            <w:r w:rsidRPr="006D1533">
              <w:rPr>
                <w:i w:val="0"/>
                <w:iCs/>
              </w:rPr>
              <w:t>5)</w:t>
            </w:r>
          </w:p>
        </w:tc>
        <w:tc>
          <w:tcPr>
            <w:tcW w:w="1740" w:type="pct"/>
            <w:hideMark/>
          </w:tcPr>
          <w:p w14:paraId="306EF08E" w14:textId="390B9B80" w:rsidR="006D1533" w:rsidRPr="006D1533" w:rsidRDefault="006D1533" w:rsidP="007D6157">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6D1533">
              <w:rPr>
                <w:i w:val="0"/>
                <w:iCs/>
              </w:rPr>
              <w:t>NOT NULL</w:t>
            </w:r>
          </w:p>
        </w:tc>
        <w:tc>
          <w:tcPr>
            <w:tcW w:w="1257" w:type="pct"/>
            <w:hideMark/>
          </w:tcPr>
          <w:p w14:paraId="2B0F3CD2" w14:textId="2CA1BADD" w:rsidR="006D1533" w:rsidRPr="00550279" w:rsidRDefault="00550279"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iêu đề bài học</w:t>
            </w:r>
          </w:p>
        </w:tc>
      </w:tr>
      <w:tr w:rsidR="00550279" w:rsidRPr="006D1533" w14:paraId="0376A6A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1A85AA7D" w14:textId="7E6A46EA" w:rsidR="00550279" w:rsidRPr="00550279" w:rsidRDefault="00550279" w:rsidP="00550279">
            <w:pPr>
              <w:jc w:val="left"/>
              <w:rPr>
                <w:rFonts w:hint="eastAsia"/>
                <w:b/>
                <w:bCs/>
                <w:i w:val="0"/>
                <w:iCs/>
              </w:rPr>
            </w:pPr>
            <w:r w:rsidRPr="00550279">
              <w:rPr>
                <w:rFonts w:hint="eastAsia"/>
                <w:b/>
                <w:bCs/>
                <w:i w:val="0"/>
                <w:iCs/>
              </w:rPr>
              <w:t xml:space="preserve">page_start </w:t>
            </w:r>
          </w:p>
        </w:tc>
        <w:tc>
          <w:tcPr>
            <w:tcW w:w="1186" w:type="pct"/>
            <w:vAlign w:val="top"/>
            <w:hideMark/>
          </w:tcPr>
          <w:p w14:paraId="14EA31A4" w14:textId="48530E6C"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77F1BD8" w14:textId="68E1C7B6"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625C214E" w14:textId="66BC9845"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bắt đầu</w:t>
            </w:r>
          </w:p>
        </w:tc>
      </w:tr>
      <w:tr w:rsidR="00550279" w:rsidRPr="006D1533" w14:paraId="20FE544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79E3E4B3" w14:textId="206A234B" w:rsidR="00550279" w:rsidRPr="00550279" w:rsidRDefault="00550279" w:rsidP="00550279">
            <w:pPr>
              <w:jc w:val="left"/>
              <w:rPr>
                <w:rFonts w:hint="eastAsia"/>
                <w:b/>
                <w:bCs/>
                <w:i w:val="0"/>
                <w:iCs/>
              </w:rPr>
            </w:pPr>
            <w:r w:rsidRPr="00550279">
              <w:rPr>
                <w:rFonts w:hint="eastAsia"/>
                <w:b/>
                <w:bCs/>
                <w:i w:val="0"/>
                <w:iCs/>
              </w:rPr>
              <w:t>page_end</w:t>
            </w:r>
          </w:p>
        </w:tc>
        <w:tc>
          <w:tcPr>
            <w:tcW w:w="1186" w:type="pct"/>
            <w:vAlign w:val="top"/>
            <w:hideMark/>
          </w:tcPr>
          <w:p w14:paraId="36C9A249" w14:textId="522A3A4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7207D5">
              <w:rPr>
                <w:i w:val="0"/>
                <w:iCs/>
              </w:rPr>
              <w:t>INT</w:t>
            </w:r>
          </w:p>
        </w:tc>
        <w:tc>
          <w:tcPr>
            <w:tcW w:w="1740" w:type="pct"/>
            <w:vAlign w:val="top"/>
            <w:hideMark/>
          </w:tcPr>
          <w:p w14:paraId="70639CB7" w14:textId="70AE7DBE" w:rsidR="00550279" w:rsidRPr="006D1533" w:rsidRDefault="00550279" w:rsidP="00550279">
            <w:pPr>
              <w:jc w:val="left"/>
              <w:cnfStyle w:val="100000000000" w:firstRow="1" w:lastRow="0" w:firstColumn="0" w:lastColumn="0" w:oddVBand="0" w:evenVBand="0" w:oddHBand="0" w:evenHBand="0" w:firstRowFirstColumn="0" w:firstRowLastColumn="0" w:lastRowFirstColumn="0" w:lastRowLastColumn="0"/>
              <w:rPr>
                <w:rFonts w:hint="eastAsia"/>
                <w:i w:val="0"/>
                <w:iCs/>
              </w:rPr>
            </w:pPr>
            <w:r w:rsidRPr="00854477">
              <w:rPr>
                <w:rFonts w:hint="eastAsia"/>
                <w:i w:val="0"/>
                <w:iCs/>
              </w:rPr>
              <w:t>NULL</w:t>
            </w:r>
          </w:p>
        </w:tc>
        <w:tc>
          <w:tcPr>
            <w:tcW w:w="1257" w:type="pct"/>
            <w:hideMark/>
          </w:tcPr>
          <w:p w14:paraId="387FFC49" w14:textId="1B9CC622"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550279">
              <w:rPr>
                <w:rFonts w:ascii="Times New Roman" w:hAnsi="Times New Roman" w:cs="Times New Roman"/>
                <w:i w:val="0"/>
                <w:iCs/>
              </w:rPr>
              <w:t>Trang kết thúc</w:t>
            </w:r>
          </w:p>
        </w:tc>
      </w:tr>
    </w:tbl>
    <w:p w14:paraId="495EAC86" w14:textId="77777777" w:rsidR="00BC46EE" w:rsidRDefault="00BC46EE" w:rsidP="002C65FE">
      <w:pPr>
        <w:rPr>
          <w:rFonts w:ascii="Times New Roman" w:hAnsi="Times New Roman" w:cs="Times New Roman"/>
        </w:rPr>
      </w:pPr>
    </w:p>
    <w:p w14:paraId="2D4F06E7" w14:textId="77777777" w:rsidR="00BC46EE" w:rsidRDefault="00BC46EE">
      <w:pPr>
        <w:rPr>
          <w:rFonts w:ascii="Times New Roman" w:hAnsi="Times New Roman" w:cs="Times New Roman"/>
        </w:rPr>
      </w:pPr>
      <w:r>
        <w:rPr>
          <w:rFonts w:ascii="Times New Roman" w:hAnsi="Times New Roman" w:cs="Times New Roman"/>
        </w:rPr>
        <w:br w:type="page"/>
      </w:r>
    </w:p>
    <w:p w14:paraId="41E55787" w14:textId="500D67AC" w:rsidR="002C65FE" w:rsidRPr="00550279" w:rsidRDefault="002C65FE" w:rsidP="002C65FE">
      <w:pPr>
        <w:rPr>
          <w:rFonts w:ascii="Times New Roman" w:hAnsi="Times New Roman" w:cs="Times New Roman"/>
        </w:rPr>
      </w:pPr>
      <w:r w:rsidRPr="00550279">
        <w:rPr>
          <w:rFonts w:ascii="Times New Roman" w:hAnsi="Times New Roman" w:cs="Times New Roman"/>
        </w:rPr>
        <w:lastRenderedPageBreak/>
        <w:t xml:space="preserve">Thực thể: </w:t>
      </w:r>
      <w:r w:rsidR="005C5332" w:rsidRPr="005C5332">
        <w:rPr>
          <w:rFonts w:ascii="Times New Roman" w:hAnsi="Times New Roman" w:cs="Times New Roman"/>
          <w:b/>
          <w:bCs/>
        </w:rPr>
        <w:t>Items</w:t>
      </w:r>
    </w:p>
    <w:p w14:paraId="165B9E6D" w14:textId="5C708573" w:rsidR="002C65FE" w:rsidRPr="00550279" w:rsidRDefault="002C65FE" w:rsidP="002C65FE">
      <w:pPr>
        <w:rPr>
          <w:rFonts w:ascii="Times New Roman" w:hAnsi="Times New Roman" w:cs="Times New Roman"/>
        </w:rPr>
      </w:pPr>
      <w:r w:rsidRPr="00550279">
        <w:rPr>
          <w:rFonts w:ascii="Times New Roman" w:hAnsi="Times New Roman" w:cs="Times New Roman"/>
        </w:rPr>
        <w:t>Chi tiết các thuộc tính thực thể được trình bày trong bảng</w:t>
      </w:r>
      <w:r w:rsidR="00791AB8" w:rsidRPr="00550279">
        <w:rPr>
          <w:rFonts w:ascii="Times New Roman" w:hAnsi="Times New Roman" w:cs="Times New Roman"/>
        </w:rPr>
        <w:t xml:space="preserve"> 3.</w:t>
      </w:r>
      <w:r w:rsidR="00FB2683">
        <w:rPr>
          <w:rFonts w:ascii="Times New Roman" w:hAnsi="Times New Roman" w:cs="Times New Roman"/>
        </w:rPr>
        <w:t>6</w:t>
      </w:r>
    </w:p>
    <w:p w14:paraId="069847D7" w14:textId="52067B8A" w:rsidR="00550279" w:rsidRPr="00550279" w:rsidRDefault="00550279" w:rsidP="00FB2683">
      <w:pPr>
        <w:pStyle w:val="bang"/>
        <w:rPr>
          <w:rFonts w:hint="eastAsia"/>
        </w:rPr>
      </w:pPr>
      <w:bookmarkStart w:id="304" w:name="_Toc218508618"/>
      <w:r w:rsidRPr="00550279">
        <w:t>Bảng 3.</w:t>
      </w:r>
      <w:r w:rsidR="00FB2683">
        <w:rPr>
          <w:lang w:val="en-US"/>
        </w:rPr>
        <w:t>6.</w:t>
      </w:r>
      <w:r w:rsidRPr="00550279">
        <w:t xml:space="preserve"> Chi tiết thuộc tính thực thể </w:t>
      </w:r>
      <w:r w:rsidR="005C5332">
        <w:t>Items</w:t>
      </w:r>
      <w:bookmarkEnd w:id="304"/>
    </w:p>
    <w:tbl>
      <w:tblPr>
        <w:tblStyle w:val="myTable"/>
        <w:tblW w:w="5000" w:type="pct"/>
        <w:tblCellMar>
          <w:left w:w="85" w:type="dxa"/>
          <w:right w:w="85" w:type="dxa"/>
        </w:tblCellMar>
        <w:tblLook w:val="04A0" w:firstRow="1" w:lastRow="0" w:firstColumn="1" w:lastColumn="0" w:noHBand="0" w:noVBand="1"/>
      </w:tblPr>
      <w:tblGrid>
        <w:gridCol w:w="1551"/>
        <w:gridCol w:w="2120"/>
        <w:gridCol w:w="3110"/>
        <w:gridCol w:w="2280"/>
      </w:tblGrid>
      <w:tr w:rsidR="002A0B70" w:rsidRPr="00550279" w14:paraId="2496D744" w14:textId="77777777" w:rsidTr="00D87A44">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56" w:type="pct"/>
            <w:hideMark/>
          </w:tcPr>
          <w:p w14:paraId="6449E2FE" w14:textId="77777777" w:rsidR="002C65FE" w:rsidRPr="00550279" w:rsidRDefault="002C65FE" w:rsidP="007D6157">
            <w:pPr>
              <w:rPr>
                <w:rFonts w:ascii="Times New Roman" w:hAnsi="Times New Roman" w:cs="Times New Roman"/>
                <w:b/>
                <w:bCs/>
                <w:i w:val="0"/>
                <w:iCs/>
                <w:szCs w:val="26"/>
              </w:rPr>
            </w:pPr>
            <w:r w:rsidRPr="00550279">
              <w:rPr>
                <w:rFonts w:ascii="Times New Roman" w:hAnsi="Times New Roman" w:cs="Times New Roman"/>
                <w:b/>
                <w:bCs/>
                <w:i w:val="0"/>
                <w:iCs/>
                <w:szCs w:val="26"/>
              </w:rPr>
              <w:t>Thuộc tính</w:t>
            </w:r>
          </w:p>
        </w:tc>
        <w:tc>
          <w:tcPr>
            <w:tcW w:w="1170" w:type="pct"/>
            <w:hideMark/>
          </w:tcPr>
          <w:p w14:paraId="019628E8"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Kiểu</w:t>
            </w:r>
          </w:p>
        </w:tc>
        <w:tc>
          <w:tcPr>
            <w:tcW w:w="1716" w:type="pct"/>
            <w:hideMark/>
          </w:tcPr>
          <w:p w14:paraId="78ABFEB4"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Ràng buộc</w:t>
            </w:r>
          </w:p>
        </w:tc>
        <w:tc>
          <w:tcPr>
            <w:tcW w:w="1258" w:type="pct"/>
            <w:hideMark/>
          </w:tcPr>
          <w:p w14:paraId="795748F5" w14:textId="77777777" w:rsidR="002C65FE" w:rsidRPr="00550279" w:rsidRDefault="002C65FE"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szCs w:val="26"/>
              </w:rPr>
            </w:pPr>
            <w:r w:rsidRPr="00550279">
              <w:rPr>
                <w:rFonts w:ascii="Times New Roman" w:hAnsi="Times New Roman" w:cs="Times New Roman"/>
                <w:b/>
                <w:bCs/>
                <w:i w:val="0"/>
                <w:iCs/>
                <w:szCs w:val="26"/>
              </w:rPr>
              <w:t>Mô tả</w:t>
            </w:r>
          </w:p>
        </w:tc>
      </w:tr>
      <w:tr w:rsidR="002A0B70" w:rsidRPr="00550279" w14:paraId="4042A88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hideMark/>
          </w:tcPr>
          <w:p w14:paraId="49CD13B5" w14:textId="4280E5A4" w:rsidR="002C65FE" w:rsidRPr="00550279" w:rsidRDefault="00550279" w:rsidP="007D6157">
            <w:pPr>
              <w:jc w:val="left"/>
              <w:rPr>
                <w:rFonts w:ascii="Times New Roman" w:hAnsi="Times New Roman" w:cs="Times New Roman"/>
                <w:i w:val="0"/>
                <w:iCs/>
                <w:szCs w:val="26"/>
              </w:rPr>
            </w:pPr>
            <w:r w:rsidRPr="00550279">
              <w:rPr>
                <w:rFonts w:ascii="Times New Roman" w:hAnsi="Times New Roman" w:cs="Times New Roman"/>
                <w:b/>
                <w:bCs/>
                <w:i w:val="0"/>
                <w:iCs/>
                <w:szCs w:val="26"/>
              </w:rPr>
              <w:t>item_id</w:t>
            </w:r>
          </w:p>
        </w:tc>
        <w:tc>
          <w:tcPr>
            <w:tcW w:w="1170" w:type="pct"/>
            <w:hideMark/>
          </w:tcPr>
          <w:p w14:paraId="5B79F5F2"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INT</w:t>
            </w:r>
          </w:p>
        </w:tc>
        <w:tc>
          <w:tcPr>
            <w:tcW w:w="1716" w:type="pct"/>
            <w:hideMark/>
          </w:tcPr>
          <w:p w14:paraId="70DD3408" w14:textId="77777777" w:rsidR="002C65FE" w:rsidRPr="00550279" w:rsidRDefault="002C65FE" w:rsidP="007D615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szCs w:val="26"/>
              </w:rPr>
              <w:t>PK, AUTO_INCREMENT</w:t>
            </w:r>
          </w:p>
        </w:tc>
        <w:tc>
          <w:tcPr>
            <w:tcW w:w="1258" w:type="pct"/>
            <w:hideMark/>
          </w:tcPr>
          <w:p w14:paraId="7121FF0E" w14:textId="2B925D27" w:rsidR="002C65FE" w:rsidRPr="00550279" w:rsidRDefault="00395277" w:rsidP="007D615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95277">
              <w:rPr>
                <w:rFonts w:ascii="Times New Roman" w:hAnsi="Times New Roman" w:cs="Times New Roman"/>
                <w:i w:val="0"/>
                <w:iCs/>
                <w:szCs w:val="26"/>
              </w:rPr>
              <w:t>M</w:t>
            </w:r>
            <w:r w:rsidRPr="00395277">
              <w:rPr>
                <w:rFonts w:ascii="Times New Roman" w:hAnsi="Times New Roman" w:cs="Times New Roman" w:hint="eastAsia"/>
                <w:i w:val="0"/>
                <w:iCs/>
                <w:szCs w:val="26"/>
              </w:rPr>
              <w:t>ã</w:t>
            </w:r>
            <w:r w:rsidRPr="00395277">
              <w:rPr>
                <w:rFonts w:ascii="Times New Roman" w:hAnsi="Times New Roman" w:cs="Times New Roman"/>
                <w:i w:val="0"/>
                <w:iCs/>
                <w:szCs w:val="26"/>
              </w:rPr>
              <w:t xml:space="preserve"> mục nội dung</w:t>
            </w:r>
          </w:p>
        </w:tc>
      </w:tr>
      <w:tr w:rsidR="004201A1" w:rsidRPr="00550279" w14:paraId="5EA47B92" w14:textId="77777777" w:rsidTr="00D87A44">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856" w:type="pct"/>
            <w:vAlign w:val="top"/>
          </w:tcPr>
          <w:p w14:paraId="079829E4" w14:textId="77C46A8B" w:rsidR="004201A1" w:rsidRPr="004201A1" w:rsidRDefault="004201A1" w:rsidP="004201A1">
            <w:pPr>
              <w:jc w:val="left"/>
              <w:rPr>
                <w:rFonts w:ascii="Times New Roman" w:hAnsi="Times New Roman" w:cs="Times New Roman"/>
                <w:i w:val="0"/>
                <w:szCs w:val="26"/>
              </w:rPr>
            </w:pPr>
            <w:r w:rsidRPr="00550279">
              <w:rPr>
                <w:rFonts w:ascii="Times New Roman" w:hAnsi="Times New Roman" w:cs="Times New Roman"/>
                <w:b/>
                <w:bCs/>
                <w:i w:val="0"/>
                <w:iCs/>
              </w:rPr>
              <w:t>lesson_id</w:t>
            </w:r>
          </w:p>
        </w:tc>
        <w:tc>
          <w:tcPr>
            <w:tcW w:w="1170" w:type="pct"/>
            <w:vAlign w:val="top"/>
          </w:tcPr>
          <w:p w14:paraId="738BBD3B" w14:textId="4538617D"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INT</w:t>
            </w:r>
          </w:p>
        </w:tc>
        <w:tc>
          <w:tcPr>
            <w:tcW w:w="1716" w:type="pct"/>
            <w:vAlign w:val="top"/>
          </w:tcPr>
          <w:p w14:paraId="52E7837B" w14:textId="1F00D027" w:rsidR="004201A1" w:rsidRPr="004201A1"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Cs w:val="26"/>
              </w:rPr>
            </w:pPr>
            <w:r w:rsidRPr="00550279">
              <w:rPr>
                <w:rFonts w:ascii="Times New Roman" w:hAnsi="Times New Roman" w:cs="Times New Roman"/>
                <w:i w:val="0"/>
                <w:iCs/>
              </w:rPr>
              <w:t>FK, NOT NULL</w:t>
            </w:r>
          </w:p>
        </w:tc>
        <w:tc>
          <w:tcPr>
            <w:tcW w:w="1258" w:type="pct"/>
            <w:vAlign w:val="top"/>
          </w:tcPr>
          <w:p w14:paraId="16ABFA0D" w14:textId="30B8C8DD" w:rsidR="004201A1" w:rsidRPr="003F57F0" w:rsidRDefault="004201A1" w:rsidP="003F57F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3F57F0">
              <w:rPr>
                <w:rFonts w:ascii="Times New Roman" w:hAnsi="Times New Roman" w:cs="Times New Roman"/>
                <w:i w:val="0"/>
                <w:iCs/>
              </w:rPr>
              <w:t>Mã bài học</w:t>
            </w:r>
          </w:p>
        </w:tc>
      </w:tr>
      <w:tr w:rsidR="00550279" w:rsidRPr="00550279" w14:paraId="7EE27594" w14:textId="77777777" w:rsidTr="00D87A4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584756C5" w14:textId="68E99680"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item_title</w:t>
            </w:r>
          </w:p>
        </w:tc>
        <w:tc>
          <w:tcPr>
            <w:tcW w:w="1170" w:type="pct"/>
            <w:vAlign w:val="top"/>
            <w:hideMark/>
          </w:tcPr>
          <w:p w14:paraId="43D8B1B6" w14:textId="2695E89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VARCHAR (255)</w:t>
            </w:r>
          </w:p>
        </w:tc>
        <w:tc>
          <w:tcPr>
            <w:tcW w:w="1716" w:type="pct"/>
            <w:vAlign w:val="top"/>
            <w:hideMark/>
          </w:tcPr>
          <w:p w14:paraId="6B266D67" w14:textId="52B43B3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OT NULL</w:t>
            </w:r>
          </w:p>
        </w:tc>
        <w:tc>
          <w:tcPr>
            <w:tcW w:w="1258" w:type="pct"/>
            <w:vAlign w:val="top"/>
            <w:hideMark/>
          </w:tcPr>
          <w:p w14:paraId="3C4003E6" w14:textId="73C45167" w:rsidR="00550279" w:rsidRPr="00550279" w:rsidRDefault="00550279" w:rsidP="005502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iêu đề mục</w:t>
            </w:r>
          </w:p>
        </w:tc>
      </w:tr>
      <w:tr w:rsidR="00550279" w:rsidRPr="00550279" w14:paraId="586662F2" w14:textId="77777777" w:rsidTr="00D87A44">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8C01407" w14:textId="5F5E518A"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start</w:t>
            </w:r>
          </w:p>
        </w:tc>
        <w:tc>
          <w:tcPr>
            <w:tcW w:w="1170" w:type="pct"/>
            <w:vAlign w:val="top"/>
            <w:hideMark/>
          </w:tcPr>
          <w:p w14:paraId="2BCD50F9" w14:textId="63C5F4CC"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7EA82F0E" w14:textId="76D387A2"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15221AAF" w14:textId="2C0CA110"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bắt đầu mục</w:t>
            </w:r>
          </w:p>
        </w:tc>
      </w:tr>
      <w:tr w:rsidR="00550279" w:rsidRPr="00550279" w14:paraId="6CD18110" w14:textId="77777777" w:rsidTr="00D87A44">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856" w:type="pct"/>
            <w:vAlign w:val="top"/>
            <w:hideMark/>
          </w:tcPr>
          <w:p w14:paraId="6AEEC0AB" w14:textId="3A4A0A6B" w:rsidR="00550279" w:rsidRPr="00550279" w:rsidRDefault="00550279" w:rsidP="00550279">
            <w:pPr>
              <w:jc w:val="left"/>
              <w:rPr>
                <w:rFonts w:ascii="Times New Roman" w:hAnsi="Times New Roman" w:cs="Times New Roman"/>
                <w:b/>
                <w:bCs/>
                <w:i w:val="0"/>
                <w:iCs/>
                <w:szCs w:val="26"/>
              </w:rPr>
            </w:pPr>
            <w:r w:rsidRPr="00550279">
              <w:rPr>
                <w:rFonts w:ascii="Times New Roman" w:hAnsi="Times New Roman" w:cs="Times New Roman"/>
                <w:b/>
                <w:bCs/>
                <w:i w:val="0"/>
                <w:iCs/>
              </w:rPr>
              <w:t>page_end</w:t>
            </w:r>
          </w:p>
        </w:tc>
        <w:tc>
          <w:tcPr>
            <w:tcW w:w="1170" w:type="pct"/>
            <w:vAlign w:val="top"/>
            <w:hideMark/>
          </w:tcPr>
          <w:p w14:paraId="64624965" w14:textId="21EF8934"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INT</w:t>
            </w:r>
          </w:p>
        </w:tc>
        <w:tc>
          <w:tcPr>
            <w:tcW w:w="1716" w:type="pct"/>
            <w:vAlign w:val="top"/>
            <w:hideMark/>
          </w:tcPr>
          <w:p w14:paraId="29A68979" w14:textId="354C4736"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NULL</w:t>
            </w:r>
          </w:p>
        </w:tc>
        <w:tc>
          <w:tcPr>
            <w:tcW w:w="1258" w:type="pct"/>
            <w:vAlign w:val="top"/>
            <w:hideMark/>
          </w:tcPr>
          <w:p w14:paraId="74F4C25E" w14:textId="2EA3B3A1" w:rsidR="00550279" w:rsidRPr="00550279" w:rsidRDefault="00550279" w:rsidP="00550279">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Cs w:val="26"/>
              </w:rPr>
            </w:pPr>
            <w:r w:rsidRPr="00550279">
              <w:rPr>
                <w:rFonts w:ascii="Times New Roman" w:hAnsi="Times New Roman" w:cs="Times New Roman"/>
                <w:i w:val="0"/>
                <w:iCs/>
              </w:rPr>
              <w:t>Trang kết thúc mục</w:t>
            </w:r>
          </w:p>
        </w:tc>
      </w:tr>
    </w:tbl>
    <w:p w14:paraId="58BA6DF8" w14:textId="20801C86" w:rsidR="002C65FE" w:rsidRPr="00825E48" w:rsidRDefault="002C65FE" w:rsidP="002C65FE">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Subitems</w:t>
      </w:r>
    </w:p>
    <w:p w14:paraId="0319B48A" w14:textId="646CAA58" w:rsidR="002C65FE" w:rsidRPr="00825E48" w:rsidRDefault="002C65FE" w:rsidP="002C65FE">
      <w:pPr>
        <w:rPr>
          <w:rFonts w:ascii="Times New Roman" w:hAnsi="Times New Roman" w:cs="Times New Roman"/>
        </w:rPr>
      </w:pPr>
      <w:r w:rsidRPr="00825E48">
        <w:rPr>
          <w:rFonts w:ascii="Times New Roman" w:hAnsi="Times New Roman" w:cs="Times New Roman"/>
        </w:rPr>
        <w:t>Chi tiết các thuộc tính thực thể được trình bày trong bảng</w:t>
      </w:r>
      <w:r w:rsidR="00791AB8" w:rsidRPr="00825E48">
        <w:rPr>
          <w:rFonts w:ascii="Times New Roman" w:hAnsi="Times New Roman" w:cs="Times New Roman"/>
        </w:rPr>
        <w:t xml:space="preserve"> 3.</w:t>
      </w:r>
      <w:r w:rsidR="00FB2683">
        <w:rPr>
          <w:rFonts w:ascii="Times New Roman" w:hAnsi="Times New Roman" w:cs="Times New Roman"/>
        </w:rPr>
        <w:t>7</w:t>
      </w:r>
    </w:p>
    <w:p w14:paraId="46563433" w14:textId="15830FEB" w:rsidR="00550279" w:rsidRPr="00825E48" w:rsidRDefault="00550279" w:rsidP="00FB2683">
      <w:pPr>
        <w:pStyle w:val="bang"/>
        <w:rPr>
          <w:rFonts w:hint="eastAsia"/>
        </w:rPr>
      </w:pPr>
      <w:bookmarkStart w:id="305" w:name="_Toc218508619"/>
      <w:r w:rsidRPr="00825E48">
        <w:t>Bảng 3.</w:t>
      </w:r>
      <w:r w:rsidR="00FB2683">
        <w:rPr>
          <w:lang w:val="en-US"/>
        </w:rPr>
        <w:t>7.</w:t>
      </w:r>
      <w:r w:rsidRPr="00825E48">
        <w:t xml:space="preserve"> Chi tiết thuộc tính thực thể </w:t>
      </w:r>
      <w:r w:rsidR="005C5332">
        <w:t>Subitems</w:t>
      </w:r>
      <w:bookmarkEnd w:id="305"/>
    </w:p>
    <w:tbl>
      <w:tblPr>
        <w:tblStyle w:val="myTable"/>
        <w:tblW w:w="5000" w:type="pct"/>
        <w:tblCellMar>
          <w:left w:w="85" w:type="dxa"/>
          <w:right w:w="85" w:type="dxa"/>
        </w:tblCellMar>
        <w:tblLook w:val="04A0" w:firstRow="1" w:lastRow="0" w:firstColumn="1" w:lastColumn="0" w:noHBand="0" w:noVBand="1"/>
      </w:tblPr>
      <w:tblGrid>
        <w:gridCol w:w="2026"/>
        <w:gridCol w:w="2091"/>
        <w:gridCol w:w="2898"/>
        <w:gridCol w:w="2046"/>
      </w:tblGrid>
      <w:tr w:rsidR="005433DE" w:rsidRPr="00825E48" w14:paraId="3E8C9F8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hideMark/>
          </w:tcPr>
          <w:p w14:paraId="123C4D22" w14:textId="77777777" w:rsidR="005433DE" w:rsidRPr="00825E48" w:rsidRDefault="005433DE" w:rsidP="005433DE">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1154" w:type="pct"/>
            <w:hideMark/>
          </w:tcPr>
          <w:p w14:paraId="2E67CF18"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599" w:type="pct"/>
            <w:hideMark/>
          </w:tcPr>
          <w:p w14:paraId="5F8098F8"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129" w:type="pct"/>
            <w:hideMark/>
          </w:tcPr>
          <w:p w14:paraId="63794659" w14:textId="77777777" w:rsidR="005433DE" w:rsidRPr="00825E48" w:rsidRDefault="005433DE" w:rsidP="005433D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550279" w:rsidRPr="00825E48" w14:paraId="4ECB680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33D08D54" w14:textId="6846CEAD"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id</w:t>
            </w:r>
          </w:p>
        </w:tc>
        <w:tc>
          <w:tcPr>
            <w:tcW w:w="1154" w:type="pct"/>
            <w:vAlign w:val="top"/>
            <w:hideMark/>
          </w:tcPr>
          <w:p w14:paraId="62CAAB73" w14:textId="1484F8A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1420561D" w14:textId="3A2A650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29" w:type="pct"/>
            <w:vAlign w:val="top"/>
            <w:hideMark/>
          </w:tcPr>
          <w:p w14:paraId="37944943" w14:textId="5454032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mục con</w:t>
            </w:r>
          </w:p>
        </w:tc>
      </w:tr>
      <w:tr w:rsidR="004201A1" w:rsidRPr="00825E48" w14:paraId="037A8D9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tcPr>
          <w:p w14:paraId="23E98F72" w14:textId="1DC0D4D5"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item_id</w:t>
            </w:r>
          </w:p>
        </w:tc>
        <w:tc>
          <w:tcPr>
            <w:tcW w:w="1154" w:type="pct"/>
            <w:vAlign w:val="top"/>
          </w:tcPr>
          <w:p w14:paraId="5230CA20" w14:textId="09B1B4C4"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599" w:type="pct"/>
            <w:vAlign w:val="top"/>
          </w:tcPr>
          <w:p w14:paraId="34C712EE" w14:textId="01707E53"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29" w:type="pct"/>
            <w:vAlign w:val="top"/>
          </w:tcPr>
          <w:p w14:paraId="542DFE1D" w14:textId="53AAF5B1"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w:t>
            </w:r>
          </w:p>
        </w:tc>
      </w:tr>
      <w:tr w:rsidR="00550279" w:rsidRPr="00825E48" w14:paraId="7ABD04E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6C63BD52" w14:textId="5F4987D9"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label</w:t>
            </w:r>
          </w:p>
        </w:tc>
        <w:tc>
          <w:tcPr>
            <w:tcW w:w="1154" w:type="pct"/>
            <w:vAlign w:val="top"/>
            <w:hideMark/>
          </w:tcPr>
          <w:p w14:paraId="4962E3A1" w14:textId="0D214EF7"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255)</w:t>
            </w:r>
          </w:p>
        </w:tc>
        <w:tc>
          <w:tcPr>
            <w:tcW w:w="1599" w:type="pct"/>
            <w:vAlign w:val="top"/>
            <w:hideMark/>
          </w:tcPr>
          <w:p w14:paraId="71C3869B" w14:textId="17EEE18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750FD075" w14:textId="643B63C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hãn mục con</w:t>
            </w:r>
          </w:p>
        </w:tc>
      </w:tr>
      <w:tr w:rsidR="00550279" w:rsidRPr="00825E48" w14:paraId="7D0EE8D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072CBA5" w14:textId="18DCFA11"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subitem_content</w:t>
            </w:r>
          </w:p>
        </w:tc>
        <w:tc>
          <w:tcPr>
            <w:tcW w:w="1154" w:type="pct"/>
            <w:vAlign w:val="top"/>
            <w:hideMark/>
          </w:tcPr>
          <w:p w14:paraId="0EFB40CD" w14:textId="66801E4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599" w:type="pct"/>
            <w:vAlign w:val="top"/>
            <w:hideMark/>
          </w:tcPr>
          <w:p w14:paraId="57F1B35D" w14:textId="6ADDA918"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E7AEE25" w14:textId="0B11DE6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hi tiết</w:t>
            </w:r>
          </w:p>
        </w:tc>
      </w:tr>
      <w:tr w:rsidR="00550279" w:rsidRPr="00825E48" w14:paraId="3274E79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29B27963" w14:textId="355A8817"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page_number</w:t>
            </w:r>
          </w:p>
        </w:tc>
        <w:tc>
          <w:tcPr>
            <w:tcW w:w="1154" w:type="pct"/>
            <w:vAlign w:val="top"/>
            <w:hideMark/>
          </w:tcPr>
          <w:p w14:paraId="3EE788B5" w14:textId="0D4BF945"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599" w:type="pct"/>
            <w:vAlign w:val="top"/>
            <w:hideMark/>
          </w:tcPr>
          <w:p w14:paraId="53745501" w14:textId="2F57A810"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30EDEB9E" w14:textId="6AF3853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Số trang</w:t>
            </w:r>
          </w:p>
        </w:tc>
      </w:tr>
      <w:tr w:rsidR="00550279" w:rsidRPr="00825E48" w14:paraId="7E565B89"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49E54181" w14:textId="1CE704D0"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w:t>
            </w:r>
          </w:p>
        </w:tc>
        <w:tc>
          <w:tcPr>
            <w:tcW w:w="1154" w:type="pct"/>
            <w:vAlign w:val="top"/>
            <w:hideMark/>
          </w:tcPr>
          <w:p w14:paraId="7B0ECDCC" w14:textId="51DF2449"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01FA0672" w14:textId="31CB749F"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6FD5F64A" w14:textId="4255F4D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1</w:t>
            </w:r>
          </w:p>
        </w:tc>
      </w:tr>
      <w:tr w:rsidR="00550279" w:rsidRPr="00825E48" w14:paraId="08EED12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pct"/>
            <w:vAlign w:val="top"/>
            <w:hideMark/>
          </w:tcPr>
          <w:p w14:paraId="520281D7" w14:textId="1E27502A" w:rsidR="00550279" w:rsidRPr="00825E48" w:rsidRDefault="00550279" w:rsidP="00550279">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mage_url_1</w:t>
            </w:r>
          </w:p>
        </w:tc>
        <w:tc>
          <w:tcPr>
            <w:tcW w:w="1154" w:type="pct"/>
            <w:vAlign w:val="top"/>
            <w:hideMark/>
          </w:tcPr>
          <w:p w14:paraId="453C04AC" w14:textId="0859642A"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VARCHAR (500)</w:t>
            </w:r>
          </w:p>
        </w:tc>
        <w:tc>
          <w:tcPr>
            <w:tcW w:w="1599" w:type="pct"/>
            <w:vAlign w:val="top"/>
            <w:hideMark/>
          </w:tcPr>
          <w:p w14:paraId="2A8C2615" w14:textId="329AB98D"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29" w:type="pct"/>
            <w:vAlign w:val="top"/>
            <w:hideMark/>
          </w:tcPr>
          <w:p w14:paraId="5D9DC72C" w14:textId="7B94CBB1" w:rsidR="00550279" w:rsidRPr="00825E48" w:rsidRDefault="00550279" w:rsidP="00550279">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ường dẫn hình ảnh 2</w:t>
            </w:r>
          </w:p>
        </w:tc>
      </w:tr>
    </w:tbl>
    <w:p w14:paraId="34218CB9" w14:textId="149040BC" w:rsidR="00825E48" w:rsidRPr="00825E48" w:rsidRDefault="00825E48" w:rsidP="00825E48">
      <w:pPr>
        <w:rPr>
          <w:rFonts w:ascii="Times New Roman" w:hAnsi="Times New Roman" w:cs="Times New Roman"/>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hint="eastAsia"/>
          <w:b/>
          <w:bCs/>
        </w:rPr>
        <w:t>Q</w:t>
      </w:r>
      <w:r w:rsidR="005C5332" w:rsidRPr="005C5332">
        <w:rPr>
          <w:rFonts w:ascii="Times New Roman" w:hAnsi="Times New Roman" w:cs="Times New Roman"/>
          <w:b/>
          <w:bCs/>
        </w:rPr>
        <w:t>uestions</w:t>
      </w:r>
    </w:p>
    <w:p w14:paraId="062051C1" w14:textId="712B29E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8</w:t>
      </w:r>
    </w:p>
    <w:p w14:paraId="20ED039A" w14:textId="5C41EAB3" w:rsidR="00825E48" w:rsidRPr="00825E48" w:rsidRDefault="00825E48" w:rsidP="00FB2683">
      <w:pPr>
        <w:pStyle w:val="bang"/>
        <w:rPr>
          <w:rFonts w:hint="eastAsia"/>
        </w:rPr>
      </w:pPr>
      <w:bookmarkStart w:id="306" w:name="_Toc218508620"/>
      <w:r w:rsidRPr="00825E48">
        <w:t>Bảng 3.</w:t>
      </w:r>
      <w:r w:rsidR="00FB2683">
        <w:rPr>
          <w:lang w:val="en-US"/>
        </w:rPr>
        <w:t>8.</w:t>
      </w:r>
      <w:r w:rsidRPr="00825E48">
        <w:t xml:space="preserve"> Chi tiết thuộc tính thực thể </w:t>
      </w:r>
      <w:r w:rsidR="00F73D78" w:rsidRPr="00F73D78">
        <w:rPr>
          <w:rFonts w:hint="eastAsia"/>
        </w:rPr>
        <w:t>Q</w:t>
      </w:r>
      <w:r w:rsidR="005C5332">
        <w:t>uestions</w:t>
      </w:r>
      <w:bookmarkEnd w:id="306"/>
    </w:p>
    <w:tbl>
      <w:tblPr>
        <w:tblStyle w:val="myTable"/>
        <w:tblW w:w="5000" w:type="pct"/>
        <w:tblCellMar>
          <w:left w:w="85" w:type="dxa"/>
          <w:right w:w="85" w:type="dxa"/>
        </w:tblCellMar>
        <w:tblLook w:val="04A0" w:firstRow="1" w:lastRow="0" w:firstColumn="1" w:lastColumn="0" w:noHBand="0" w:noVBand="1"/>
      </w:tblPr>
      <w:tblGrid>
        <w:gridCol w:w="2109"/>
        <w:gridCol w:w="1573"/>
        <w:gridCol w:w="3382"/>
        <w:gridCol w:w="1997"/>
      </w:tblGrid>
      <w:tr w:rsidR="00825E48" w:rsidRPr="00825E48" w14:paraId="63C2240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hideMark/>
          </w:tcPr>
          <w:p w14:paraId="3FAFDE0C" w14:textId="77777777" w:rsidR="00825E48" w:rsidRPr="00825E48" w:rsidRDefault="00825E48" w:rsidP="00F36BAE">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868" w:type="pct"/>
            <w:hideMark/>
          </w:tcPr>
          <w:p w14:paraId="58E6478D"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866" w:type="pct"/>
            <w:hideMark/>
          </w:tcPr>
          <w:p w14:paraId="1553DA38"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103" w:type="pct"/>
            <w:hideMark/>
          </w:tcPr>
          <w:p w14:paraId="4CE762B2"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825E48" w:rsidRPr="00825E48" w14:paraId="6B69F0E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29ECE075" w14:textId="0B0B525D"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68" w:type="pct"/>
            <w:vAlign w:val="top"/>
            <w:hideMark/>
          </w:tcPr>
          <w:p w14:paraId="7F6BC004" w14:textId="1D83139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66" w:type="pct"/>
            <w:vAlign w:val="top"/>
            <w:hideMark/>
          </w:tcPr>
          <w:p w14:paraId="63B25FA6" w14:textId="57FB282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103" w:type="pct"/>
            <w:vAlign w:val="top"/>
            <w:hideMark/>
          </w:tcPr>
          <w:p w14:paraId="4D0C496E" w14:textId="7C94300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câu hỏi</w:t>
            </w:r>
          </w:p>
        </w:tc>
      </w:tr>
      <w:tr w:rsidR="004201A1" w:rsidRPr="00825E48" w14:paraId="1027A49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245B3685" w14:textId="14B6684F" w:rsidR="004201A1" w:rsidRPr="00825E48" w:rsidRDefault="004201A1" w:rsidP="004201A1">
            <w:pPr>
              <w:jc w:val="left"/>
              <w:rPr>
                <w:rFonts w:ascii="Times New Roman" w:hAnsi="Times New Roman" w:cs="Times New Roman"/>
                <w:b/>
                <w:bCs/>
                <w:iCs/>
              </w:rPr>
            </w:pPr>
            <w:r w:rsidRPr="00825E48">
              <w:rPr>
                <w:rFonts w:ascii="Times New Roman" w:hAnsi="Times New Roman" w:cs="Times New Roman"/>
                <w:b/>
                <w:bCs/>
                <w:i w:val="0"/>
                <w:iCs/>
              </w:rPr>
              <w:t>subitem_id</w:t>
            </w:r>
          </w:p>
        </w:tc>
        <w:tc>
          <w:tcPr>
            <w:tcW w:w="868" w:type="pct"/>
            <w:vAlign w:val="top"/>
          </w:tcPr>
          <w:p w14:paraId="5A475E10" w14:textId="34CC6402"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INT</w:t>
            </w:r>
          </w:p>
        </w:tc>
        <w:tc>
          <w:tcPr>
            <w:tcW w:w="1866" w:type="pct"/>
            <w:vAlign w:val="top"/>
          </w:tcPr>
          <w:p w14:paraId="7EF06C2B" w14:textId="20257B3E"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FK, NOT NULL</w:t>
            </w:r>
          </w:p>
        </w:tc>
        <w:tc>
          <w:tcPr>
            <w:tcW w:w="1103" w:type="pct"/>
            <w:vAlign w:val="top"/>
          </w:tcPr>
          <w:p w14:paraId="68729E16" w14:textId="58F5BD2F" w:rsidR="004201A1" w:rsidRPr="00825E48" w:rsidRDefault="004201A1" w:rsidP="004201A1">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25E48">
              <w:rPr>
                <w:rFonts w:ascii="Times New Roman" w:hAnsi="Times New Roman" w:cs="Times New Roman"/>
                <w:i w:val="0"/>
                <w:iCs/>
              </w:rPr>
              <w:t xml:space="preserve">Mã mục con </w:t>
            </w:r>
          </w:p>
        </w:tc>
      </w:tr>
      <w:tr w:rsidR="003F57F0" w:rsidRPr="00825E48" w14:paraId="274F854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3A7693D" w14:textId="7F6CCB96" w:rsidR="003F57F0" w:rsidRPr="003F57F0" w:rsidRDefault="003F57F0" w:rsidP="003F57F0">
            <w:pPr>
              <w:jc w:val="left"/>
              <w:rPr>
                <w:rFonts w:ascii="Times New Roman" w:hAnsi="Times New Roman" w:cs="Times New Roman"/>
                <w:b/>
                <w:bCs/>
                <w:i w:val="0"/>
              </w:rPr>
            </w:pPr>
            <w:r w:rsidRPr="003F57F0">
              <w:rPr>
                <w:rFonts w:ascii="Times New Roman" w:hAnsi="Times New Roman" w:cs="Times New Roman"/>
                <w:b/>
                <w:bCs/>
                <w:i w:val="0"/>
              </w:rPr>
              <w:t>difficulty_id </w:t>
            </w:r>
          </w:p>
        </w:tc>
        <w:tc>
          <w:tcPr>
            <w:tcW w:w="868" w:type="pct"/>
            <w:vAlign w:val="top"/>
          </w:tcPr>
          <w:p w14:paraId="787D374D" w14:textId="596237CC"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6BF85C5" w14:textId="14819137" w:rsidR="003F57F0" w:rsidRPr="003F57F0" w:rsidRDefault="00395277"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003F57F0" w:rsidRPr="00825E48">
              <w:rPr>
                <w:rFonts w:ascii="Times New Roman" w:hAnsi="Times New Roman" w:cs="Times New Roman"/>
                <w:i w:val="0"/>
                <w:iCs/>
              </w:rPr>
              <w:t>NOT NULL</w:t>
            </w:r>
          </w:p>
        </w:tc>
        <w:tc>
          <w:tcPr>
            <w:tcW w:w="1103" w:type="pct"/>
            <w:vAlign w:val="top"/>
          </w:tcPr>
          <w:p w14:paraId="2C7BE010" w14:textId="6F0073DF" w:rsidR="003F57F0" w:rsidRPr="003F57F0" w:rsidRDefault="003F57F0" w:rsidP="003F57F0">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mức độ khó</w:t>
            </w:r>
          </w:p>
        </w:tc>
      </w:tr>
      <w:tr w:rsidR="00395277" w:rsidRPr="00825E48" w14:paraId="7FE0A24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tcPr>
          <w:p w14:paraId="78D26703" w14:textId="64ECDD72" w:rsidR="00395277" w:rsidRPr="00395277" w:rsidRDefault="00395277" w:rsidP="00395277">
            <w:pPr>
              <w:jc w:val="left"/>
              <w:rPr>
                <w:rFonts w:ascii="Times New Roman" w:hAnsi="Times New Roman" w:cs="Times New Roman"/>
                <w:b/>
                <w:bCs/>
                <w:i w:val="0"/>
              </w:rPr>
            </w:pPr>
            <w:r w:rsidRPr="00395277">
              <w:rPr>
                <w:rFonts w:ascii="Times New Roman" w:hAnsi="Times New Roman" w:cs="Times New Roman"/>
                <w:b/>
                <w:bCs/>
                <w:i w:val="0"/>
              </w:rPr>
              <w:t>type_id </w:t>
            </w:r>
          </w:p>
        </w:tc>
        <w:tc>
          <w:tcPr>
            <w:tcW w:w="868" w:type="pct"/>
            <w:vAlign w:val="top"/>
          </w:tcPr>
          <w:p w14:paraId="3AC6D514" w14:textId="457C4749"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INT</w:t>
            </w:r>
          </w:p>
        </w:tc>
        <w:tc>
          <w:tcPr>
            <w:tcW w:w="1866" w:type="pct"/>
            <w:vAlign w:val="top"/>
          </w:tcPr>
          <w:p w14:paraId="78E924D2" w14:textId="1DF5D697"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FK</w:t>
            </w:r>
            <w:r>
              <w:rPr>
                <w:rFonts w:ascii="Times New Roman" w:hAnsi="Times New Roman" w:cs="Times New Roman"/>
                <w:i w:val="0"/>
                <w:iCs/>
              </w:rPr>
              <w:t xml:space="preserve">, </w:t>
            </w:r>
            <w:r w:rsidRPr="00825E48">
              <w:rPr>
                <w:rFonts w:ascii="Times New Roman" w:hAnsi="Times New Roman" w:cs="Times New Roman"/>
                <w:i w:val="0"/>
                <w:iCs/>
              </w:rPr>
              <w:t>NOT NULL</w:t>
            </w:r>
          </w:p>
        </w:tc>
        <w:tc>
          <w:tcPr>
            <w:tcW w:w="1103" w:type="pct"/>
            <w:vAlign w:val="top"/>
          </w:tcPr>
          <w:p w14:paraId="23369436" w14:textId="4B4CA60A" w:rsidR="00395277" w:rsidRPr="00395277" w:rsidRDefault="00395277" w:rsidP="00395277">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iCs/>
              </w:rPr>
              <w:t>Mã loại câu hỏi</w:t>
            </w:r>
          </w:p>
        </w:tc>
      </w:tr>
      <w:tr w:rsidR="00395277" w:rsidRPr="00825E48" w14:paraId="40837A6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5A4BB5FE" w14:textId="62FC3F0E"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content</w:t>
            </w:r>
          </w:p>
        </w:tc>
        <w:tc>
          <w:tcPr>
            <w:tcW w:w="868" w:type="pct"/>
            <w:vAlign w:val="top"/>
            <w:hideMark/>
          </w:tcPr>
          <w:p w14:paraId="2591B6A7" w14:textId="1D1D3F9F"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6218F54A" w14:textId="5C3CBC87"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103" w:type="pct"/>
            <w:vAlign w:val="top"/>
            <w:hideMark/>
          </w:tcPr>
          <w:p w14:paraId="728702CD" w14:textId="6572D219"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câu hỏi</w:t>
            </w:r>
          </w:p>
        </w:tc>
      </w:tr>
      <w:tr w:rsidR="00395277" w:rsidRPr="00825E48" w14:paraId="677FF3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pct"/>
            <w:vAlign w:val="top"/>
            <w:hideMark/>
          </w:tcPr>
          <w:p w14:paraId="4BDCA0DD" w14:textId="20D56D25" w:rsidR="00395277" w:rsidRPr="00825E48" w:rsidRDefault="00395277" w:rsidP="00395277">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explanation</w:t>
            </w:r>
          </w:p>
        </w:tc>
        <w:tc>
          <w:tcPr>
            <w:tcW w:w="868" w:type="pct"/>
            <w:vAlign w:val="top"/>
            <w:hideMark/>
          </w:tcPr>
          <w:p w14:paraId="6A140BFC" w14:textId="557FBC78"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66" w:type="pct"/>
            <w:vAlign w:val="top"/>
            <w:hideMark/>
          </w:tcPr>
          <w:p w14:paraId="1E1CAA40" w14:textId="3CB1E93D"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103" w:type="pct"/>
            <w:vAlign w:val="top"/>
            <w:hideMark/>
          </w:tcPr>
          <w:p w14:paraId="4CBC1BB6" w14:textId="0AD266F0" w:rsidR="00395277" w:rsidRPr="00825E48" w:rsidRDefault="00395277" w:rsidP="00395277">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Lời giải thích đáp án</w:t>
            </w:r>
          </w:p>
        </w:tc>
      </w:tr>
    </w:tbl>
    <w:p w14:paraId="5BA655C8" w14:textId="275E9AA3" w:rsidR="00825E48" w:rsidRPr="00825E48" w:rsidRDefault="00825E48" w:rsidP="00825E48">
      <w:pPr>
        <w:rPr>
          <w:rFonts w:ascii="Times New Roman" w:hAnsi="Times New Roman" w:cs="Times New Roman"/>
        </w:rPr>
      </w:pPr>
      <w:r w:rsidRPr="00825E48">
        <w:rPr>
          <w:rFonts w:ascii="Times New Roman" w:hAnsi="Times New Roman" w:cs="Times New Roman"/>
        </w:rPr>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Options</w:t>
      </w:r>
    </w:p>
    <w:p w14:paraId="1735BE23" w14:textId="0D5FD847" w:rsidR="00825E48" w:rsidRPr="00825E48" w:rsidRDefault="00825E48" w:rsidP="00825E48">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9</w:t>
      </w:r>
    </w:p>
    <w:p w14:paraId="03CC0E73" w14:textId="5625A55D" w:rsidR="00825E48" w:rsidRPr="00825E48" w:rsidRDefault="00825E48" w:rsidP="00FB2683">
      <w:pPr>
        <w:pStyle w:val="bang"/>
        <w:rPr>
          <w:rFonts w:hint="eastAsia"/>
        </w:rPr>
      </w:pPr>
      <w:bookmarkStart w:id="307" w:name="_Toc218508621"/>
      <w:r w:rsidRPr="00825E48">
        <w:t>Bảng 3.</w:t>
      </w:r>
      <w:r w:rsidR="00FB2683">
        <w:rPr>
          <w:lang w:val="en-US"/>
        </w:rPr>
        <w:t>9.</w:t>
      </w:r>
      <w:r w:rsidRPr="00825E48">
        <w:t xml:space="preserve"> Chi tiết thuộc tính thực thể </w:t>
      </w:r>
      <w:r w:rsidR="00487DE9">
        <w:t>O</w:t>
      </w:r>
      <w:r w:rsidR="005C5332">
        <w:t>ptions</w:t>
      </w:r>
      <w:bookmarkEnd w:id="307"/>
    </w:p>
    <w:tbl>
      <w:tblPr>
        <w:tblStyle w:val="myTable"/>
        <w:tblW w:w="5000" w:type="pct"/>
        <w:tblCellMar>
          <w:left w:w="85" w:type="dxa"/>
          <w:right w:w="85" w:type="dxa"/>
        </w:tblCellMar>
        <w:tblLook w:val="04A0" w:firstRow="1" w:lastRow="0" w:firstColumn="1" w:lastColumn="0" w:noHBand="0" w:noVBand="1"/>
      </w:tblPr>
      <w:tblGrid>
        <w:gridCol w:w="1890"/>
        <w:gridCol w:w="1622"/>
        <w:gridCol w:w="3309"/>
        <w:gridCol w:w="2240"/>
      </w:tblGrid>
      <w:tr w:rsidR="00825E48" w:rsidRPr="00825E48" w14:paraId="4C69358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hideMark/>
          </w:tcPr>
          <w:p w14:paraId="4652FB10" w14:textId="77777777" w:rsidR="00825E48" w:rsidRPr="00825E48" w:rsidRDefault="00825E48" w:rsidP="00F36BAE">
            <w:pPr>
              <w:spacing w:after="160" w:line="259" w:lineRule="auto"/>
              <w:jc w:val="left"/>
              <w:rPr>
                <w:rFonts w:ascii="Times New Roman" w:hAnsi="Times New Roman" w:cs="Times New Roman"/>
                <w:b/>
                <w:bCs/>
              </w:rPr>
            </w:pPr>
            <w:r w:rsidRPr="00825E48">
              <w:rPr>
                <w:rFonts w:ascii="Times New Roman" w:hAnsi="Times New Roman" w:cs="Times New Roman"/>
                <w:b/>
                <w:bCs/>
              </w:rPr>
              <w:t>Thuộc tính</w:t>
            </w:r>
          </w:p>
        </w:tc>
        <w:tc>
          <w:tcPr>
            <w:tcW w:w="895" w:type="pct"/>
            <w:hideMark/>
          </w:tcPr>
          <w:p w14:paraId="787671DF"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Kiểu</w:t>
            </w:r>
          </w:p>
        </w:tc>
        <w:tc>
          <w:tcPr>
            <w:tcW w:w="1826" w:type="pct"/>
            <w:hideMark/>
          </w:tcPr>
          <w:p w14:paraId="72FB68C7"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Ràng buộc</w:t>
            </w:r>
          </w:p>
        </w:tc>
        <w:tc>
          <w:tcPr>
            <w:tcW w:w="1236" w:type="pct"/>
            <w:hideMark/>
          </w:tcPr>
          <w:p w14:paraId="31EF825F" w14:textId="77777777" w:rsidR="00825E48" w:rsidRPr="00825E48" w:rsidRDefault="00825E48"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
            </w:pPr>
            <w:r w:rsidRPr="00825E48">
              <w:rPr>
                <w:rFonts w:ascii="Times New Roman" w:hAnsi="Times New Roman" w:cs="Times New Roman"/>
                <w:b/>
                <w:bCs/>
              </w:rPr>
              <w:t>Mô tả</w:t>
            </w:r>
          </w:p>
        </w:tc>
      </w:tr>
      <w:tr w:rsidR="00825E48" w:rsidRPr="00825E48" w14:paraId="184E49D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7B374CAA" w14:textId="13CB9A98"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id</w:t>
            </w:r>
          </w:p>
        </w:tc>
        <w:tc>
          <w:tcPr>
            <w:tcW w:w="895" w:type="pct"/>
            <w:vAlign w:val="top"/>
            <w:hideMark/>
          </w:tcPr>
          <w:p w14:paraId="138500AF" w14:textId="7EE5411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7077F4D7" w14:textId="65BF829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236" w:type="pct"/>
            <w:vAlign w:val="top"/>
            <w:hideMark/>
          </w:tcPr>
          <w:p w14:paraId="44F8CFF2" w14:textId="2632448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lựa chọn</w:t>
            </w:r>
          </w:p>
        </w:tc>
      </w:tr>
      <w:tr w:rsidR="00825E48" w:rsidRPr="00825E48" w14:paraId="4098684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0E7459B0" w14:textId="55A59DE2"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question_id</w:t>
            </w:r>
          </w:p>
        </w:tc>
        <w:tc>
          <w:tcPr>
            <w:tcW w:w="895" w:type="pct"/>
            <w:vAlign w:val="top"/>
            <w:hideMark/>
          </w:tcPr>
          <w:p w14:paraId="20A16378" w14:textId="11DA2880"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826" w:type="pct"/>
            <w:vAlign w:val="top"/>
            <w:hideMark/>
          </w:tcPr>
          <w:p w14:paraId="6A71C4B7" w14:textId="1F4E92D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236" w:type="pct"/>
            <w:vAlign w:val="top"/>
            <w:hideMark/>
          </w:tcPr>
          <w:p w14:paraId="29947D51" w14:textId="75242DCD"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câu hỏi </w:t>
            </w:r>
          </w:p>
        </w:tc>
      </w:tr>
      <w:tr w:rsidR="00825E48" w:rsidRPr="00825E48" w14:paraId="7E8DA09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31E5ACE2" w14:textId="7ED7802C"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option_content</w:t>
            </w:r>
          </w:p>
        </w:tc>
        <w:tc>
          <w:tcPr>
            <w:tcW w:w="895" w:type="pct"/>
            <w:vAlign w:val="top"/>
            <w:hideMark/>
          </w:tcPr>
          <w:p w14:paraId="53263750" w14:textId="0BDA2B2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TEXT</w:t>
            </w:r>
          </w:p>
        </w:tc>
        <w:tc>
          <w:tcPr>
            <w:tcW w:w="1826" w:type="pct"/>
            <w:vAlign w:val="top"/>
            <w:hideMark/>
          </w:tcPr>
          <w:p w14:paraId="7C24D066" w14:textId="25B17793"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236" w:type="pct"/>
            <w:vAlign w:val="top"/>
            <w:hideMark/>
          </w:tcPr>
          <w:p w14:paraId="2B5BDF2E" w14:textId="0617D937"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ội dung lựa chọn</w:t>
            </w:r>
          </w:p>
        </w:tc>
      </w:tr>
      <w:tr w:rsidR="00825E48" w:rsidRPr="00825E48" w14:paraId="126D11D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vAlign w:val="top"/>
            <w:hideMark/>
          </w:tcPr>
          <w:p w14:paraId="1A5648CD" w14:textId="56B67BF6" w:rsidR="00825E48" w:rsidRPr="00825E48" w:rsidRDefault="00825E48" w:rsidP="00825E48">
            <w:pPr>
              <w:spacing w:after="160" w:line="259" w:lineRule="auto"/>
              <w:jc w:val="left"/>
              <w:rPr>
                <w:rFonts w:ascii="Times New Roman" w:hAnsi="Times New Roman" w:cs="Times New Roman"/>
                <w:b/>
                <w:bCs/>
                <w:i w:val="0"/>
                <w:iCs/>
              </w:rPr>
            </w:pPr>
            <w:r w:rsidRPr="00825E48">
              <w:rPr>
                <w:rFonts w:ascii="Times New Roman" w:hAnsi="Times New Roman" w:cs="Times New Roman"/>
                <w:b/>
                <w:bCs/>
                <w:i w:val="0"/>
                <w:iCs/>
              </w:rPr>
              <w:t>is_correct</w:t>
            </w:r>
          </w:p>
        </w:tc>
        <w:tc>
          <w:tcPr>
            <w:tcW w:w="895" w:type="pct"/>
            <w:vAlign w:val="top"/>
            <w:hideMark/>
          </w:tcPr>
          <w:p w14:paraId="7B339DD6" w14:textId="72D394D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BOOLEAN</w:t>
            </w:r>
          </w:p>
        </w:tc>
        <w:tc>
          <w:tcPr>
            <w:tcW w:w="1826" w:type="pct"/>
            <w:vAlign w:val="top"/>
            <w:hideMark/>
          </w:tcPr>
          <w:p w14:paraId="063B11E2" w14:textId="141D9ECA"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DEFAULT FALSE</w:t>
            </w:r>
          </w:p>
        </w:tc>
        <w:tc>
          <w:tcPr>
            <w:tcW w:w="1236" w:type="pct"/>
            <w:vAlign w:val="top"/>
            <w:hideMark/>
          </w:tcPr>
          <w:p w14:paraId="2329B763" w14:textId="65F10A8C" w:rsidR="00825E48" w:rsidRPr="00825E48" w:rsidRDefault="00825E48" w:rsidP="00825E48">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ánh dấu đáp án đúng</w:t>
            </w:r>
          </w:p>
        </w:tc>
      </w:tr>
    </w:tbl>
    <w:p w14:paraId="10B6CF7B" w14:textId="77777777" w:rsidR="00BC46EE" w:rsidRDefault="00BC46EE" w:rsidP="00611C07">
      <w:pPr>
        <w:rPr>
          <w:rFonts w:ascii="Times New Roman" w:hAnsi="Times New Roman" w:cs="Times New Roman"/>
        </w:rPr>
      </w:pPr>
    </w:p>
    <w:p w14:paraId="1C0354FB" w14:textId="77777777" w:rsidR="00BC46EE" w:rsidRDefault="00BC46EE">
      <w:pPr>
        <w:rPr>
          <w:rFonts w:ascii="Times New Roman" w:hAnsi="Times New Roman" w:cs="Times New Roman"/>
        </w:rPr>
      </w:pPr>
      <w:r>
        <w:rPr>
          <w:rFonts w:ascii="Times New Roman" w:hAnsi="Times New Roman" w:cs="Times New Roman"/>
        </w:rPr>
        <w:br w:type="page"/>
      </w:r>
    </w:p>
    <w:p w14:paraId="65BAC7B7" w14:textId="504256A8" w:rsidR="00611C07" w:rsidRPr="005C5332" w:rsidRDefault="00611C07" w:rsidP="00611C07">
      <w:pPr>
        <w:rPr>
          <w:rFonts w:ascii="Times New Roman" w:hAnsi="Times New Roman" w:cs="Times New Roman"/>
          <w:b/>
          <w:bCs/>
        </w:rPr>
      </w:pPr>
      <w:r w:rsidRPr="00825E48">
        <w:rPr>
          <w:rFonts w:ascii="Times New Roman" w:hAnsi="Times New Roman" w:cs="Times New Roman"/>
        </w:rPr>
        <w:lastRenderedPageBreak/>
        <w:t>Thực thể:</w:t>
      </w:r>
      <w:r w:rsidRPr="00825E48">
        <w:rPr>
          <w:rFonts w:ascii="Times New Roman" w:hAnsi="Times New Roman" w:cs="Times New Roman"/>
          <w:b/>
          <w:bCs/>
        </w:rPr>
        <w:t xml:space="preserve"> </w:t>
      </w:r>
      <w:r w:rsidR="005C5332" w:rsidRPr="005C5332">
        <w:rPr>
          <w:rFonts w:ascii="Times New Roman" w:hAnsi="Times New Roman" w:cs="Times New Roman"/>
          <w:b/>
          <w:bCs/>
        </w:rPr>
        <w:t>Difficulty_levels</w:t>
      </w:r>
    </w:p>
    <w:p w14:paraId="498CB031" w14:textId="34ABD3F1" w:rsidR="00611C07" w:rsidRPr="00825E48" w:rsidRDefault="00611C07" w:rsidP="00611C07">
      <w:pPr>
        <w:rPr>
          <w:rFonts w:ascii="Times New Roman" w:hAnsi="Times New Roman" w:cs="Times New Roman"/>
        </w:rPr>
      </w:pPr>
      <w:r w:rsidRPr="00825E48">
        <w:rPr>
          <w:rFonts w:ascii="Times New Roman" w:hAnsi="Times New Roman" w:cs="Times New Roman"/>
        </w:rPr>
        <w:t>Chi tiết các thuộc tính thực thể được trình bày trong bảng 3.</w:t>
      </w:r>
      <w:r w:rsidR="00FB2683">
        <w:rPr>
          <w:rFonts w:ascii="Times New Roman" w:hAnsi="Times New Roman" w:cs="Times New Roman"/>
        </w:rPr>
        <w:t>10</w:t>
      </w:r>
    </w:p>
    <w:p w14:paraId="3550132E" w14:textId="00FA0EDC" w:rsidR="00611C07" w:rsidRPr="00825E48" w:rsidRDefault="00611C07" w:rsidP="00FB2683">
      <w:pPr>
        <w:pStyle w:val="bang"/>
        <w:rPr>
          <w:rFonts w:hint="eastAsia"/>
        </w:rPr>
      </w:pPr>
      <w:bookmarkStart w:id="308" w:name="_Toc218508622"/>
      <w:r w:rsidRPr="00825E48">
        <w:t>Bảng 3.</w:t>
      </w:r>
      <w:r w:rsidR="00FB2683">
        <w:rPr>
          <w:lang w:val="en-US"/>
        </w:rPr>
        <w:t>10.</w:t>
      </w:r>
      <w:r w:rsidRPr="00825E48">
        <w:t xml:space="preserve"> Chi tiết thuộc tính thực thể </w:t>
      </w:r>
      <w:r w:rsidR="000B4F9C" w:rsidRPr="000B4F9C">
        <w:t>D</w:t>
      </w:r>
      <w:r w:rsidR="005C5332">
        <w:t>ifficulty_levels</w:t>
      </w:r>
      <w:bookmarkEnd w:id="308"/>
    </w:p>
    <w:tbl>
      <w:tblPr>
        <w:tblStyle w:val="myTable"/>
        <w:tblW w:w="5000" w:type="pct"/>
        <w:tblCellMar>
          <w:left w:w="85" w:type="dxa"/>
          <w:right w:w="85" w:type="dxa"/>
        </w:tblCellMar>
        <w:tblLook w:val="04A0" w:firstRow="1" w:lastRow="0" w:firstColumn="1" w:lastColumn="0" w:noHBand="0" w:noVBand="1"/>
      </w:tblPr>
      <w:tblGrid>
        <w:gridCol w:w="1934"/>
        <w:gridCol w:w="2106"/>
        <w:gridCol w:w="3008"/>
        <w:gridCol w:w="2013"/>
      </w:tblGrid>
      <w:tr w:rsidR="00611C07" w:rsidRPr="00825E48" w14:paraId="7D9F18E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hideMark/>
          </w:tcPr>
          <w:p w14:paraId="5BFC9B35" w14:textId="77777777" w:rsidR="00611C07" w:rsidRPr="000B4F9C" w:rsidRDefault="00611C07"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huộc tính</w:t>
            </w:r>
          </w:p>
        </w:tc>
        <w:tc>
          <w:tcPr>
            <w:tcW w:w="1162" w:type="pct"/>
            <w:hideMark/>
          </w:tcPr>
          <w:p w14:paraId="04DB35BF"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660" w:type="pct"/>
            <w:hideMark/>
          </w:tcPr>
          <w:p w14:paraId="68A98CAB"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111" w:type="pct"/>
            <w:hideMark/>
          </w:tcPr>
          <w:p w14:paraId="4B86635F"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611C07" w:rsidRPr="00825E48" w14:paraId="721F68A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5B8AB373" w14:textId="2AD40F04"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id</w:t>
            </w:r>
          </w:p>
        </w:tc>
        <w:tc>
          <w:tcPr>
            <w:tcW w:w="1162" w:type="pct"/>
            <w:vAlign w:val="top"/>
            <w:hideMark/>
          </w:tcPr>
          <w:p w14:paraId="73132DB2"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660" w:type="pct"/>
            <w:vAlign w:val="top"/>
            <w:hideMark/>
          </w:tcPr>
          <w:p w14:paraId="41CD0D96"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111" w:type="pct"/>
            <w:vAlign w:val="top"/>
            <w:hideMark/>
          </w:tcPr>
          <w:p w14:paraId="728EFA26" w14:textId="73FADEC2"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mức độ khó</w:t>
            </w:r>
          </w:p>
        </w:tc>
      </w:tr>
      <w:tr w:rsidR="00611C07" w:rsidRPr="00825E48" w14:paraId="3B9753F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9FEE1C1" w14:textId="770C2FAA"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ifficulty_name</w:t>
            </w:r>
          </w:p>
        </w:tc>
        <w:tc>
          <w:tcPr>
            <w:tcW w:w="1162" w:type="pct"/>
            <w:vAlign w:val="top"/>
            <w:hideMark/>
          </w:tcPr>
          <w:p w14:paraId="4414971E" w14:textId="0E7DBBFF"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r w:rsidRPr="00825E48">
              <w:rPr>
                <w:rFonts w:ascii="Times New Roman" w:hAnsi="Times New Roman" w:cs="Times New Roman"/>
                <w:i w:val="0"/>
                <w:iCs/>
              </w:rPr>
              <w:t>VARCHAR (50)</w:t>
            </w:r>
          </w:p>
          <w:p w14:paraId="0227722C" w14:textId="726ADBDB"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660" w:type="pct"/>
            <w:vAlign w:val="top"/>
            <w:hideMark/>
          </w:tcPr>
          <w:p w14:paraId="3E53B948" w14:textId="74E9FFC6"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111" w:type="pct"/>
            <w:vAlign w:val="top"/>
            <w:hideMark/>
          </w:tcPr>
          <w:p w14:paraId="2CF7DAF2" w14:textId="5D73871D"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mức độ khó</w:t>
            </w:r>
          </w:p>
        </w:tc>
      </w:tr>
      <w:tr w:rsidR="00611C07" w:rsidRPr="00825E48" w14:paraId="338F297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vAlign w:val="top"/>
            <w:hideMark/>
          </w:tcPr>
          <w:p w14:paraId="377C698B" w14:textId="175904C7" w:rsidR="00611C07"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62" w:type="pct"/>
            <w:vAlign w:val="top"/>
            <w:hideMark/>
          </w:tcPr>
          <w:p w14:paraId="3AE9D249" w14:textId="77777777"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660" w:type="pct"/>
            <w:vAlign w:val="top"/>
            <w:hideMark/>
          </w:tcPr>
          <w:p w14:paraId="37351DBA" w14:textId="219E926B" w:rsidR="00611C07" w:rsidRPr="000B4F9C" w:rsidRDefault="00611C07"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111" w:type="pct"/>
            <w:vAlign w:val="top"/>
            <w:hideMark/>
          </w:tcPr>
          <w:p w14:paraId="0BC22EEE" w14:textId="53273D36" w:rsidR="00611C07"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mức độ khó</w:t>
            </w:r>
          </w:p>
        </w:tc>
      </w:tr>
    </w:tbl>
    <w:p w14:paraId="3CC57CFD" w14:textId="7AFF7ED7" w:rsidR="000B4F9C" w:rsidRPr="00825E48" w:rsidRDefault="000B4F9C" w:rsidP="005C5332">
      <w:pPr>
        <w:pStyle w:val="NoiDung"/>
        <w:ind w:firstLine="0"/>
      </w:pPr>
      <w:r w:rsidRPr="00825E48">
        <w:t>Thực thể:</w:t>
      </w:r>
      <w:r w:rsidRPr="00825E48">
        <w:rPr>
          <w:b/>
          <w:bCs/>
        </w:rPr>
        <w:t xml:space="preserve"> </w:t>
      </w:r>
      <w:r w:rsidR="005C5332" w:rsidRPr="005C5332">
        <w:rPr>
          <w:b/>
          <w:bCs/>
        </w:rPr>
        <w:t>Question_types</w:t>
      </w:r>
    </w:p>
    <w:p w14:paraId="7F58C149" w14:textId="15F3C9E5" w:rsidR="000B4F9C" w:rsidRPr="00825E48" w:rsidRDefault="000B4F9C" w:rsidP="005C5332">
      <w:pPr>
        <w:pStyle w:val="NoiDung"/>
        <w:ind w:firstLine="0"/>
      </w:pPr>
      <w:r w:rsidRPr="00825E48">
        <w:t>Chi tiết các thuộc tính thực thể được trình bày trong bảng 3.</w:t>
      </w:r>
      <w:r w:rsidR="008E4F82">
        <w:t>1</w:t>
      </w:r>
      <w:r w:rsidR="00FB2683">
        <w:t>1</w:t>
      </w:r>
    </w:p>
    <w:p w14:paraId="0AFC0363" w14:textId="23717470" w:rsidR="000B4F9C" w:rsidRPr="00825E48" w:rsidRDefault="000B4F9C" w:rsidP="00FB2683">
      <w:pPr>
        <w:pStyle w:val="bang"/>
        <w:rPr>
          <w:rFonts w:hint="eastAsia"/>
        </w:rPr>
      </w:pPr>
      <w:bookmarkStart w:id="309" w:name="_Toc218508623"/>
      <w:r w:rsidRPr="00825E48">
        <w:t>Bảng 3.</w:t>
      </w:r>
      <w:r w:rsidR="008E4F82">
        <w:t>1</w:t>
      </w:r>
      <w:r w:rsidR="00FB2683">
        <w:rPr>
          <w:lang w:val="en-US"/>
        </w:rPr>
        <w:t>1.</w:t>
      </w:r>
      <w:r w:rsidRPr="00825E48">
        <w:t xml:space="preserve"> Chi tiết thuộc tính thực thể </w:t>
      </w:r>
      <w:r w:rsidR="005C5332">
        <w:t>Question_types</w:t>
      </w:r>
      <w:bookmarkEnd w:id="309"/>
    </w:p>
    <w:tbl>
      <w:tblPr>
        <w:tblStyle w:val="myTable"/>
        <w:tblW w:w="5000" w:type="pct"/>
        <w:tblCellMar>
          <w:left w:w="85" w:type="dxa"/>
          <w:right w:w="85" w:type="dxa"/>
        </w:tblCellMar>
        <w:tblLook w:val="04A0" w:firstRow="1" w:lastRow="0" w:firstColumn="1" w:lastColumn="0" w:noHBand="0" w:noVBand="1"/>
      </w:tblPr>
      <w:tblGrid>
        <w:gridCol w:w="1581"/>
        <w:gridCol w:w="2160"/>
        <w:gridCol w:w="3113"/>
        <w:gridCol w:w="2207"/>
      </w:tblGrid>
      <w:tr w:rsidR="000B4F9C" w:rsidRPr="00825E48" w14:paraId="70C4D78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hideMark/>
          </w:tcPr>
          <w:p w14:paraId="011A95CE" w14:textId="77777777" w:rsidR="000B4F9C"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huộc tính</w:t>
            </w:r>
          </w:p>
        </w:tc>
        <w:tc>
          <w:tcPr>
            <w:tcW w:w="1192" w:type="pct"/>
            <w:hideMark/>
          </w:tcPr>
          <w:p w14:paraId="73F1B316"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Kiểu</w:t>
            </w:r>
          </w:p>
        </w:tc>
        <w:tc>
          <w:tcPr>
            <w:tcW w:w="1718" w:type="pct"/>
            <w:hideMark/>
          </w:tcPr>
          <w:p w14:paraId="1A703620"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Ràng buộc</w:t>
            </w:r>
          </w:p>
        </w:tc>
        <w:tc>
          <w:tcPr>
            <w:tcW w:w="1218" w:type="pct"/>
            <w:hideMark/>
          </w:tcPr>
          <w:p w14:paraId="5DD934A0"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rPr>
            </w:pPr>
            <w:r w:rsidRPr="000B4F9C">
              <w:rPr>
                <w:rFonts w:ascii="Times New Roman" w:hAnsi="Times New Roman" w:cs="Times New Roman"/>
                <w:b/>
                <w:bCs/>
                <w:i w:val="0"/>
                <w:iCs/>
              </w:rPr>
              <w:t>Mô tả</w:t>
            </w:r>
          </w:p>
        </w:tc>
      </w:tr>
      <w:tr w:rsidR="000B4F9C" w:rsidRPr="00825E48" w14:paraId="0EEE007E"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4A8C79F5" w14:textId="3B212CD1" w:rsidR="000B4F9C"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type_id</w:t>
            </w:r>
          </w:p>
        </w:tc>
        <w:tc>
          <w:tcPr>
            <w:tcW w:w="1192" w:type="pct"/>
            <w:vAlign w:val="top"/>
            <w:hideMark/>
          </w:tcPr>
          <w:p w14:paraId="0A2F7CDB"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INT</w:t>
            </w:r>
          </w:p>
        </w:tc>
        <w:tc>
          <w:tcPr>
            <w:tcW w:w="1718" w:type="pct"/>
            <w:vAlign w:val="top"/>
            <w:hideMark/>
          </w:tcPr>
          <w:p w14:paraId="5AD590A9"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PK, AUTO_INCREMENT</w:t>
            </w:r>
          </w:p>
        </w:tc>
        <w:tc>
          <w:tcPr>
            <w:tcW w:w="1218" w:type="pct"/>
            <w:vAlign w:val="top"/>
            <w:hideMark/>
          </w:tcPr>
          <w:p w14:paraId="4E1B7896" w14:textId="6994DCE0"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ã loại câu hỏi</w:t>
            </w:r>
          </w:p>
        </w:tc>
      </w:tr>
      <w:tr w:rsidR="000B4F9C" w:rsidRPr="00825E48" w14:paraId="19FA6F5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5B9587C3" w14:textId="61389743" w:rsidR="000B4F9C" w:rsidRPr="000B4F9C" w:rsidRDefault="000A10CC" w:rsidP="00F36BAE">
            <w:pPr>
              <w:spacing w:after="160" w:line="259" w:lineRule="auto"/>
              <w:jc w:val="left"/>
              <w:rPr>
                <w:rFonts w:ascii="Times New Roman" w:hAnsi="Times New Roman" w:cs="Times New Roman"/>
                <w:b/>
                <w:bCs/>
                <w:i w:val="0"/>
                <w:iCs/>
              </w:rPr>
            </w:pPr>
            <w:r w:rsidRPr="000A10CC">
              <w:rPr>
                <w:rFonts w:ascii="Times New Roman" w:hAnsi="Times New Roman" w:cs="Times New Roman"/>
                <w:b/>
                <w:bCs/>
                <w:i w:val="0"/>
                <w:iCs/>
              </w:rPr>
              <w:t>type_name</w:t>
            </w:r>
          </w:p>
        </w:tc>
        <w:tc>
          <w:tcPr>
            <w:tcW w:w="1192" w:type="pct"/>
            <w:vAlign w:val="top"/>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4F9C" w:rsidRPr="000B4F9C" w14:paraId="3EB487CE" w14:textId="77777777" w:rsidTr="00F36BAE">
              <w:trPr>
                <w:tblCellSpacing w:w="15" w:type="dxa"/>
              </w:trPr>
              <w:tc>
                <w:tcPr>
                  <w:tcW w:w="0" w:type="auto"/>
                  <w:vAlign w:val="center"/>
                  <w:hideMark/>
                </w:tcPr>
                <w:p w14:paraId="12862134" w14:textId="77777777" w:rsidR="000B4F9C" w:rsidRPr="000B4F9C" w:rsidRDefault="000B4F9C" w:rsidP="00F36BAE">
                  <w:pPr>
                    <w:rPr>
                      <w:rFonts w:ascii="Times New Roman" w:hAnsi="Times New Roman" w:cs="Times New Roman"/>
                      <w:iCs/>
                    </w:rPr>
                  </w:pPr>
                </w:p>
              </w:tc>
            </w:tr>
          </w:tbl>
          <w:p w14:paraId="704536A1" w14:textId="145A8DE2"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R (50)</w:t>
            </w:r>
          </w:p>
          <w:p w14:paraId="2ECAC15B" w14:textId="77777777" w:rsidR="000B4F9C" w:rsidRPr="000B4F9C" w:rsidRDefault="000B4F9C" w:rsidP="00F36BAE">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vanish/>
              </w:rPr>
            </w:pPr>
          </w:p>
          <w:p w14:paraId="265B7FB2"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18" w:type="pct"/>
            <w:vAlign w:val="top"/>
            <w:hideMark/>
          </w:tcPr>
          <w:p w14:paraId="1F3E9580"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OT NULL</w:t>
            </w:r>
          </w:p>
        </w:tc>
        <w:tc>
          <w:tcPr>
            <w:tcW w:w="1218" w:type="pct"/>
            <w:vAlign w:val="top"/>
            <w:hideMark/>
          </w:tcPr>
          <w:p w14:paraId="3EFA0E11" w14:textId="7B8CA265"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ên loại câu hỏi</w:t>
            </w:r>
          </w:p>
        </w:tc>
      </w:tr>
      <w:tr w:rsidR="000B4F9C" w:rsidRPr="00825E48" w14:paraId="608C6963"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pct"/>
            <w:vAlign w:val="top"/>
            <w:hideMark/>
          </w:tcPr>
          <w:p w14:paraId="378EACFB" w14:textId="77777777" w:rsidR="000B4F9C" w:rsidRPr="000B4F9C" w:rsidRDefault="000B4F9C" w:rsidP="00F36BAE">
            <w:pPr>
              <w:spacing w:after="160" w:line="259" w:lineRule="auto"/>
              <w:jc w:val="left"/>
              <w:rPr>
                <w:rFonts w:ascii="Times New Roman" w:hAnsi="Times New Roman" w:cs="Times New Roman"/>
                <w:b/>
                <w:bCs/>
                <w:i w:val="0"/>
                <w:iCs/>
              </w:rPr>
            </w:pPr>
            <w:r w:rsidRPr="000B4F9C">
              <w:rPr>
                <w:rFonts w:ascii="Times New Roman" w:hAnsi="Times New Roman" w:cs="Times New Roman"/>
                <w:b/>
                <w:bCs/>
                <w:i w:val="0"/>
                <w:iCs/>
              </w:rPr>
              <w:t>description</w:t>
            </w:r>
          </w:p>
        </w:tc>
        <w:tc>
          <w:tcPr>
            <w:tcW w:w="1192" w:type="pct"/>
            <w:vAlign w:val="top"/>
            <w:hideMark/>
          </w:tcPr>
          <w:p w14:paraId="778EF87D"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EXT</w:t>
            </w:r>
          </w:p>
        </w:tc>
        <w:tc>
          <w:tcPr>
            <w:tcW w:w="1718" w:type="pct"/>
            <w:vAlign w:val="top"/>
            <w:hideMark/>
          </w:tcPr>
          <w:p w14:paraId="42DFD569" w14:textId="77777777"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NULL</w:t>
            </w:r>
          </w:p>
        </w:tc>
        <w:tc>
          <w:tcPr>
            <w:tcW w:w="1218" w:type="pct"/>
            <w:vAlign w:val="top"/>
            <w:hideMark/>
          </w:tcPr>
          <w:p w14:paraId="200AFCAE" w14:textId="54968763" w:rsidR="000B4F9C" w:rsidRPr="000B4F9C" w:rsidRDefault="000B4F9C" w:rsidP="00F36BAE">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Mô tả loại câu hỏi</w:t>
            </w:r>
          </w:p>
        </w:tc>
      </w:tr>
    </w:tbl>
    <w:p w14:paraId="13A83FFD" w14:textId="77777777" w:rsidR="00BC46EE" w:rsidRDefault="00BC46EE" w:rsidP="005C5332">
      <w:pPr>
        <w:pStyle w:val="NoiDung"/>
        <w:ind w:firstLine="0"/>
      </w:pPr>
    </w:p>
    <w:p w14:paraId="2A03DE20" w14:textId="77777777" w:rsidR="00BC46EE" w:rsidRDefault="00BC46EE">
      <w:pPr>
        <w:rPr>
          <w:rFonts w:ascii="Times New Roman" w:eastAsia="Times New Roman" w:hAnsi="Times New Roman"/>
        </w:rPr>
      </w:pPr>
      <w:r>
        <w:br w:type="page"/>
      </w:r>
    </w:p>
    <w:p w14:paraId="7FE89FB8" w14:textId="38AB9870" w:rsidR="00825E48" w:rsidRDefault="00825E48" w:rsidP="005C5332">
      <w:pPr>
        <w:pStyle w:val="NoiDung"/>
        <w:ind w:firstLine="0"/>
      </w:pPr>
      <w:r>
        <w:lastRenderedPageBreak/>
        <w:t xml:space="preserve">Thực thể: </w:t>
      </w:r>
      <w:r w:rsidR="005C5332" w:rsidRPr="005C5332">
        <w:rPr>
          <w:rFonts w:hint="eastAsia"/>
          <w:b/>
          <w:bCs/>
        </w:rPr>
        <w:t>Q</w:t>
      </w:r>
      <w:r w:rsidR="005C5332" w:rsidRPr="005C5332">
        <w:rPr>
          <w:b/>
          <w:bCs/>
        </w:rPr>
        <w:t>uiz_</w:t>
      </w:r>
      <w:r w:rsidR="005C5332" w:rsidRPr="005C5332">
        <w:rPr>
          <w:rFonts w:cs="Times New Roman"/>
          <w:b/>
          <w:bCs/>
          <w:iCs/>
        </w:rPr>
        <w:t xml:space="preserve"> results</w:t>
      </w:r>
    </w:p>
    <w:p w14:paraId="1A445E5E" w14:textId="7CA3667B" w:rsidR="00825E48" w:rsidRDefault="00825E48" w:rsidP="005C5332">
      <w:pPr>
        <w:pStyle w:val="NoiDung"/>
        <w:ind w:firstLine="0"/>
      </w:pPr>
      <w:r w:rsidRPr="004F2FB2">
        <w:t>Chi tiết các thuộc tính thực thể được trình bày trong bảng 3.</w:t>
      </w:r>
      <w:r w:rsidR="008E4F82">
        <w:t>1</w:t>
      </w:r>
      <w:r w:rsidR="00FB2683">
        <w:t>2</w:t>
      </w:r>
    </w:p>
    <w:p w14:paraId="4BE4EDD3" w14:textId="372B11F0" w:rsidR="00825E48" w:rsidRDefault="00825E48" w:rsidP="00FB2683">
      <w:pPr>
        <w:pStyle w:val="bang"/>
        <w:rPr>
          <w:rFonts w:hint="eastAsia"/>
        </w:rPr>
      </w:pPr>
      <w:bookmarkStart w:id="310" w:name="_Toc218508624"/>
      <w:r w:rsidRPr="00791AB8">
        <w:t xml:space="preserve">Bảng </w:t>
      </w:r>
      <w:r w:rsidR="000A10CC">
        <w:t>3.1</w:t>
      </w:r>
      <w:r w:rsidR="00FB2683">
        <w:rPr>
          <w:lang w:val="en-US"/>
        </w:rPr>
        <w:t>2.</w:t>
      </w:r>
      <w:r w:rsidRPr="00791AB8">
        <w:t xml:space="preserve"> Chi tiết thuộc tính thực thể </w:t>
      </w:r>
      <w:r w:rsidR="00F73D78" w:rsidRPr="00F73D78">
        <w:rPr>
          <w:rFonts w:hint="eastAsia"/>
        </w:rPr>
        <w:t>Q</w:t>
      </w:r>
      <w:r w:rsidR="005C5332">
        <w:t>uiz</w:t>
      </w:r>
      <w:r w:rsidR="00F73D78" w:rsidRPr="00F73D78">
        <w:t>_</w:t>
      </w:r>
      <w:r w:rsidR="005C5332" w:rsidRPr="005C5332">
        <w:rPr>
          <w:b/>
          <w:bCs/>
          <w:iCs/>
        </w:rPr>
        <w:t xml:space="preserve"> </w:t>
      </w:r>
      <w:r w:rsidR="005C5332" w:rsidRPr="005C5332">
        <w:rPr>
          <w:iCs/>
        </w:rPr>
        <w:t>results</w:t>
      </w:r>
      <w:bookmarkEnd w:id="310"/>
    </w:p>
    <w:tbl>
      <w:tblPr>
        <w:tblStyle w:val="myTable"/>
        <w:tblW w:w="5000" w:type="pct"/>
        <w:tblCellMar>
          <w:left w:w="85" w:type="dxa"/>
          <w:right w:w="85" w:type="dxa"/>
        </w:tblCellMar>
        <w:tblLook w:val="04A0" w:firstRow="1" w:lastRow="0" w:firstColumn="1" w:lastColumn="0" w:noHBand="0" w:noVBand="1"/>
      </w:tblPr>
      <w:tblGrid>
        <w:gridCol w:w="1981"/>
        <w:gridCol w:w="1984"/>
        <w:gridCol w:w="3119"/>
        <w:gridCol w:w="1977"/>
      </w:tblGrid>
      <w:tr w:rsidR="00825E48" w:rsidRPr="00CE462D" w14:paraId="75711D6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hideMark/>
          </w:tcPr>
          <w:p w14:paraId="2884A1E7" w14:textId="77777777" w:rsidR="00825E48" w:rsidRPr="00CE462D" w:rsidRDefault="00825E48" w:rsidP="00F36BAE">
            <w:pPr>
              <w:jc w:val="left"/>
              <w:rPr>
                <w:rFonts w:hint="eastAsia"/>
                <w:b/>
                <w:bCs/>
                <w:i w:val="0"/>
                <w:iCs/>
              </w:rPr>
            </w:pPr>
            <w:r w:rsidRPr="00CE462D">
              <w:rPr>
                <w:b/>
                <w:bCs/>
                <w:i w:val="0"/>
                <w:iCs/>
              </w:rPr>
              <w:t>Thuộc tính</w:t>
            </w:r>
          </w:p>
        </w:tc>
        <w:tc>
          <w:tcPr>
            <w:tcW w:w="1095" w:type="pct"/>
            <w:hideMark/>
          </w:tcPr>
          <w:p w14:paraId="0343E420" w14:textId="77777777" w:rsidR="00825E48" w:rsidRPr="00CE462D" w:rsidRDefault="00825E48"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Kiểu</w:t>
            </w:r>
          </w:p>
        </w:tc>
        <w:tc>
          <w:tcPr>
            <w:tcW w:w="1721" w:type="pct"/>
            <w:hideMark/>
          </w:tcPr>
          <w:p w14:paraId="5E9364DB" w14:textId="77777777" w:rsidR="00825E48" w:rsidRPr="00CE462D" w:rsidRDefault="00825E48"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Ràng buộc</w:t>
            </w:r>
          </w:p>
        </w:tc>
        <w:tc>
          <w:tcPr>
            <w:tcW w:w="1091" w:type="pct"/>
            <w:hideMark/>
          </w:tcPr>
          <w:p w14:paraId="57911F78" w14:textId="77777777" w:rsidR="00825E48" w:rsidRPr="00CE462D" w:rsidRDefault="00825E48" w:rsidP="00F36BAE">
            <w:pPr>
              <w:jc w:val="left"/>
              <w:cnfStyle w:val="100000000000" w:firstRow="1" w:lastRow="0" w:firstColumn="0" w:lastColumn="0" w:oddVBand="0" w:evenVBand="0" w:oddHBand="0" w:evenHBand="0" w:firstRowFirstColumn="0" w:firstRowLastColumn="0" w:lastRowFirstColumn="0" w:lastRowLastColumn="0"/>
              <w:rPr>
                <w:rFonts w:hint="eastAsia"/>
                <w:b/>
                <w:bCs/>
                <w:i w:val="0"/>
                <w:iCs/>
              </w:rPr>
            </w:pPr>
            <w:r w:rsidRPr="00CE462D">
              <w:rPr>
                <w:b/>
                <w:bCs/>
                <w:i w:val="0"/>
                <w:iCs/>
              </w:rPr>
              <w:t>Mô tả</w:t>
            </w:r>
          </w:p>
        </w:tc>
      </w:tr>
      <w:tr w:rsidR="00825E48" w:rsidRPr="00CE462D" w14:paraId="19D0579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0F80E377" w14:textId="4283120C"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result_id</w:t>
            </w:r>
          </w:p>
        </w:tc>
        <w:tc>
          <w:tcPr>
            <w:tcW w:w="1095" w:type="pct"/>
            <w:vAlign w:val="top"/>
            <w:hideMark/>
          </w:tcPr>
          <w:p w14:paraId="5EA2FBCF" w14:textId="05217E8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DA31B27" w14:textId="0C8C1E7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PK, AUTO_INCREMENT</w:t>
            </w:r>
          </w:p>
        </w:tc>
        <w:tc>
          <w:tcPr>
            <w:tcW w:w="1091" w:type="pct"/>
            <w:vAlign w:val="top"/>
            <w:hideMark/>
          </w:tcPr>
          <w:p w14:paraId="655570AC" w14:textId="41F6E5C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Mã kết quả</w:t>
            </w:r>
          </w:p>
        </w:tc>
      </w:tr>
      <w:tr w:rsidR="00825E48" w:rsidRPr="00CE462D" w14:paraId="585C9FC5"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68BD2547" w14:textId="6A0EA0C9"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user_id</w:t>
            </w:r>
          </w:p>
        </w:tc>
        <w:tc>
          <w:tcPr>
            <w:tcW w:w="1095" w:type="pct"/>
            <w:vAlign w:val="top"/>
            <w:hideMark/>
          </w:tcPr>
          <w:p w14:paraId="3B4C0470" w14:textId="4F6B9C9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6E5308E3" w14:textId="055631E4"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0288E242" w14:textId="3029140F"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người dùng </w:t>
            </w:r>
          </w:p>
        </w:tc>
      </w:tr>
      <w:tr w:rsidR="00825E48" w:rsidRPr="00CE462D" w14:paraId="0493ED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746A1F55" w14:textId="0D90EBDF"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lesson_id</w:t>
            </w:r>
          </w:p>
        </w:tc>
        <w:tc>
          <w:tcPr>
            <w:tcW w:w="1095" w:type="pct"/>
            <w:vAlign w:val="top"/>
            <w:hideMark/>
          </w:tcPr>
          <w:p w14:paraId="2640FDC3" w14:textId="4A8B0DE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2653DB50" w14:textId="45EFB1B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FK, NOT NULL</w:t>
            </w:r>
          </w:p>
        </w:tc>
        <w:tc>
          <w:tcPr>
            <w:tcW w:w="1091" w:type="pct"/>
            <w:vAlign w:val="top"/>
            <w:hideMark/>
          </w:tcPr>
          <w:p w14:paraId="7A114BC0" w14:textId="3AAE0FD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 xml:space="preserve">Mã bài học </w:t>
            </w:r>
          </w:p>
        </w:tc>
      </w:tr>
      <w:tr w:rsidR="000B4F9C" w:rsidRPr="00CE462D" w14:paraId="176FF40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3B5C6C56" w14:textId="1C0F3984" w:rsidR="000B4F9C" w:rsidRPr="000B4F9C" w:rsidRDefault="000B4F9C" w:rsidP="000B4F9C">
            <w:pPr>
              <w:jc w:val="left"/>
              <w:rPr>
                <w:rFonts w:ascii="Times New Roman" w:hAnsi="Times New Roman" w:cs="Times New Roman"/>
                <w:b/>
                <w:bCs/>
                <w:i w:val="0"/>
              </w:rPr>
            </w:pPr>
            <w:r w:rsidRPr="000B4F9C">
              <w:rPr>
                <w:rFonts w:ascii="Times New Roman" w:hAnsi="Times New Roman" w:cs="Times New Roman"/>
                <w:b/>
                <w:bCs/>
                <w:i w:val="0"/>
              </w:rPr>
              <w:t>quiz_name</w:t>
            </w:r>
          </w:p>
        </w:tc>
        <w:tc>
          <w:tcPr>
            <w:tcW w:w="1095" w:type="pct"/>
            <w:vAlign w:val="top"/>
          </w:tcPr>
          <w:p w14:paraId="3643823F" w14:textId="3314E5FB" w:rsidR="000B4F9C" w:rsidRPr="000B4F9C" w:rsidRDefault="000B4F9C" w:rsidP="000B4F9C">
            <w:pPr>
              <w:spacing w:after="160" w:line="259"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nish/>
              </w:rPr>
            </w:pPr>
            <w:r w:rsidRPr="000B4F9C">
              <w:rPr>
                <w:rFonts w:ascii="Times New Roman" w:hAnsi="Times New Roman" w:cs="Times New Roman"/>
                <w:i w:val="0"/>
                <w:iCs/>
              </w:rPr>
              <w:t>VARCHA</w:t>
            </w:r>
            <w:bookmarkStart w:id="311" w:name="_GoBack"/>
            <w:bookmarkEnd w:id="311"/>
            <w:r w:rsidRPr="000B4F9C">
              <w:rPr>
                <w:rFonts w:ascii="Times New Roman" w:hAnsi="Times New Roman" w:cs="Times New Roman"/>
                <w:i w:val="0"/>
                <w:iCs/>
              </w:rPr>
              <w:t>R (</w:t>
            </w:r>
            <w:r>
              <w:rPr>
                <w:rFonts w:ascii="Times New Roman" w:hAnsi="Times New Roman" w:cs="Times New Roman"/>
                <w:i w:val="0"/>
                <w:iCs/>
              </w:rPr>
              <w:t>2</w:t>
            </w:r>
            <w:r w:rsidRPr="000B4F9C">
              <w:rPr>
                <w:rFonts w:ascii="Times New Roman" w:hAnsi="Times New Roman" w:cs="Times New Roman"/>
                <w:i w:val="0"/>
                <w:iCs/>
              </w:rPr>
              <w:t>5</w:t>
            </w:r>
            <w:r>
              <w:rPr>
                <w:rFonts w:ascii="Times New Roman" w:hAnsi="Times New Roman" w:cs="Times New Roman"/>
                <w:i w:val="0"/>
                <w:iCs/>
              </w:rPr>
              <w:t>5</w:t>
            </w:r>
            <w:r w:rsidRPr="000B4F9C">
              <w:rPr>
                <w:rFonts w:ascii="Times New Roman" w:hAnsi="Times New Roman" w:cs="Times New Roman"/>
                <w:i w:val="0"/>
                <w:iCs/>
              </w:rPr>
              <w:t>)</w:t>
            </w:r>
          </w:p>
          <w:p w14:paraId="63B4E872" w14:textId="77777777"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p>
        </w:tc>
        <w:tc>
          <w:tcPr>
            <w:tcW w:w="1721" w:type="pct"/>
            <w:vAlign w:val="top"/>
          </w:tcPr>
          <w:p w14:paraId="2E464903" w14:textId="5C830B7D"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825E48">
              <w:rPr>
                <w:rFonts w:ascii="Times New Roman" w:hAnsi="Times New Roman" w:cs="Times New Roman"/>
                <w:i w:val="0"/>
                <w:iCs/>
              </w:rPr>
              <w:t>NOT NULL</w:t>
            </w:r>
          </w:p>
        </w:tc>
        <w:tc>
          <w:tcPr>
            <w:tcW w:w="1091" w:type="pct"/>
            <w:vAlign w:val="top"/>
          </w:tcPr>
          <w:p w14:paraId="596BCBA2" w14:textId="5E7ED60E" w:rsidR="000B4F9C" w:rsidRPr="000B4F9C" w:rsidRDefault="000B4F9C" w:rsidP="000B4F9C">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0B4F9C">
              <w:rPr>
                <w:rFonts w:ascii="Times New Roman" w:hAnsi="Times New Roman" w:cs="Times New Roman"/>
                <w:i w:val="0"/>
              </w:rPr>
              <w:t>Tên bài trắc nghiệm</w:t>
            </w:r>
          </w:p>
        </w:tc>
      </w:tr>
      <w:tr w:rsidR="00825E48" w:rsidRPr="00CE462D" w14:paraId="7AAB8D44"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3A13BE7B" w14:textId="21C8C1E3"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score</w:t>
            </w:r>
          </w:p>
        </w:tc>
        <w:tc>
          <w:tcPr>
            <w:tcW w:w="1095" w:type="pct"/>
            <w:vAlign w:val="top"/>
            <w:hideMark/>
          </w:tcPr>
          <w:p w14:paraId="227F3A38" w14:textId="27A94521"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05E93F67" w14:textId="2778D269"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603209B7" w14:textId="0F7490EC"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Điểm số đạt được</w:t>
            </w:r>
          </w:p>
        </w:tc>
      </w:tr>
      <w:tr w:rsidR="00825E48" w:rsidRPr="00CE462D" w14:paraId="469AF37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2257571A" w14:textId="41CEA4CB" w:rsidR="00825E48" w:rsidRPr="00825E48" w:rsidRDefault="00825E48" w:rsidP="00825E48">
            <w:pPr>
              <w:jc w:val="left"/>
              <w:rPr>
                <w:rFonts w:ascii="Times New Roman" w:hAnsi="Times New Roman" w:cs="Times New Roman"/>
                <w:b/>
                <w:bCs/>
                <w:i w:val="0"/>
                <w:iCs/>
              </w:rPr>
            </w:pPr>
            <w:r w:rsidRPr="00825E48">
              <w:rPr>
                <w:rFonts w:ascii="Times New Roman" w:hAnsi="Times New Roman" w:cs="Times New Roman"/>
                <w:b/>
                <w:bCs/>
                <w:i w:val="0"/>
                <w:iCs/>
              </w:rPr>
              <w:t>total_questions</w:t>
            </w:r>
          </w:p>
        </w:tc>
        <w:tc>
          <w:tcPr>
            <w:tcW w:w="1095" w:type="pct"/>
            <w:vAlign w:val="top"/>
            <w:hideMark/>
          </w:tcPr>
          <w:p w14:paraId="0BB53B6B" w14:textId="7D60762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INT</w:t>
            </w:r>
          </w:p>
        </w:tc>
        <w:tc>
          <w:tcPr>
            <w:tcW w:w="1721" w:type="pct"/>
            <w:vAlign w:val="top"/>
            <w:hideMark/>
          </w:tcPr>
          <w:p w14:paraId="42B52979" w14:textId="050B4CEB"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3B04EA3D" w14:textId="79525BB3"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ổng số câu hỏi</w:t>
            </w:r>
          </w:p>
        </w:tc>
      </w:tr>
      <w:tr w:rsidR="00825E48" w:rsidRPr="00CE462D" w14:paraId="54254FA1"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hideMark/>
          </w:tcPr>
          <w:p w14:paraId="417BC745" w14:textId="7EECCE71"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percentage</w:t>
            </w:r>
          </w:p>
        </w:tc>
        <w:tc>
          <w:tcPr>
            <w:tcW w:w="1095" w:type="pct"/>
            <w:vAlign w:val="top"/>
            <w:hideMark/>
          </w:tcPr>
          <w:p w14:paraId="70FBB8F7" w14:textId="75928A5B" w:rsidR="00AF22A5" w:rsidRDefault="00AF22A5"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 w:val="0"/>
                <w:iCs/>
              </w:rPr>
              <w:t>DECIMAL (5,2)</w:t>
            </w:r>
          </w:p>
          <w:p w14:paraId="44987922" w14:textId="08378E11" w:rsidR="003F57F0" w:rsidRPr="003F57F0"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p>
        </w:tc>
        <w:tc>
          <w:tcPr>
            <w:tcW w:w="1721" w:type="pct"/>
            <w:vAlign w:val="top"/>
            <w:hideMark/>
          </w:tcPr>
          <w:p w14:paraId="286BE9BD" w14:textId="6C7B0A47"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OT NULL</w:t>
            </w:r>
          </w:p>
        </w:tc>
        <w:tc>
          <w:tcPr>
            <w:tcW w:w="1091" w:type="pct"/>
            <w:vAlign w:val="top"/>
            <w:hideMark/>
          </w:tcPr>
          <w:p w14:paraId="4EF2D013" w14:textId="52C761C4"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 xml:space="preserve">Tỷ lệ phần trăm đạt được </w:t>
            </w:r>
          </w:p>
        </w:tc>
      </w:tr>
      <w:tr w:rsidR="00825E48" w:rsidRPr="00CE462D" w14:paraId="2E00B1B7"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vAlign w:val="top"/>
          </w:tcPr>
          <w:p w14:paraId="4488A659" w14:textId="01243426" w:rsidR="00825E48" w:rsidRPr="00825E48" w:rsidRDefault="000B4F9C" w:rsidP="00825E48">
            <w:pPr>
              <w:jc w:val="left"/>
              <w:rPr>
                <w:rFonts w:ascii="Times New Roman" w:hAnsi="Times New Roman" w:cs="Times New Roman"/>
                <w:b/>
                <w:bCs/>
                <w:i w:val="0"/>
                <w:iCs/>
              </w:rPr>
            </w:pPr>
            <w:r w:rsidRPr="000B4F9C">
              <w:rPr>
                <w:rFonts w:ascii="Times New Roman" w:hAnsi="Times New Roman" w:cs="Times New Roman"/>
                <w:b/>
                <w:bCs/>
                <w:i w:val="0"/>
                <w:iCs/>
              </w:rPr>
              <w:t>completed_at</w:t>
            </w:r>
          </w:p>
        </w:tc>
        <w:tc>
          <w:tcPr>
            <w:tcW w:w="1095" w:type="pct"/>
            <w:vAlign w:val="top"/>
          </w:tcPr>
          <w:p w14:paraId="4962794E" w14:textId="2C6D5B91" w:rsidR="00825E48" w:rsidRPr="00825E48" w:rsidRDefault="003F57F0"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3F57F0">
              <w:rPr>
                <w:rFonts w:ascii="Times New Roman" w:hAnsi="Times New Roman" w:cs="Times New Roman"/>
                <w:i w:val="0"/>
                <w:iCs/>
              </w:rPr>
              <w:t>TIMESTAMP</w:t>
            </w:r>
          </w:p>
        </w:tc>
        <w:tc>
          <w:tcPr>
            <w:tcW w:w="1721" w:type="pct"/>
            <w:vAlign w:val="top"/>
          </w:tcPr>
          <w:p w14:paraId="61D46F10" w14:textId="57A7D562" w:rsidR="00825E48" w:rsidRPr="00825E48" w:rsidRDefault="00825E48"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825E48">
              <w:rPr>
                <w:rFonts w:ascii="Times New Roman" w:hAnsi="Times New Roman" w:cs="Times New Roman"/>
                <w:i w:val="0"/>
                <w:iCs/>
              </w:rPr>
              <w:t>NULL</w:t>
            </w:r>
          </w:p>
        </w:tc>
        <w:tc>
          <w:tcPr>
            <w:tcW w:w="1091" w:type="pct"/>
            <w:vAlign w:val="top"/>
          </w:tcPr>
          <w:p w14:paraId="2DB5AED3" w14:textId="4150FB05" w:rsidR="00825E48" w:rsidRPr="00825E48" w:rsidRDefault="000B4F9C" w:rsidP="00825E4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rPr>
            </w:pPr>
            <w:r w:rsidRPr="000B4F9C">
              <w:rPr>
                <w:rFonts w:ascii="Times New Roman" w:hAnsi="Times New Roman" w:cs="Times New Roman"/>
                <w:i w:val="0"/>
                <w:iCs/>
              </w:rPr>
              <w:t>Thời gian hoàn thành bài làm</w:t>
            </w:r>
          </w:p>
        </w:tc>
      </w:tr>
    </w:tbl>
    <w:p w14:paraId="1F1533F5" w14:textId="77777777" w:rsidR="008A3057" w:rsidRDefault="008A3057" w:rsidP="00A001A3">
      <w:pPr>
        <w:pStyle w:val="Heading3"/>
      </w:pPr>
      <w:bookmarkStart w:id="312" w:name="_Toc186531779"/>
      <w:r>
        <w:t>Thiết kế xử lý</w:t>
      </w:r>
      <w:bookmarkEnd w:id="312"/>
    </w:p>
    <w:p w14:paraId="2911705B" w14:textId="6E18EB99" w:rsidR="002F5FA5" w:rsidRP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0</w:t>
      </w:r>
    </w:p>
    <w:p w14:paraId="7D99D225" w14:textId="5CBCED3A" w:rsidR="00B35974" w:rsidRPr="00B35974" w:rsidRDefault="00B35974" w:rsidP="00B35974">
      <w:pPr>
        <w:pStyle w:val="NoiDung"/>
      </w:pPr>
      <w:r w:rsidRPr="00B35974">
        <w:t xml:space="preserve">Sơ đồ luồng dữ liệu mức 0, hay còn gọi là sơ đồ ngữ cảnh, mô tả hệ thống học và ôn luyện Lịch sử lớp 12 như một tiến trình tổng thể duy nhất. Trong sơ đồ này, hệ thống tương tác với các tác nhân bên ngoài bao gồm </w:t>
      </w:r>
      <w:r w:rsidRPr="00B35974">
        <w:rPr>
          <w:rFonts w:eastAsiaTheme="majorEastAsia"/>
        </w:rPr>
        <w:t>Người dùng</w:t>
      </w:r>
      <w:r w:rsidRPr="00B35974">
        <w:t xml:space="preserve"> và </w:t>
      </w:r>
      <w:r w:rsidRPr="00B35974">
        <w:rPr>
          <w:rFonts w:eastAsiaTheme="majorEastAsia"/>
        </w:rPr>
        <w:t>Quản trị viên</w:t>
      </w:r>
      <w:r w:rsidRPr="00B35974">
        <w:t>.</w:t>
      </w:r>
    </w:p>
    <w:p w14:paraId="46DACAAD" w14:textId="396FF951" w:rsidR="00B35974" w:rsidRPr="00B35974" w:rsidRDefault="00B35974" w:rsidP="00B35974">
      <w:pPr>
        <w:pStyle w:val="NoiDung"/>
      </w:pPr>
      <w:r w:rsidRPr="00B35974">
        <w:t>Người dùng gửi các yêu cầu như đăng nhập hệ thống, xem bài học, làm bài trắc nghiệm và xem kết quả học tập. Hệ thống tiếp nhận yêu cầu, xử lý và trả về các thông tin tương ứng như nội dung bài học, câu hỏi trắc nghiệm, điểm số và tiến độ học tập.</w:t>
      </w:r>
    </w:p>
    <w:p w14:paraId="2CC18DDE" w14:textId="4997CE06" w:rsidR="00B35974" w:rsidRPr="00B35974" w:rsidRDefault="00B35974" w:rsidP="00B35974">
      <w:pPr>
        <w:pStyle w:val="NoiDung"/>
      </w:pPr>
      <w:r w:rsidRPr="00B35974">
        <w:t>Quản trị viên gửi các yêu cầu quản lý như thêm, sửa, xóa bài học, câu hỏi và quản lý tài khoản người dùng. Hệ thống xử lý các yêu cầu này và cập nhật dữ liệu vào cơ sở dữ liệu.</w:t>
      </w:r>
    </w:p>
    <w:p w14:paraId="07CDC783" w14:textId="77777777" w:rsidR="007E2779" w:rsidRPr="007E2779" w:rsidRDefault="007E2779" w:rsidP="007E2779">
      <w:pPr>
        <w:pStyle w:val="NoiDung"/>
      </w:pPr>
      <w:r w:rsidRPr="007E2779">
        <w:lastRenderedPageBreak/>
        <w:t xml:space="preserve">Sơ đồ DFD mức 0 giúp xác định </w:t>
      </w:r>
      <w:r w:rsidRPr="007E2779">
        <w:rPr>
          <w:rFonts w:eastAsiaTheme="majorEastAsia"/>
        </w:rPr>
        <w:t>phạm vi hệ thống</w:t>
      </w:r>
      <w:r w:rsidRPr="007E2779">
        <w:t xml:space="preserve">, </w:t>
      </w:r>
      <w:r w:rsidRPr="007E2779">
        <w:rPr>
          <w:rFonts w:eastAsiaTheme="majorEastAsia"/>
        </w:rPr>
        <w:t>các tác nhân liên quan</w:t>
      </w:r>
      <w:r w:rsidRPr="007E2779">
        <w:t xml:space="preserve"> và </w:t>
      </w:r>
      <w:r w:rsidRPr="007E2779">
        <w:rPr>
          <w:rFonts w:eastAsiaTheme="majorEastAsia"/>
        </w:rPr>
        <w:t>luồng dữ liệu tổng quát giữa hệ thống và môi trường bên ngoài</w:t>
      </w:r>
      <w:r w:rsidRPr="007E2779">
        <w:t>.</w:t>
      </w:r>
    </w:p>
    <w:p w14:paraId="518B6508" w14:textId="5A90E63A" w:rsidR="00B35974" w:rsidRDefault="007E2779" w:rsidP="00275569">
      <w:pPr>
        <w:pStyle w:val="NoiDung"/>
        <w:ind w:firstLine="0"/>
        <w:jc w:val="center"/>
      </w:pPr>
      <w:r w:rsidRPr="007E2779">
        <w:rPr>
          <w:noProof/>
          <w:lang w:eastAsia="en-US"/>
        </w:rPr>
        <w:drawing>
          <wp:inline distT="0" distB="0" distL="0" distR="0" wp14:anchorId="03DD3204" wp14:editId="53AD514F">
            <wp:extent cx="5759192" cy="2474259"/>
            <wp:effectExtent l="0" t="0" r="0" b="2540"/>
            <wp:docPr id="1789601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01159" name=""/>
                    <pic:cNvPicPr/>
                  </pic:nvPicPr>
                  <pic:blipFill rotWithShape="1">
                    <a:blip r:embed="rId26"/>
                    <a:srcRect t="6351" b="5995"/>
                    <a:stretch>
                      <a:fillRect/>
                    </a:stretch>
                  </pic:blipFill>
                  <pic:spPr bwMode="auto">
                    <a:xfrm>
                      <a:off x="0" y="0"/>
                      <a:ext cx="5760085" cy="2474643"/>
                    </a:xfrm>
                    <a:prstGeom prst="rect">
                      <a:avLst/>
                    </a:prstGeom>
                    <a:ln>
                      <a:noFill/>
                    </a:ln>
                    <a:extLst>
                      <a:ext uri="{53640926-AAD7-44D8-BBD7-CCE9431645EC}">
                        <a14:shadowObscured xmlns:a14="http://schemas.microsoft.com/office/drawing/2010/main"/>
                      </a:ext>
                    </a:extLst>
                  </pic:spPr>
                </pic:pic>
              </a:graphicData>
            </a:graphic>
          </wp:inline>
        </w:drawing>
      </w:r>
    </w:p>
    <w:p w14:paraId="7732DDC6" w14:textId="12E76C2C" w:rsidR="00275569" w:rsidRDefault="00275569" w:rsidP="00275569">
      <w:pPr>
        <w:pStyle w:val="Hinhanh"/>
        <w:jc w:val="center"/>
        <w:rPr>
          <w:rFonts w:hint="eastAsia"/>
        </w:rPr>
      </w:pPr>
      <w:bookmarkStart w:id="313" w:name="_Toc217150548"/>
      <w:bookmarkStart w:id="314" w:name="_Toc217224347"/>
      <w:bookmarkStart w:id="315" w:name="_Toc217739076"/>
      <w:bookmarkStart w:id="316" w:name="_Toc217739202"/>
      <w:bookmarkStart w:id="317" w:name="_Toc217741105"/>
      <w:bookmarkStart w:id="318" w:name="_Toc217843278"/>
      <w:bookmarkStart w:id="319" w:name="_Toc217843414"/>
      <w:bookmarkStart w:id="320" w:name="_Toc217846043"/>
      <w:bookmarkStart w:id="321" w:name="_Toc217846112"/>
      <w:bookmarkStart w:id="322" w:name="_Toc217846618"/>
      <w:bookmarkStart w:id="323" w:name="_Toc217919172"/>
      <w:bookmarkStart w:id="324" w:name="_Toc217919224"/>
      <w:bookmarkStart w:id="325" w:name="_Toc218165051"/>
      <w:bookmarkStart w:id="326" w:name="_Toc218508588"/>
      <w:r w:rsidRPr="00275569">
        <w:t xml:space="preserve">Hình </w:t>
      </w:r>
      <w:r w:rsidR="005D2927">
        <w:t>3.4</w:t>
      </w:r>
      <w:r w:rsidRPr="00275569">
        <w:t xml:space="preserve"> Sơ đồ luồng dữ liệu mức 0 (DFD mức ngữ cảnh) của hệ thống</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40893852" w14:textId="77777777" w:rsidR="002F5FA5" w:rsidRDefault="002F5FA5" w:rsidP="002F5FA5">
      <w:pPr>
        <w:pStyle w:val="Heading4"/>
      </w:pPr>
      <w:r w:rsidRPr="002F5FA5">
        <w:t>S</w:t>
      </w:r>
      <w:r w:rsidRPr="002F5FA5">
        <w:rPr>
          <w:rFonts w:hint="cs"/>
        </w:rPr>
        <w:t>ơ</w:t>
      </w:r>
      <w:r w:rsidRPr="002F5FA5">
        <w:t xml:space="preserve"> </w:t>
      </w:r>
      <w:r w:rsidRPr="002F5FA5">
        <w:rPr>
          <w:rFonts w:hint="cs"/>
        </w:rPr>
        <w:t>đ</w:t>
      </w:r>
      <w:r w:rsidRPr="002F5FA5">
        <w:t>ồ luồng dữ liệu mức 1</w:t>
      </w:r>
    </w:p>
    <w:p w14:paraId="41D84F55" w14:textId="77777777" w:rsidR="007E2779" w:rsidRDefault="007E2779" w:rsidP="00F4378E">
      <w:pPr>
        <w:pStyle w:val="NoiDung"/>
      </w:pPr>
      <w:r w:rsidRPr="007E2779">
        <w:t>S</w:t>
      </w:r>
      <w:r w:rsidRPr="007E2779">
        <w:rPr>
          <w:rFonts w:hint="cs"/>
        </w:rPr>
        <w:t>ơ</w:t>
      </w:r>
      <w:r w:rsidRPr="007E2779">
        <w:t xml:space="preserve"> </w:t>
      </w:r>
      <w:r w:rsidRPr="007E2779">
        <w:rPr>
          <w:rFonts w:hint="cs"/>
        </w:rPr>
        <w:t>đ</w:t>
      </w:r>
      <w:r w:rsidRPr="007E2779">
        <w:t>ồ luồng dữ liệu mức 1 l</w:t>
      </w:r>
      <w:r w:rsidRPr="007E2779">
        <w:rPr>
          <w:rFonts w:hint="eastAsia"/>
        </w:rPr>
        <w:t>à</w:t>
      </w:r>
      <w:r w:rsidRPr="007E2779">
        <w:t xml:space="preserve"> sự ph</w:t>
      </w:r>
      <w:r w:rsidRPr="007E2779">
        <w:rPr>
          <w:rFonts w:hint="eastAsia"/>
        </w:rPr>
        <w:t>â</w:t>
      </w:r>
      <w:r w:rsidRPr="007E2779">
        <w:t>n r</w:t>
      </w:r>
      <w:r w:rsidRPr="007E2779">
        <w:rPr>
          <w:rFonts w:hint="eastAsia"/>
        </w:rPr>
        <w:t>ã</w:t>
      </w:r>
      <w:r w:rsidRPr="007E2779">
        <w:t xml:space="preserve"> chi tiết của tiến tr</w:t>
      </w:r>
      <w:r w:rsidRPr="007E2779">
        <w:rPr>
          <w:rFonts w:hint="eastAsia"/>
        </w:rPr>
        <w:t>ì</w:t>
      </w:r>
      <w:r w:rsidRPr="007E2779">
        <w:t>nh tổng thể ở mức 0 th</w:t>
      </w:r>
      <w:r w:rsidRPr="007E2779">
        <w:rPr>
          <w:rFonts w:hint="eastAsia"/>
        </w:rPr>
        <w:t>à</w:t>
      </w:r>
      <w:r w:rsidRPr="007E2779">
        <w:t>nh c</w:t>
      </w:r>
      <w:r w:rsidRPr="007E2779">
        <w:rPr>
          <w:rFonts w:hint="eastAsia"/>
        </w:rPr>
        <w:t>á</w:t>
      </w:r>
      <w:r w:rsidRPr="007E2779">
        <w:t>c tiến tr</w:t>
      </w:r>
      <w:r w:rsidRPr="007E2779">
        <w:rPr>
          <w:rFonts w:hint="eastAsia"/>
        </w:rPr>
        <w:t>ì</w:t>
      </w:r>
      <w:r w:rsidRPr="007E2779">
        <w:t>nh xử l</w:t>
      </w:r>
      <w:r w:rsidRPr="007E2779">
        <w:rPr>
          <w:rFonts w:hint="eastAsia"/>
        </w:rPr>
        <w:t>ý</w:t>
      </w:r>
      <w:r w:rsidRPr="007E2779">
        <w:t xml:space="preserve"> ch</w:t>
      </w:r>
      <w:r w:rsidRPr="007E2779">
        <w:rPr>
          <w:rFonts w:hint="eastAsia"/>
        </w:rPr>
        <w:t>í</w:t>
      </w:r>
      <w:r w:rsidRPr="007E2779">
        <w:t>nh của hệ thống. Dựa tr</w:t>
      </w:r>
      <w:r w:rsidRPr="007E2779">
        <w:rPr>
          <w:rFonts w:hint="eastAsia"/>
        </w:rPr>
        <w:t>ê</w:t>
      </w:r>
      <w:r w:rsidRPr="007E2779">
        <w:t>n ph</w:t>
      </w:r>
      <w:r w:rsidRPr="007E2779">
        <w:rPr>
          <w:rFonts w:hint="eastAsia"/>
        </w:rPr>
        <w:t>â</w:t>
      </w:r>
      <w:r w:rsidRPr="007E2779">
        <w:t>n t</w:t>
      </w:r>
      <w:r w:rsidRPr="007E2779">
        <w:rPr>
          <w:rFonts w:hint="eastAsia"/>
        </w:rPr>
        <w:t>í</w:t>
      </w:r>
      <w:r w:rsidRPr="007E2779">
        <w:t>ch hệ thống học tập trực tuyến Lịch Sử lớp 12, c</w:t>
      </w:r>
      <w:r w:rsidRPr="007E2779">
        <w:rPr>
          <w:rFonts w:hint="eastAsia"/>
        </w:rPr>
        <w:t>á</w:t>
      </w:r>
      <w:r w:rsidRPr="007E2779">
        <w:t>c tiến tr</w:t>
      </w:r>
      <w:r w:rsidRPr="007E2779">
        <w:rPr>
          <w:rFonts w:hint="eastAsia"/>
        </w:rPr>
        <w:t>ì</w:t>
      </w:r>
      <w:r w:rsidRPr="007E2779">
        <w:t>nh n</w:t>
      </w:r>
      <w:r w:rsidRPr="007E2779">
        <w:rPr>
          <w:rFonts w:hint="eastAsia"/>
        </w:rPr>
        <w:t>à</w:t>
      </w:r>
      <w:r w:rsidRPr="007E2779">
        <w:t>y bao gồm:</w:t>
      </w:r>
    </w:p>
    <w:p w14:paraId="01796BB1" w14:textId="77777777" w:rsidR="007E2779" w:rsidRDefault="00F4378E" w:rsidP="00F4378E">
      <w:pPr>
        <w:pStyle w:val="NoiDung"/>
      </w:pPr>
      <w:r w:rsidRPr="00275569">
        <w:rPr>
          <w:rFonts w:eastAsiaTheme="majorEastAsia"/>
          <w:b/>
          <w:bCs/>
        </w:rPr>
        <w:t>Xử lý đăng nhập và quản lý tài khoản</w:t>
      </w:r>
      <w:r w:rsidRPr="00275569">
        <w:t xml:space="preserve">: </w:t>
      </w:r>
      <w:r w:rsidR="007E2779" w:rsidRPr="007E2779">
        <w:t>Tiến tr</w:t>
      </w:r>
      <w:r w:rsidR="007E2779" w:rsidRPr="007E2779">
        <w:rPr>
          <w:rFonts w:hint="eastAsia"/>
        </w:rPr>
        <w:t>ì</w:t>
      </w:r>
      <w:r w:rsidR="007E2779" w:rsidRPr="007E2779">
        <w:t>nh tiếp nhận th</w:t>
      </w:r>
      <w:r w:rsidR="007E2779" w:rsidRPr="007E2779">
        <w:rPr>
          <w:rFonts w:hint="eastAsia"/>
        </w:rPr>
        <w:t>ô</w:t>
      </w:r>
      <w:r w:rsidR="007E2779" w:rsidRPr="007E2779">
        <w:t xml:space="preserve">ng tin </w:t>
      </w:r>
      <w:r w:rsidR="007E2779" w:rsidRPr="007E2779">
        <w:rPr>
          <w:rFonts w:hint="cs"/>
        </w:rPr>
        <w:t>đă</w:t>
      </w:r>
      <w:r w:rsidR="007E2779" w:rsidRPr="007E2779">
        <w:t>ng k</w:t>
      </w:r>
      <w:r w:rsidR="007E2779" w:rsidRPr="007E2779">
        <w:rPr>
          <w:rFonts w:hint="eastAsia"/>
        </w:rPr>
        <w:t>ý</w:t>
      </w:r>
      <w:r w:rsidR="007E2779" w:rsidRPr="007E2779">
        <w:t xml:space="preserve"> v</w:t>
      </w:r>
      <w:r w:rsidR="007E2779" w:rsidRPr="007E2779">
        <w:rPr>
          <w:rFonts w:hint="eastAsia"/>
        </w:rPr>
        <w:t>à</w:t>
      </w:r>
      <w:r w:rsidR="007E2779" w:rsidRPr="007E2779">
        <w:t xml:space="preserve"> </w:t>
      </w:r>
      <w:r w:rsidR="007E2779" w:rsidRPr="007E2779">
        <w:rPr>
          <w:rFonts w:hint="cs"/>
        </w:rPr>
        <w:t>đă</w:t>
      </w:r>
      <w:r w:rsidR="007E2779" w:rsidRPr="007E2779">
        <w:t>ng nhập từ ng</w:t>
      </w:r>
      <w:r w:rsidR="007E2779" w:rsidRPr="007E2779">
        <w:rPr>
          <w:rFonts w:hint="cs"/>
        </w:rPr>
        <w:t>ư</w:t>
      </w:r>
      <w:r w:rsidR="007E2779" w:rsidRPr="007E2779">
        <w:t>ời d</w:t>
      </w:r>
      <w:r w:rsidR="007E2779" w:rsidRPr="007E2779">
        <w:rPr>
          <w:rFonts w:hint="eastAsia"/>
        </w:rPr>
        <w:t>ù</w:t>
      </w:r>
      <w:r w:rsidR="007E2779" w:rsidRPr="007E2779">
        <w:t>ng (học sinh v</w:t>
      </w:r>
      <w:r w:rsidR="007E2779" w:rsidRPr="007E2779">
        <w:rPr>
          <w:rFonts w:hint="eastAsia"/>
        </w:rPr>
        <w:t>à</w:t>
      </w:r>
      <w:r w:rsidR="007E2779" w:rsidRPr="007E2779">
        <w:t xml:space="preserve"> quản trị vi</w:t>
      </w:r>
      <w:r w:rsidR="007E2779" w:rsidRPr="007E2779">
        <w:rPr>
          <w:rFonts w:hint="eastAsia"/>
        </w:rPr>
        <w:t>ê</w:t>
      </w:r>
      <w:r w:rsidR="007E2779" w:rsidRPr="007E2779">
        <w:t>n), kiểm tra th</w:t>
      </w:r>
      <w:r w:rsidR="007E2779" w:rsidRPr="007E2779">
        <w:rPr>
          <w:rFonts w:hint="eastAsia"/>
        </w:rPr>
        <w:t>ô</w:t>
      </w:r>
      <w:r w:rsidR="007E2779" w:rsidRPr="007E2779">
        <w:t>ng tin với dữ liệu trong D1: Users, thực hiện x</w:t>
      </w:r>
      <w:r w:rsidR="007E2779" w:rsidRPr="007E2779">
        <w:rPr>
          <w:rFonts w:hint="eastAsia"/>
        </w:rPr>
        <w:t>á</w:t>
      </w:r>
      <w:r w:rsidR="007E2779" w:rsidRPr="007E2779">
        <w:t>c thực mật khẩu v</w:t>
      </w:r>
      <w:r w:rsidR="007E2779" w:rsidRPr="007E2779">
        <w:rPr>
          <w:rFonts w:hint="eastAsia"/>
        </w:rPr>
        <w:t>à</w:t>
      </w:r>
      <w:r w:rsidR="007E2779" w:rsidRPr="007E2779">
        <w:t xml:space="preserve"> ph</w:t>
      </w:r>
      <w:r w:rsidR="007E2779" w:rsidRPr="007E2779">
        <w:rPr>
          <w:rFonts w:hint="eastAsia"/>
        </w:rPr>
        <w:t>â</w:t>
      </w:r>
      <w:r w:rsidR="007E2779" w:rsidRPr="007E2779">
        <w:t>n quyền truy cập. Tiến tr</w:t>
      </w:r>
      <w:r w:rsidR="007E2779" w:rsidRPr="007E2779">
        <w:rPr>
          <w:rFonts w:hint="eastAsia"/>
        </w:rPr>
        <w:t>ì</w:t>
      </w:r>
      <w:r w:rsidR="007E2779" w:rsidRPr="007E2779">
        <w:t>nh n</w:t>
      </w:r>
      <w:r w:rsidR="007E2779" w:rsidRPr="007E2779">
        <w:rPr>
          <w:rFonts w:hint="eastAsia"/>
        </w:rPr>
        <w:t>à</w:t>
      </w:r>
      <w:r w:rsidR="007E2779" w:rsidRPr="007E2779">
        <w:t>y trả về x</w:t>
      </w:r>
      <w:r w:rsidR="007E2779" w:rsidRPr="007E2779">
        <w:rPr>
          <w:rFonts w:hint="eastAsia"/>
        </w:rPr>
        <w:t>á</w:t>
      </w:r>
      <w:r w:rsidR="007E2779" w:rsidRPr="007E2779">
        <w:t xml:space="preserve">c nhận </w:t>
      </w:r>
      <w:r w:rsidR="007E2779" w:rsidRPr="007E2779">
        <w:rPr>
          <w:rFonts w:hint="cs"/>
        </w:rPr>
        <w:t>đă</w:t>
      </w:r>
      <w:r w:rsidR="007E2779" w:rsidRPr="007E2779">
        <w:t>ng k</w:t>
      </w:r>
      <w:r w:rsidR="007E2779" w:rsidRPr="007E2779">
        <w:rPr>
          <w:rFonts w:hint="eastAsia"/>
        </w:rPr>
        <w:t>ý</w:t>
      </w:r>
      <w:r w:rsidR="007E2779" w:rsidRPr="007E2779">
        <w:t>/</w:t>
      </w:r>
      <w:r w:rsidR="007E2779" w:rsidRPr="007E2779">
        <w:rPr>
          <w:rFonts w:hint="cs"/>
        </w:rPr>
        <w:t>đă</w:t>
      </w:r>
      <w:r w:rsidR="007E2779" w:rsidRPr="007E2779">
        <w:t>ng nhập th</w:t>
      </w:r>
      <w:r w:rsidR="007E2779" w:rsidRPr="007E2779">
        <w:rPr>
          <w:rFonts w:hint="eastAsia"/>
        </w:rPr>
        <w:t>à</w:t>
      </w:r>
      <w:r w:rsidR="007E2779" w:rsidRPr="007E2779">
        <w:t>nh c</w:t>
      </w:r>
      <w:r w:rsidR="007E2779" w:rsidRPr="007E2779">
        <w:rPr>
          <w:rFonts w:hint="eastAsia"/>
        </w:rPr>
        <w:t>ô</w:t>
      </w:r>
      <w:r w:rsidR="007E2779" w:rsidRPr="007E2779">
        <w:t xml:space="preserve">ng hoặc thất bại, </w:t>
      </w:r>
      <w:r w:rsidR="007E2779" w:rsidRPr="007E2779">
        <w:rPr>
          <w:rFonts w:hint="cs"/>
        </w:rPr>
        <w:t>đ</w:t>
      </w:r>
      <w:r w:rsidR="007E2779" w:rsidRPr="007E2779">
        <w:t>ồng thời tạo phi</w:t>
      </w:r>
      <w:r w:rsidR="007E2779" w:rsidRPr="007E2779">
        <w:rPr>
          <w:rFonts w:hint="eastAsia"/>
        </w:rPr>
        <w:t>ê</w:t>
      </w:r>
      <w:r w:rsidR="007E2779" w:rsidRPr="007E2779">
        <w:t>n l</w:t>
      </w:r>
      <w:r w:rsidR="007E2779" w:rsidRPr="007E2779">
        <w:rPr>
          <w:rFonts w:hint="eastAsia"/>
        </w:rPr>
        <w:t>à</w:t>
      </w:r>
      <w:r w:rsidR="007E2779" w:rsidRPr="007E2779">
        <w:t>m việc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rPr>
          <w:rFonts w:hint="eastAsia"/>
        </w:rPr>
        <w:t>ã</w:t>
      </w:r>
      <w:r w:rsidR="007E2779" w:rsidRPr="007E2779">
        <w:t xml:space="preserve"> </w:t>
      </w:r>
      <w:r w:rsidR="007E2779" w:rsidRPr="007E2779">
        <w:rPr>
          <w:rFonts w:hint="cs"/>
        </w:rPr>
        <w:t>đư</w:t>
      </w:r>
      <w:r w:rsidR="007E2779" w:rsidRPr="007E2779">
        <w:t>ợc x</w:t>
      </w:r>
      <w:r w:rsidR="007E2779" w:rsidRPr="007E2779">
        <w:rPr>
          <w:rFonts w:hint="eastAsia"/>
        </w:rPr>
        <w:t>á</w:t>
      </w:r>
      <w:r w:rsidR="007E2779" w:rsidRPr="007E2779">
        <w:t>c thực.</w:t>
      </w:r>
    </w:p>
    <w:p w14:paraId="36BAF31C" w14:textId="77777777" w:rsidR="007E2779" w:rsidRDefault="00F4378E" w:rsidP="00F4378E">
      <w:pPr>
        <w:pStyle w:val="NoiDung"/>
      </w:pPr>
      <w:r w:rsidRPr="00275569">
        <w:rPr>
          <w:b/>
          <w:bCs/>
        </w:rPr>
        <w:t>Quản lý bài học</w:t>
      </w:r>
      <w:r w:rsidRPr="00275569">
        <w:t xml:space="preserve">: </w:t>
      </w:r>
      <w:r w:rsidR="007E2779" w:rsidRPr="007E2779">
        <w:t>Tiến tr</w:t>
      </w:r>
      <w:r w:rsidR="007E2779" w:rsidRPr="007E2779">
        <w:rPr>
          <w:rFonts w:hint="eastAsia"/>
        </w:rPr>
        <w:t>ì</w:t>
      </w:r>
      <w:r w:rsidR="007E2779" w:rsidRPr="007E2779">
        <w:t>nh cho ph</w:t>
      </w:r>
      <w:r w:rsidR="007E2779" w:rsidRPr="007E2779">
        <w:rPr>
          <w:rFonts w:hint="eastAsia"/>
        </w:rPr>
        <w:t>é</w:t>
      </w:r>
      <w:r w:rsidR="007E2779" w:rsidRPr="007E2779">
        <w:t>p học sinh truy cập nội dung b</w:t>
      </w:r>
      <w:r w:rsidR="007E2779" w:rsidRPr="007E2779">
        <w:rPr>
          <w:rFonts w:hint="eastAsia"/>
        </w:rPr>
        <w:t>à</w:t>
      </w:r>
      <w:r w:rsidR="007E2779" w:rsidRPr="007E2779">
        <w:t>i học theo cấu tr</w:t>
      </w:r>
      <w:r w:rsidR="007E2779" w:rsidRPr="007E2779">
        <w:rPr>
          <w:rFonts w:hint="eastAsia"/>
        </w:rPr>
        <w:t>ú</w:t>
      </w:r>
      <w:r w:rsidR="007E2779" w:rsidRPr="007E2779">
        <w:t>c ph</w:t>
      </w:r>
      <w:r w:rsidR="007E2779" w:rsidRPr="007E2779">
        <w:rPr>
          <w:rFonts w:hint="eastAsia"/>
        </w:rPr>
        <w:t>â</w:t>
      </w:r>
      <w:r w:rsidR="007E2779" w:rsidRPr="007E2779">
        <w:t xml:space="preserve">n cấp từ D2: Topics </w:t>
      </w:r>
      <w:r w:rsidR="007E2779" w:rsidRPr="007E2779">
        <w:rPr>
          <w:rFonts w:hint="eastAsia"/>
        </w:rPr>
        <w:t>→</w:t>
      </w:r>
      <w:r w:rsidR="007E2779" w:rsidRPr="007E2779">
        <w:t xml:space="preserve"> D3: Lessons </w:t>
      </w:r>
      <w:r w:rsidR="007E2779" w:rsidRPr="007E2779">
        <w:rPr>
          <w:rFonts w:hint="eastAsia"/>
        </w:rPr>
        <w:t>→</w:t>
      </w:r>
      <w:r w:rsidR="007E2779" w:rsidRPr="007E2779">
        <w:t xml:space="preserve"> D4: Items </w:t>
      </w:r>
      <w:r w:rsidR="007E2779" w:rsidRPr="007E2779">
        <w:rPr>
          <w:rFonts w:hint="eastAsia"/>
        </w:rPr>
        <w:t>→</w:t>
      </w:r>
      <w:r w:rsidR="007E2779" w:rsidRPr="007E2779">
        <w:t xml:space="preserve"> D5: Subitems. Hệ thống truy xuất nội dung b</w:t>
      </w:r>
      <w:r w:rsidR="007E2779" w:rsidRPr="007E2779">
        <w:rPr>
          <w:rFonts w:hint="eastAsia"/>
        </w:rPr>
        <w:t>à</w:t>
      </w:r>
      <w:r w:rsidR="007E2779" w:rsidRPr="007E2779">
        <w:t>i học, h</w:t>
      </w:r>
      <w:r w:rsidR="007E2779" w:rsidRPr="007E2779">
        <w:rPr>
          <w:rFonts w:hint="eastAsia"/>
        </w:rPr>
        <w:t>ì</w:t>
      </w:r>
      <w:r w:rsidR="007E2779" w:rsidRPr="007E2779">
        <w:t>nh ảnh minh họa v</w:t>
      </w:r>
      <w:r w:rsidR="007E2779" w:rsidRPr="007E2779">
        <w:rPr>
          <w:rFonts w:hint="eastAsia"/>
        </w:rPr>
        <w:t>à</w:t>
      </w:r>
      <w:r w:rsidR="007E2779" w:rsidRPr="007E2779">
        <w:t xml:space="preserve"> cung cấp cho ng</w:t>
      </w:r>
      <w:r w:rsidR="007E2779" w:rsidRPr="007E2779">
        <w:rPr>
          <w:rFonts w:hint="cs"/>
        </w:rPr>
        <w:t>ư</w:t>
      </w:r>
      <w:r w:rsidR="007E2779" w:rsidRPr="007E2779">
        <w:t>ời d</w:t>
      </w:r>
      <w:r w:rsidR="007E2779" w:rsidRPr="007E2779">
        <w:rPr>
          <w:rFonts w:hint="eastAsia"/>
        </w:rPr>
        <w:t>ù</w:t>
      </w:r>
      <w:r w:rsidR="007E2779" w:rsidRPr="007E2779">
        <w:t xml:space="preserve">ng. </w:t>
      </w:r>
      <w:r w:rsidR="007E2779" w:rsidRPr="007E2779">
        <w:rPr>
          <w:rFonts w:hint="cs"/>
        </w:rPr>
        <w:t>Đ</w:t>
      </w:r>
      <w:r w:rsidR="007E2779" w:rsidRPr="007E2779">
        <w:t>ồng thời hỗ trợ quản trị vi</w:t>
      </w:r>
      <w:r w:rsidR="007E2779" w:rsidRPr="007E2779">
        <w:rPr>
          <w:rFonts w:hint="eastAsia"/>
        </w:rPr>
        <w:t>ê</w:t>
      </w:r>
      <w:r w:rsidR="007E2779" w:rsidRPr="007E2779">
        <w:t>n thực hiện c</w:t>
      </w:r>
      <w:r w:rsidR="007E2779" w:rsidRPr="007E2779">
        <w:rPr>
          <w:rFonts w:hint="eastAsia"/>
        </w:rPr>
        <w:t>á</w:t>
      </w:r>
      <w:r w:rsidR="007E2779" w:rsidRPr="007E2779">
        <w:t>c thao t</w:t>
      </w:r>
      <w:r w:rsidR="007E2779" w:rsidRPr="007E2779">
        <w:rPr>
          <w:rFonts w:hint="eastAsia"/>
        </w:rPr>
        <w:t>á</w:t>
      </w:r>
      <w:r w:rsidR="007E2779" w:rsidRPr="007E2779">
        <w:t>c cập nhật nội dung b</w:t>
      </w:r>
      <w:r w:rsidR="007E2779" w:rsidRPr="007E2779">
        <w:rPr>
          <w:rFonts w:hint="eastAsia"/>
        </w:rPr>
        <w:t>à</w:t>
      </w:r>
      <w:r w:rsidR="007E2779" w:rsidRPr="007E2779">
        <w:t>i học khi cần thiết.</w:t>
      </w:r>
    </w:p>
    <w:p w14:paraId="0A6ABDFA" w14:textId="67B5E410" w:rsidR="007E2779" w:rsidRDefault="00F4378E" w:rsidP="00F4378E">
      <w:pPr>
        <w:pStyle w:val="NoiDung"/>
      </w:pPr>
      <w:r w:rsidRPr="00275569">
        <w:rPr>
          <w:b/>
          <w:bCs/>
        </w:rPr>
        <w:t>Xử lý trắc nghiệm</w:t>
      </w:r>
      <w:r w:rsidRPr="00275569">
        <w:t xml:space="preserve">: </w:t>
      </w:r>
      <w:r w:rsidR="007E2779" w:rsidRPr="007E2779">
        <w:t>Tiến tr</w:t>
      </w:r>
      <w:r w:rsidR="007E2779" w:rsidRPr="007E2779">
        <w:rPr>
          <w:rFonts w:hint="eastAsia"/>
        </w:rPr>
        <w:t>ì</w:t>
      </w:r>
      <w:r w:rsidR="007E2779" w:rsidRPr="007E2779">
        <w:t>nh cung cấp c</w:t>
      </w:r>
      <w:r w:rsidR="007E2779" w:rsidRPr="007E2779">
        <w:rPr>
          <w:rFonts w:hint="eastAsia"/>
        </w:rPr>
        <w:t>â</w:t>
      </w:r>
      <w:r w:rsidR="007E2779" w:rsidRPr="007E2779">
        <w:t>u hỏi trắc nghiệm từ D6: Questions v</w:t>
      </w:r>
      <w:r w:rsidR="007E2779" w:rsidRPr="007E2779">
        <w:rPr>
          <w:rFonts w:hint="eastAsia"/>
        </w:rPr>
        <w:t>à</w:t>
      </w:r>
      <w:r w:rsidR="007E2779" w:rsidRPr="007E2779">
        <w:t xml:space="preserve"> D7: Options theo từng b</w:t>
      </w:r>
      <w:r w:rsidR="007E2779" w:rsidRPr="007E2779">
        <w:rPr>
          <w:rFonts w:hint="eastAsia"/>
        </w:rPr>
        <w:t>à</w:t>
      </w:r>
      <w:r w:rsidR="007E2779" w:rsidRPr="007E2779">
        <w:t xml:space="preserve">i học </w:t>
      </w:r>
      <w:r w:rsidR="007E2779" w:rsidRPr="007E2779">
        <w:rPr>
          <w:rFonts w:hint="cs"/>
        </w:rPr>
        <w:t>đư</w:t>
      </w:r>
      <w:r w:rsidR="007E2779" w:rsidRPr="007E2779">
        <w:t>ợc chọn. Tiến tr</w:t>
      </w:r>
      <w:r w:rsidR="007E2779" w:rsidRPr="007E2779">
        <w:rPr>
          <w:rFonts w:hint="eastAsia"/>
        </w:rPr>
        <w:t>ì</w:t>
      </w:r>
      <w:r w:rsidR="007E2779" w:rsidRPr="007E2779">
        <w:t>nh tiếp nhận c</w:t>
      </w:r>
      <w:r w:rsidR="007E2779" w:rsidRPr="007E2779">
        <w:rPr>
          <w:rFonts w:hint="eastAsia"/>
        </w:rPr>
        <w:t>â</w:t>
      </w:r>
      <w:r w:rsidR="007E2779" w:rsidRPr="007E2779">
        <w:t xml:space="preserve">u trả lời từ học sinh, </w:t>
      </w:r>
      <w:r w:rsidR="007E2779" w:rsidRPr="007E2779">
        <w:lastRenderedPageBreak/>
        <w:t>thực hiện so s</w:t>
      </w:r>
      <w:r w:rsidR="007E2779" w:rsidRPr="007E2779">
        <w:rPr>
          <w:rFonts w:hint="eastAsia"/>
        </w:rPr>
        <w:t>á</w:t>
      </w:r>
      <w:r w:rsidR="007E2779" w:rsidRPr="007E2779">
        <w:t xml:space="preserve">nh với </w:t>
      </w:r>
      <w:r w:rsidR="007E2779" w:rsidRPr="007E2779">
        <w:rPr>
          <w:rFonts w:hint="cs"/>
        </w:rPr>
        <w:t>đ</w:t>
      </w:r>
      <w:r w:rsidR="007E2779" w:rsidRPr="007E2779">
        <w:rPr>
          <w:rFonts w:hint="eastAsia"/>
        </w:rPr>
        <w:t>á</w:t>
      </w:r>
      <w:r w:rsidR="007E2779" w:rsidRPr="007E2779">
        <w:t xml:space="preserve">p </w:t>
      </w:r>
      <w:r w:rsidR="007E2779" w:rsidRPr="007E2779">
        <w:rPr>
          <w:rFonts w:hint="eastAsia"/>
        </w:rPr>
        <w:t>á</w:t>
      </w:r>
      <w:r w:rsidR="007E2779" w:rsidRPr="007E2779">
        <w:t xml:space="preserve">n </w:t>
      </w:r>
      <w:r w:rsidR="007E2779" w:rsidRPr="007E2779">
        <w:rPr>
          <w:rFonts w:hint="cs"/>
        </w:rPr>
        <w:t>đ</w:t>
      </w:r>
      <w:r w:rsidR="007E2779" w:rsidRPr="007E2779">
        <w:rPr>
          <w:rFonts w:hint="eastAsia"/>
        </w:rPr>
        <w:t>ú</w:t>
      </w:r>
      <w:r w:rsidR="007E2779" w:rsidRPr="007E2779">
        <w:t>ng, t</w:t>
      </w:r>
      <w:r w:rsidR="007E2779" w:rsidRPr="007E2779">
        <w:rPr>
          <w:rFonts w:hint="eastAsia"/>
        </w:rPr>
        <w:t>í</w:t>
      </w:r>
      <w:r w:rsidR="007E2779" w:rsidRPr="007E2779">
        <w:t>nh to</w:t>
      </w:r>
      <w:r w:rsidR="007E2779" w:rsidRPr="007E2779">
        <w:rPr>
          <w:rFonts w:hint="eastAsia"/>
        </w:rPr>
        <w:t>á</w:t>
      </w:r>
      <w:r w:rsidR="007E2779" w:rsidRPr="007E2779">
        <w:t xml:space="preserve">n </w:t>
      </w:r>
      <w:r w:rsidR="007E2779" w:rsidRPr="007E2779">
        <w:rPr>
          <w:rFonts w:hint="cs"/>
        </w:rPr>
        <w:t>đ</w:t>
      </w:r>
      <w:r w:rsidR="007E2779" w:rsidRPr="007E2779">
        <w:t xml:space="preserve">iểm số tự </w:t>
      </w:r>
      <w:r w:rsidR="007E2779" w:rsidRPr="007E2779">
        <w:rPr>
          <w:rFonts w:hint="cs"/>
        </w:rPr>
        <w:t>đ</w:t>
      </w:r>
      <w:r w:rsidR="007E2779" w:rsidRPr="007E2779">
        <w:t>ộng v</w:t>
      </w:r>
      <w:r w:rsidR="007E2779" w:rsidRPr="007E2779">
        <w:rPr>
          <w:rFonts w:hint="eastAsia"/>
        </w:rPr>
        <w:t>à</w:t>
      </w:r>
      <w:r w:rsidR="007E2779" w:rsidRPr="007E2779">
        <w:t xml:space="preserve"> hiển thị kết quả ngay sau khi ho</w:t>
      </w:r>
      <w:r w:rsidR="007E2779" w:rsidRPr="007E2779">
        <w:rPr>
          <w:rFonts w:hint="eastAsia"/>
        </w:rPr>
        <w:t>à</w:t>
      </w:r>
      <w:r w:rsidR="007E2779" w:rsidRPr="007E2779">
        <w:t>n th</w:t>
      </w:r>
      <w:r w:rsidR="007E2779" w:rsidRPr="007E2779">
        <w:rPr>
          <w:rFonts w:hint="eastAsia"/>
        </w:rPr>
        <w:t>à</w:t>
      </w:r>
      <w:r w:rsidR="007E2779" w:rsidRPr="007E2779">
        <w:t>nh b</w:t>
      </w:r>
      <w:r w:rsidR="007E2779" w:rsidRPr="007E2779">
        <w:rPr>
          <w:rFonts w:hint="eastAsia"/>
        </w:rPr>
        <w:t>à</w:t>
      </w:r>
      <w:r w:rsidR="007E2779" w:rsidRPr="007E2779">
        <w:t>i l</w:t>
      </w:r>
      <w:r w:rsidR="007E2779" w:rsidRPr="007E2779">
        <w:rPr>
          <w:rFonts w:hint="eastAsia"/>
        </w:rPr>
        <w:t>à</w:t>
      </w:r>
      <w:r w:rsidR="007E2779" w:rsidRPr="007E2779">
        <w:t xml:space="preserve">m. Kết quả </w:t>
      </w:r>
      <w:r w:rsidR="007E2779" w:rsidRPr="007E2779">
        <w:rPr>
          <w:rFonts w:hint="cs"/>
        </w:rPr>
        <w:t>đư</w:t>
      </w:r>
      <w:r w:rsidR="007E2779" w:rsidRPr="007E2779">
        <w:t>ợc l</w:t>
      </w:r>
      <w:r w:rsidR="007E2779" w:rsidRPr="007E2779">
        <w:rPr>
          <w:rFonts w:hint="cs"/>
        </w:rPr>
        <w:t>ư</w:t>
      </w:r>
      <w:r w:rsidR="007E2779" w:rsidRPr="007E2779">
        <w:t>u v</w:t>
      </w:r>
      <w:r w:rsidR="007E2779" w:rsidRPr="007E2779">
        <w:rPr>
          <w:rFonts w:hint="eastAsia"/>
        </w:rPr>
        <w:t>à</w:t>
      </w:r>
      <w:r w:rsidR="007E2779" w:rsidRPr="007E2779">
        <w:t xml:space="preserve">o D8: Quiz_Results </w:t>
      </w:r>
      <w:r w:rsidR="007E2779" w:rsidRPr="007E2779">
        <w:rPr>
          <w:rFonts w:hint="cs"/>
        </w:rPr>
        <w:t>đ</w:t>
      </w:r>
      <w:r w:rsidR="007E2779" w:rsidRPr="007E2779">
        <w:t>ể theo d</w:t>
      </w:r>
      <w:r w:rsidR="007E2779" w:rsidRPr="007E2779">
        <w:rPr>
          <w:rFonts w:hint="eastAsia"/>
        </w:rPr>
        <w:t>õ</w:t>
      </w:r>
      <w:r w:rsidR="007E2779" w:rsidRPr="007E2779">
        <w:t xml:space="preserve">i tiến </w:t>
      </w:r>
      <w:r w:rsidR="007E2779" w:rsidRPr="007E2779">
        <w:rPr>
          <w:rFonts w:hint="cs"/>
        </w:rPr>
        <w:t>đ</w:t>
      </w:r>
      <w:r w:rsidR="007E2779" w:rsidRPr="007E2779">
        <w:t>ộ.</w:t>
      </w:r>
    </w:p>
    <w:p w14:paraId="312EFCB4" w14:textId="11AA642D" w:rsidR="00F4378E" w:rsidRDefault="00F4378E" w:rsidP="00F4378E">
      <w:pPr>
        <w:pStyle w:val="NoiDung"/>
      </w:pPr>
      <w:r w:rsidRPr="00275569">
        <w:rPr>
          <w:b/>
          <w:bCs/>
        </w:rPr>
        <w:t>Quản lý kết quả và tiến độ học tập</w:t>
      </w:r>
      <w:r w:rsidRPr="00275569">
        <w:t xml:space="preserve">: </w:t>
      </w:r>
      <w:r w:rsidR="007E2779" w:rsidRPr="007E2779">
        <w:t>Tiến tr</w:t>
      </w:r>
      <w:r w:rsidR="007E2779" w:rsidRPr="007E2779">
        <w:rPr>
          <w:rFonts w:hint="eastAsia"/>
        </w:rPr>
        <w:t>ì</w:t>
      </w:r>
      <w:r w:rsidR="007E2779" w:rsidRPr="007E2779">
        <w:t xml:space="preserve">nh truy xuất dữ liệu từ D8: Quiz_Results </w:t>
      </w:r>
      <w:r w:rsidR="007E2779" w:rsidRPr="007E2779">
        <w:rPr>
          <w:rFonts w:hint="cs"/>
        </w:rPr>
        <w:t>đ</w:t>
      </w:r>
      <w:r w:rsidR="007E2779" w:rsidRPr="007E2779">
        <w:t>ể t</w:t>
      </w:r>
      <w:r w:rsidR="007E2779" w:rsidRPr="007E2779">
        <w:rPr>
          <w:rFonts w:hint="eastAsia"/>
        </w:rPr>
        <w:t>í</w:t>
      </w:r>
      <w:r w:rsidR="007E2779" w:rsidRPr="007E2779">
        <w:t>nh to</w:t>
      </w:r>
      <w:r w:rsidR="007E2779" w:rsidRPr="007E2779">
        <w:rPr>
          <w:rFonts w:hint="eastAsia"/>
        </w:rPr>
        <w:t>á</w:t>
      </w:r>
      <w:r w:rsidR="007E2779" w:rsidRPr="007E2779">
        <w:t>n v</w:t>
      </w:r>
      <w:r w:rsidR="007E2779" w:rsidRPr="007E2779">
        <w:rPr>
          <w:rFonts w:hint="eastAsia"/>
        </w:rPr>
        <w:t>à</w:t>
      </w:r>
      <w:r w:rsidR="007E2779" w:rsidRPr="007E2779">
        <w:t xml:space="preserve"> hiển thị thống k</w:t>
      </w:r>
      <w:r w:rsidR="007E2779" w:rsidRPr="007E2779">
        <w:rPr>
          <w:rFonts w:hint="eastAsia"/>
        </w:rPr>
        <w:t>ê</w:t>
      </w:r>
      <w:r w:rsidR="007E2779" w:rsidRPr="007E2779">
        <w:t xml:space="preserve"> c</w:t>
      </w:r>
      <w:r w:rsidR="007E2779" w:rsidRPr="007E2779">
        <w:rPr>
          <w:rFonts w:hint="eastAsia"/>
        </w:rPr>
        <w:t>á</w:t>
      </w:r>
      <w:r w:rsidR="007E2779" w:rsidRPr="007E2779">
        <w:t xml:space="preserve"> nh</w:t>
      </w:r>
      <w:r w:rsidR="007E2779" w:rsidRPr="007E2779">
        <w:rPr>
          <w:rFonts w:hint="eastAsia"/>
        </w:rPr>
        <w:t>â</w:t>
      </w:r>
      <w:r w:rsidR="007E2779" w:rsidRPr="007E2779">
        <w:t xml:space="preserve">n cho học sinh bao gồm: tiến </w:t>
      </w:r>
      <w:r w:rsidR="007E2779" w:rsidRPr="007E2779">
        <w:rPr>
          <w:rFonts w:hint="cs"/>
        </w:rPr>
        <w:t>đ</w:t>
      </w:r>
      <w:r w:rsidR="007E2779" w:rsidRPr="007E2779">
        <w:t>ộ học b</w:t>
      </w:r>
      <w:r w:rsidR="007E2779" w:rsidRPr="007E2779">
        <w:rPr>
          <w:rFonts w:hint="eastAsia"/>
        </w:rPr>
        <w:t>à</w:t>
      </w:r>
      <w:r w:rsidR="007E2779" w:rsidRPr="007E2779">
        <w:t xml:space="preserve">i, </w:t>
      </w:r>
      <w:r w:rsidR="007E2779" w:rsidRPr="007E2779">
        <w:rPr>
          <w:rFonts w:hint="cs"/>
        </w:rPr>
        <w:t>đ</w:t>
      </w:r>
      <w:r w:rsidR="007E2779" w:rsidRPr="007E2779">
        <w:t>iểm trung b</w:t>
      </w:r>
      <w:r w:rsidR="007E2779" w:rsidRPr="007E2779">
        <w:rPr>
          <w:rFonts w:hint="eastAsia"/>
        </w:rPr>
        <w:t>ì</w:t>
      </w:r>
      <w:r w:rsidR="007E2779" w:rsidRPr="007E2779">
        <w:t>nh, số b</w:t>
      </w:r>
      <w:r w:rsidR="007E2779" w:rsidRPr="007E2779">
        <w:rPr>
          <w:rFonts w:hint="eastAsia"/>
        </w:rPr>
        <w:t>à</w:t>
      </w:r>
      <w:r w:rsidR="007E2779" w:rsidRPr="007E2779">
        <w:t xml:space="preserve">i trắc nghiệm </w:t>
      </w:r>
      <w:r w:rsidR="007E2779" w:rsidRPr="007E2779">
        <w:rPr>
          <w:rFonts w:hint="cs"/>
        </w:rPr>
        <w:t>đ</w:t>
      </w:r>
      <w:r w:rsidR="007E2779" w:rsidRPr="007E2779">
        <w:rPr>
          <w:rFonts w:hint="eastAsia"/>
        </w:rPr>
        <w:t>ã</w:t>
      </w:r>
      <w:r w:rsidR="007E2779" w:rsidRPr="007E2779">
        <w:t xml:space="preserve"> l</w:t>
      </w:r>
      <w:r w:rsidR="007E2779" w:rsidRPr="007E2779">
        <w:rPr>
          <w:rFonts w:hint="eastAsia"/>
        </w:rPr>
        <w:t>à</w:t>
      </w:r>
      <w:r w:rsidR="007E2779" w:rsidRPr="007E2779">
        <w:t>m, v</w:t>
      </w:r>
      <w:r w:rsidR="007E2779" w:rsidRPr="007E2779">
        <w:rPr>
          <w:rFonts w:hint="eastAsia"/>
        </w:rPr>
        <w:t>à</w:t>
      </w:r>
      <w:r w:rsidR="007E2779" w:rsidRPr="007E2779">
        <w:t xml:space="preserve"> lịch sử kết quả chi tiết. </w:t>
      </w:r>
      <w:r w:rsidR="007E2779" w:rsidRPr="007E2779">
        <w:rPr>
          <w:rFonts w:hint="cs"/>
        </w:rPr>
        <w:t>Đ</w:t>
      </w:r>
      <w:r w:rsidR="007E2779" w:rsidRPr="007E2779">
        <w:t>ối với quản trị vi</w:t>
      </w:r>
      <w:r w:rsidR="007E2779" w:rsidRPr="007E2779">
        <w:rPr>
          <w:rFonts w:hint="eastAsia"/>
        </w:rPr>
        <w:t>ê</w:t>
      </w:r>
      <w:r w:rsidR="007E2779" w:rsidRPr="007E2779">
        <w:t>n, tiến tr</w:t>
      </w:r>
      <w:r w:rsidR="007E2779" w:rsidRPr="007E2779">
        <w:rPr>
          <w:rFonts w:hint="eastAsia"/>
        </w:rPr>
        <w:t>ì</w:t>
      </w:r>
      <w:r w:rsidR="007E2779" w:rsidRPr="007E2779">
        <w:t>nh cung cấp b</w:t>
      </w:r>
      <w:r w:rsidR="007E2779" w:rsidRPr="007E2779">
        <w:rPr>
          <w:rFonts w:hint="eastAsia"/>
        </w:rPr>
        <w:t>á</w:t>
      </w:r>
      <w:r w:rsidR="007E2779" w:rsidRPr="007E2779">
        <w:t>o c</w:t>
      </w:r>
      <w:r w:rsidR="007E2779" w:rsidRPr="007E2779">
        <w:rPr>
          <w:rFonts w:hint="eastAsia"/>
        </w:rPr>
        <w:t>á</w:t>
      </w:r>
      <w:r w:rsidR="007E2779" w:rsidRPr="007E2779">
        <w:t>o thống k</w:t>
      </w:r>
      <w:r w:rsidR="007E2779" w:rsidRPr="007E2779">
        <w:rPr>
          <w:rFonts w:hint="eastAsia"/>
        </w:rPr>
        <w:t>ê</w:t>
      </w:r>
      <w:r w:rsidR="007E2779" w:rsidRPr="007E2779">
        <w:t xml:space="preserve"> tổng quan về hoạt </w:t>
      </w:r>
      <w:r w:rsidR="007E2779" w:rsidRPr="007E2779">
        <w:rPr>
          <w:rFonts w:hint="cs"/>
        </w:rPr>
        <w:t>đ</w:t>
      </w:r>
      <w:r w:rsidR="007E2779" w:rsidRPr="007E2779">
        <w:t>ộng của to</w:t>
      </w:r>
      <w:r w:rsidR="007E2779" w:rsidRPr="007E2779">
        <w:rPr>
          <w:rFonts w:hint="eastAsia"/>
        </w:rPr>
        <w:t>à</w:t>
      </w:r>
      <w:r w:rsidR="007E2779" w:rsidRPr="007E2779">
        <w:t>n hệ thống.</w:t>
      </w:r>
    </w:p>
    <w:p w14:paraId="18FE3414" w14:textId="668C4A32" w:rsidR="007E2779" w:rsidRPr="007E2779" w:rsidRDefault="007E2779" w:rsidP="00F4378E">
      <w:pPr>
        <w:pStyle w:val="NoiDung"/>
        <w:rPr>
          <w:b/>
          <w:bCs/>
        </w:rPr>
      </w:pPr>
      <w:r w:rsidRPr="007E2779">
        <w:rPr>
          <w:b/>
          <w:bCs/>
        </w:rPr>
        <w:t>Quản l</w:t>
      </w:r>
      <w:r w:rsidRPr="007E2779">
        <w:rPr>
          <w:rFonts w:hint="eastAsia"/>
          <w:b/>
          <w:bCs/>
        </w:rPr>
        <w:t>ý</w:t>
      </w:r>
      <w:r w:rsidRPr="007E2779">
        <w:rPr>
          <w:b/>
          <w:bCs/>
        </w:rPr>
        <w:t xml:space="preserve"> c</w:t>
      </w:r>
      <w:r w:rsidRPr="007E2779">
        <w:rPr>
          <w:rFonts w:hint="eastAsia"/>
          <w:b/>
          <w:bCs/>
        </w:rPr>
        <w:t>â</w:t>
      </w:r>
      <w:r w:rsidRPr="007E2779">
        <w:rPr>
          <w:b/>
          <w:bCs/>
        </w:rPr>
        <w:t>u hỏi v</w:t>
      </w:r>
      <w:r w:rsidRPr="007E2779">
        <w:rPr>
          <w:rFonts w:hint="eastAsia"/>
          <w:b/>
          <w:bCs/>
        </w:rPr>
        <w:t>à</w:t>
      </w:r>
      <w:r w:rsidRPr="007E2779">
        <w:rPr>
          <w:b/>
          <w:bCs/>
        </w:rPr>
        <w:t xml:space="preserve"> </w:t>
      </w:r>
      <w:r w:rsidRPr="007E2779">
        <w:rPr>
          <w:rFonts w:hint="cs"/>
          <w:b/>
          <w:bCs/>
        </w:rPr>
        <w:t>đ</w:t>
      </w:r>
      <w:r w:rsidRPr="007E2779">
        <w:rPr>
          <w:rFonts w:hint="eastAsia"/>
          <w:b/>
          <w:bCs/>
        </w:rPr>
        <w:t>á</w:t>
      </w:r>
      <w:r w:rsidRPr="007E2779">
        <w:rPr>
          <w:b/>
          <w:bCs/>
        </w:rPr>
        <w:t xml:space="preserve">p </w:t>
      </w:r>
      <w:r w:rsidRPr="007E2779">
        <w:rPr>
          <w:rFonts w:hint="eastAsia"/>
          <w:b/>
          <w:bCs/>
        </w:rPr>
        <w:t>á</w:t>
      </w:r>
      <w:r w:rsidRPr="007E2779">
        <w:rPr>
          <w:b/>
          <w:bCs/>
        </w:rPr>
        <w:t>n (Admin)</w:t>
      </w:r>
      <w:r w:rsidRPr="007E2779">
        <w:t>:</w:t>
      </w:r>
      <w:r>
        <w:t xml:space="preserve"> </w:t>
      </w:r>
      <w:r w:rsidRPr="007E2779">
        <w:t>Tiến tr</w:t>
      </w:r>
      <w:r w:rsidRPr="007E2779">
        <w:rPr>
          <w:rFonts w:hint="eastAsia"/>
        </w:rPr>
        <w:t>ì</w:t>
      </w:r>
      <w:r w:rsidRPr="007E2779">
        <w:t>nh d</w:t>
      </w:r>
      <w:r w:rsidRPr="007E2779">
        <w:rPr>
          <w:rFonts w:hint="eastAsia"/>
        </w:rPr>
        <w:t>à</w:t>
      </w:r>
      <w:r w:rsidRPr="007E2779">
        <w:t>nh ri</w:t>
      </w:r>
      <w:r w:rsidRPr="007E2779">
        <w:rPr>
          <w:rFonts w:hint="eastAsia"/>
        </w:rPr>
        <w:t>ê</w:t>
      </w:r>
      <w:r w:rsidRPr="007E2779">
        <w:t>ng cho quản trị vi</w:t>
      </w:r>
      <w:r w:rsidRPr="007E2779">
        <w:rPr>
          <w:rFonts w:hint="eastAsia"/>
        </w:rPr>
        <w:t>ê</w:t>
      </w:r>
      <w:r w:rsidRPr="007E2779">
        <w:t xml:space="preserve">n </w:t>
      </w:r>
      <w:r w:rsidRPr="007E2779">
        <w:rPr>
          <w:rFonts w:hint="cs"/>
        </w:rPr>
        <w:t>đ</w:t>
      </w:r>
      <w:r w:rsidRPr="007E2779">
        <w:t>ể thực hiện c</w:t>
      </w:r>
      <w:r w:rsidRPr="007E2779">
        <w:rPr>
          <w:rFonts w:hint="eastAsia"/>
        </w:rPr>
        <w:t>á</w:t>
      </w:r>
      <w:r w:rsidRPr="007E2779">
        <w:t>c thao t</w:t>
      </w:r>
      <w:r w:rsidRPr="007E2779">
        <w:rPr>
          <w:rFonts w:hint="eastAsia"/>
        </w:rPr>
        <w:t>á</w:t>
      </w:r>
      <w:r w:rsidRPr="007E2779">
        <w:t>c quản l</w:t>
      </w:r>
      <w:r w:rsidRPr="007E2779">
        <w:rPr>
          <w:rFonts w:hint="eastAsia"/>
        </w:rPr>
        <w:t>ý</w:t>
      </w:r>
      <w:r w:rsidRPr="007E2779">
        <w:t xml:space="preserve"> c</w:t>
      </w:r>
      <w:r w:rsidRPr="007E2779">
        <w:rPr>
          <w:rFonts w:hint="eastAsia"/>
        </w:rPr>
        <w:t>â</w:t>
      </w:r>
      <w:r w:rsidRPr="007E2779">
        <w:t>u hỏi trắc nghiệm v</w:t>
      </w:r>
      <w:r w:rsidRPr="007E2779">
        <w:rPr>
          <w:rFonts w:hint="eastAsia"/>
        </w:rPr>
        <w:t>à</w:t>
      </w:r>
      <w:r w:rsidRPr="007E2779">
        <w:t xml:space="preserve"> lựa chọn </w:t>
      </w:r>
      <w:r w:rsidRPr="007E2779">
        <w:rPr>
          <w:rFonts w:hint="cs"/>
        </w:rPr>
        <w:t>đ</w:t>
      </w:r>
      <w:r w:rsidRPr="007E2779">
        <w:rPr>
          <w:rFonts w:hint="eastAsia"/>
        </w:rPr>
        <w:t>á</w:t>
      </w:r>
      <w:r w:rsidRPr="007E2779">
        <w:t xml:space="preserve">p </w:t>
      </w:r>
      <w:r w:rsidRPr="007E2779">
        <w:rPr>
          <w:rFonts w:hint="eastAsia"/>
        </w:rPr>
        <w:t>á</w:t>
      </w:r>
      <w:r w:rsidRPr="007E2779">
        <w:t>n. Bao gồm th</w:t>
      </w:r>
      <w:r w:rsidRPr="007E2779">
        <w:rPr>
          <w:rFonts w:hint="eastAsia"/>
        </w:rPr>
        <w:t>ê</w:t>
      </w:r>
      <w:r w:rsidRPr="007E2779">
        <w:t>m c</w:t>
      </w:r>
      <w:r w:rsidRPr="007E2779">
        <w:rPr>
          <w:rFonts w:hint="eastAsia"/>
        </w:rPr>
        <w:t>â</w:t>
      </w:r>
      <w:r w:rsidRPr="007E2779">
        <w:t>u hỏi mới v</w:t>
      </w:r>
      <w:r w:rsidRPr="007E2779">
        <w:rPr>
          <w:rFonts w:hint="eastAsia"/>
        </w:rPr>
        <w:t>à</w:t>
      </w:r>
      <w:r w:rsidRPr="007E2779">
        <w:t>o D6: Questions, cập nhật c</w:t>
      </w:r>
      <w:r w:rsidRPr="007E2779">
        <w:rPr>
          <w:rFonts w:hint="eastAsia"/>
        </w:rPr>
        <w:t>á</w:t>
      </w:r>
      <w:r w:rsidRPr="007E2779">
        <w:t xml:space="preserve">c lựa chọn </w:t>
      </w:r>
      <w:r w:rsidRPr="007E2779">
        <w:rPr>
          <w:rFonts w:hint="cs"/>
        </w:rPr>
        <w:t>đ</w:t>
      </w:r>
      <w:r w:rsidRPr="007E2779">
        <w:rPr>
          <w:rFonts w:hint="eastAsia"/>
        </w:rPr>
        <w:t>á</w:t>
      </w:r>
      <w:r w:rsidRPr="007E2779">
        <w:t xml:space="preserve">p </w:t>
      </w:r>
      <w:r w:rsidRPr="007E2779">
        <w:rPr>
          <w:rFonts w:hint="eastAsia"/>
        </w:rPr>
        <w:t>á</w:t>
      </w:r>
      <w:r w:rsidRPr="007E2779">
        <w:t>n trong D7: Options, chỉnh sửa nội dung c</w:t>
      </w:r>
      <w:r w:rsidRPr="007E2779">
        <w:rPr>
          <w:rFonts w:hint="eastAsia"/>
        </w:rPr>
        <w:t>â</w:t>
      </w:r>
      <w:r w:rsidRPr="007E2779">
        <w:t>u hỏi v</w:t>
      </w:r>
      <w:r w:rsidRPr="007E2779">
        <w:rPr>
          <w:rFonts w:hint="eastAsia"/>
        </w:rPr>
        <w:t>à</w:t>
      </w:r>
      <w:r w:rsidRPr="007E2779">
        <w:t xml:space="preserve"> </w:t>
      </w:r>
      <w:r w:rsidRPr="007E2779">
        <w:rPr>
          <w:rFonts w:hint="cs"/>
        </w:rPr>
        <w:t>đ</w:t>
      </w:r>
      <w:r w:rsidRPr="007E2779">
        <w:rPr>
          <w:rFonts w:hint="eastAsia"/>
        </w:rPr>
        <w:t>á</w:t>
      </w:r>
      <w:r w:rsidRPr="007E2779">
        <w:t xml:space="preserve">nh dấu </w:t>
      </w:r>
      <w:r w:rsidRPr="007E2779">
        <w:rPr>
          <w:rFonts w:hint="cs"/>
        </w:rPr>
        <w:t>đ</w:t>
      </w:r>
      <w:r w:rsidRPr="007E2779">
        <w:rPr>
          <w:rFonts w:hint="eastAsia"/>
        </w:rPr>
        <w:t>á</w:t>
      </w:r>
      <w:r w:rsidRPr="007E2779">
        <w:t xml:space="preserve">p </w:t>
      </w:r>
      <w:r w:rsidRPr="007E2779">
        <w:rPr>
          <w:rFonts w:hint="eastAsia"/>
        </w:rPr>
        <w:t>á</w:t>
      </w:r>
      <w:r w:rsidRPr="007E2779">
        <w:t xml:space="preserve">n </w:t>
      </w:r>
      <w:r w:rsidRPr="007E2779">
        <w:rPr>
          <w:rFonts w:hint="cs"/>
        </w:rPr>
        <w:t>đ</w:t>
      </w:r>
      <w:r w:rsidRPr="007E2779">
        <w:rPr>
          <w:rFonts w:hint="eastAsia"/>
        </w:rPr>
        <w:t>ú</w:t>
      </w:r>
      <w:r w:rsidRPr="007E2779">
        <w:t>ng. Tiến tr</w:t>
      </w:r>
      <w:r w:rsidRPr="007E2779">
        <w:rPr>
          <w:rFonts w:hint="eastAsia"/>
        </w:rPr>
        <w:t>ì</w:t>
      </w:r>
      <w:r w:rsidRPr="007E2779">
        <w:t xml:space="preserve">nh </w:t>
      </w:r>
      <w:r w:rsidRPr="007E2779">
        <w:rPr>
          <w:rFonts w:hint="cs"/>
        </w:rPr>
        <w:t>đ</w:t>
      </w:r>
      <w:r w:rsidRPr="007E2779">
        <w:t>ảm bảo t</w:t>
      </w:r>
      <w:r w:rsidRPr="007E2779">
        <w:rPr>
          <w:rFonts w:hint="eastAsia"/>
        </w:rPr>
        <w:t>í</w:t>
      </w:r>
      <w:r w:rsidRPr="007E2779">
        <w:t>nh to</w:t>
      </w:r>
      <w:r w:rsidRPr="007E2779">
        <w:rPr>
          <w:rFonts w:hint="eastAsia"/>
        </w:rPr>
        <w:t>à</w:t>
      </w:r>
      <w:r w:rsidRPr="007E2779">
        <w:t>n vẹn dữ liệu khi thực hiện c</w:t>
      </w:r>
      <w:r w:rsidRPr="007E2779">
        <w:rPr>
          <w:rFonts w:hint="eastAsia"/>
        </w:rPr>
        <w:t>á</w:t>
      </w:r>
      <w:r w:rsidRPr="007E2779">
        <w:t>c thao t</w:t>
      </w:r>
      <w:r w:rsidRPr="007E2779">
        <w:rPr>
          <w:rFonts w:hint="eastAsia"/>
        </w:rPr>
        <w:t>á</w:t>
      </w:r>
      <w:r w:rsidRPr="007E2779">
        <w:t>c CRUD.</w:t>
      </w:r>
    </w:p>
    <w:p w14:paraId="47B54903" w14:textId="32056E4F" w:rsidR="007E2779" w:rsidRDefault="007E2779" w:rsidP="007E2779">
      <w:pPr>
        <w:pStyle w:val="NoiDung"/>
      </w:pPr>
      <w:r>
        <w:t>C</w:t>
      </w:r>
      <w:r>
        <w:rPr>
          <w:rFonts w:hint="eastAsia"/>
        </w:rPr>
        <w:t>á</w:t>
      </w:r>
      <w:r>
        <w:t>c tiến tr</w:t>
      </w:r>
      <w:r>
        <w:rPr>
          <w:rFonts w:hint="eastAsia"/>
        </w:rPr>
        <w:t>ì</w:t>
      </w:r>
      <w:r>
        <w:t>nh tr</w:t>
      </w:r>
      <w:r>
        <w:rPr>
          <w:rFonts w:hint="eastAsia"/>
        </w:rPr>
        <w:t>ê</w:t>
      </w:r>
      <w:r>
        <w:t xml:space="preserve">n trao </w:t>
      </w:r>
      <w:r>
        <w:rPr>
          <w:rFonts w:hint="cs"/>
        </w:rPr>
        <w:t>đ</w:t>
      </w:r>
      <w:r>
        <w:t>ổi dữ liệu với c</w:t>
      </w:r>
      <w:r>
        <w:rPr>
          <w:rFonts w:hint="eastAsia"/>
        </w:rPr>
        <w:t>á</w:t>
      </w:r>
      <w:r>
        <w:t>c kho dữ liệu t</w:t>
      </w:r>
      <w:r>
        <w:rPr>
          <w:rFonts w:hint="cs"/>
        </w:rPr>
        <w:t>ươ</w:t>
      </w:r>
      <w:r>
        <w:t>ng ứng:</w:t>
      </w:r>
    </w:p>
    <w:p w14:paraId="10BECA11" w14:textId="604FDCA9" w:rsidR="007E2779" w:rsidRDefault="007E2779" w:rsidP="007E2779">
      <w:pPr>
        <w:pStyle w:val="NoiDung"/>
      </w:pPr>
      <w:r>
        <w:t>D1: Users: L</w:t>
      </w:r>
      <w:r>
        <w:rPr>
          <w:rFonts w:hint="cs"/>
        </w:rPr>
        <w:t>ư</w:t>
      </w:r>
      <w:r>
        <w:t>u trữ th</w:t>
      </w:r>
      <w:r>
        <w:rPr>
          <w:rFonts w:hint="eastAsia"/>
        </w:rPr>
        <w:t>ô</w:t>
      </w:r>
      <w:r>
        <w:t>ng tin t</w:t>
      </w:r>
      <w:r>
        <w:rPr>
          <w:rFonts w:hint="eastAsia"/>
        </w:rPr>
        <w:t>à</w:t>
      </w:r>
      <w:r>
        <w:t>i khoản v</w:t>
      </w:r>
      <w:r>
        <w:rPr>
          <w:rFonts w:hint="eastAsia"/>
        </w:rPr>
        <w:t>à</w:t>
      </w:r>
      <w:r>
        <w:t xml:space="preserve"> ph</w:t>
      </w:r>
      <w:r>
        <w:rPr>
          <w:rFonts w:hint="eastAsia"/>
        </w:rPr>
        <w:t>â</w:t>
      </w:r>
      <w:r>
        <w:t>n quyền</w:t>
      </w:r>
    </w:p>
    <w:p w14:paraId="64FC8C54" w14:textId="0E27BAB1" w:rsidR="00395277" w:rsidRDefault="00395277" w:rsidP="007E2779">
      <w:pPr>
        <w:pStyle w:val="NoiDung"/>
      </w:pPr>
      <w:r w:rsidRPr="00395277">
        <w:t>D2–D5</w:t>
      </w:r>
      <w:r>
        <w:t xml:space="preserve"> (</w:t>
      </w:r>
      <w:r w:rsidRPr="00395277">
        <w:t>Topics, Lessons, Items, Subitems</w:t>
      </w:r>
      <w:r>
        <w:t xml:space="preserve">): </w:t>
      </w:r>
      <w:r w:rsidRPr="00395277">
        <w:t xml:space="preserve">Lưu trữ nội dung bài học theo cấu trúc phân cấp </w:t>
      </w:r>
    </w:p>
    <w:p w14:paraId="6854A838" w14:textId="2E1E8C63" w:rsidR="007E2779" w:rsidRDefault="007E2779" w:rsidP="007E2779">
      <w:pPr>
        <w:pStyle w:val="NoiDung"/>
      </w:pPr>
      <w:r>
        <w:t>D6: Questions, D7: Options: L</w:t>
      </w:r>
      <w:r>
        <w:rPr>
          <w:rFonts w:hint="cs"/>
        </w:rPr>
        <w:t>ư</w:t>
      </w:r>
      <w:r>
        <w:t>u trữ c</w:t>
      </w:r>
      <w:r>
        <w:rPr>
          <w:rFonts w:hint="eastAsia"/>
        </w:rPr>
        <w:t>â</w:t>
      </w:r>
      <w:r>
        <w:t>u hỏi trắc nghiệm v</w:t>
      </w:r>
      <w:r>
        <w:rPr>
          <w:rFonts w:hint="eastAsia"/>
        </w:rPr>
        <w:t>à</w:t>
      </w:r>
      <w:r>
        <w:t xml:space="preserve"> lựa chọn </w:t>
      </w:r>
      <w:r>
        <w:rPr>
          <w:rFonts w:hint="cs"/>
        </w:rPr>
        <w:t>đ</w:t>
      </w:r>
      <w:r>
        <w:rPr>
          <w:rFonts w:hint="eastAsia"/>
        </w:rPr>
        <w:t>á</w:t>
      </w:r>
      <w:r>
        <w:t xml:space="preserve">p </w:t>
      </w:r>
      <w:r>
        <w:rPr>
          <w:rFonts w:hint="eastAsia"/>
        </w:rPr>
        <w:t>á</w:t>
      </w:r>
      <w:r>
        <w:t>n</w:t>
      </w:r>
    </w:p>
    <w:p w14:paraId="12C65FF7" w14:textId="714461DB" w:rsidR="007E2779" w:rsidRDefault="007E2779" w:rsidP="007E2779">
      <w:pPr>
        <w:pStyle w:val="NoiDung"/>
      </w:pPr>
      <w:r>
        <w:t>D8: Quiz_Results: L</w:t>
      </w:r>
      <w:r>
        <w:rPr>
          <w:rFonts w:hint="cs"/>
        </w:rPr>
        <w:t>ư</w:t>
      </w:r>
      <w:r>
        <w:t>u trữ kết quả l</w:t>
      </w:r>
      <w:r>
        <w:rPr>
          <w:rFonts w:hint="eastAsia"/>
        </w:rPr>
        <w:t>à</w:t>
      </w:r>
      <w:r>
        <w:t>m b</w:t>
      </w:r>
      <w:r>
        <w:rPr>
          <w:rFonts w:hint="eastAsia"/>
        </w:rPr>
        <w:t>à</w:t>
      </w:r>
      <w:r>
        <w:t>i v</w:t>
      </w:r>
      <w:r>
        <w:rPr>
          <w:rFonts w:hint="eastAsia"/>
        </w:rPr>
        <w:t>à</w:t>
      </w:r>
      <w:r>
        <w:t xml:space="preserve"> tiến </w:t>
      </w:r>
      <w:r>
        <w:rPr>
          <w:rFonts w:hint="cs"/>
        </w:rPr>
        <w:t>đ</w:t>
      </w:r>
      <w:r>
        <w:t>ộ học tập</w:t>
      </w:r>
    </w:p>
    <w:p w14:paraId="2F8ED32D" w14:textId="5F5C3542" w:rsidR="007E2779" w:rsidRDefault="007E2779" w:rsidP="007E2779">
      <w:pPr>
        <w:pStyle w:val="NoiDung"/>
      </w:pPr>
      <w:r>
        <w:t>Luồng dữ liệu giữa c</w:t>
      </w:r>
      <w:r>
        <w:rPr>
          <w:rFonts w:hint="eastAsia"/>
        </w:rPr>
        <w:t>á</w:t>
      </w:r>
      <w:r>
        <w:t>c tiến tr</w:t>
      </w:r>
      <w:r>
        <w:rPr>
          <w:rFonts w:hint="eastAsia"/>
        </w:rPr>
        <w:t>ì</w:t>
      </w:r>
      <w:r>
        <w:t>nh v</w:t>
      </w:r>
      <w:r>
        <w:rPr>
          <w:rFonts w:hint="eastAsia"/>
        </w:rPr>
        <w:t>à</w:t>
      </w:r>
      <w:r>
        <w:t xml:space="preserve"> kho dữ liệu </w:t>
      </w:r>
      <w:r>
        <w:rPr>
          <w:rFonts w:hint="cs"/>
        </w:rPr>
        <w:t>đư</w:t>
      </w:r>
      <w:r>
        <w:t xml:space="preserve">ợc thiết kế </w:t>
      </w:r>
      <w:r>
        <w:rPr>
          <w:rFonts w:hint="cs"/>
        </w:rPr>
        <w:t>đ</w:t>
      </w:r>
      <w:r>
        <w:t>ảm bảo th</w:t>
      </w:r>
      <w:r>
        <w:rPr>
          <w:rFonts w:hint="eastAsia"/>
        </w:rPr>
        <w:t>ô</w:t>
      </w:r>
      <w:r>
        <w:t xml:space="preserve">ng tin </w:t>
      </w:r>
      <w:r>
        <w:rPr>
          <w:rFonts w:hint="cs"/>
        </w:rPr>
        <w:t>đư</w:t>
      </w:r>
      <w:r>
        <w:t>ợc xử l</w:t>
      </w:r>
      <w:r>
        <w:rPr>
          <w:rFonts w:hint="eastAsia"/>
        </w:rPr>
        <w:t>ý</w:t>
      </w:r>
      <w:r>
        <w:t xml:space="preserve"> ch</w:t>
      </w:r>
      <w:r>
        <w:rPr>
          <w:rFonts w:hint="eastAsia"/>
        </w:rPr>
        <w:t>í</w:t>
      </w:r>
      <w:r>
        <w:t>nh x</w:t>
      </w:r>
      <w:r>
        <w:rPr>
          <w:rFonts w:hint="eastAsia"/>
        </w:rPr>
        <w:t>á</w:t>
      </w:r>
      <w:r>
        <w:t>c, nhất qu</w:t>
      </w:r>
      <w:r>
        <w:rPr>
          <w:rFonts w:hint="eastAsia"/>
        </w:rPr>
        <w:t>á</w:t>
      </w:r>
      <w:r>
        <w:t>n v</w:t>
      </w:r>
      <w:r>
        <w:rPr>
          <w:rFonts w:hint="eastAsia"/>
        </w:rPr>
        <w:t>à</w:t>
      </w:r>
      <w:r>
        <w:t xml:space="preserve"> bảo mật trong to</w:t>
      </w:r>
      <w:r>
        <w:rPr>
          <w:rFonts w:hint="eastAsia"/>
        </w:rPr>
        <w:t>à</w:t>
      </w:r>
      <w:r>
        <w:t>n hệ thống. Mỗi tiến tr</w:t>
      </w:r>
      <w:r>
        <w:rPr>
          <w:rFonts w:hint="eastAsia"/>
        </w:rPr>
        <w:t>ì</w:t>
      </w:r>
      <w:r>
        <w:t>nh c</w:t>
      </w:r>
      <w:r>
        <w:rPr>
          <w:rFonts w:hint="eastAsia"/>
        </w:rPr>
        <w:t>ó</w:t>
      </w:r>
      <w:r>
        <w:t xml:space="preserve"> vai tr</w:t>
      </w:r>
      <w:r>
        <w:rPr>
          <w:rFonts w:hint="eastAsia"/>
        </w:rPr>
        <w:t>ò</w:t>
      </w:r>
      <w:r>
        <w:t xml:space="preserve"> </w:t>
      </w:r>
      <w:r>
        <w:rPr>
          <w:rFonts w:hint="cs"/>
        </w:rPr>
        <w:t>đ</w:t>
      </w:r>
      <w:r>
        <w:t>ộc lập nh</w:t>
      </w:r>
      <w:r>
        <w:rPr>
          <w:rFonts w:hint="cs"/>
        </w:rPr>
        <w:t>ư</w:t>
      </w:r>
      <w:r>
        <w:t>ng li</w:t>
      </w:r>
      <w:r>
        <w:rPr>
          <w:rFonts w:hint="eastAsia"/>
        </w:rPr>
        <w:t>ê</w:t>
      </w:r>
      <w:r>
        <w:t xml:space="preserve">n kết chặt chẽ </w:t>
      </w:r>
      <w:r>
        <w:rPr>
          <w:rFonts w:hint="cs"/>
        </w:rPr>
        <w:t>đ</w:t>
      </w:r>
      <w:r>
        <w:t>ể tạo th</w:t>
      </w:r>
      <w:r>
        <w:rPr>
          <w:rFonts w:hint="eastAsia"/>
        </w:rPr>
        <w:t>à</w:t>
      </w:r>
      <w:r>
        <w:t>nh một hệ thống học tập trực tuyến ho</w:t>
      </w:r>
      <w:r>
        <w:rPr>
          <w:rFonts w:hint="eastAsia"/>
        </w:rPr>
        <w:t>à</w:t>
      </w:r>
      <w:r>
        <w:t>n chỉ</w:t>
      </w:r>
      <w:r>
        <w:rPr>
          <w:rFonts w:hint="eastAsia"/>
        </w:rPr>
        <w:t>nh.</w:t>
      </w:r>
    </w:p>
    <w:p w14:paraId="3413CD07" w14:textId="745E6C8B" w:rsidR="00F4378E" w:rsidRDefault="00B51D92" w:rsidP="00B51D92">
      <w:pPr>
        <w:pStyle w:val="NoiDung"/>
        <w:ind w:firstLine="142"/>
        <w:jc w:val="center"/>
      </w:pPr>
      <w:r w:rsidRPr="00B51D92">
        <w:rPr>
          <w:noProof/>
          <w:lang w:eastAsia="en-US"/>
        </w:rPr>
        <w:lastRenderedPageBreak/>
        <w:drawing>
          <wp:inline distT="0" distB="0" distL="0" distR="0" wp14:anchorId="6577163E" wp14:editId="2C445161">
            <wp:extent cx="5515428" cy="3787775"/>
            <wp:effectExtent l="0" t="0" r="9525" b="3175"/>
            <wp:docPr id="547613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613627" name=""/>
                    <pic:cNvPicPr/>
                  </pic:nvPicPr>
                  <pic:blipFill rotWithShape="1">
                    <a:blip r:embed="rId27"/>
                    <a:srcRect l="3527" r="708" b="2426"/>
                    <a:stretch>
                      <a:fillRect/>
                    </a:stretch>
                  </pic:blipFill>
                  <pic:spPr bwMode="auto">
                    <a:xfrm>
                      <a:off x="0" y="0"/>
                      <a:ext cx="5516089" cy="3788229"/>
                    </a:xfrm>
                    <a:prstGeom prst="rect">
                      <a:avLst/>
                    </a:prstGeom>
                    <a:ln>
                      <a:noFill/>
                    </a:ln>
                    <a:extLst>
                      <a:ext uri="{53640926-AAD7-44D8-BBD7-CCE9431645EC}">
                        <a14:shadowObscured xmlns:a14="http://schemas.microsoft.com/office/drawing/2010/main"/>
                      </a:ext>
                    </a:extLst>
                  </pic:spPr>
                </pic:pic>
              </a:graphicData>
            </a:graphic>
          </wp:inline>
        </w:drawing>
      </w:r>
    </w:p>
    <w:p w14:paraId="76AD5D6E" w14:textId="19DA1CA2" w:rsidR="00F4378E" w:rsidRDefault="00F4378E" w:rsidP="00A631D0">
      <w:pPr>
        <w:pStyle w:val="Hinhanh"/>
        <w:jc w:val="center"/>
        <w:rPr>
          <w:rFonts w:hint="eastAsia"/>
        </w:rPr>
      </w:pPr>
      <w:bookmarkStart w:id="327" w:name="_Toc217150549"/>
      <w:bookmarkStart w:id="328" w:name="_Toc217224348"/>
      <w:bookmarkStart w:id="329" w:name="_Toc217739077"/>
      <w:bookmarkStart w:id="330" w:name="_Toc217739203"/>
      <w:bookmarkStart w:id="331" w:name="_Toc217741106"/>
      <w:bookmarkStart w:id="332" w:name="_Toc217843279"/>
      <w:bookmarkStart w:id="333" w:name="_Toc217843415"/>
      <w:bookmarkStart w:id="334" w:name="_Toc217846044"/>
      <w:bookmarkStart w:id="335" w:name="_Toc217846113"/>
      <w:bookmarkStart w:id="336" w:name="_Toc217846619"/>
      <w:bookmarkStart w:id="337" w:name="_Toc217919173"/>
      <w:bookmarkStart w:id="338" w:name="_Toc217919225"/>
      <w:bookmarkStart w:id="339" w:name="_Toc218165052"/>
      <w:bookmarkStart w:id="340" w:name="_Toc218508589"/>
      <w:r w:rsidRPr="00275569">
        <w:t xml:space="preserve">Hình </w:t>
      </w:r>
      <w:r w:rsidR="005D2927">
        <w:t>3.5</w:t>
      </w:r>
      <w:r w:rsidRPr="00275569">
        <w:t xml:space="preserve"> Sơ đồ luồng dữ liệu mức 1 của hệ thống học và ôn luyện Lịch sử lớp 12</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6C9EEA7C" w14:textId="7D0E2BD2" w:rsidR="00B46C29" w:rsidRPr="00B35974" w:rsidRDefault="00B46C29" w:rsidP="00F878FE">
      <w:pPr>
        <w:rPr>
          <w:rFonts w:hint="eastAsia"/>
        </w:rPr>
      </w:pPr>
      <w:r w:rsidRPr="00B46C29">
        <w:rPr>
          <w:noProof/>
          <w:lang w:eastAsia="en-US"/>
        </w:rPr>
        <w:drawing>
          <wp:inline distT="0" distB="0" distL="0" distR="0" wp14:anchorId="23B419BE" wp14:editId="2496EB38">
            <wp:extent cx="5760085" cy="3205480"/>
            <wp:effectExtent l="0" t="0" r="0" b="0"/>
            <wp:docPr id="71693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35048" name=""/>
                    <pic:cNvPicPr/>
                  </pic:nvPicPr>
                  <pic:blipFill>
                    <a:blip r:embed="rId28"/>
                    <a:stretch>
                      <a:fillRect/>
                    </a:stretch>
                  </pic:blipFill>
                  <pic:spPr>
                    <a:xfrm>
                      <a:off x="0" y="0"/>
                      <a:ext cx="5760085" cy="3205480"/>
                    </a:xfrm>
                    <a:prstGeom prst="rect">
                      <a:avLst/>
                    </a:prstGeom>
                  </pic:spPr>
                </pic:pic>
              </a:graphicData>
            </a:graphic>
          </wp:inline>
        </w:drawing>
      </w:r>
    </w:p>
    <w:p w14:paraId="68E07586" w14:textId="632C0A54" w:rsidR="00B46C29" w:rsidRDefault="00B46C29" w:rsidP="00B46C29">
      <w:pPr>
        <w:pStyle w:val="Hinhanh"/>
        <w:jc w:val="center"/>
        <w:rPr>
          <w:rFonts w:hint="eastAsia"/>
        </w:rPr>
      </w:pPr>
      <w:bookmarkStart w:id="341" w:name="_Toc218508590"/>
      <w:r w:rsidRPr="00F878FE">
        <w:t xml:space="preserve">Hình </w:t>
      </w:r>
      <w:r w:rsidR="00C87497">
        <w:t>3.6</w:t>
      </w:r>
      <w:r w:rsidRPr="00280B09">
        <w:t xml:space="preserve"> </w:t>
      </w:r>
      <w:r w:rsidR="00281B66" w:rsidRPr="00281B66">
        <w:t xml:space="preserve">Sơ đồ luồng dữ liệu mức 2 – </w:t>
      </w:r>
      <w:r w:rsidR="00F878FE">
        <w:t>p</w:t>
      </w:r>
      <w:r w:rsidR="00281B66" w:rsidRPr="00281B66">
        <w:t xml:space="preserve">hân hệ </w:t>
      </w:r>
      <w:r w:rsidR="00F878FE">
        <w:t>q</w:t>
      </w:r>
      <w:r w:rsidR="00281B66" w:rsidRPr="00281B66">
        <w:t>uản trị hệ thống</w:t>
      </w:r>
      <w:bookmarkEnd w:id="341"/>
    </w:p>
    <w:p w14:paraId="09F08C7F" w14:textId="77777777" w:rsidR="00F878FE" w:rsidRDefault="00F878FE" w:rsidP="00B46C29">
      <w:pPr>
        <w:pStyle w:val="Hinhanh"/>
        <w:jc w:val="center"/>
        <w:rPr>
          <w:rFonts w:hint="eastAsia"/>
        </w:rPr>
      </w:pPr>
    </w:p>
    <w:p w14:paraId="5CDE9067" w14:textId="2F6004B7" w:rsidR="00F878FE" w:rsidRDefault="00F878FE" w:rsidP="00F878FE">
      <w:pPr>
        <w:rPr>
          <w:rFonts w:hint="eastAsia"/>
        </w:rPr>
      </w:pPr>
      <w:r w:rsidRPr="00F878FE">
        <w:rPr>
          <w:noProof/>
          <w:lang w:eastAsia="en-US"/>
        </w:rPr>
        <w:lastRenderedPageBreak/>
        <w:drawing>
          <wp:inline distT="0" distB="0" distL="0" distR="0" wp14:anchorId="11A1A677" wp14:editId="2FFF5001">
            <wp:extent cx="5468470" cy="2642730"/>
            <wp:effectExtent l="0" t="0" r="0" b="5715"/>
            <wp:docPr id="14570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34760" name=""/>
                    <pic:cNvPicPr/>
                  </pic:nvPicPr>
                  <pic:blipFill rotWithShape="1">
                    <a:blip r:embed="rId29"/>
                    <a:srcRect l="2024" r="3034"/>
                    <a:stretch>
                      <a:fillRect/>
                    </a:stretch>
                  </pic:blipFill>
                  <pic:spPr bwMode="auto">
                    <a:xfrm>
                      <a:off x="0" y="0"/>
                      <a:ext cx="5468760" cy="2642870"/>
                    </a:xfrm>
                    <a:prstGeom prst="rect">
                      <a:avLst/>
                    </a:prstGeom>
                    <a:ln>
                      <a:noFill/>
                    </a:ln>
                    <a:extLst>
                      <a:ext uri="{53640926-AAD7-44D8-BBD7-CCE9431645EC}">
                        <a14:shadowObscured xmlns:a14="http://schemas.microsoft.com/office/drawing/2010/main"/>
                      </a:ext>
                    </a:extLst>
                  </pic:spPr>
                </pic:pic>
              </a:graphicData>
            </a:graphic>
          </wp:inline>
        </w:drawing>
      </w:r>
    </w:p>
    <w:p w14:paraId="6834AA8E" w14:textId="5E172366" w:rsidR="00F878FE" w:rsidRDefault="00F878FE" w:rsidP="00F878FE">
      <w:pPr>
        <w:pStyle w:val="Hinhanh"/>
        <w:jc w:val="center"/>
        <w:rPr>
          <w:rFonts w:hint="eastAsia"/>
        </w:rPr>
      </w:pPr>
      <w:bookmarkStart w:id="342" w:name="_Toc218508591"/>
      <w:r w:rsidRPr="00F878FE">
        <w:t xml:space="preserve">Hình </w:t>
      </w:r>
      <w:r w:rsidR="00C87497">
        <w:t>3.7</w:t>
      </w:r>
      <w:r w:rsidRPr="00F878FE">
        <w:t xml:space="preserve"> Sơ đồ luồng dữ liệu mức 2 – phân hệ quản lý nội dung</w:t>
      </w:r>
      <w:bookmarkEnd w:id="342"/>
    </w:p>
    <w:p w14:paraId="06BD4AB9" w14:textId="7B175304" w:rsidR="00F878FE" w:rsidRDefault="00F878FE" w:rsidP="00F878FE">
      <w:pPr>
        <w:rPr>
          <w:rFonts w:hint="eastAsia"/>
        </w:rPr>
      </w:pPr>
      <w:r w:rsidRPr="00F878FE">
        <w:rPr>
          <w:noProof/>
          <w:lang w:eastAsia="en-US"/>
        </w:rPr>
        <w:drawing>
          <wp:inline distT="0" distB="0" distL="0" distR="0" wp14:anchorId="48D8BB7C" wp14:editId="1F6356BB">
            <wp:extent cx="5760085" cy="3011170"/>
            <wp:effectExtent l="0" t="0" r="0" b="0"/>
            <wp:docPr id="966009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09648" name=""/>
                    <pic:cNvPicPr/>
                  </pic:nvPicPr>
                  <pic:blipFill>
                    <a:blip r:embed="rId30"/>
                    <a:stretch>
                      <a:fillRect/>
                    </a:stretch>
                  </pic:blipFill>
                  <pic:spPr>
                    <a:xfrm>
                      <a:off x="0" y="0"/>
                      <a:ext cx="5760085" cy="3011170"/>
                    </a:xfrm>
                    <a:prstGeom prst="rect">
                      <a:avLst/>
                    </a:prstGeom>
                  </pic:spPr>
                </pic:pic>
              </a:graphicData>
            </a:graphic>
          </wp:inline>
        </w:drawing>
      </w:r>
    </w:p>
    <w:p w14:paraId="63D6F0AD" w14:textId="57F2457D" w:rsidR="008E4F82" w:rsidRDefault="00F878FE" w:rsidP="00F878FE">
      <w:pPr>
        <w:pStyle w:val="Hinhanh"/>
        <w:jc w:val="center"/>
        <w:rPr>
          <w:rFonts w:hint="eastAsia"/>
        </w:rPr>
      </w:pPr>
      <w:bookmarkStart w:id="343" w:name="_Toc218508592"/>
      <w:r w:rsidRPr="00F878FE">
        <w:t xml:space="preserve">Hình </w:t>
      </w:r>
      <w:r w:rsidR="00C87497">
        <w:t>3.8</w:t>
      </w:r>
      <w:r w:rsidRPr="00280B09">
        <w:t xml:space="preserve"> </w:t>
      </w:r>
      <w:r w:rsidRPr="00281B66">
        <w:t xml:space="preserve">Sơ đồ luồng dữ liệu mức 2 – </w:t>
      </w:r>
      <w:r>
        <w:t>p</w:t>
      </w:r>
      <w:r w:rsidRPr="00281B66">
        <w:t xml:space="preserve">hân hệ </w:t>
      </w:r>
      <w:r>
        <w:t>q</w:t>
      </w:r>
      <w:r w:rsidRPr="00281B66">
        <w:t xml:space="preserve">uản </w:t>
      </w:r>
      <w:r>
        <w:t>lý trắc nghiệm</w:t>
      </w:r>
      <w:bookmarkEnd w:id="343"/>
    </w:p>
    <w:p w14:paraId="4862C2B8" w14:textId="56B60FA9" w:rsidR="008A3057" w:rsidRDefault="008A3057" w:rsidP="00E90690">
      <w:pPr>
        <w:pStyle w:val="Heading3"/>
      </w:pPr>
      <w:bookmarkStart w:id="344" w:name="_Toc186531785"/>
      <w:bookmarkStart w:id="345" w:name="_Toc218508561"/>
      <w:r>
        <w:t>Thiết kế giao diện</w:t>
      </w:r>
      <w:bookmarkEnd w:id="344"/>
      <w:bookmarkEnd w:id="345"/>
    </w:p>
    <w:p w14:paraId="0FD4DCB8" w14:textId="35A4A9DF" w:rsidR="008A3057" w:rsidRDefault="008A3057" w:rsidP="00E90690">
      <w:pPr>
        <w:pStyle w:val="Heading4"/>
      </w:pPr>
      <w:bookmarkStart w:id="346" w:name="_Toc186531786"/>
      <w:r w:rsidRPr="00820DF5">
        <w:t>Sơ đồ website</w:t>
      </w:r>
      <w:bookmarkEnd w:id="346"/>
    </w:p>
    <w:p w14:paraId="527AC4B0" w14:textId="77777777" w:rsidR="007C683F" w:rsidRPr="007C683F" w:rsidRDefault="007C683F" w:rsidP="007C683F">
      <w:pPr>
        <w:rPr>
          <w:rFonts w:hint="eastAsia"/>
        </w:rPr>
      </w:pPr>
    </w:p>
    <w:tbl>
      <w:tblPr>
        <w:tblStyle w:val="myTable"/>
        <w:tblW w:w="0" w:type="auto"/>
        <w:tblLook w:val="04A0" w:firstRow="1" w:lastRow="0" w:firstColumn="1" w:lastColumn="0" w:noHBand="0" w:noVBand="1"/>
      </w:tblPr>
      <w:tblGrid>
        <w:gridCol w:w="708"/>
        <w:gridCol w:w="2122"/>
        <w:gridCol w:w="2690"/>
        <w:gridCol w:w="3541"/>
      </w:tblGrid>
      <w:tr w:rsidR="006671A9" w:rsidRPr="00EA16C0" w14:paraId="34A4A50B"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984C67" w14:textId="77777777" w:rsidR="00EA16C0" w:rsidRPr="00EA16C0" w:rsidRDefault="00EA16C0" w:rsidP="00EA16C0">
            <w:pPr>
              <w:pStyle w:val="NoiDung"/>
              <w:ind w:firstLine="0"/>
              <w:jc w:val="left"/>
              <w:rPr>
                <w:b/>
                <w:bCs/>
                <w:i w:val="0"/>
                <w:iCs/>
              </w:rPr>
            </w:pPr>
            <w:r w:rsidRPr="00EA16C0">
              <w:rPr>
                <w:b/>
                <w:bCs/>
                <w:i w:val="0"/>
                <w:iCs/>
              </w:rPr>
              <w:lastRenderedPageBreak/>
              <w:t>STT</w:t>
            </w:r>
          </w:p>
        </w:tc>
        <w:tc>
          <w:tcPr>
            <w:tcW w:w="2122" w:type="dxa"/>
            <w:hideMark/>
          </w:tcPr>
          <w:p w14:paraId="6FB7EAE0"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 Chức năng</w:t>
            </w:r>
          </w:p>
        </w:tc>
        <w:tc>
          <w:tcPr>
            <w:tcW w:w="2690" w:type="dxa"/>
            <w:hideMark/>
          </w:tcPr>
          <w:p w14:paraId="7DBA7CF2"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Mô tả nội dung</w:t>
            </w:r>
          </w:p>
        </w:tc>
        <w:tc>
          <w:tcPr>
            <w:tcW w:w="0" w:type="auto"/>
            <w:hideMark/>
          </w:tcPr>
          <w:p w14:paraId="76584D91"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EA16C0">
              <w:rPr>
                <w:b/>
                <w:bCs/>
                <w:i w:val="0"/>
                <w:iCs/>
              </w:rPr>
              <w:t>Trang con / Chức năng chi tiết</w:t>
            </w:r>
          </w:p>
        </w:tc>
      </w:tr>
      <w:tr w:rsidR="006671A9" w:rsidRPr="00EA16C0" w14:paraId="7966D032"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5C6A18" w14:textId="77777777" w:rsidR="00EA16C0" w:rsidRPr="00EA16C0" w:rsidRDefault="00EA16C0" w:rsidP="00EA16C0">
            <w:pPr>
              <w:pStyle w:val="NoiDung"/>
              <w:ind w:firstLine="0"/>
              <w:jc w:val="left"/>
              <w:rPr>
                <w:i w:val="0"/>
                <w:iCs/>
              </w:rPr>
            </w:pPr>
            <w:r w:rsidRPr="00EA16C0">
              <w:rPr>
                <w:b/>
                <w:bCs/>
                <w:i w:val="0"/>
                <w:iCs/>
              </w:rPr>
              <w:t>1</w:t>
            </w:r>
          </w:p>
        </w:tc>
        <w:tc>
          <w:tcPr>
            <w:tcW w:w="2122" w:type="dxa"/>
            <w:hideMark/>
          </w:tcPr>
          <w:p w14:paraId="135EDF0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chủ</w:t>
            </w:r>
          </w:p>
        </w:tc>
        <w:tc>
          <w:tcPr>
            <w:tcW w:w="2690" w:type="dxa"/>
            <w:hideMark/>
          </w:tcPr>
          <w:p w14:paraId="399FE8BD"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Giao diện giới thiệu tổng quan, điều hướng đến các phần chính của hệ thống.</w:t>
            </w:r>
          </w:p>
        </w:tc>
        <w:tc>
          <w:tcPr>
            <w:tcW w:w="0" w:type="auto"/>
            <w:hideMark/>
          </w:tcPr>
          <w:p w14:paraId="3D08EAC4" w14:textId="77777777"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Banner giới thiệu</w:t>
            </w:r>
          </w:p>
          <w:p w14:paraId="68758CB8" w14:textId="00A46024" w:rsidR="00867081"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xml:space="preserve">– Mục nổi bật (bài học, </w:t>
            </w:r>
            <w:r w:rsidR="00867081">
              <w:rPr>
                <w:i w:val="0"/>
                <w:iCs/>
              </w:rPr>
              <w:t>Trắc Nghiệm</w:t>
            </w:r>
            <w:r w:rsidRPr="00EA16C0">
              <w:rPr>
                <w:i w:val="0"/>
                <w:iCs/>
              </w:rPr>
              <w:t>, thống kê)</w:t>
            </w:r>
          </w:p>
          <w:p w14:paraId="46B06D88" w14:textId="19839847" w:rsidR="00EA16C0" w:rsidRPr="00EA16C0" w:rsidRDefault="00EA16C0"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Nút bắt đầu học</w:t>
            </w:r>
          </w:p>
        </w:tc>
      </w:tr>
      <w:tr w:rsidR="006671A9" w:rsidRPr="00EA16C0" w14:paraId="2FF30446"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4E0D8A" w14:textId="77777777" w:rsidR="00EA16C0" w:rsidRPr="00EA16C0" w:rsidRDefault="00EA16C0" w:rsidP="00EA16C0">
            <w:pPr>
              <w:pStyle w:val="NoiDung"/>
              <w:ind w:firstLine="0"/>
              <w:jc w:val="left"/>
              <w:rPr>
                <w:i w:val="0"/>
                <w:iCs/>
              </w:rPr>
            </w:pPr>
            <w:r w:rsidRPr="00EA16C0">
              <w:rPr>
                <w:b/>
                <w:bCs/>
                <w:i w:val="0"/>
                <w:iCs/>
              </w:rPr>
              <w:t>2</w:t>
            </w:r>
          </w:p>
        </w:tc>
        <w:tc>
          <w:tcPr>
            <w:tcW w:w="2122" w:type="dxa"/>
            <w:hideMark/>
          </w:tcPr>
          <w:p w14:paraId="656A5F3E"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Đăng nhập / Đăng ký</w:t>
            </w:r>
          </w:p>
        </w:tc>
        <w:tc>
          <w:tcPr>
            <w:tcW w:w="2690" w:type="dxa"/>
            <w:hideMark/>
          </w:tcPr>
          <w:p w14:paraId="3CD4ADF5" w14:textId="512AB85B"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xml:space="preserve">Cho phép học sinh </w:t>
            </w:r>
            <w:r w:rsidR="006671A9">
              <w:rPr>
                <w:i w:val="0"/>
                <w:iCs/>
              </w:rPr>
              <w:t>đăng ký/ đăng nhập</w:t>
            </w:r>
          </w:p>
        </w:tc>
        <w:tc>
          <w:tcPr>
            <w:tcW w:w="0" w:type="auto"/>
            <w:hideMark/>
          </w:tcPr>
          <w:p w14:paraId="56B679F2"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Đăng nhập</w:t>
            </w:r>
          </w:p>
          <w:p w14:paraId="46226114" w14:textId="1A23490F"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Đăng ký tài khoản mới</w:t>
            </w:r>
          </w:p>
        </w:tc>
      </w:tr>
      <w:tr w:rsidR="00E215CC" w:rsidRPr="00EA16C0" w14:paraId="57F0CC02"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F7BA43" w14:textId="77777777" w:rsidR="00E215CC" w:rsidRPr="00EA16C0" w:rsidRDefault="00E215CC" w:rsidP="007C683F">
            <w:pPr>
              <w:pStyle w:val="NoiDung"/>
              <w:ind w:firstLine="0"/>
              <w:jc w:val="left"/>
              <w:rPr>
                <w:i w:val="0"/>
                <w:iCs/>
              </w:rPr>
            </w:pPr>
            <w:r w:rsidRPr="00EA16C0">
              <w:rPr>
                <w:b/>
                <w:bCs/>
                <w:i w:val="0"/>
                <w:iCs/>
              </w:rPr>
              <w:t>3</w:t>
            </w:r>
          </w:p>
        </w:tc>
        <w:tc>
          <w:tcPr>
            <w:tcW w:w="2122" w:type="dxa"/>
            <w:hideMark/>
          </w:tcPr>
          <w:p w14:paraId="72B16518" w14:textId="79E6C289" w:rsidR="00E215CC" w:rsidRPr="00EA16C0"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b/>
                <w:bCs/>
                <w:i w:val="0"/>
                <w:iCs/>
              </w:rPr>
              <w:t xml:space="preserve">Học theo chủ </w:t>
            </w:r>
            <w:r w:rsidRPr="00E215CC">
              <w:rPr>
                <w:rFonts w:hint="cs"/>
                <w:b/>
                <w:bCs/>
                <w:i w:val="0"/>
                <w:iCs/>
              </w:rPr>
              <w:t>đ</w:t>
            </w:r>
            <w:r w:rsidRPr="00E215CC">
              <w:rPr>
                <w:b/>
                <w:bCs/>
                <w:i w:val="0"/>
                <w:iCs/>
              </w:rPr>
              <w:t>ề</w:t>
            </w:r>
          </w:p>
        </w:tc>
        <w:tc>
          <w:tcPr>
            <w:tcW w:w="2690" w:type="dxa"/>
            <w:vAlign w:val="top"/>
            <w:hideMark/>
          </w:tcPr>
          <w:p w14:paraId="1A8031DF" w14:textId="5323FCC6"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Hiển thị danh s</w:t>
            </w:r>
            <w:r w:rsidRPr="00E215CC">
              <w:rPr>
                <w:rFonts w:hint="eastAsia"/>
                <w:i w:val="0"/>
                <w:iCs/>
              </w:rPr>
              <w:t>á</w:t>
            </w:r>
            <w:r w:rsidRPr="00E215CC">
              <w:rPr>
                <w:i w:val="0"/>
                <w:iCs/>
              </w:rPr>
              <w:t>ch c</w:t>
            </w:r>
            <w:r w:rsidRPr="00E215CC">
              <w:rPr>
                <w:rFonts w:hint="eastAsia"/>
                <w:i w:val="0"/>
                <w:iCs/>
              </w:rPr>
              <w:t>á</w:t>
            </w:r>
            <w:r w:rsidRPr="00E215CC">
              <w:rPr>
                <w:i w:val="0"/>
                <w:iCs/>
              </w:rPr>
              <w:t xml:space="preserve">c chủ </w:t>
            </w:r>
            <w:r w:rsidRPr="00E215CC">
              <w:rPr>
                <w:rFonts w:hint="cs"/>
                <w:i w:val="0"/>
                <w:iCs/>
              </w:rPr>
              <w:t>đ</w:t>
            </w:r>
            <w:r w:rsidRPr="00E215CC">
              <w:rPr>
                <w:i w:val="0"/>
                <w:iCs/>
              </w:rPr>
              <w:t>ề v</w:t>
            </w:r>
            <w:r w:rsidRPr="00E215CC">
              <w:rPr>
                <w:rFonts w:hint="eastAsia"/>
                <w:i w:val="0"/>
                <w:iCs/>
              </w:rPr>
              <w:t>à</w:t>
            </w:r>
            <w:r w:rsidRPr="00E215CC">
              <w:rPr>
                <w:i w:val="0"/>
                <w:iCs/>
              </w:rPr>
              <w:t xml:space="preserve"> b</w:t>
            </w:r>
            <w:r w:rsidRPr="00E215CC">
              <w:rPr>
                <w:rFonts w:hint="eastAsia"/>
                <w:i w:val="0"/>
                <w:iCs/>
              </w:rPr>
              <w:t>à</w:t>
            </w:r>
            <w:r w:rsidRPr="00E215CC">
              <w:rPr>
                <w:i w:val="0"/>
                <w:iCs/>
              </w:rPr>
              <w:t>i học trong ch</w:t>
            </w:r>
            <w:r w:rsidRPr="00E215CC">
              <w:rPr>
                <w:rFonts w:hint="cs"/>
                <w:i w:val="0"/>
                <w:iCs/>
              </w:rPr>
              <w:t>ươ</w:t>
            </w:r>
            <w:r w:rsidRPr="00E215CC">
              <w:rPr>
                <w:i w:val="0"/>
                <w:iCs/>
              </w:rPr>
              <w:t>ng tr</w:t>
            </w:r>
            <w:r w:rsidRPr="00E215CC">
              <w:rPr>
                <w:rFonts w:hint="eastAsia"/>
                <w:i w:val="0"/>
                <w:iCs/>
              </w:rPr>
              <w:t>ì</w:t>
            </w:r>
            <w:r w:rsidRPr="00E215CC">
              <w:rPr>
                <w:i w:val="0"/>
                <w:iCs/>
              </w:rPr>
              <w:t>nh Lịch Sử lớp 12 theo cấu tr</w:t>
            </w:r>
            <w:r w:rsidRPr="00E215CC">
              <w:rPr>
                <w:rFonts w:hint="eastAsia"/>
                <w:i w:val="0"/>
                <w:iCs/>
              </w:rPr>
              <w:t>ú</w:t>
            </w:r>
            <w:r w:rsidRPr="00E215CC">
              <w:rPr>
                <w:i w:val="0"/>
                <w:iCs/>
              </w:rPr>
              <w:t>c ph</w:t>
            </w:r>
            <w:r w:rsidRPr="00E215CC">
              <w:rPr>
                <w:rFonts w:hint="eastAsia"/>
                <w:i w:val="0"/>
                <w:iCs/>
              </w:rPr>
              <w:t>â</w:t>
            </w:r>
            <w:r w:rsidRPr="00E215CC">
              <w:rPr>
                <w:i w:val="0"/>
                <w:iCs/>
              </w:rPr>
              <w:t>n cấp</w:t>
            </w:r>
          </w:p>
        </w:tc>
        <w:tc>
          <w:tcPr>
            <w:tcW w:w="0" w:type="auto"/>
            <w:vAlign w:val="top"/>
            <w:hideMark/>
          </w:tcPr>
          <w:p w14:paraId="76119045"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 xml:space="preserve">ch chủ </w:t>
            </w:r>
            <w:r w:rsidRPr="00E215CC">
              <w:rPr>
                <w:rFonts w:hint="cs"/>
                <w:i w:val="0"/>
                <w:iCs/>
              </w:rPr>
              <w:t>đ</w:t>
            </w:r>
            <w:r w:rsidRPr="00E215CC">
              <w:rPr>
                <w:i w:val="0"/>
                <w:iCs/>
              </w:rPr>
              <w:t>ề (Topics)</w:t>
            </w:r>
          </w:p>
          <w:p w14:paraId="6B5621CD"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Danh s</w:t>
            </w:r>
            <w:r w:rsidRPr="00E215CC">
              <w:rPr>
                <w:rFonts w:hint="eastAsia"/>
                <w:i w:val="0"/>
                <w:iCs/>
              </w:rPr>
              <w:t>á</w:t>
            </w:r>
            <w:r w:rsidRPr="00E215CC">
              <w:rPr>
                <w:i w:val="0"/>
                <w:iCs/>
              </w:rPr>
              <w:t>ch b</w:t>
            </w:r>
            <w:r w:rsidRPr="00E215CC">
              <w:rPr>
                <w:rFonts w:hint="eastAsia"/>
                <w:i w:val="0"/>
                <w:iCs/>
              </w:rPr>
              <w:t>à</w:t>
            </w:r>
            <w:r w:rsidRPr="00E215CC">
              <w:rPr>
                <w:i w:val="0"/>
                <w:iCs/>
              </w:rPr>
              <w:t>i học (Lessons)</w:t>
            </w:r>
          </w:p>
          <w:p w14:paraId="2760C9F2" w14:textId="77777777" w:rsid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215CC">
              <w:rPr>
                <w:i w:val="0"/>
                <w:iCs/>
              </w:rPr>
              <w:t>- Th</w:t>
            </w:r>
            <w:r w:rsidRPr="00E215CC">
              <w:rPr>
                <w:rFonts w:hint="eastAsia"/>
                <w:i w:val="0"/>
                <w:iCs/>
              </w:rPr>
              <w:t>ô</w:t>
            </w:r>
            <w:r w:rsidRPr="00E215CC">
              <w:rPr>
                <w:i w:val="0"/>
                <w:iCs/>
              </w:rPr>
              <w:t>ng tin trang s</w:t>
            </w:r>
            <w:r w:rsidRPr="00E215CC">
              <w:rPr>
                <w:rFonts w:hint="eastAsia"/>
                <w:i w:val="0"/>
                <w:iCs/>
              </w:rPr>
              <w:t>á</w:t>
            </w:r>
            <w:r w:rsidRPr="00E215CC">
              <w:rPr>
                <w:i w:val="0"/>
                <w:iCs/>
              </w:rPr>
              <w:t>ch</w:t>
            </w:r>
          </w:p>
          <w:p w14:paraId="4305FE12" w14:textId="1DF6FD51" w:rsidR="00E215CC" w:rsidRPr="00E215CC" w:rsidRDefault="00E215CC" w:rsidP="00E215CC">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215CC">
              <w:rPr>
                <w:i w:val="0"/>
                <w:iCs/>
              </w:rPr>
              <w:t>- N</w:t>
            </w:r>
            <w:r w:rsidRPr="00E215CC">
              <w:rPr>
                <w:rFonts w:hint="eastAsia"/>
                <w:i w:val="0"/>
                <w:iCs/>
              </w:rPr>
              <w:t>ú</w:t>
            </w:r>
            <w:r w:rsidRPr="00E215CC">
              <w:rPr>
                <w:i w:val="0"/>
                <w:iCs/>
              </w:rPr>
              <w:t>t "Học b</w:t>
            </w:r>
            <w:r w:rsidRPr="00E215CC">
              <w:rPr>
                <w:rFonts w:hint="eastAsia"/>
                <w:i w:val="0"/>
                <w:iCs/>
              </w:rPr>
              <w:t>à</w:t>
            </w:r>
            <w:r w:rsidRPr="00E215CC">
              <w:rPr>
                <w:i w:val="0"/>
                <w:iCs/>
              </w:rPr>
              <w:t>i" cho từng b</w:t>
            </w:r>
            <w:r w:rsidRPr="00E215CC">
              <w:rPr>
                <w:rFonts w:hint="eastAsia"/>
                <w:i w:val="0"/>
                <w:iCs/>
              </w:rPr>
              <w:t>à</w:t>
            </w:r>
            <w:r w:rsidRPr="00E215CC">
              <w:rPr>
                <w:i w:val="0"/>
                <w:iCs/>
              </w:rPr>
              <w:t>i</w:t>
            </w:r>
          </w:p>
        </w:tc>
      </w:tr>
      <w:tr w:rsidR="00867081" w:rsidRPr="00EA16C0" w14:paraId="6DFB4389"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040FA" w14:textId="2142CF1E" w:rsidR="00867081" w:rsidRPr="00867081" w:rsidRDefault="00867081" w:rsidP="00867081">
            <w:pPr>
              <w:pStyle w:val="NoiDung"/>
              <w:ind w:firstLine="0"/>
              <w:jc w:val="left"/>
              <w:rPr>
                <w:b/>
                <w:bCs/>
                <w:i w:val="0"/>
              </w:rPr>
            </w:pPr>
            <w:r w:rsidRPr="00867081">
              <w:rPr>
                <w:b/>
                <w:bCs/>
                <w:i w:val="0"/>
              </w:rPr>
              <w:t>4</w:t>
            </w:r>
          </w:p>
        </w:tc>
        <w:tc>
          <w:tcPr>
            <w:tcW w:w="2122" w:type="dxa"/>
            <w:vAlign w:val="top"/>
          </w:tcPr>
          <w:p w14:paraId="76C99D8B" w14:textId="5FF0FB5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Chi tiết b</w:t>
            </w:r>
            <w:r w:rsidRPr="00867081">
              <w:rPr>
                <w:rFonts w:hint="eastAsia"/>
                <w:b/>
                <w:bCs/>
                <w:i w:val="0"/>
                <w:iCs/>
              </w:rPr>
              <w:t>à</w:t>
            </w:r>
            <w:r w:rsidRPr="00867081">
              <w:rPr>
                <w:b/>
                <w:bCs/>
                <w:i w:val="0"/>
                <w:iCs/>
              </w:rPr>
              <w:t>i học</w:t>
            </w:r>
          </w:p>
        </w:tc>
        <w:tc>
          <w:tcPr>
            <w:tcW w:w="2690" w:type="dxa"/>
            <w:vAlign w:val="top"/>
          </w:tcPr>
          <w:p w14:paraId="2FADDEE6" w14:textId="3E904683"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iển thị nội dung chi tiết của b</w:t>
            </w:r>
            <w:r w:rsidRPr="00867081">
              <w:rPr>
                <w:rFonts w:hint="eastAsia"/>
                <w:i w:val="0"/>
                <w:iCs/>
              </w:rPr>
              <w:t>à</w:t>
            </w:r>
            <w:r w:rsidRPr="00867081">
              <w:rPr>
                <w:i w:val="0"/>
                <w:iCs/>
              </w:rPr>
              <w:t>i học với cấu tr</w:t>
            </w:r>
            <w:r w:rsidRPr="00867081">
              <w:rPr>
                <w:rFonts w:hint="eastAsia"/>
                <w:i w:val="0"/>
                <w:iCs/>
              </w:rPr>
              <w:t>ú</w:t>
            </w:r>
            <w:r w:rsidRPr="00867081">
              <w:rPr>
                <w:i w:val="0"/>
                <w:iCs/>
              </w:rPr>
              <w:t>c ph</w:t>
            </w:r>
            <w:r w:rsidRPr="00867081">
              <w:rPr>
                <w:rFonts w:hint="eastAsia"/>
                <w:i w:val="0"/>
                <w:iCs/>
              </w:rPr>
              <w:t>â</w:t>
            </w:r>
            <w:r w:rsidRPr="00867081">
              <w:rPr>
                <w:i w:val="0"/>
                <w:iCs/>
              </w:rPr>
              <w:t xml:space="preserve">n cấp từ mục </w:t>
            </w:r>
            <w:r w:rsidRPr="00867081">
              <w:rPr>
                <w:rFonts w:hint="cs"/>
                <w:i w:val="0"/>
                <w:iCs/>
              </w:rPr>
              <w:t>đ</w:t>
            </w:r>
            <w:r w:rsidRPr="00867081">
              <w:rPr>
                <w:i w:val="0"/>
                <w:iCs/>
              </w:rPr>
              <w:t>ến mục con</w:t>
            </w:r>
          </w:p>
        </w:tc>
        <w:tc>
          <w:tcPr>
            <w:tcW w:w="0" w:type="auto"/>
            <w:vAlign w:val="top"/>
          </w:tcPr>
          <w:p w14:paraId="5B677B34" w14:textId="1B58629C" w:rsid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Cs/>
              </w:rPr>
            </w:pPr>
            <w:r w:rsidRPr="00867081">
              <w:rPr>
                <w:i w:val="0"/>
                <w:iCs/>
              </w:rPr>
              <w:t>- Trang mục: Danh s</w:t>
            </w:r>
            <w:r w:rsidRPr="00867081">
              <w:rPr>
                <w:rFonts w:hint="eastAsia"/>
                <w:i w:val="0"/>
                <w:iCs/>
              </w:rPr>
              <w:t>á</w:t>
            </w:r>
            <w:r w:rsidRPr="00867081">
              <w:rPr>
                <w:i w:val="0"/>
                <w:iCs/>
              </w:rPr>
              <w:t>ch c</w:t>
            </w:r>
            <w:r w:rsidRPr="00867081">
              <w:rPr>
                <w:rFonts w:hint="eastAsia"/>
                <w:i w:val="0"/>
                <w:iCs/>
              </w:rPr>
              <w:t>á</w:t>
            </w:r>
            <w:r w:rsidRPr="00867081">
              <w:rPr>
                <w:i w:val="0"/>
                <w:iCs/>
              </w:rPr>
              <w:t>c mục trong b</w:t>
            </w:r>
            <w:r w:rsidRPr="00867081">
              <w:rPr>
                <w:rFonts w:hint="eastAsia"/>
                <w:i w:val="0"/>
                <w:iCs/>
              </w:rPr>
              <w:t>à</w:t>
            </w:r>
            <w:r w:rsidRPr="00867081">
              <w:rPr>
                <w:i w:val="0"/>
                <w:iCs/>
              </w:rPr>
              <w:t>i học</w:t>
            </w:r>
          </w:p>
          <w:p w14:paraId="3C4CEBB5" w14:textId="5BBC52F4" w:rsidR="00867081" w:rsidRPr="00867081" w:rsidRDefault="00867081" w:rsidP="00867081">
            <w:pPr>
              <w:pStyle w:val="NoiDung"/>
              <w:ind w:firstLine="0"/>
              <w:cnfStyle w:val="100000000000" w:firstRow="1" w:lastRow="0" w:firstColumn="0" w:lastColumn="0" w:oddVBand="0" w:evenVBand="0" w:oddHBand="0" w:evenHBand="0" w:firstRowFirstColumn="0" w:firstRowLastColumn="0" w:lastRowFirstColumn="0" w:lastRowLastColumn="0"/>
              <w:rPr>
                <w:i w:val="0"/>
              </w:rPr>
            </w:pPr>
            <w:r w:rsidRPr="00867081">
              <w:rPr>
                <w:i w:val="0"/>
                <w:iCs/>
              </w:rPr>
              <w:t>- Trang mục con: Nội dung chi tiết, h</w:t>
            </w:r>
            <w:r w:rsidRPr="00867081">
              <w:rPr>
                <w:rFonts w:hint="eastAsia"/>
                <w:i w:val="0"/>
                <w:iCs/>
              </w:rPr>
              <w:t>ì</w:t>
            </w:r>
            <w:r w:rsidRPr="00867081">
              <w:rPr>
                <w:i w:val="0"/>
                <w:iCs/>
              </w:rPr>
              <w:t>nh ảnh minh họa</w:t>
            </w:r>
          </w:p>
        </w:tc>
      </w:tr>
      <w:tr w:rsidR="00867081" w:rsidRPr="00867081" w14:paraId="2E33BE60" w14:textId="77777777" w:rsidTr="00F36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363F27" w14:textId="01D5BAE1" w:rsidR="00867081" w:rsidRPr="00867081" w:rsidRDefault="00867081" w:rsidP="00867081">
            <w:pPr>
              <w:pStyle w:val="NoiDung"/>
              <w:ind w:firstLine="0"/>
              <w:jc w:val="left"/>
              <w:rPr>
                <w:b/>
                <w:bCs/>
                <w:i w:val="0"/>
              </w:rPr>
            </w:pPr>
            <w:r w:rsidRPr="00867081">
              <w:rPr>
                <w:b/>
                <w:bCs/>
                <w:i w:val="0"/>
              </w:rPr>
              <w:t>5</w:t>
            </w:r>
          </w:p>
        </w:tc>
        <w:tc>
          <w:tcPr>
            <w:tcW w:w="2122" w:type="dxa"/>
            <w:vAlign w:val="top"/>
          </w:tcPr>
          <w:p w14:paraId="0421989C" w14:textId="5E466574"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b/>
                <w:bCs/>
                <w:i w:val="0"/>
                <w:iCs/>
              </w:rPr>
            </w:pPr>
            <w:r w:rsidRPr="00867081">
              <w:rPr>
                <w:b/>
                <w:bCs/>
                <w:i w:val="0"/>
                <w:iCs/>
              </w:rPr>
              <w:t>Trắc nghiệm</w:t>
            </w:r>
          </w:p>
        </w:tc>
        <w:tc>
          <w:tcPr>
            <w:tcW w:w="2690" w:type="dxa"/>
            <w:vAlign w:val="top"/>
          </w:tcPr>
          <w:p w14:paraId="17E83932" w14:textId="4DAEF7FE"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Hệ thống trắc nghiệm theo b</w:t>
            </w:r>
            <w:r w:rsidRPr="00867081">
              <w:rPr>
                <w:rFonts w:hint="eastAsia"/>
                <w:i w:val="0"/>
                <w:iCs/>
              </w:rPr>
              <w:t>à</w:t>
            </w:r>
            <w:r w:rsidRPr="00867081">
              <w:rPr>
                <w:i w:val="0"/>
                <w:iCs/>
              </w:rPr>
              <w:t xml:space="preserve">i học với chấm </w:t>
            </w:r>
            <w:r w:rsidRPr="00867081">
              <w:rPr>
                <w:rFonts w:hint="cs"/>
                <w:i w:val="0"/>
                <w:iCs/>
              </w:rPr>
              <w:t>đ</w:t>
            </w:r>
            <w:r w:rsidRPr="00867081">
              <w:rPr>
                <w:i w:val="0"/>
                <w:iCs/>
              </w:rPr>
              <w:t xml:space="preserve">iểm tự </w:t>
            </w:r>
            <w:r w:rsidRPr="00867081">
              <w:rPr>
                <w:rFonts w:hint="cs"/>
                <w:i w:val="0"/>
                <w:iCs/>
              </w:rPr>
              <w:t>đ</w:t>
            </w:r>
            <w:r w:rsidRPr="00867081">
              <w:rPr>
                <w:i w:val="0"/>
                <w:iCs/>
              </w:rPr>
              <w:t>ộng</w:t>
            </w:r>
          </w:p>
        </w:tc>
        <w:tc>
          <w:tcPr>
            <w:tcW w:w="0" w:type="auto"/>
            <w:vAlign w:val="top"/>
          </w:tcPr>
          <w:p w14:paraId="68984EA7" w14:textId="7CED98A3" w:rsid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Chọn b</w:t>
            </w:r>
            <w:r w:rsidRPr="00867081">
              <w:rPr>
                <w:rFonts w:hint="eastAsia"/>
                <w:i w:val="0"/>
                <w:iCs/>
              </w:rPr>
              <w:t>à</w:t>
            </w:r>
            <w:r w:rsidRPr="00867081">
              <w:rPr>
                <w:i w:val="0"/>
                <w:iCs/>
              </w:rPr>
              <w:t>i trắc nghiệm</w:t>
            </w:r>
            <w:r>
              <w:rPr>
                <w:i w:val="0"/>
                <w:iCs/>
              </w:rPr>
              <w:t xml:space="preserve">: </w:t>
            </w:r>
            <w:r w:rsidRPr="00867081">
              <w:rPr>
                <w:i w:val="0"/>
                <w:iCs/>
              </w:rPr>
              <w:t>Danh s</w:t>
            </w:r>
            <w:r w:rsidRPr="00867081">
              <w:rPr>
                <w:rFonts w:hint="eastAsia"/>
                <w:i w:val="0"/>
                <w:iCs/>
              </w:rPr>
              <w:t>á</w:t>
            </w:r>
            <w:r w:rsidRPr="00867081">
              <w:rPr>
                <w:i w:val="0"/>
                <w:iCs/>
              </w:rPr>
              <w:t>ch b</w:t>
            </w:r>
            <w:r w:rsidRPr="00867081">
              <w:rPr>
                <w:rFonts w:hint="eastAsia"/>
                <w:i w:val="0"/>
                <w:iCs/>
              </w:rPr>
              <w:t>à</w:t>
            </w:r>
            <w:r w:rsidRPr="00867081">
              <w:rPr>
                <w:i w:val="0"/>
                <w:iCs/>
              </w:rPr>
              <w:t>i học c</w:t>
            </w:r>
            <w:r w:rsidRPr="00867081">
              <w:rPr>
                <w:rFonts w:hint="eastAsia"/>
                <w:i w:val="0"/>
                <w:iCs/>
              </w:rPr>
              <w:t>ó</w:t>
            </w:r>
            <w:r w:rsidRPr="00867081">
              <w:rPr>
                <w:i w:val="0"/>
                <w:iCs/>
              </w:rPr>
              <w:t xml:space="preserve"> trắc nghiệm</w:t>
            </w:r>
          </w:p>
          <w:p w14:paraId="42E6E032" w14:textId="3F4A57B5" w:rsidR="00867081" w:rsidRPr="00867081" w:rsidRDefault="00867081" w:rsidP="00867081">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L</w:t>
            </w:r>
            <w:r w:rsidRPr="00867081">
              <w:rPr>
                <w:rFonts w:hint="eastAsia"/>
                <w:i w:val="0"/>
                <w:iCs/>
              </w:rPr>
              <w:t>à</w:t>
            </w:r>
            <w:r w:rsidRPr="00867081">
              <w:rPr>
                <w:i w:val="0"/>
                <w:iCs/>
              </w:rPr>
              <w:t>m trắc nghiệm: Giao diện l</w:t>
            </w:r>
            <w:r w:rsidRPr="00867081">
              <w:rPr>
                <w:rFonts w:hint="eastAsia"/>
                <w:i w:val="0"/>
                <w:iCs/>
              </w:rPr>
              <w:t>à</w:t>
            </w:r>
            <w:r w:rsidRPr="00867081">
              <w:rPr>
                <w:i w:val="0"/>
                <w:iCs/>
              </w:rPr>
              <w:t>m b</w:t>
            </w:r>
            <w:r w:rsidRPr="00867081">
              <w:rPr>
                <w:rFonts w:hint="eastAsia"/>
                <w:i w:val="0"/>
                <w:iCs/>
              </w:rPr>
              <w:t>à</w:t>
            </w:r>
            <w:r w:rsidRPr="00867081">
              <w:rPr>
                <w:i w:val="0"/>
                <w:iCs/>
              </w:rPr>
              <w:t>i, hiển thị kết quả</w:t>
            </w:r>
          </w:p>
        </w:tc>
      </w:tr>
      <w:tr w:rsidR="006671A9" w:rsidRPr="00EA16C0" w14:paraId="3DBBDA41"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0E007C" w14:textId="5E9479B1" w:rsidR="00EA16C0" w:rsidRPr="00867081" w:rsidRDefault="00867081" w:rsidP="00EA16C0">
            <w:pPr>
              <w:pStyle w:val="NoiDung"/>
              <w:ind w:firstLine="0"/>
              <w:jc w:val="left"/>
              <w:rPr>
                <w:b/>
                <w:bCs/>
                <w:i w:val="0"/>
                <w:iCs/>
              </w:rPr>
            </w:pPr>
            <w:r w:rsidRPr="00867081">
              <w:rPr>
                <w:b/>
                <w:bCs/>
                <w:i w:val="0"/>
                <w:iCs/>
              </w:rPr>
              <w:lastRenderedPageBreak/>
              <w:t>6</w:t>
            </w:r>
          </w:p>
        </w:tc>
        <w:tc>
          <w:tcPr>
            <w:tcW w:w="2122" w:type="dxa"/>
            <w:hideMark/>
          </w:tcPr>
          <w:p w14:paraId="3235441A"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Kết quả – Thống kê học tập</w:t>
            </w:r>
          </w:p>
        </w:tc>
        <w:tc>
          <w:tcPr>
            <w:tcW w:w="2690" w:type="dxa"/>
            <w:hideMark/>
          </w:tcPr>
          <w:p w14:paraId="408275FB" w14:textId="5E12307E" w:rsidR="00EA16C0" w:rsidRPr="00EA16C0"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867081">
              <w:rPr>
                <w:i w:val="0"/>
                <w:iCs/>
              </w:rPr>
              <w:t xml:space="preserve">Hiển thị tiến </w:t>
            </w:r>
            <w:r w:rsidRPr="00867081">
              <w:rPr>
                <w:rFonts w:hint="cs"/>
                <w:i w:val="0"/>
                <w:iCs/>
              </w:rPr>
              <w:t>đ</w:t>
            </w:r>
            <w:r w:rsidRPr="00867081">
              <w:rPr>
                <w:i w:val="0"/>
                <w:iCs/>
              </w:rPr>
              <w:t>ộ học tập c</w:t>
            </w:r>
            <w:r w:rsidRPr="00867081">
              <w:rPr>
                <w:rFonts w:hint="eastAsia"/>
                <w:i w:val="0"/>
                <w:iCs/>
              </w:rPr>
              <w:t>á</w:t>
            </w:r>
            <w:r w:rsidRPr="00867081">
              <w:rPr>
                <w:i w:val="0"/>
                <w:iCs/>
              </w:rPr>
              <w:t xml:space="preserve"> nh</w:t>
            </w:r>
            <w:r w:rsidRPr="00867081">
              <w:rPr>
                <w:rFonts w:hint="eastAsia"/>
                <w:i w:val="0"/>
                <w:iCs/>
              </w:rPr>
              <w:t>â</w:t>
            </w:r>
            <w:r w:rsidRPr="00867081">
              <w:rPr>
                <w:i w:val="0"/>
                <w:iCs/>
              </w:rPr>
              <w:t>n v</w:t>
            </w:r>
            <w:r w:rsidRPr="00867081">
              <w:rPr>
                <w:rFonts w:hint="eastAsia"/>
                <w:i w:val="0"/>
                <w:iCs/>
              </w:rPr>
              <w:t>à</w:t>
            </w:r>
            <w:r w:rsidRPr="00867081">
              <w:rPr>
                <w:i w:val="0"/>
                <w:iCs/>
              </w:rPr>
              <w:t xml:space="preserve"> kết quả trắc nghiệm của học sinh</w:t>
            </w:r>
          </w:p>
        </w:tc>
        <w:tc>
          <w:tcPr>
            <w:tcW w:w="0" w:type="auto"/>
            <w:hideMark/>
          </w:tcPr>
          <w:p w14:paraId="173F0921"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Tổng quan tiến </w:t>
            </w:r>
            <w:r w:rsidRPr="00867081">
              <w:rPr>
                <w:rFonts w:hint="cs"/>
                <w:i w:val="0"/>
                <w:iCs/>
              </w:rPr>
              <w:t>đ</w:t>
            </w:r>
            <w:r w:rsidRPr="00867081">
              <w:rPr>
                <w:i w:val="0"/>
                <w:iCs/>
              </w:rPr>
              <w:t>ộ học b</w:t>
            </w:r>
            <w:r w:rsidRPr="00867081">
              <w:rPr>
                <w:rFonts w:hint="eastAsia"/>
                <w:i w:val="0"/>
                <w:iCs/>
              </w:rPr>
              <w:t>à</w:t>
            </w:r>
            <w:r w:rsidRPr="00867081">
              <w:rPr>
                <w:i w:val="0"/>
                <w:iCs/>
              </w:rPr>
              <w:t>i</w:t>
            </w:r>
          </w:p>
          <w:p w14:paraId="4713A8C4" w14:textId="77777777" w:rsid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Lịch sử kết quả trắc nghiệm</w:t>
            </w:r>
          </w:p>
          <w:p w14:paraId="67F50489" w14:textId="1E0C3CAD" w:rsidR="00EA16C0" w:rsidRPr="00867081" w:rsidRDefault="00867081"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867081">
              <w:rPr>
                <w:i w:val="0"/>
                <w:iCs/>
              </w:rPr>
              <w:t xml:space="preserve">- </w:t>
            </w:r>
            <w:r w:rsidRPr="00867081">
              <w:rPr>
                <w:rFonts w:hint="cs"/>
                <w:i w:val="0"/>
                <w:iCs/>
              </w:rPr>
              <w:t>Đ</w:t>
            </w:r>
            <w:r w:rsidRPr="00867081">
              <w:rPr>
                <w:i w:val="0"/>
                <w:iCs/>
              </w:rPr>
              <w:t>iểm trung b</w:t>
            </w:r>
            <w:r w:rsidRPr="00867081">
              <w:rPr>
                <w:rFonts w:hint="eastAsia"/>
                <w:i w:val="0"/>
                <w:iCs/>
              </w:rPr>
              <w:t>ì</w:t>
            </w:r>
            <w:r w:rsidRPr="00867081">
              <w:rPr>
                <w:i w:val="0"/>
                <w:iCs/>
              </w:rPr>
              <w:t>nh v</w:t>
            </w:r>
            <w:r w:rsidRPr="00867081">
              <w:rPr>
                <w:rFonts w:hint="eastAsia"/>
                <w:i w:val="0"/>
                <w:iCs/>
              </w:rPr>
              <w:t>à</w:t>
            </w:r>
            <w:r w:rsidRPr="00867081">
              <w:rPr>
                <w:i w:val="0"/>
                <w:iCs/>
              </w:rPr>
              <w:t xml:space="preserve"> thống k</w:t>
            </w:r>
            <w:r w:rsidRPr="00867081">
              <w:rPr>
                <w:rFonts w:hint="eastAsia"/>
                <w:i w:val="0"/>
                <w:iCs/>
              </w:rPr>
              <w:t>ê</w:t>
            </w:r>
            <w:r w:rsidRPr="00867081">
              <w:rPr>
                <w:i w:val="0"/>
                <w:iCs/>
              </w:rPr>
              <w:t xml:space="preserve"> chi tiết</w:t>
            </w:r>
          </w:p>
        </w:tc>
      </w:tr>
      <w:tr w:rsidR="006671A9" w:rsidRPr="00EA16C0" w14:paraId="49EB7AB3" w14:textId="77777777" w:rsidTr="00114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B0CB53" w14:textId="7B1D0E7E" w:rsidR="00EA16C0" w:rsidRPr="00867081" w:rsidRDefault="00867081" w:rsidP="00EA16C0">
            <w:pPr>
              <w:pStyle w:val="NoiDung"/>
              <w:ind w:firstLine="0"/>
              <w:jc w:val="left"/>
              <w:rPr>
                <w:b/>
                <w:bCs/>
                <w:i w:val="0"/>
                <w:iCs/>
              </w:rPr>
            </w:pPr>
            <w:r w:rsidRPr="00867081">
              <w:rPr>
                <w:b/>
                <w:bCs/>
                <w:i w:val="0"/>
                <w:iCs/>
              </w:rPr>
              <w:t>7</w:t>
            </w:r>
          </w:p>
        </w:tc>
        <w:tc>
          <w:tcPr>
            <w:tcW w:w="2122" w:type="dxa"/>
            <w:hideMark/>
          </w:tcPr>
          <w:p w14:paraId="1B751595" w14:textId="7777777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b/>
                <w:bCs/>
                <w:i w:val="0"/>
                <w:iCs/>
              </w:rPr>
              <w:t>Trang quản trị (Admin)</w:t>
            </w:r>
          </w:p>
        </w:tc>
        <w:tc>
          <w:tcPr>
            <w:tcW w:w="2690" w:type="dxa"/>
            <w:hideMark/>
          </w:tcPr>
          <w:p w14:paraId="75C9B437" w14:textId="3216DD76"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Dành cho quản trị quản lý toàn hệ thống</w:t>
            </w:r>
            <w:r w:rsidR="00D8437E">
              <w:rPr>
                <w:i w:val="0"/>
                <w:iCs/>
              </w:rPr>
              <w:t>.</w:t>
            </w:r>
          </w:p>
        </w:tc>
        <w:tc>
          <w:tcPr>
            <w:tcW w:w="0" w:type="auto"/>
            <w:hideMark/>
          </w:tcPr>
          <w:p w14:paraId="198609C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bài học</w:t>
            </w:r>
          </w:p>
          <w:p w14:paraId="06EDC0A7"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câu hỏi</w:t>
            </w:r>
          </w:p>
          <w:p w14:paraId="4B21B458" w14:textId="77777777" w:rsidR="00867081"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Cs/>
              </w:rPr>
            </w:pPr>
            <w:r w:rsidRPr="00EA16C0">
              <w:rPr>
                <w:i w:val="0"/>
                <w:iCs/>
              </w:rPr>
              <w:t>– Quản lý tài khoản</w:t>
            </w:r>
          </w:p>
          <w:p w14:paraId="56139FEF" w14:textId="6A0489A7" w:rsidR="00EA16C0" w:rsidRPr="00EA16C0" w:rsidRDefault="00EA16C0" w:rsidP="00EA16C0">
            <w:pPr>
              <w:pStyle w:val="NoiDung"/>
              <w:ind w:firstLine="0"/>
              <w:jc w:val="left"/>
              <w:cnfStyle w:val="100000000000" w:firstRow="1" w:lastRow="0" w:firstColumn="0" w:lastColumn="0" w:oddVBand="0" w:evenVBand="0" w:oddHBand="0" w:evenHBand="0" w:firstRowFirstColumn="0" w:firstRowLastColumn="0" w:lastRowFirstColumn="0" w:lastRowLastColumn="0"/>
              <w:rPr>
                <w:i w:val="0"/>
                <w:iCs/>
              </w:rPr>
            </w:pPr>
            <w:r w:rsidRPr="00EA16C0">
              <w:rPr>
                <w:i w:val="0"/>
                <w:iCs/>
              </w:rPr>
              <w:t>– Thống kê tổng quan</w:t>
            </w:r>
          </w:p>
        </w:tc>
      </w:tr>
    </w:tbl>
    <w:p w14:paraId="32A02FAA" w14:textId="5CF2F43C" w:rsidR="001A3DBF" w:rsidRDefault="00655D64" w:rsidP="001A3DBF">
      <w:pPr>
        <w:pStyle w:val="Heading4"/>
      </w:pPr>
      <w:bookmarkStart w:id="347" w:name="_Toc186531787"/>
      <w:r>
        <w:t>Giao diện</w:t>
      </w:r>
      <w:bookmarkEnd w:id="347"/>
      <w:r w:rsidR="001A3DBF">
        <w:t xml:space="preserve"> web</w:t>
      </w:r>
    </w:p>
    <w:p w14:paraId="0905371A" w14:textId="281F9160" w:rsidR="007C683F" w:rsidRPr="007C683F" w:rsidRDefault="007C683F" w:rsidP="007C683F">
      <w:pPr>
        <w:pStyle w:val="NoiDung"/>
        <w:ind w:firstLine="0"/>
        <w:jc w:val="left"/>
        <w:rPr>
          <w:b/>
          <w:bCs/>
        </w:rPr>
      </w:pPr>
      <w:r w:rsidRPr="007C683F">
        <w:rPr>
          <w:rFonts w:hint="eastAsia"/>
          <w:b/>
          <w:bCs/>
        </w:rPr>
        <w:t>G</w:t>
      </w:r>
      <w:r w:rsidRPr="007C683F">
        <w:rPr>
          <w:b/>
          <w:bCs/>
        </w:rPr>
        <w:t>iao diện trang chủ</w:t>
      </w:r>
    </w:p>
    <w:p w14:paraId="3C6380EE" w14:textId="5538AEAA" w:rsidR="003A2384" w:rsidRPr="003A2384" w:rsidRDefault="003A2384" w:rsidP="003A2384">
      <w:pPr>
        <w:pStyle w:val="NoiDung"/>
      </w:pPr>
      <w:r w:rsidRPr="003A2384">
        <w:rPr>
          <w:b/>
          <w:bCs/>
        </w:rPr>
        <w:t>Giao diện trang chủ</w:t>
      </w:r>
      <w:r w:rsidRPr="003A2384">
        <w:t xml:space="preserve"> là màn hình đầu tiên khi người dùng truy cập vào website học Lịch sử lớp 12. Trang được thiết kế đơn giản, dễ nhìn và thuận tiện sử dụng. Bố cục gồm khu vực đầu trang với logo và menu điều hướng đến các mục chính. Phần nội dung cung cấp giới thiệu ngắn và các nút chức năng giúp người dùng bắt đầu học hoặc làm trắc nghiệm. Cuối trang là khu vực chân trang hiển thị thông tin liên hệ và các mục hỗ trợ cần thiết.</w:t>
      </w:r>
    </w:p>
    <w:p w14:paraId="09F98417" w14:textId="4F8D4913" w:rsidR="00995752" w:rsidRDefault="00EC5076" w:rsidP="00EC5076">
      <w:pPr>
        <w:jc w:val="center"/>
        <w:rPr>
          <w:rFonts w:hint="eastAsia"/>
        </w:rPr>
      </w:pPr>
      <w:r>
        <w:rPr>
          <w:noProof/>
          <w:lang w:eastAsia="en-US"/>
        </w:rPr>
        <w:drawing>
          <wp:inline distT="0" distB="0" distL="0" distR="0" wp14:anchorId="7A39406E" wp14:editId="5319549C">
            <wp:extent cx="3327883" cy="2366683"/>
            <wp:effectExtent l="0" t="0" r="6350" b="0"/>
            <wp:docPr id="17456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0056" name="Picture 17456005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47955" cy="2380957"/>
                    </a:xfrm>
                    <a:prstGeom prst="rect">
                      <a:avLst/>
                    </a:prstGeom>
                  </pic:spPr>
                </pic:pic>
              </a:graphicData>
            </a:graphic>
          </wp:inline>
        </w:drawing>
      </w:r>
    </w:p>
    <w:p w14:paraId="32FAD465" w14:textId="0B3592A8" w:rsidR="00B03533" w:rsidRDefault="00A45FCB" w:rsidP="007C683F">
      <w:pPr>
        <w:pStyle w:val="Hinhanh"/>
        <w:ind w:left="851" w:firstLine="1418"/>
        <w:rPr>
          <w:rFonts w:hint="eastAsia"/>
        </w:rPr>
      </w:pPr>
      <w:bookmarkStart w:id="348" w:name="_Toc216533489"/>
      <w:bookmarkStart w:id="349" w:name="_Toc216548282"/>
      <w:bookmarkStart w:id="350" w:name="_Toc216549643"/>
      <w:bookmarkStart w:id="351" w:name="_Toc216549782"/>
      <w:bookmarkStart w:id="352" w:name="_Toc217064510"/>
      <w:bookmarkStart w:id="353" w:name="_Toc217150550"/>
      <w:bookmarkStart w:id="354" w:name="_Toc217224349"/>
      <w:bookmarkStart w:id="355" w:name="_Toc217739078"/>
      <w:bookmarkStart w:id="356" w:name="_Toc217739204"/>
      <w:bookmarkStart w:id="357" w:name="_Toc217741107"/>
      <w:bookmarkStart w:id="358" w:name="_Toc217843280"/>
      <w:bookmarkStart w:id="359" w:name="_Toc217843416"/>
      <w:bookmarkStart w:id="360" w:name="_Toc217846045"/>
      <w:bookmarkStart w:id="361" w:name="_Toc217846114"/>
      <w:bookmarkStart w:id="362" w:name="_Toc217846620"/>
      <w:bookmarkStart w:id="363" w:name="_Toc217919174"/>
      <w:bookmarkStart w:id="364" w:name="_Toc217919226"/>
      <w:bookmarkStart w:id="365" w:name="_Toc218165054"/>
      <w:bookmarkStart w:id="366" w:name="_Toc218508593"/>
      <w:r w:rsidRPr="00A45FCB">
        <w:t>H</w:t>
      </w:r>
      <w:r w:rsidRPr="00A45FCB">
        <w:rPr>
          <w:rFonts w:hint="eastAsia"/>
        </w:rPr>
        <w:t>ì</w:t>
      </w:r>
      <w:r w:rsidRPr="00A45FCB">
        <w:t xml:space="preserve">nh </w:t>
      </w:r>
      <w:r w:rsidR="005D2927">
        <w:t>3.</w:t>
      </w:r>
      <w:r w:rsidR="00C87497">
        <w:t>9</w:t>
      </w:r>
      <w:r w:rsidRPr="00A45FCB">
        <w:t xml:space="preserve"> </w:t>
      </w:r>
      <w:r>
        <w:rPr>
          <w:rFonts w:hint="eastAsia"/>
        </w:rPr>
        <w:t>G</w:t>
      </w:r>
      <w:r>
        <w:t>iao diện trang chủ của web</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t xml:space="preserve"> </w:t>
      </w:r>
    </w:p>
    <w:p w14:paraId="4450AF0C" w14:textId="333741C8" w:rsidR="007C683F" w:rsidRDefault="007C683F" w:rsidP="007C683F">
      <w:pPr>
        <w:pStyle w:val="NoiDung"/>
        <w:ind w:firstLine="0"/>
        <w:jc w:val="left"/>
        <w:rPr>
          <w:lang w:eastAsia="en-US"/>
        </w:rPr>
      </w:pPr>
      <w:r w:rsidRPr="007C683F">
        <w:rPr>
          <w:rFonts w:hint="eastAsia"/>
          <w:b/>
          <w:bCs/>
        </w:rPr>
        <w:lastRenderedPageBreak/>
        <w:t>G</w:t>
      </w:r>
      <w:r w:rsidRPr="007C683F">
        <w:rPr>
          <w:b/>
          <w:bCs/>
        </w:rPr>
        <w:t xml:space="preserve">iao diện trang </w:t>
      </w:r>
      <w:r>
        <w:rPr>
          <w:b/>
          <w:bCs/>
        </w:rPr>
        <w:t>học theo chủ đề</w:t>
      </w:r>
    </w:p>
    <w:p w14:paraId="3071CA29" w14:textId="5BC55D19" w:rsidR="003A2384" w:rsidRPr="00B03533" w:rsidRDefault="003A2384" w:rsidP="00B03533">
      <w:pPr>
        <w:pStyle w:val="NoiDung"/>
      </w:pPr>
      <w:r w:rsidRPr="003A2384">
        <w:rPr>
          <w:b/>
          <w:bCs/>
        </w:rPr>
        <w:t>Học theo chủ đề</w:t>
      </w:r>
      <w:r w:rsidRPr="003A2384">
        <w:t xml:space="preserve"> được thiết kế nhằm hỗ trợ người dùng lựa chọn nội dung học tập theo từng chủ đề lịch sử, từ đó giúp quá trình học có hệ thống và dễ theo dõi. Trang gồm khu vực đầu trang với logo và thanh menu điều hướng đến các chức năng chính của hệ thống. Phần banner phía trên hiển thị tiêu đề và mô tả ngắn để giới thiệu nội dung trang. Bên dưới là nhóm nút lọc theo chủ đề cho phép người dùng nhanh chóng thay đổi danh sách nội dung hiển thị. Khu vực nội dung chính trình bày các bài học dưới dạng các thẻ, mỗi thẻ bao gồm biểu tượng, tiêu đề, mô tả ngắn và nút thao tác để truy cập chi tiết bài học. Cuối trang là phần chân trang cung cấp thông tin giới thiệu và thông tin liên hệ cần thiết.</w:t>
      </w:r>
    </w:p>
    <w:p w14:paraId="24F6C7C9" w14:textId="1CB6C2AE" w:rsidR="00995752" w:rsidRPr="00995752" w:rsidRDefault="00EC5076" w:rsidP="00EC5076">
      <w:pPr>
        <w:jc w:val="center"/>
        <w:rPr>
          <w:rFonts w:hint="eastAsia"/>
        </w:rPr>
      </w:pPr>
      <w:r>
        <w:rPr>
          <w:rFonts w:hint="eastAsia"/>
          <w:noProof/>
          <w:lang w:eastAsia="en-US"/>
        </w:rPr>
        <w:drawing>
          <wp:inline distT="0" distB="0" distL="0" distR="0" wp14:anchorId="2A57616F" wp14:editId="729B876E">
            <wp:extent cx="5074023" cy="3608480"/>
            <wp:effectExtent l="0" t="0" r="0" b="0"/>
            <wp:docPr id="906833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33300" name="Picture 9068333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8908" cy="3611954"/>
                    </a:xfrm>
                    <a:prstGeom prst="rect">
                      <a:avLst/>
                    </a:prstGeom>
                  </pic:spPr>
                </pic:pic>
              </a:graphicData>
            </a:graphic>
          </wp:inline>
        </w:drawing>
      </w:r>
    </w:p>
    <w:p w14:paraId="1CCF4873" w14:textId="58DB8C20" w:rsidR="00AE0B07" w:rsidRDefault="008E4F82" w:rsidP="00811604">
      <w:pPr>
        <w:pStyle w:val="Hinhanh"/>
        <w:ind w:left="851" w:firstLine="1418"/>
        <w:rPr>
          <w:rFonts w:hint="eastAsia"/>
        </w:rPr>
      </w:pPr>
      <w:bookmarkStart w:id="367" w:name="_Toc218165055"/>
      <w:bookmarkStart w:id="368" w:name="_Toc218508594"/>
      <w:r w:rsidRPr="008E4F82">
        <w:t xml:space="preserve">Hình </w:t>
      </w:r>
      <w:r w:rsidR="005D2927">
        <w:t>3.</w:t>
      </w:r>
      <w:r w:rsidR="00C87497">
        <w:t>10</w:t>
      </w:r>
      <w:r w:rsidRPr="008E4F82">
        <w:t xml:space="preserve"> Giao diện học theo chủ đề của web</w:t>
      </w:r>
      <w:bookmarkEnd w:id="367"/>
      <w:bookmarkEnd w:id="368"/>
    </w:p>
    <w:p w14:paraId="22633BF8" w14:textId="76790EB8" w:rsidR="007C683F" w:rsidRPr="007C683F" w:rsidRDefault="007C683F" w:rsidP="007C683F">
      <w:pPr>
        <w:pStyle w:val="NoiDung"/>
        <w:ind w:firstLine="0"/>
        <w:rPr>
          <w:b/>
          <w:bCs/>
        </w:rPr>
      </w:pPr>
      <w:r w:rsidRPr="007C683F">
        <w:rPr>
          <w:b/>
          <w:bCs/>
        </w:rPr>
        <w:t xml:space="preserve">Giao </w:t>
      </w:r>
      <w:r w:rsidR="008E4F82">
        <w:rPr>
          <w:b/>
          <w:bCs/>
        </w:rPr>
        <w:t>diện</w:t>
      </w:r>
      <w:r w:rsidRPr="007C683F">
        <w:rPr>
          <w:b/>
          <w:bCs/>
        </w:rPr>
        <w:t xml:space="preserve"> trang danh sách câu hỏi</w:t>
      </w:r>
    </w:p>
    <w:p w14:paraId="08CF23AE" w14:textId="2F9AF862" w:rsidR="00CF5054" w:rsidRPr="005D2927" w:rsidRDefault="00CF5054" w:rsidP="005D2927">
      <w:pPr>
        <w:pStyle w:val="NoiDung"/>
      </w:pPr>
      <w:r w:rsidRPr="005D2927">
        <w:rPr>
          <w:b/>
          <w:bCs/>
        </w:rPr>
        <w:t xml:space="preserve">Trang danh sách câu hỏi </w:t>
      </w:r>
      <w:r w:rsidRPr="005D2927">
        <w:t xml:space="preserve">được xây dựng nhằm hỗ trợ học sinh tiếp cận và khai thác nội dung kiến thức theo từng bài học cụ thể. Trang gồm khu vực đầu trang với logo và thanh menu điều hướng đến các chức năng chính của hệ thống. Phần banner hiển thị tiêu đề lớn và mô tả ngắn để định hướng nội dung. Bên dưới, hệ thống cung cấp các nút </w:t>
      </w:r>
      <w:r w:rsidRPr="005D2927">
        <w:lastRenderedPageBreak/>
        <w:t>chọn bài giúp người dùng chuyển đổi nhanh giữa các bài học. Khu vực nội dung chính trình bày danh sách câu hỏi/hoạt động học tập dưới dạng các thẻ, mỗi thẻ gồm biểu tượng, tiêu đề, mô tả ngắn và nút thao tác để truy cập chi tiết. Cuối trang là phần chân trang hiển thị thông tin giới thiệu và liên hệ cần thiết.</w:t>
      </w:r>
    </w:p>
    <w:p w14:paraId="1289EDA8" w14:textId="4589366E" w:rsidR="00AE0B07" w:rsidRDefault="003A2384" w:rsidP="003A2384">
      <w:pPr>
        <w:pStyle w:val="NoiDung"/>
        <w:ind w:firstLine="0"/>
        <w:jc w:val="center"/>
      </w:pPr>
      <w:r>
        <w:rPr>
          <w:noProof/>
          <w:lang w:eastAsia="en-US"/>
        </w:rPr>
        <w:drawing>
          <wp:inline distT="0" distB="0" distL="0" distR="0" wp14:anchorId="3BFA0110" wp14:editId="1832B585">
            <wp:extent cx="4769223" cy="3391716"/>
            <wp:effectExtent l="0" t="0" r="0" b="0"/>
            <wp:docPr id="819133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33307" name="Picture 81913330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3390" cy="3394680"/>
                    </a:xfrm>
                    <a:prstGeom prst="rect">
                      <a:avLst/>
                    </a:prstGeom>
                  </pic:spPr>
                </pic:pic>
              </a:graphicData>
            </a:graphic>
          </wp:inline>
        </w:drawing>
      </w:r>
    </w:p>
    <w:p w14:paraId="5DC5D988" w14:textId="5D440997" w:rsidR="00985AF7" w:rsidRDefault="00AE0B07" w:rsidP="007C683F">
      <w:pPr>
        <w:pStyle w:val="Hinhanh"/>
        <w:ind w:left="851" w:firstLine="1418"/>
        <w:rPr>
          <w:rFonts w:hint="eastAsia"/>
        </w:rPr>
      </w:pPr>
      <w:bookmarkStart w:id="369" w:name="_Toc217739080"/>
      <w:bookmarkStart w:id="370" w:name="_Toc217739206"/>
      <w:bookmarkStart w:id="371" w:name="_Toc217741109"/>
      <w:bookmarkStart w:id="372" w:name="_Toc217843282"/>
      <w:bookmarkStart w:id="373" w:name="_Toc217843418"/>
      <w:bookmarkStart w:id="374" w:name="_Toc217846047"/>
      <w:bookmarkStart w:id="375" w:name="_Toc217846116"/>
      <w:bookmarkStart w:id="376" w:name="_Toc217846622"/>
      <w:bookmarkStart w:id="377" w:name="_Toc217919176"/>
      <w:bookmarkStart w:id="378" w:name="_Toc217919228"/>
      <w:bookmarkStart w:id="379" w:name="_Toc218165056"/>
      <w:bookmarkStart w:id="380" w:name="_Toc218508595"/>
      <w:r w:rsidRPr="00AE0B07">
        <w:t xml:space="preserve">Hình </w:t>
      </w:r>
      <w:r w:rsidR="005D2927">
        <w:t>3.1</w:t>
      </w:r>
      <w:r w:rsidR="00C87497">
        <w:t>1</w:t>
      </w:r>
      <w:r w:rsidRPr="00AE0B07">
        <w:t xml:space="preserve"> Giao diện danh sách câu hỏi trong bài học</w:t>
      </w:r>
      <w:bookmarkEnd w:id="369"/>
      <w:bookmarkEnd w:id="370"/>
      <w:bookmarkEnd w:id="371"/>
      <w:bookmarkEnd w:id="372"/>
      <w:bookmarkEnd w:id="373"/>
      <w:bookmarkEnd w:id="374"/>
      <w:bookmarkEnd w:id="375"/>
      <w:bookmarkEnd w:id="376"/>
      <w:bookmarkEnd w:id="377"/>
      <w:bookmarkEnd w:id="378"/>
      <w:bookmarkEnd w:id="379"/>
      <w:bookmarkEnd w:id="380"/>
    </w:p>
    <w:p w14:paraId="268264D8" w14:textId="77777777" w:rsidR="007C683F" w:rsidRPr="007C683F" w:rsidRDefault="007C683F" w:rsidP="007C683F">
      <w:pPr>
        <w:pStyle w:val="NoiDung"/>
        <w:ind w:firstLine="0"/>
        <w:rPr>
          <w:b/>
          <w:bCs/>
        </w:rPr>
      </w:pPr>
      <w:r w:rsidRPr="007C683F">
        <w:rPr>
          <w:b/>
          <w:bCs/>
        </w:rPr>
        <w:t>Giao diện nội dung bài học</w:t>
      </w:r>
    </w:p>
    <w:p w14:paraId="0936B848" w14:textId="122B811B" w:rsidR="00CF5054" w:rsidRDefault="00CF5054" w:rsidP="007C683F">
      <w:pPr>
        <w:pStyle w:val="NoiDung"/>
      </w:pPr>
      <w:r w:rsidRPr="00CF5054">
        <w:rPr>
          <w:b/>
          <w:bCs/>
        </w:rPr>
        <w:t>Giao diện nội dung</w:t>
      </w:r>
      <w:r w:rsidRPr="00CF5054">
        <w:t xml:space="preserve"> bài học được thiết kế nhằm hỗ trợ học sinh theo dõi kiến thức theo từng bài một cách rõ ràng và có định hướng. Tại đây, hệ thống hiển thị mô tả bài học kèm số trang tương ứng trong sách giáo khoa, giúp người học thuận tiện đối chiếu giữa nội dung trực tuyến và tài liệu học tập. Bên dưới là khu vực trình bày đáp án/giải đáp cho các câu hỏi trong bài, hỗ trợ học sinh theo dõi nội dung trọng tâm và đối chiếu kết quả học tập. Ngoài ra, trang tích hợp nút “Quay lại bài học” nhằm hỗ trợ điều hướng nhanh về danh sách nội dung trước đó, đảm bảo quá trình học diễn ra liên tục và thuận tiện.</w:t>
      </w:r>
    </w:p>
    <w:p w14:paraId="329040D0" w14:textId="44B0BE4F" w:rsidR="007C683F" w:rsidRDefault="003A2384" w:rsidP="007C683F">
      <w:pPr>
        <w:pStyle w:val="NoiDung"/>
        <w:ind w:firstLine="284"/>
        <w:jc w:val="center"/>
      </w:pPr>
      <w:r>
        <w:rPr>
          <w:noProof/>
          <w:lang w:eastAsia="en-US"/>
        </w:rPr>
        <w:lastRenderedPageBreak/>
        <w:drawing>
          <wp:inline distT="0" distB="0" distL="0" distR="0" wp14:anchorId="4B81AAD9" wp14:editId="549CA354">
            <wp:extent cx="4849906" cy="3449095"/>
            <wp:effectExtent l="0" t="0" r="8255" b="0"/>
            <wp:docPr id="146906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65114" name="Picture 14690651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57196" cy="3454280"/>
                    </a:xfrm>
                    <a:prstGeom prst="rect">
                      <a:avLst/>
                    </a:prstGeom>
                  </pic:spPr>
                </pic:pic>
              </a:graphicData>
            </a:graphic>
          </wp:inline>
        </w:drawing>
      </w:r>
    </w:p>
    <w:p w14:paraId="718B3B4E" w14:textId="6B58B1BE" w:rsidR="007C683F" w:rsidRDefault="007C683F" w:rsidP="007C683F">
      <w:pPr>
        <w:pStyle w:val="Hinhanh"/>
        <w:jc w:val="center"/>
        <w:rPr>
          <w:rFonts w:hint="eastAsia"/>
        </w:rPr>
      </w:pPr>
      <w:bookmarkStart w:id="381" w:name="_Toc217739081"/>
      <w:bookmarkStart w:id="382" w:name="_Toc217739207"/>
      <w:bookmarkStart w:id="383" w:name="_Toc217741110"/>
      <w:bookmarkStart w:id="384" w:name="_Toc217843283"/>
      <w:bookmarkStart w:id="385" w:name="_Toc217843419"/>
      <w:bookmarkStart w:id="386" w:name="_Toc217846048"/>
      <w:bookmarkStart w:id="387" w:name="_Toc217846117"/>
      <w:bookmarkStart w:id="388" w:name="_Toc217846623"/>
      <w:bookmarkStart w:id="389" w:name="_Toc217919177"/>
      <w:bookmarkStart w:id="390" w:name="_Toc217919229"/>
      <w:bookmarkStart w:id="391" w:name="_Toc218165057"/>
      <w:bookmarkStart w:id="392" w:name="_Toc218508596"/>
      <w:r w:rsidRPr="00AE0B07">
        <w:t xml:space="preserve">Hình </w:t>
      </w:r>
      <w:r w:rsidR="005D2927">
        <w:t>3.1</w:t>
      </w:r>
      <w:r w:rsidR="00C87497">
        <w:t>2</w:t>
      </w:r>
      <w:r w:rsidRPr="00AE0B07">
        <w:t xml:space="preserve"> Giao diện hiển thị nội dung bài học</w:t>
      </w:r>
      <w:bookmarkEnd w:id="381"/>
      <w:bookmarkEnd w:id="382"/>
      <w:bookmarkEnd w:id="383"/>
      <w:bookmarkEnd w:id="384"/>
      <w:bookmarkEnd w:id="385"/>
      <w:bookmarkEnd w:id="386"/>
      <w:bookmarkEnd w:id="387"/>
      <w:bookmarkEnd w:id="388"/>
      <w:bookmarkEnd w:id="389"/>
      <w:bookmarkEnd w:id="390"/>
      <w:bookmarkEnd w:id="391"/>
      <w:bookmarkEnd w:id="392"/>
    </w:p>
    <w:p w14:paraId="68865FA5" w14:textId="449F08F0" w:rsidR="007C683F" w:rsidRPr="007C683F" w:rsidRDefault="007C683F" w:rsidP="007C683F">
      <w:pPr>
        <w:pStyle w:val="NoiDung"/>
        <w:ind w:firstLine="0"/>
        <w:rPr>
          <w:b/>
          <w:bCs/>
        </w:rPr>
      </w:pPr>
      <w:r w:rsidRPr="007C683F">
        <w:rPr>
          <w:b/>
          <w:bCs/>
        </w:rPr>
        <w:t>Giao diện làm bài trắc nghiệm</w:t>
      </w:r>
    </w:p>
    <w:p w14:paraId="53C30CF2" w14:textId="6B15206E" w:rsidR="00CF5054" w:rsidRPr="00CF5054" w:rsidRDefault="00CF5054" w:rsidP="00985AF7">
      <w:pPr>
        <w:pStyle w:val="NoiDung"/>
        <w:rPr>
          <w:lang w:eastAsia="en-US"/>
        </w:rPr>
      </w:pPr>
      <w:r w:rsidRPr="00CF5054">
        <w:rPr>
          <w:rFonts w:eastAsiaTheme="majorEastAsia"/>
          <w:b/>
          <w:bCs/>
        </w:rPr>
        <w:t>Giao diện</w:t>
      </w:r>
      <w:r w:rsidRPr="00CF5054">
        <w:rPr>
          <w:rFonts w:eastAsiaTheme="majorEastAsia"/>
        </w:rPr>
        <w:t xml:space="preserve"> </w:t>
      </w:r>
      <w:r w:rsidRPr="00CF5054">
        <w:rPr>
          <w:rFonts w:eastAsiaTheme="majorEastAsia"/>
          <w:b/>
          <w:bCs/>
        </w:rPr>
        <w:t>làm bài trắc nghiệm</w:t>
      </w:r>
      <w:r w:rsidRPr="00CF5054">
        <w:rPr>
          <w:rFonts w:eastAsiaTheme="majorEastAsia"/>
        </w:rPr>
        <w:t xml:space="preserve"> được thiết kế nhằm hỗ trợ người dùng thực hiện bài kiểm tra trắc nghiệm theo nội dung lịch sử đã chọn. Trang gồm phần banner hiển thị tiêu đề và mô tả ngắn, đồng thời tích hợp nút “Nộp bài” để gửi kết quả. Khu vực nội dung chính hiển thị câu hỏi trắc nghiệm cùng các phương án trả lời, cho phép người dùng lựa chọn đáp án. Hệ thống cung cấp các nút chức năng như Kiểm tra, Xóa chọn, Trước và Tiếp để hỗ trợ thao tác trong quá trình làm bài. Bên cạnh đó, giao diện hiển thị khu vực tiến độ làm bài và số câu nhằm giúp người dùng theo dõi trạng thái hoàn thành. Cuối trang là phần chân trang cung cấp thông tin giới thiệu và liên hệ cần thiết.</w:t>
      </w:r>
    </w:p>
    <w:p w14:paraId="23BB3987" w14:textId="5A9988E3" w:rsidR="00995752" w:rsidRPr="00AD7CE6" w:rsidRDefault="003A2384" w:rsidP="003A2384">
      <w:pPr>
        <w:pStyle w:val="Caption"/>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4F25428F" wp14:editId="443C33D1">
            <wp:extent cx="4613656" cy="3281082"/>
            <wp:effectExtent l="0" t="0" r="0" b="0"/>
            <wp:docPr id="15911170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17010" name="Picture 15911170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19123" cy="3284970"/>
                    </a:xfrm>
                    <a:prstGeom prst="rect">
                      <a:avLst/>
                    </a:prstGeom>
                  </pic:spPr>
                </pic:pic>
              </a:graphicData>
            </a:graphic>
          </wp:inline>
        </w:drawing>
      </w:r>
    </w:p>
    <w:p w14:paraId="73881EF6" w14:textId="704D54C4" w:rsidR="007C683F" w:rsidRDefault="00811604" w:rsidP="007C683F">
      <w:pPr>
        <w:pStyle w:val="Hinhanh"/>
        <w:jc w:val="center"/>
        <w:rPr>
          <w:rFonts w:hint="eastAsia"/>
        </w:rPr>
      </w:pPr>
      <w:bookmarkStart w:id="393" w:name="_Toc216533491"/>
      <w:bookmarkStart w:id="394" w:name="_Toc216548284"/>
      <w:bookmarkStart w:id="395" w:name="_Toc216549645"/>
      <w:bookmarkStart w:id="396" w:name="_Toc216549784"/>
      <w:bookmarkStart w:id="397" w:name="_Toc217064512"/>
      <w:bookmarkStart w:id="398" w:name="_Toc217150552"/>
      <w:bookmarkStart w:id="399" w:name="_Toc217224351"/>
      <w:bookmarkStart w:id="400" w:name="_Toc217739082"/>
      <w:bookmarkStart w:id="401" w:name="_Toc217739208"/>
      <w:bookmarkStart w:id="402" w:name="_Toc217741111"/>
      <w:bookmarkStart w:id="403" w:name="_Toc217843284"/>
      <w:bookmarkStart w:id="404" w:name="_Toc217843420"/>
      <w:bookmarkStart w:id="405" w:name="_Toc217846049"/>
      <w:bookmarkStart w:id="406" w:name="_Toc217846118"/>
      <w:bookmarkStart w:id="407" w:name="_Toc217846624"/>
      <w:bookmarkStart w:id="408" w:name="_Toc217919178"/>
      <w:bookmarkStart w:id="409" w:name="_Toc217919230"/>
      <w:bookmarkStart w:id="410" w:name="_Toc218165058"/>
      <w:bookmarkStart w:id="411" w:name="_Toc218508597"/>
      <w:r w:rsidRPr="00AE0B07">
        <w:t>H</w:t>
      </w:r>
      <w:r w:rsidRPr="00AE0B07">
        <w:rPr>
          <w:rFonts w:hint="eastAsia"/>
        </w:rPr>
        <w:t>ì</w:t>
      </w:r>
      <w:r w:rsidRPr="00AE0B07">
        <w:t xml:space="preserve">nh </w:t>
      </w:r>
      <w:r w:rsidR="005D2927">
        <w:t>3.1</w:t>
      </w:r>
      <w:r w:rsidR="00C87497">
        <w:t>3</w:t>
      </w:r>
      <w:r w:rsidRPr="00AE0B07">
        <w:t xml:space="preserve"> </w:t>
      </w:r>
      <w:r w:rsidRPr="00AE0B07">
        <w:rPr>
          <w:rFonts w:hint="eastAsia"/>
        </w:rPr>
        <w:t>G</w:t>
      </w:r>
      <w:r w:rsidRPr="00AE0B07">
        <w:t>iao diện làm trắc nghiệm của web</w:t>
      </w:r>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4067FA08" w14:textId="784FE570" w:rsidR="007C683F" w:rsidRPr="00CB5B74" w:rsidRDefault="007C683F" w:rsidP="00CB5B74">
      <w:pPr>
        <w:pStyle w:val="NoiDung"/>
        <w:ind w:firstLine="0"/>
        <w:rPr>
          <w:b/>
          <w:bCs/>
        </w:rPr>
      </w:pPr>
      <w:bookmarkStart w:id="412" w:name="_Toc217739083"/>
      <w:r w:rsidRPr="00CB5B74">
        <w:rPr>
          <w:b/>
          <w:bCs/>
        </w:rPr>
        <w:t>Giao diện hiện kết quả bài làm</w:t>
      </w:r>
      <w:bookmarkEnd w:id="412"/>
      <w:r w:rsidRPr="00CB5B74">
        <w:rPr>
          <w:b/>
          <w:bCs/>
        </w:rPr>
        <w:t xml:space="preserve"> </w:t>
      </w:r>
    </w:p>
    <w:p w14:paraId="4B48CC94" w14:textId="793DABEF" w:rsidR="00CF5054" w:rsidRPr="00CF5054" w:rsidRDefault="00CF5054" w:rsidP="008C215F">
      <w:pPr>
        <w:pStyle w:val="NoiDung"/>
      </w:pPr>
      <w:r w:rsidRPr="00CF5054">
        <w:rPr>
          <w:b/>
          <w:bCs/>
        </w:rPr>
        <w:t>Giao diện</w:t>
      </w:r>
      <w:r w:rsidRPr="00CF5054">
        <w:t xml:space="preserve"> </w:t>
      </w:r>
      <w:r w:rsidRPr="00CF5054">
        <w:rPr>
          <w:b/>
          <w:bCs/>
        </w:rPr>
        <w:t>hiển thị kết quả bài làm trắc nghiệm</w:t>
      </w:r>
      <w:r w:rsidRPr="00CF5054">
        <w:t xml:space="preserve"> được thiết kế nhằm giúp người học xem lại đáp án sau khi hoàn thành bài kiểm tra. Trang hiển thị danh sách các câu hỏi theo thứ tự, kèm các phương án trả lời và ký hiệu trực quan để thể hiện lựa chọn đúng/sai. Dưới mỗi câu hỏi, hệ thống cung cấp mục “Giải thích” nhằm hỗ trợ người học hiểu rõ đáp án đúng và củng cố kiến thức liên quan. Nhờ đó, giao diện không chỉ phản hồi kết quả làm bài mà còn hỗ trợ người học tự rà soát, rút kinh nghiệm và ôn luyện hiệu quả.</w:t>
      </w:r>
    </w:p>
    <w:p w14:paraId="7D46664B" w14:textId="61FC9A22" w:rsidR="008C215F" w:rsidRDefault="003A2384" w:rsidP="003A2384">
      <w:pPr>
        <w:pStyle w:val="NoiDung"/>
        <w:ind w:firstLine="0"/>
        <w:jc w:val="center"/>
      </w:pPr>
      <w:r>
        <w:rPr>
          <w:noProof/>
          <w:lang w:eastAsia="en-US"/>
        </w:rPr>
        <w:lastRenderedPageBreak/>
        <w:drawing>
          <wp:inline distT="0" distB="0" distL="0" distR="0" wp14:anchorId="32B2011D" wp14:editId="71278006">
            <wp:extent cx="4777529" cy="3397623"/>
            <wp:effectExtent l="0" t="0" r="4445" b="0"/>
            <wp:docPr id="18008831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83163" name="Picture 180088316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8540" cy="3405454"/>
                    </a:xfrm>
                    <a:prstGeom prst="rect">
                      <a:avLst/>
                    </a:prstGeom>
                  </pic:spPr>
                </pic:pic>
              </a:graphicData>
            </a:graphic>
          </wp:inline>
        </w:drawing>
      </w:r>
    </w:p>
    <w:p w14:paraId="44E5325A" w14:textId="3386BC41" w:rsidR="00AE0B07" w:rsidRDefault="008C215F" w:rsidP="003A2384">
      <w:pPr>
        <w:pStyle w:val="Hinhanh"/>
        <w:jc w:val="center"/>
        <w:rPr>
          <w:rFonts w:hint="eastAsia"/>
        </w:rPr>
      </w:pPr>
      <w:bookmarkStart w:id="413" w:name="_Toc217739209"/>
      <w:bookmarkStart w:id="414" w:name="_Toc217741112"/>
      <w:bookmarkStart w:id="415" w:name="_Toc217843285"/>
      <w:bookmarkStart w:id="416" w:name="_Toc217843421"/>
      <w:bookmarkStart w:id="417" w:name="_Toc217846050"/>
      <w:bookmarkStart w:id="418" w:name="_Toc217846119"/>
      <w:bookmarkStart w:id="419" w:name="_Toc217846625"/>
      <w:bookmarkStart w:id="420" w:name="_Toc217919179"/>
      <w:bookmarkStart w:id="421" w:name="_Toc217919231"/>
      <w:bookmarkStart w:id="422" w:name="_Toc218165059"/>
      <w:bookmarkStart w:id="423" w:name="_Toc218508598"/>
      <w:r w:rsidRPr="008C215F">
        <w:t xml:space="preserve">Hình </w:t>
      </w:r>
      <w:r w:rsidR="005D2927">
        <w:t>3.1</w:t>
      </w:r>
      <w:r w:rsidR="00C87497">
        <w:t>4</w:t>
      </w:r>
      <w:r w:rsidRPr="008C215F">
        <w:t xml:space="preserve"> Giao diện trang kết quả trắc nghiệm bài học</w:t>
      </w:r>
      <w:bookmarkEnd w:id="413"/>
      <w:bookmarkEnd w:id="414"/>
      <w:bookmarkEnd w:id="415"/>
      <w:bookmarkEnd w:id="416"/>
      <w:bookmarkEnd w:id="417"/>
      <w:bookmarkEnd w:id="418"/>
      <w:bookmarkEnd w:id="419"/>
      <w:bookmarkEnd w:id="420"/>
      <w:bookmarkEnd w:id="421"/>
      <w:bookmarkEnd w:id="422"/>
      <w:bookmarkEnd w:id="423"/>
    </w:p>
    <w:p w14:paraId="75C856CC" w14:textId="0658704C" w:rsidR="00AE0B07" w:rsidRPr="008C215F" w:rsidRDefault="008C215F">
      <w:pPr>
        <w:rPr>
          <w:rFonts w:hint="eastAsia"/>
          <w:b/>
          <w:bCs/>
          <w:lang w:eastAsia="en-US"/>
        </w:rPr>
      </w:pPr>
      <w:r>
        <w:rPr>
          <w:b/>
          <w:bCs/>
          <w:lang w:eastAsia="en-US"/>
        </w:rPr>
        <w:t>Giao diện thống kê kết quả học tập</w:t>
      </w:r>
    </w:p>
    <w:p w14:paraId="47296527" w14:textId="04AD3B19" w:rsidR="00CF5054" w:rsidRPr="00985AF7" w:rsidRDefault="00CF5054" w:rsidP="00985AF7">
      <w:pPr>
        <w:pStyle w:val="NoiDung"/>
      </w:pPr>
      <w:r w:rsidRPr="00CF5054">
        <w:rPr>
          <w:rFonts w:eastAsiaTheme="majorEastAsia"/>
          <w:b/>
          <w:bCs/>
        </w:rPr>
        <w:t>Giao diện thống kê kết quả học tập</w:t>
      </w:r>
      <w:r w:rsidRPr="00CF5054">
        <w:rPr>
          <w:rFonts w:eastAsiaTheme="majorEastAsia"/>
        </w:rPr>
        <w:t xml:space="preserve"> cho phép người dùng theo dõi và đánh giá quá trình học thông qua các chỉ số tổng hợp. Trên giao diện hiển thị các thông tin chính như tiến độ học bài, số bài đã làm và tổng số câu trả lời đúng, giúp người dùng nhanh chóng nắm bắt tình hình học tập tổng quát. Bên dưới là bảng chi tiết kết quả trắc nghiệm theo từng bài học, bao gồm điểm (số câu đúng/tổng số câu) và tỷ lệ hoàn thành. Việc trình bày dữ liệu dưới dạng bảng rõ ràng hỗ trợ người dùng dễ dàng so sánh mức độ nắm vững kiến thức giữa các nội dung, điều chỉnh kế hoạch học tập và ôn luyện phù hợp.</w:t>
      </w:r>
    </w:p>
    <w:p w14:paraId="0F22DB6D" w14:textId="14311635" w:rsidR="00811604" w:rsidRDefault="003A2384" w:rsidP="003A2384">
      <w:pPr>
        <w:jc w:val="center"/>
        <w:rPr>
          <w:rFonts w:ascii="Times New Roman" w:eastAsiaTheme="majorEastAsia" w:hAnsi="Times New Roman" w:cstheme="majorBidi"/>
          <w:b/>
          <w:color w:val="000000" w:themeColor="text1"/>
          <w:sz w:val="28"/>
          <w:szCs w:val="32"/>
        </w:rPr>
      </w:pPr>
      <w:r>
        <w:rPr>
          <w:rFonts w:ascii="Times New Roman" w:eastAsiaTheme="majorEastAsia" w:hAnsi="Times New Roman" w:cstheme="majorBidi"/>
          <w:b/>
          <w:noProof/>
          <w:color w:val="000000" w:themeColor="text1"/>
          <w:sz w:val="28"/>
          <w:szCs w:val="32"/>
          <w:lang w:eastAsia="en-US"/>
        </w:rPr>
        <w:lastRenderedPageBreak/>
        <w:drawing>
          <wp:inline distT="0" distB="0" distL="0" distR="0" wp14:anchorId="3A2D9C5D" wp14:editId="142557E5">
            <wp:extent cx="5109882" cy="3633982"/>
            <wp:effectExtent l="0" t="0" r="0" b="5080"/>
            <wp:docPr id="16926880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8081" name="Picture 169268808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15834" cy="3638215"/>
                    </a:xfrm>
                    <a:prstGeom prst="rect">
                      <a:avLst/>
                    </a:prstGeom>
                  </pic:spPr>
                </pic:pic>
              </a:graphicData>
            </a:graphic>
          </wp:inline>
        </w:drawing>
      </w:r>
    </w:p>
    <w:p w14:paraId="33C6E21D" w14:textId="7F414013" w:rsidR="00811604" w:rsidRDefault="00811604" w:rsidP="00811604">
      <w:pPr>
        <w:pStyle w:val="Hinhanh"/>
        <w:ind w:left="851" w:firstLine="850"/>
        <w:rPr>
          <w:rFonts w:hint="eastAsia"/>
        </w:rPr>
      </w:pPr>
      <w:bookmarkStart w:id="424" w:name="_Toc216533492"/>
      <w:bookmarkStart w:id="425" w:name="_Toc216548285"/>
      <w:bookmarkStart w:id="426" w:name="_Toc216549646"/>
      <w:bookmarkStart w:id="427" w:name="_Toc216549785"/>
      <w:bookmarkStart w:id="428" w:name="_Toc217064513"/>
      <w:bookmarkStart w:id="429" w:name="_Toc217150553"/>
      <w:bookmarkStart w:id="430" w:name="_Toc217224352"/>
      <w:bookmarkStart w:id="431" w:name="_Toc217739084"/>
      <w:bookmarkStart w:id="432" w:name="_Toc217739210"/>
      <w:bookmarkStart w:id="433" w:name="_Toc217741113"/>
      <w:bookmarkStart w:id="434" w:name="_Toc217843286"/>
      <w:bookmarkStart w:id="435" w:name="_Toc217843422"/>
      <w:bookmarkStart w:id="436" w:name="_Toc217846051"/>
      <w:bookmarkStart w:id="437" w:name="_Toc217846120"/>
      <w:bookmarkStart w:id="438" w:name="_Toc217846626"/>
      <w:bookmarkStart w:id="439" w:name="_Toc217919180"/>
      <w:bookmarkStart w:id="440" w:name="_Toc217919232"/>
      <w:bookmarkStart w:id="441" w:name="_Toc218165060"/>
      <w:bookmarkStart w:id="442" w:name="_Toc218508599"/>
      <w:r w:rsidRPr="00A45FCB">
        <w:t>H</w:t>
      </w:r>
      <w:r w:rsidRPr="00A45FCB">
        <w:rPr>
          <w:rFonts w:hint="eastAsia"/>
        </w:rPr>
        <w:t>ì</w:t>
      </w:r>
      <w:r w:rsidRPr="00A45FCB">
        <w:t xml:space="preserve">nh </w:t>
      </w:r>
      <w:r w:rsidR="005D2927">
        <w:t>3.1</w:t>
      </w:r>
      <w:r w:rsidR="00C87497">
        <w:t>5</w:t>
      </w:r>
      <w:r w:rsidRPr="00A45FCB">
        <w:t xml:space="preserve"> </w:t>
      </w:r>
      <w:r>
        <w:rPr>
          <w:rFonts w:hint="eastAsia"/>
        </w:rPr>
        <w:t>G</w:t>
      </w:r>
      <w:r>
        <w:t>iao diện xem thống kê kết quả học tập của web</w:t>
      </w:r>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r>
        <w:t xml:space="preserve"> </w:t>
      </w:r>
    </w:p>
    <w:p w14:paraId="02ABB79A" w14:textId="16C28965" w:rsidR="00051E49" w:rsidRPr="00840388" w:rsidRDefault="00051E49" w:rsidP="00051E49">
      <w:pPr>
        <w:rPr>
          <w:rFonts w:hint="eastAsia"/>
          <w:b/>
          <w:bCs/>
          <w:lang w:eastAsia="en-US"/>
        </w:rPr>
      </w:pPr>
      <w:r w:rsidRPr="00840388">
        <w:rPr>
          <w:b/>
          <w:bCs/>
          <w:lang w:eastAsia="en-US"/>
        </w:rPr>
        <w:t xml:space="preserve">Giao diện trang quản trị </w:t>
      </w:r>
    </w:p>
    <w:p w14:paraId="436437D4" w14:textId="25F13964" w:rsidR="00840388" w:rsidRPr="00840388" w:rsidRDefault="00840388" w:rsidP="00C70916">
      <w:pPr>
        <w:pStyle w:val="NoiDung"/>
      </w:pPr>
      <w:r w:rsidRPr="00840388">
        <w:rPr>
          <w:b/>
          <w:bCs/>
        </w:rPr>
        <w:t>Giao diện</w:t>
      </w:r>
      <w:r w:rsidRPr="00840388">
        <w:t xml:space="preserve"> </w:t>
      </w:r>
      <w:r w:rsidRPr="00840388">
        <w:rPr>
          <w:b/>
          <w:bCs/>
        </w:rPr>
        <w:t>trang quản trị</w:t>
      </w:r>
      <w:r w:rsidRPr="00840388">
        <w:t xml:space="preserve"> được thiết kế nhằm hỗ trợ quản trị viên quản lý dữ liệu của hệ thống học và ôn luyện Lịch sử lớp 12. Trang chỉ cho phép truy cập sau khi đăng nhập với quyền quản trị. Bố cục giao diện gồm thanh điều hướng bên trái hiển thị danh sách các bảng dữ liệu (ví dụ: topics, lessons, item) để quản trị viên lựa chọn và thao tác. Khu vực phía trên cung cấp các nút chức năng như Làm mới, Trang chủ và Thêm bản ghi. Phần nội dung chính hiển thị danh sách bản ghi dưới dạng bảng, gồm các cột thông tin (ID, mô tả) và nhóm thao tác Sửa/Xóa cho từng dòng. Cách trình bày này giúp quản trị viên thực hiện nhanh các thao tác thêm, cập nhật và xóa dữ liệu, đảm bảo tính nhất quán và đồng bộ của hệ thống.</w:t>
      </w:r>
    </w:p>
    <w:p w14:paraId="644A4BD1" w14:textId="24884EF8" w:rsidR="00051E49" w:rsidRPr="00CF5054" w:rsidRDefault="00840388" w:rsidP="00051E49">
      <w:pPr>
        <w:pStyle w:val="NoiDung"/>
        <w:rPr>
          <w:highlight w:val="yellow"/>
        </w:rPr>
      </w:pPr>
      <w:r>
        <w:rPr>
          <w:noProof/>
          <w:lang w:eastAsia="en-US"/>
        </w:rPr>
        <w:lastRenderedPageBreak/>
        <w:drawing>
          <wp:inline distT="0" distB="0" distL="0" distR="0" wp14:anchorId="1C4A45EE" wp14:editId="017E7826">
            <wp:extent cx="4467726" cy="3177301"/>
            <wp:effectExtent l="0" t="0" r="0" b="4445"/>
            <wp:docPr id="257987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87919" name="Picture 25798791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9725" cy="3185834"/>
                    </a:xfrm>
                    <a:prstGeom prst="rect">
                      <a:avLst/>
                    </a:prstGeom>
                  </pic:spPr>
                </pic:pic>
              </a:graphicData>
            </a:graphic>
          </wp:inline>
        </w:drawing>
      </w:r>
    </w:p>
    <w:p w14:paraId="462F13D2" w14:textId="20EE4DB3" w:rsidR="00695C0B" w:rsidRDefault="00695C0B" w:rsidP="00336195">
      <w:pPr>
        <w:pStyle w:val="Hinhanh"/>
        <w:jc w:val="center"/>
        <w:rPr>
          <w:rFonts w:hint="eastAsia"/>
        </w:rPr>
      </w:pPr>
      <w:bookmarkStart w:id="443" w:name="_Toc217739085"/>
      <w:bookmarkStart w:id="444" w:name="_Toc217739211"/>
      <w:bookmarkStart w:id="445" w:name="_Toc217741114"/>
      <w:bookmarkStart w:id="446" w:name="_Toc217843287"/>
      <w:bookmarkStart w:id="447" w:name="_Toc217843423"/>
      <w:bookmarkStart w:id="448" w:name="_Toc217846052"/>
      <w:bookmarkStart w:id="449" w:name="_Toc217846121"/>
      <w:bookmarkStart w:id="450" w:name="_Toc217846627"/>
      <w:bookmarkStart w:id="451" w:name="_Toc217919181"/>
      <w:bookmarkStart w:id="452" w:name="_Toc217919233"/>
      <w:bookmarkStart w:id="453" w:name="_Toc218165061"/>
      <w:bookmarkStart w:id="454" w:name="_Toc218508600"/>
      <w:r w:rsidRPr="00840388">
        <w:t>H</w:t>
      </w:r>
      <w:r w:rsidRPr="00840388">
        <w:rPr>
          <w:rFonts w:hint="eastAsia"/>
        </w:rPr>
        <w:t>ì</w:t>
      </w:r>
      <w:r w:rsidRPr="00840388">
        <w:t xml:space="preserve">nh </w:t>
      </w:r>
      <w:r w:rsidR="005D2927">
        <w:t>3.1</w:t>
      </w:r>
      <w:r w:rsidR="00C87497">
        <w:t>6</w:t>
      </w:r>
      <w:r w:rsidRPr="00840388">
        <w:t xml:space="preserve"> </w:t>
      </w:r>
      <w:r w:rsidRPr="00840388">
        <w:rPr>
          <w:rFonts w:hint="eastAsia"/>
        </w:rPr>
        <w:t>G</w:t>
      </w:r>
      <w:r w:rsidRPr="00840388">
        <w:t>iao diện trang quản trị</w:t>
      </w:r>
      <w:bookmarkEnd w:id="443"/>
      <w:bookmarkEnd w:id="444"/>
      <w:bookmarkEnd w:id="445"/>
      <w:bookmarkEnd w:id="446"/>
      <w:bookmarkEnd w:id="447"/>
      <w:bookmarkEnd w:id="448"/>
      <w:bookmarkEnd w:id="449"/>
      <w:bookmarkEnd w:id="450"/>
      <w:bookmarkEnd w:id="451"/>
      <w:bookmarkEnd w:id="452"/>
      <w:r w:rsidR="00840388" w:rsidRPr="00840388">
        <w:t xml:space="preserve"> viên</w:t>
      </w:r>
      <w:bookmarkEnd w:id="453"/>
      <w:bookmarkEnd w:id="454"/>
    </w:p>
    <w:p w14:paraId="68E65DB3" w14:textId="37822F97" w:rsidR="000D09B0" w:rsidRPr="00811604" w:rsidRDefault="000D09B0" w:rsidP="00336195">
      <w:pPr>
        <w:pStyle w:val="Hinhanh"/>
        <w:jc w:val="center"/>
        <w:rPr>
          <w:rFonts w:hint="eastAsia"/>
        </w:rPr>
      </w:pPr>
    </w:p>
    <w:p w14:paraId="70C8B4E8" w14:textId="77777777" w:rsidR="00EB4347" w:rsidRDefault="00EB4347">
      <w:pPr>
        <w:rPr>
          <w:rFonts w:ascii="Times New Roman" w:eastAsiaTheme="majorEastAsia" w:hAnsi="Times New Roman" w:cstheme="majorBidi"/>
          <w:b/>
          <w:color w:val="000000" w:themeColor="text1"/>
          <w:sz w:val="28"/>
          <w:szCs w:val="32"/>
        </w:rPr>
      </w:pPr>
      <w:bookmarkStart w:id="455" w:name="_Toc186531794"/>
      <w:r>
        <w:br w:type="page"/>
      </w:r>
    </w:p>
    <w:p w14:paraId="0E2EEACC" w14:textId="2D856036" w:rsidR="00655D64" w:rsidRDefault="00655D64" w:rsidP="003667E5">
      <w:pPr>
        <w:pStyle w:val="Heading1"/>
        <w:tabs>
          <w:tab w:val="left" w:pos="1985"/>
        </w:tabs>
      </w:pPr>
      <w:bookmarkStart w:id="456" w:name="_Toc218508562"/>
      <w:r>
        <w:lastRenderedPageBreak/>
        <w:t>KẾT QUẢ NGHIÊN CỨU</w:t>
      </w:r>
      <w:bookmarkEnd w:id="455"/>
      <w:bookmarkEnd w:id="456"/>
    </w:p>
    <w:p w14:paraId="38F243FD" w14:textId="36025084" w:rsidR="00655D64" w:rsidRDefault="00655D64" w:rsidP="00E90690">
      <w:pPr>
        <w:pStyle w:val="Heading2"/>
      </w:pPr>
      <w:bookmarkStart w:id="457" w:name="_Toc186531795"/>
      <w:bookmarkStart w:id="458" w:name="_Toc218508563"/>
      <w:r w:rsidRPr="00D209EA">
        <w:t>Dữ liệu thử nghiệm</w:t>
      </w:r>
      <w:bookmarkEnd w:id="457"/>
      <w:bookmarkEnd w:id="458"/>
    </w:p>
    <w:p w14:paraId="6BD0AD2B" w14:textId="5697680F" w:rsidR="003667E5" w:rsidRDefault="003667E5" w:rsidP="003667E5">
      <w:pPr>
        <w:pStyle w:val="NoiDung"/>
      </w:pPr>
      <w:r w:rsidRPr="003667E5">
        <w:t xml:space="preserve">Để kiểm thử và đánh giá hoạt động của hệ thống học và ôn luyện kiến thức Lịch sử lớp 12, một bộ dữ liệu thử nghiệm đã được xây dựng và lưu trữ trong hệ quản trị cơ sở dữ liệu MySQL với tên cơ sở dữ liệu là </w:t>
      </w:r>
      <w:r w:rsidRPr="003667E5">
        <w:rPr>
          <w:rFonts w:eastAsiaTheme="majorEastAsia"/>
        </w:rPr>
        <w:t>db_history</w:t>
      </w:r>
      <w:r w:rsidRPr="003667E5">
        <w:t>. Dữ liệu thử nghiệm được thiết kế phù hợp với mô hình dữ liệu đã trình bày ở chương trước và đảm bảo bao phủ các chức năng chính của hệ thống.</w:t>
      </w:r>
    </w:p>
    <w:p w14:paraId="490640F8" w14:textId="4FF3CAD8" w:rsidR="003667E5" w:rsidRPr="003667E5" w:rsidRDefault="003667E5" w:rsidP="003667E5">
      <w:pPr>
        <w:pStyle w:val="Heading3"/>
      </w:pPr>
      <w:bookmarkStart w:id="459" w:name="_Toc218508564"/>
      <w:r w:rsidRPr="00B1589D">
        <w:t>Dữ liệu người dùng</w:t>
      </w:r>
      <w:bookmarkEnd w:id="459"/>
    </w:p>
    <w:p w14:paraId="531571A3" w14:textId="3F272A45" w:rsidR="00B1589D" w:rsidRDefault="00B1589D" w:rsidP="00B1589D">
      <w:pPr>
        <w:pStyle w:val="NoiDung"/>
      </w:pPr>
      <w:r w:rsidRPr="00B1589D">
        <w:rPr>
          <w:b/>
          <w:bCs/>
        </w:rPr>
        <w:t>Dữ liệu người dùng:</w:t>
      </w:r>
      <w:r w:rsidRPr="00B1589D">
        <w:t xml:space="preserve"> Tạo một số tài khoản học sinh và một tài khoản quản trị viên để kiểm tra các chức năng đăng ký, đăng nhập và phân quyền sử dụng hệ thống.</w:t>
      </w:r>
    </w:p>
    <w:p w14:paraId="59C246B6" w14:textId="378A4FD2" w:rsidR="0047354A" w:rsidRDefault="0047354A" w:rsidP="00FB2683">
      <w:pPr>
        <w:pStyle w:val="bang"/>
        <w:rPr>
          <w:rFonts w:hint="eastAsia"/>
        </w:rPr>
      </w:pPr>
      <w:bookmarkStart w:id="460" w:name="_Toc218508625"/>
      <w:r w:rsidRPr="003667E5">
        <w:t>Bảng 4.1. Dữ liệu thử nghiệm bảng Users</w:t>
      </w:r>
      <w:bookmarkEnd w:id="46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060"/>
        <w:gridCol w:w="1993"/>
        <w:gridCol w:w="1876"/>
        <w:gridCol w:w="2776"/>
        <w:gridCol w:w="1356"/>
      </w:tblGrid>
      <w:tr w:rsidR="00142BEA" w14:paraId="78EBDA95" w14:textId="77777777" w:rsidTr="00D87A44">
        <w:tc>
          <w:tcPr>
            <w:tcW w:w="1083" w:type="dxa"/>
          </w:tcPr>
          <w:p w14:paraId="5E5992AE" w14:textId="34E7A18A" w:rsidR="00142BEA" w:rsidRPr="00142BEA" w:rsidRDefault="00487DE9" w:rsidP="003667E5">
            <w:pPr>
              <w:pStyle w:val="NoiDung"/>
              <w:ind w:firstLine="0"/>
              <w:jc w:val="center"/>
              <w:rPr>
                <w:b/>
                <w:bCs/>
              </w:rPr>
            </w:pPr>
            <w:r>
              <w:rPr>
                <w:b/>
                <w:bCs/>
              </w:rPr>
              <w:t>u</w:t>
            </w:r>
            <w:r w:rsidR="00142BEA">
              <w:rPr>
                <w:b/>
                <w:bCs/>
              </w:rPr>
              <w:t>ser_id</w:t>
            </w:r>
          </w:p>
        </w:tc>
        <w:tc>
          <w:tcPr>
            <w:tcW w:w="2175" w:type="dxa"/>
          </w:tcPr>
          <w:p w14:paraId="2D5D0656" w14:textId="340B0834" w:rsidR="00142BEA" w:rsidRPr="00142BEA" w:rsidRDefault="00F374E1" w:rsidP="003667E5">
            <w:pPr>
              <w:pStyle w:val="NoiDung"/>
              <w:ind w:firstLine="0"/>
              <w:jc w:val="center"/>
              <w:rPr>
                <w:b/>
                <w:bCs/>
              </w:rPr>
            </w:pPr>
            <w:r w:rsidRPr="00F374E1">
              <w:rPr>
                <w:b/>
                <w:bCs/>
              </w:rPr>
              <w:t>username</w:t>
            </w:r>
          </w:p>
        </w:tc>
        <w:tc>
          <w:tcPr>
            <w:tcW w:w="1367" w:type="dxa"/>
          </w:tcPr>
          <w:p w14:paraId="64C8E503" w14:textId="2557AC9C" w:rsidR="00142BEA" w:rsidRPr="00142BEA" w:rsidRDefault="00F374E1" w:rsidP="003667E5">
            <w:pPr>
              <w:pStyle w:val="NoiDung"/>
              <w:ind w:firstLine="0"/>
              <w:jc w:val="center"/>
              <w:rPr>
                <w:b/>
                <w:bCs/>
              </w:rPr>
            </w:pPr>
            <w:r w:rsidRPr="00F374E1">
              <w:rPr>
                <w:b/>
                <w:bCs/>
              </w:rPr>
              <w:t>password_hash</w:t>
            </w:r>
          </w:p>
        </w:tc>
        <w:tc>
          <w:tcPr>
            <w:tcW w:w="2788" w:type="dxa"/>
          </w:tcPr>
          <w:p w14:paraId="0A0680C8" w14:textId="493B08A1" w:rsidR="00142BEA" w:rsidRPr="00142BEA" w:rsidRDefault="00142BEA" w:rsidP="003667E5">
            <w:pPr>
              <w:pStyle w:val="NoiDung"/>
              <w:ind w:firstLine="0"/>
              <w:jc w:val="center"/>
              <w:rPr>
                <w:b/>
                <w:bCs/>
              </w:rPr>
            </w:pPr>
            <w:r>
              <w:rPr>
                <w:b/>
                <w:bCs/>
              </w:rPr>
              <w:t>Email</w:t>
            </w:r>
          </w:p>
        </w:tc>
        <w:tc>
          <w:tcPr>
            <w:tcW w:w="1511" w:type="dxa"/>
          </w:tcPr>
          <w:p w14:paraId="36872038" w14:textId="6559BEA1" w:rsidR="00142BEA" w:rsidRPr="00142BEA" w:rsidRDefault="00F374E1" w:rsidP="003667E5">
            <w:pPr>
              <w:pStyle w:val="NoiDung"/>
              <w:ind w:firstLine="0"/>
              <w:jc w:val="center"/>
              <w:rPr>
                <w:b/>
                <w:bCs/>
              </w:rPr>
            </w:pPr>
            <w:r w:rsidRPr="00F374E1">
              <w:rPr>
                <w:b/>
                <w:bCs/>
              </w:rPr>
              <w:t>role</w:t>
            </w:r>
          </w:p>
        </w:tc>
      </w:tr>
      <w:tr w:rsidR="00142BEA" w14:paraId="31CEA23F" w14:textId="77777777" w:rsidTr="00D87A44">
        <w:tc>
          <w:tcPr>
            <w:tcW w:w="1083" w:type="dxa"/>
          </w:tcPr>
          <w:p w14:paraId="6CEBD82C" w14:textId="14EED327" w:rsidR="00142BEA" w:rsidRDefault="00142BEA" w:rsidP="00910C68">
            <w:pPr>
              <w:pStyle w:val="NoiDung"/>
              <w:ind w:firstLine="0"/>
              <w:jc w:val="center"/>
            </w:pPr>
            <w:r>
              <w:t>1</w:t>
            </w:r>
          </w:p>
        </w:tc>
        <w:tc>
          <w:tcPr>
            <w:tcW w:w="2175" w:type="dxa"/>
          </w:tcPr>
          <w:p w14:paraId="2ED10087" w14:textId="7F087FD5" w:rsidR="00142BEA" w:rsidRDefault="00142BEA" w:rsidP="00B1589D">
            <w:pPr>
              <w:pStyle w:val="NoiDung"/>
              <w:ind w:firstLine="0"/>
            </w:pPr>
            <w:r>
              <w:t>Ho</w:t>
            </w:r>
            <w:r w:rsidR="006812DB">
              <w:t>ai</w:t>
            </w:r>
            <w:r>
              <w:t>Th</w:t>
            </w:r>
            <w:r w:rsidR="00CF5054">
              <w:t>uo</w:t>
            </w:r>
            <w:r>
              <w:t>ng</w:t>
            </w:r>
          </w:p>
        </w:tc>
        <w:tc>
          <w:tcPr>
            <w:tcW w:w="1367" w:type="dxa"/>
          </w:tcPr>
          <w:p w14:paraId="230E0E4A" w14:textId="0502AD74" w:rsidR="00142BEA" w:rsidRDefault="00142BEA" w:rsidP="00B1589D">
            <w:pPr>
              <w:pStyle w:val="NoiDung"/>
              <w:ind w:firstLine="0"/>
            </w:pPr>
            <w:r>
              <w:t>Đã mã hóa</w:t>
            </w:r>
          </w:p>
        </w:tc>
        <w:tc>
          <w:tcPr>
            <w:tcW w:w="2788" w:type="dxa"/>
          </w:tcPr>
          <w:p w14:paraId="6D46FF27" w14:textId="141B3EAF" w:rsidR="00142BEA" w:rsidRDefault="00142BEA" w:rsidP="00B1589D">
            <w:pPr>
              <w:pStyle w:val="NoiDung"/>
              <w:ind w:firstLine="0"/>
            </w:pPr>
            <w:r w:rsidRPr="00142BEA">
              <w:t>lan2808005@gmail.com</w:t>
            </w:r>
          </w:p>
        </w:tc>
        <w:tc>
          <w:tcPr>
            <w:tcW w:w="1511" w:type="dxa"/>
          </w:tcPr>
          <w:p w14:paraId="57B765F1" w14:textId="7CA93009" w:rsidR="00142BEA" w:rsidRDefault="00142BEA" w:rsidP="00B1589D">
            <w:pPr>
              <w:pStyle w:val="NoiDung"/>
              <w:ind w:firstLine="0"/>
            </w:pPr>
            <w:r>
              <w:t>student</w:t>
            </w:r>
          </w:p>
        </w:tc>
      </w:tr>
      <w:tr w:rsidR="00142BEA" w14:paraId="60D575EA" w14:textId="77777777" w:rsidTr="00D87A44">
        <w:tc>
          <w:tcPr>
            <w:tcW w:w="1083" w:type="dxa"/>
          </w:tcPr>
          <w:p w14:paraId="4776AC5B" w14:textId="29273D0F" w:rsidR="00142BEA" w:rsidRDefault="00142BEA" w:rsidP="00910C68">
            <w:pPr>
              <w:pStyle w:val="NoiDung"/>
              <w:ind w:firstLine="0"/>
              <w:jc w:val="center"/>
            </w:pPr>
            <w:r>
              <w:t>2</w:t>
            </w:r>
          </w:p>
        </w:tc>
        <w:tc>
          <w:tcPr>
            <w:tcW w:w="2175" w:type="dxa"/>
          </w:tcPr>
          <w:p w14:paraId="2EBEF4EE" w14:textId="60029635" w:rsidR="00142BEA" w:rsidRDefault="00142BEA" w:rsidP="00142BEA">
            <w:pPr>
              <w:pStyle w:val="NoiDung"/>
              <w:ind w:firstLine="0"/>
            </w:pPr>
            <w:r>
              <w:t>Thu Lan</w:t>
            </w:r>
          </w:p>
        </w:tc>
        <w:tc>
          <w:tcPr>
            <w:tcW w:w="1367" w:type="dxa"/>
          </w:tcPr>
          <w:p w14:paraId="6EC70814" w14:textId="2F22E4EB" w:rsidR="00142BEA" w:rsidRDefault="00142BEA" w:rsidP="00142BEA">
            <w:pPr>
              <w:pStyle w:val="NoiDung"/>
              <w:ind w:firstLine="0"/>
            </w:pPr>
            <w:r>
              <w:t>Đã mã hóa</w:t>
            </w:r>
          </w:p>
        </w:tc>
        <w:tc>
          <w:tcPr>
            <w:tcW w:w="2788" w:type="dxa"/>
          </w:tcPr>
          <w:p w14:paraId="648DDB41" w14:textId="41B2F41B" w:rsidR="00142BEA" w:rsidRDefault="00142BEA" w:rsidP="00142BEA">
            <w:pPr>
              <w:pStyle w:val="NoiDung"/>
              <w:ind w:firstLine="0"/>
            </w:pPr>
            <w:r w:rsidRPr="00142BEA">
              <w:t>hoaithuong@gmail.com</w:t>
            </w:r>
          </w:p>
        </w:tc>
        <w:tc>
          <w:tcPr>
            <w:tcW w:w="1511" w:type="dxa"/>
          </w:tcPr>
          <w:p w14:paraId="31212D59" w14:textId="77C455E2" w:rsidR="00142BEA" w:rsidRDefault="00142BEA" w:rsidP="00142BEA">
            <w:pPr>
              <w:pStyle w:val="NoiDung"/>
              <w:ind w:firstLine="0"/>
            </w:pPr>
            <w:r>
              <w:t>student</w:t>
            </w:r>
          </w:p>
        </w:tc>
      </w:tr>
      <w:tr w:rsidR="00142BEA" w14:paraId="28A169A9" w14:textId="77777777" w:rsidTr="00D87A44">
        <w:tc>
          <w:tcPr>
            <w:tcW w:w="1083" w:type="dxa"/>
          </w:tcPr>
          <w:p w14:paraId="46FDB551" w14:textId="615E43A3" w:rsidR="00142BEA" w:rsidRDefault="00142BEA" w:rsidP="00910C68">
            <w:pPr>
              <w:pStyle w:val="NoiDung"/>
              <w:ind w:firstLine="0"/>
              <w:jc w:val="center"/>
            </w:pPr>
            <w:r>
              <w:t>3</w:t>
            </w:r>
          </w:p>
        </w:tc>
        <w:tc>
          <w:tcPr>
            <w:tcW w:w="2175" w:type="dxa"/>
          </w:tcPr>
          <w:p w14:paraId="0E21BA4C" w14:textId="65AE0BE7" w:rsidR="00142BEA" w:rsidRDefault="00142BEA" w:rsidP="00142BEA">
            <w:pPr>
              <w:pStyle w:val="NoiDung"/>
              <w:ind w:firstLine="0"/>
            </w:pPr>
            <w:r>
              <w:t>admin</w:t>
            </w:r>
          </w:p>
        </w:tc>
        <w:tc>
          <w:tcPr>
            <w:tcW w:w="1367" w:type="dxa"/>
          </w:tcPr>
          <w:p w14:paraId="3EF4AF3B" w14:textId="68B4E103" w:rsidR="00142BEA" w:rsidRDefault="00142BEA" w:rsidP="00142BEA">
            <w:pPr>
              <w:pStyle w:val="NoiDung"/>
              <w:ind w:firstLine="0"/>
            </w:pPr>
            <w:r>
              <w:t>Đã mã hóa</w:t>
            </w:r>
          </w:p>
        </w:tc>
        <w:tc>
          <w:tcPr>
            <w:tcW w:w="2788" w:type="dxa"/>
          </w:tcPr>
          <w:p w14:paraId="4BF3380F" w14:textId="75F9E855" w:rsidR="00142BEA" w:rsidRDefault="00EA3DF0" w:rsidP="00EA3DF0">
            <w:pPr>
              <w:rPr>
                <w:rFonts w:hint="eastAsia"/>
              </w:rPr>
            </w:pPr>
            <w:r>
              <w:t>admin@gmail.com</w:t>
            </w:r>
          </w:p>
        </w:tc>
        <w:tc>
          <w:tcPr>
            <w:tcW w:w="1511" w:type="dxa"/>
          </w:tcPr>
          <w:p w14:paraId="4CBA782E" w14:textId="0BC85089" w:rsidR="00142BEA" w:rsidRDefault="00142BEA" w:rsidP="00142BEA">
            <w:pPr>
              <w:pStyle w:val="NoiDung"/>
              <w:ind w:firstLine="0"/>
            </w:pPr>
            <w:r>
              <w:t>admin</w:t>
            </w:r>
          </w:p>
        </w:tc>
      </w:tr>
    </w:tbl>
    <w:p w14:paraId="420F1DD3" w14:textId="5CC7D175" w:rsidR="003667E5" w:rsidRDefault="003667E5" w:rsidP="003667E5">
      <w:pPr>
        <w:pStyle w:val="Heading3"/>
      </w:pPr>
      <w:bookmarkStart w:id="461" w:name="_Toc218508565"/>
      <w:r w:rsidRPr="003667E5">
        <w:t>Dữ liệu chủ đề – bài học – nội dung</w:t>
      </w:r>
      <w:bookmarkEnd w:id="461"/>
    </w:p>
    <w:p w14:paraId="7950F4AA" w14:textId="041B65C7" w:rsidR="003667E5" w:rsidRDefault="00A86A01" w:rsidP="00A86A01">
      <w:pPr>
        <w:pStyle w:val="NoiDung"/>
      </w:pPr>
      <w:r w:rsidRPr="00EA3DF0">
        <w:rPr>
          <w:rFonts w:eastAsiaTheme="majorEastAsia"/>
          <w:b/>
          <w:bCs/>
        </w:rPr>
        <w:t>Dữ liệu chủ đề bài học</w:t>
      </w:r>
      <w:r w:rsidR="00EA3DF0">
        <w:rPr>
          <w:rFonts w:eastAsiaTheme="majorEastAsia"/>
          <w:b/>
          <w:bCs/>
        </w:rPr>
        <w:t>:</w:t>
      </w:r>
      <w:r w:rsidRPr="00A86A01">
        <w:t xml:space="preserve"> </w:t>
      </w:r>
      <w:r w:rsidR="00EA3DF0">
        <w:t>H</w:t>
      </w:r>
      <w:r w:rsidRPr="00A86A01">
        <w:t xml:space="preserve">ệ thống xây dựng các chủ đề kiến thức theo từng bài học trong sách giáo khoa Lịch sử lớp 12. Mỗi chủ đề được lưu trữ trong bảng </w:t>
      </w:r>
      <w:r w:rsidRPr="00A86A01">
        <w:rPr>
          <w:rFonts w:eastAsiaTheme="majorEastAsia"/>
        </w:rPr>
        <w:t>Topic</w:t>
      </w:r>
      <w:r w:rsidRPr="00A86A01">
        <w:t xml:space="preserve"> của cơ sở dữ liệu với các thông tin gồm: mã chủ đề, mã sách, tên chủ đề, số trang bắt đầu – kết thúc và mô tả tóm tắt nội dung trọng tâm. Dữ liệu được thiết kế nhằm hỗ trợ quản lý, truy xuất và tra cứu nội dung học tập một cách thuận tiện và hệ thống.</w:t>
      </w:r>
    </w:p>
    <w:p w14:paraId="0408D954" w14:textId="77777777" w:rsidR="00A86A01" w:rsidRDefault="00A86A01" w:rsidP="00A86A01">
      <w:pPr>
        <w:pStyle w:val="NoiDung"/>
      </w:pPr>
    </w:p>
    <w:p w14:paraId="4F683C0C" w14:textId="77777777" w:rsidR="00A86A01" w:rsidRDefault="00A86A01" w:rsidP="00A86A01">
      <w:pPr>
        <w:pStyle w:val="NoiDung"/>
      </w:pPr>
    </w:p>
    <w:p w14:paraId="2DC91938" w14:textId="45543D4B" w:rsidR="00A86A01" w:rsidRPr="00A86A01" w:rsidRDefault="0047354A" w:rsidP="00FB2683">
      <w:pPr>
        <w:pStyle w:val="bang"/>
        <w:rPr>
          <w:rFonts w:hint="eastAsia"/>
        </w:rPr>
      </w:pPr>
      <w:bookmarkStart w:id="462" w:name="_Toc218508626"/>
      <w:r w:rsidRPr="00A86A01">
        <w:lastRenderedPageBreak/>
        <w:t>Bảng 4.2. Dữ liệu thử nghiệm bảng Topic</w:t>
      </w:r>
      <w:r>
        <w:t>s</w:t>
      </w:r>
      <w:bookmarkEnd w:id="462"/>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271"/>
        <w:gridCol w:w="1216"/>
        <w:gridCol w:w="1761"/>
        <w:gridCol w:w="1417"/>
        <w:gridCol w:w="1418"/>
        <w:gridCol w:w="1978"/>
      </w:tblGrid>
      <w:tr w:rsidR="00A86A01" w14:paraId="324C47C8" w14:textId="77777777" w:rsidTr="00D87A44">
        <w:tc>
          <w:tcPr>
            <w:tcW w:w="1271" w:type="dxa"/>
            <w:vAlign w:val="center"/>
          </w:tcPr>
          <w:p w14:paraId="2F267A88" w14:textId="54FB438B" w:rsidR="00A86A01" w:rsidRDefault="00A86A01" w:rsidP="00A86A01">
            <w:pPr>
              <w:pStyle w:val="NoiDung"/>
              <w:ind w:firstLine="0"/>
            </w:pPr>
            <w:r>
              <w:rPr>
                <w:b/>
                <w:bCs/>
              </w:rPr>
              <w:t>Topic_id</w:t>
            </w:r>
          </w:p>
        </w:tc>
        <w:tc>
          <w:tcPr>
            <w:tcW w:w="1216" w:type="dxa"/>
            <w:vAlign w:val="center"/>
          </w:tcPr>
          <w:p w14:paraId="7237927D" w14:textId="465AFF58" w:rsidR="00A86A01" w:rsidRDefault="00A86A01" w:rsidP="00A86A01">
            <w:pPr>
              <w:pStyle w:val="NoiDung"/>
              <w:ind w:firstLine="0"/>
            </w:pPr>
            <w:r>
              <w:rPr>
                <w:b/>
                <w:bCs/>
              </w:rPr>
              <w:t>Book_id</w:t>
            </w:r>
          </w:p>
        </w:tc>
        <w:tc>
          <w:tcPr>
            <w:tcW w:w="1761" w:type="dxa"/>
            <w:vAlign w:val="center"/>
          </w:tcPr>
          <w:p w14:paraId="58FBB281" w14:textId="2C029BBA" w:rsidR="00A86A01" w:rsidRDefault="00A86A01" w:rsidP="00A86A01">
            <w:pPr>
              <w:pStyle w:val="NoiDung"/>
              <w:ind w:firstLine="0"/>
            </w:pPr>
            <w:r>
              <w:rPr>
                <w:b/>
                <w:bCs/>
              </w:rPr>
              <w:t>Topic_name</w:t>
            </w:r>
          </w:p>
        </w:tc>
        <w:tc>
          <w:tcPr>
            <w:tcW w:w="1417" w:type="dxa"/>
            <w:vAlign w:val="center"/>
          </w:tcPr>
          <w:p w14:paraId="4AFBEAAF" w14:textId="7B1CF05B" w:rsidR="00A86A01" w:rsidRDefault="00A86A01" w:rsidP="00A86A01">
            <w:pPr>
              <w:pStyle w:val="NoiDung"/>
              <w:ind w:firstLine="0"/>
            </w:pPr>
            <w:r>
              <w:rPr>
                <w:b/>
                <w:bCs/>
              </w:rPr>
              <w:t>Page_start</w:t>
            </w:r>
          </w:p>
        </w:tc>
        <w:tc>
          <w:tcPr>
            <w:tcW w:w="1418" w:type="dxa"/>
            <w:vAlign w:val="center"/>
          </w:tcPr>
          <w:p w14:paraId="3D672406" w14:textId="203DBF55" w:rsidR="00A86A01" w:rsidRDefault="00A86A01" w:rsidP="00A86A01">
            <w:pPr>
              <w:pStyle w:val="NoiDung"/>
              <w:ind w:firstLine="0"/>
            </w:pPr>
            <w:r>
              <w:rPr>
                <w:b/>
                <w:bCs/>
              </w:rPr>
              <w:t>Page_end</w:t>
            </w:r>
          </w:p>
        </w:tc>
        <w:tc>
          <w:tcPr>
            <w:tcW w:w="1978" w:type="dxa"/>
            <w:vAlign w:val="center"/>
          </w:tcPr>
          <w:p w14:paraId="38DDDBF6" w14:textId="7BE1E57C" w:rsidR="00A86A01" w:rsidRDefault="00A86A01" w:rsidP="00A86A01">
            <w:pPr>
              <w:pStyle w:val="NoiDung"/>
              <w:ind w:firstLine="0"/>
            </w:pPr>
            <w:r>
              <w:rPr>
                <w:b/>
                <w:bCs/>
              </w:rPr>
              <w:t>Description</w:t>
            </w:r>
          </w:p>
        </w:tc>
      </w:tr>
      <w:tr w:rsidR="00A86A01" w14:paraId="1B17519A" w14:textId="77777777" w:rsidTr="00D87A44">
        <w:tc>
          <w:tcPr>
            <w:tcW w:w="1271" w:type="dxa"/>
            <w:vAlign w:val="center"/>
          </w:tcPr>
          <w:p w14:paraId="34C3D644" w14:textId="242DBC70" w:rsidR="00A86A01" w:rsidRDefault="00A86A01" w:rsidP="00910C68">
            <w:pPr>
              <w:pStyle w:val="NoiDung"/>
              <w:ind w:firstLine="0"/>
              <w:jc w:val="center"/>
            </w:pPr>
            <w:r>
              <w:t>1</w:t>
            </w:r>
          </w:p>
        </w:tc>
        <w:tc>
          <w:tcPr>
            <w:tcW w:w="1216" w:type="dxa"/>
            <w:vAlign w:val="center"/>
          </w:tcPr>
          <w:p w14:paraId="57FFCB03" w14:textId="09A2C7DE" w:rsidR="00A86A01" w:rsidRDefault="00A86A01" w:rsidP="00910C68">
            <w:pPr>
              <w:pStyle w:val="NoiDung"/>
              <w:ind w:firstLine="0"/>
              <w:jc w:val="center"/>
            </w:pPr>
            <w:r>
              <w:t>1</w:t>
            </w:r>
          </w:p>
        </w:tc>
        <w:tc>
          <w:tcPr>
            <w:tcW w:w="1761" w:type="dxa"/>
            <w:vAlign w:val="center"/>
          </w:tcPr>
          <w:p w14:paraId="0B1C29E7" w14:textId="44DA4572" w:rsidR="00A86A01" w:rsidRDefault="00A86A01" w:rsidP="00A86A01">
            <w:pPr>
              <w:pStyle w:val="NoiDung"/>
              <w:ind w:firstLine="0"/>
              <w:jc w:val="left"/>
            </w:pPr>
            <w:r>
              <w:t>Thế giới trong và sau Chiến tranh lạnh</w:t>
            </w:r>
          </w:p>
        </w:tc>
        <w:tc>
          <w:tcPr>
            <w:tcW w:w="1417" w:type="dxa"/>
            <w:vAlign w:val="center"/>
          </w:tcPr>
          <w:p w14:paraId="52804767" w14:textId="04A7104B" w:rsidR="00A86A01" w:rsidRDefault="00A86A01" w:rsidP="00910C68">
            <w:pPr>
              <w:pStyle w:val="NoiDung"/>
              <w:ind w:firstLine="0"/>
              <w:jc w:val="center"/>
            </w:pPr>
            <w:r>
              <w:t>6</w:t>
            </w:r>
          </w:p>
        </w:tc>
        <w:tc>
          <w:tcPr>
            <w:tcW w:w="1418" w:type="dxa"/>
            <w:vAlign w:val="center"/>
          </w:tcPr>
          <w:p w14:paraId="1E401502" w14:textId="1828B39D" w:rsidR="00A86A01" w:rsidRDefault="00A86A01" w:rsidP="00910C68">
            <w:pPr>
              <w:pStyle w:val="NoiDung"/>
              <w:ind w:firstLine="0"/>
              <w:jc w:val="center"/>
            </w:pPr>
            <w:r>
              <w:t>20</w:t>
            </w:r>
          </w:p>
        </w:tc>
        <w:tc>
          <w:tcPr>
            <w:tcW w:w="1978" w:type="dxa"/>
            <w:vAlign w:val="center"/>
          </w:tcPr>
          <w:p w14:paraId="1B72B85C" w14:textId="6C7F4182" w:rsidR="00A86A01" w:rsidRDefault="00A86A01" w:rsidP="00A86A01">
            <w:pPr>
              <w:pStyle w:val="NoiDung"/>
              <w:ind w:firstLine="0"/>
              <w:jc w:val="left"/>
            </w:pPr>
            <w:r>
              <w:t>Tình hình thế giới trong Chiến tranh lạnh và những biến đổi sau khi kết thúc…</w:t>
            </w:r>
          </w:p>
        </w:tc>
      </w:tr>
      <w:tr w:rsidR="00A86A01" w14:paraId="43A57A24" w14:textId="77777777" w:rsidTr="00D87A44">
        <w:tc>
          <w:tcPr>
            <w:tcW w:w="1271" w:type="dxa"/>
            <w:vAlign w:val="center"/>
          </w:tcPr>
          <w:p w14:paraId="336A8E36" w14:textId="69011042" w:rsidR="00A86A01" w:rsidRDefault="00A86A01" w:rsidP="00910C68">
            <w:pPr>
              <w:pStyle w:val="NoiDung"/>
              <w:ind w:firstLine="0"/>
              <w:jc w:val="center"/>
            </w:pPr>
            <w:r>
              <w:t>2</w:t>
            </w:r>
          </w:p>
        </w:tc>
        <w:tc>
          <w:tcPr>
            <w:tcW w:w="1216" w:type="dxa"/>
            <w:vAlign w:val="center"/>
          </w:tcPr>
          <w:p w14:paraId="19DE7D32" w14:textId="68D9B3E1" w:rsidR="00A86A01" w:rsidRDefault="00A86A01" w:rsidP="00910C68">
            <w:pPr>
              <w:pStyle w:val="NoiDung"/>
              <w:ind w:firstLine="0"/>
              <w:jc w:val="center"/>
            </w:pPr>
            <w:r>
              <w:t>1</w:t>
            </w:r>
          </w:p>
        </w:tc>
        <w:tc>
          <w:tcPr>
            <w:tcW w:w="1761" w:type="dxa"/>
            <w:vAlign w:val="center"/>
          </w:tcPr>
          <w:p w14:paraId="077596E6" w14:textId="02D69AE7" w:rsidR="00A86A01" w:rsidRDefault="00A86A01" w:rsidP="00A86A01">
            <w:pPr>
              <w:pStyle w:val="NoiDung"/>
              <w:ind w:firstLine="0"/>
              <w:jc w:val="left"/>
            </w:pPr>
            <w:r>
              <w:t>ASEAN: Những chặng đường lịch sử</w:t>
            </w:r>
          </w:p>
        </w:tc>
        <w:tc>
          <w:tcPr>
            <w:tcW w:w="1417" w:type="dxa"/>
            <w:vAlign w:val="center"/>
          </w:tcPr>
          <w:p w14:paraId="452A9DB7" w14:textId="7E01536D" w:rsidR="00A86A01" w:rsidRDefault="00A86A01" w:rsidP="00910C68">
            <w:pPr>
              <w:pStyle w:val="NoiDung"/>
              <w:ind w:firstLine="0"/>
              <w:jc w:val="center"/>
            </w:pPr>
            <w:r>
              <w:t>21</w:t>
            </w:r>
          </w:p>
        </w:tc>
        <w:tc>
          <w:tcPr>
            <w:tcW w:w="1418" w:type="dxa"/>
            <w:vAlign w:val="center"/>
          </w:tcPr>
          <w:p w14:paraId="0EF15D1C" w14:textId="13EA6FB1" w:rsidR="00A86A01" w:rsidRDefault="00A86A01" w:rsidP="00910C68">
            <w:pPr>
              <w:pStyle w:val="NoiDung"/>
              <w:ind w:firstLine="0"/>
              <w:jc w:val="center"/>
            </w:pPr>
            <w:r>
              <w:t>30</w:t>
            </w:r>
          </w:p>
        </w:tc>
        <w:tc>
          <w:tcPr>
            <w:tcW w:w="1978" w:type="dxa"/>
            <w:vAlign w:val="center"/>
          </w:tcPr>
          <w:p w14:paraId="5C8DB6AA" w14:textId="23CBA3DB" w:rsidR="00A86A01" w:rsidRDefault="00A86A01" w:rsidP="00A86A01">
            <w:pPr>
              <w:pStyle w:val="NoiDung"/>
              <w:ind w:firstLine="0"/>
              <w:jc w:val="left"/>
            </w:pPr>
            <w:r>
              <w:t>Quá trình ra đời, phát triển và xây dựng Cộng đồng ASEAN…</w:t>
            </w:r>
          </w:p>
        </w:tc>
      </w:tr>
    </w:tbl>
    <w:p w14:paraId="7EA3F05A" w14:textId="05D101FE" w:rsidR="003667E5" w:rsidRDefault="00A86A01" w:rsidP="00B1589D">
      <w:pPr>
        <w:pStyle w:val="NoiDung"/>
      </w:pPr>
      <w:r w:rsidRPr="00A86A01">
        <w:rPr>
          <w:b/>
          <w:bCs/>
        </w:rPr>
        <w:t>Dữ liệu bài học:</w:t>
      </w:r>
      <w:r w:rsidRPr="00A86A01">
        <w:t xml:space="preserve"> Các bài học thuộc từng chủ đề được tổ chức và lưu trữ trong bảng Lesson của cơ sở dữ liệu. Mỗi bản ghi trong bảng bao gồm mã bài học, mã chủ đề, tiêu đề bài học và phạm vi trang nội dung tương ứng trong sách giáo khoa. Việc thiết kế dữ liệu theo cấu trúc phân cấp (Chủ đề → Bài học) giúp hệ thống quản lý nội dung học tập rõ ràng, thuận tiện cho việc tra cứu, cập nhật và liên kết với dữ liệu câu hỏi trắc nghiệm.</w:t>
      </w:r>
    </w:p>
    <w:p w14:paraId="4F5DCFB7" w14:textId="77777777" w:rsidR="0047354A" w:rsidRDefault="0047354A" w:rsidP="00B1589D">
      <w:pPr>
        <w:pStyle w:val="NoiDung"/>
      </w:pPr>
    </w:p>
    <w:p w14:paraId="783CBD94" w14:textId="77777777" w:rsidR="0047354A" w:rsidRDefault="0047354A" w:rsidP="00B1589D">
      <w:pPr>
        <w:pStyle w:val="NoiDung"/>
      </w:pPr>
    </w:p>
    <w:p w14:paraId="6DE167E1" w14:textId="77777777" w:rsidR="0047354A" w:rsidRDefault="0047354A" w:rsidP="00B1589D">
      <w:pPr>
        <w:pStyle w:val="NoiDung"/>
      </w:pPr>
    </w:p>
    <w:p w14:paraId="6EF7104C" w14:textId="77777777" w:rsidR="0047354A" w:rsidRDefault="0047354A" w:rsidP="00B1589D">
      <w:pPr>
        <w:pStyle w:val="NoiDung"/>
      </w:pPr>
    </w:p>
    <w:p w14:paraId="06B99901" w14:textId="77777777" w:rsidR="0047354A" w:rsidRDefault="0047354A" w:rsidP="00B1589D">
      <w:pPr>
        <w:pStyle w:val="NoiDung"/>
      </w:pPr>
    </w:p>
    <w:p w14:paraId="4DCA081C" w14:textId="77777777" w:rsidR="0047354A" w:rsidRDefault="0047354A" w:rsidP="00B1589D">
      <w:pPr>
        <w:pStyle w:val="NoiDung"/>
      </w:pPr>
    </w:p>
    <w:p w14:paraId="2D74B2E8" w14:textId="77777777" w:rsidR="0047354A" w:rsidRDefault="0047354A" w:rsidP="00B1589D">
      <w:pPr>
        <w:pStyle w:val="NoiDung"/>
      </w:pPr>
    </w:p>
    <w:p w14:paraId="4BE3E7BC" w14:textId="110BE796" w:rsidR="0047354A" w:rsidRDefault="0047354A" w:rsidP="00FB2683">
      <w:pPr>
        <w:pStyle w:val="bang"/>
        <w:rPr>
          <w:rFonts w:hint="eastAsia"/>
        </w:rPr>
      </w:pPr>
      <w:bookmarkStart w:id="463" w:name="_Toc218508627"/>
      <w:r w:rsidRPr="00910C68">
        <w:lastRenderedPageBreak/>
        <w:t>Bảng 4.3. Dữ liệu thử nghiệm bảng Lesson</w:t>
      </w:r>
      <w:r>
        <w:t>s</w:t>
      </w:r>
      <w:bookmarkEnd w:id="463"/>
    </w:p>
    <w:tbl>
      <w:tblPr>
        <w:tblStyle w:val="myTable"/>
        <w:tblW w:w="5000" w:type="pct"/>
        <w:tblCellMar>
          <w:left w:w="85" w:type="dxa"/>
          <w:right w:w="85" w:type="dxa"/>
        </w:tblCellMar>
        <w:tblLook w:val="04A0" w:firstRow="1" w:lastRow="0" w:firstColumn="1" w:lastColumn="0" w:noHBand="0" w:noVBand="1"/>
      </w:tblPr>
      <w:tblGrid>
        <w:gridCol w:w="1328"/>
        <w:gridCol w:w="1200"/>
        <w:gridCol w:w="3847"/>
        <w:gridCol w:w="1401"/>
        <w:gridCol w:w="1285"/>
      </w:tblGrid>
      <w:tr w:rsidR="00A86A01" w:rsidRPr="00A86A01" w14:paraId="7A9905C2"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8710D6B" w14:textId="77777777" w:rsidR="00A86A01" w:rsidRPr="00A86A01" w:rsidRDefault="00A86A01" w:rsidP="00A86A01">
            <w:pPr>
              <w:pStyle w:val="NoiDung"/>
              <w:ind w:firstLine="0"/>
              <w:rPr>
                <w:b/>
                <w:bCs/>
                <w:i w:val="0"/>
                <w:iCs/>
              </w:rPr>
            </w:pPr>
            <w:r w:rsidRPr="00A86A01">
              <w:rPr>
                <w:b/>
                <w:bCs/>
                <w:i w:val="0"/>
                <w:iCs/>
              </w:rPr>
              <w:t>Lesson_id</w:t>
            </w:r>
          </w:p>
        </w:tc>
        <w:tc>
          <w:tcPr>
            <w:tcW w:w="662" w:type="pct"/>
            <w:hideMark/>
          </w:tcPr>
          <w:p w14:paraId="041C9C04"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Topic_id</w:t>
            </w:r>
          </w:p>
        </w:tc>
        <w:tc>
          <w:tcPr>
            <w:tcW w:w="2123" w:type="pct"/>
            <w:hideMark/>
          </w:tcPr>
          <w:p w14:paraId="5899E645"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Lesson_title</w:t>
            </w:r>
          </w:p>
        </w:tc>
        <w:tc>
          <w:tcPr>
            <w:tcW w:w="773" w:type="pct"/>
            <w:hideMark/>
          </w:tcPr>
          <w:p w14:paraId="2323D456"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start</w:t>
            </w:r>
          </w:p>
        </w:tc>
        <w:tc>
          <w:tcPr>
            <w:tcW w:w="709" w:type="pct"/>
            <w:hideMark/>
          </w:tcPr>
          <w:p w14:paraId="3095B6F8" w14:textId="77777777" w:rsidR="00A86A01" w:rsidRPr="00A86A01" w:rsidRDefault="00A86A01" w:rsidP="00A86A01">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A86A01">
              <w:rPr>
                <w:b/>
                <w:bCs/>
                <w:i w:val="0"/>
                <w:iCs/>
              </w:rPr>
              <w:t>Page_end</w:t>
            </w:r>
          </w:p>
        </w:tc>
      </w:tr>
      <w:tr w:rsidR="00A86A01" w:rsidRPr="00A86A01" w14:paraId="6C4BFD3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7ED01F" w14:textId="77777777" w:rsidR="00A86A01" w:rsidRPr="00A86A01" w:rsidRDefault="00A86A01" w:rsidP="00910C68">
            <w:pPr>
              <w:pStyle w:val="NoiDung"/>
              <w:ind w:firstLine="0"/>
              <w:jc w:val="center"/>
              <w:rPr>
                <w:i w:val="0"/>
                <w:iCs/>
              </w:rPr>
            </w:pPr>
            <w:r w:rsidRPr="00A86A01">
              <w:rPr>
                <w:i w:val="0"/>
                <w:iCs/>
              </w:rPr>
              <w:t>1</w:t>
            </w:r>
          </w:p>
        </w:tc>
        <w:tc>
          <w:tcPr>
            <w:tcW w:w="662" w:type="pct"/>
            <w:hideMark/>
          </w:tcPr>
          <w:p w14:paraId="2B031DC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19A90C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Liên Hợp Quốc</w:t>
            </w:r>
          </w:p>
        </w:tc>
        <w:tc>
          <w:tcPr>
            <w:tcW w:w="773" w:type="pct"/>
            <w:hideMark/>
          </w:tcPr>
          <w:p w14:paraId="11B0ACD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6</w:t>
            </w:r>
          </w:p>
        </w:tc>
        <w:tc>
          <w:tcPr>
            <w:tcW w:w="709" w:type="pct"/>
            <w:hideMark/>
          </w:tcPr>
          <w:p w14:paraId="41E43EDA"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2</w:t>
            </w:r>
          </w:p>
        </w:tc>
      </w:tr>
      <w:tr w:rsidR="00A86A01" w:rsidRPr="00A86A01" w14:paraId="063C1586"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3A3F41BD" w14:textId="77777777" w:rsidR="00A86A01" w:rsidRPr="00A86A01" w:rsidRDefault="00A86A01" w:rsidP="00910C68">
            <w:pPr>
              <w:pStyle w:val="NoiDung"/>
              <w:ind w:firstLine="0"/>
              <w:jc w:val="center"/>
              <w:rPr>
                <w:i w:val="0"/>
                <w:iCs/>
              </w:rPr>
            </w:pPr>
            <w:r w:rsidRPr="00A86A01">
              <w:rPr>
                <w:i w:val="0"/>
                <w:iCs/>
              </w:rPr>
              <w:t>2</w:t>
            </w:r>
          </w:p>
        </w:tc>
        <w:tc>
          <w:tcPr>
            <w:tcW w:w="662" w:type="pct"/>
            <w:hideMark/>
          </w:tcPr>
          <w:p w14:paraId="27C9C03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01DF9536"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trong Chiến tranh lạnh</w:t>
            </w:r>
          </w:p>
        </w:tc>
        <w:tc>
          <w:tcPr>
            <w:tcW w:w="773" w:type="pct"/>
            <w:hideMark/>
          </w:tcPr>
          <w:p w14:paraId="796BF7EE"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3</w:t>
            </w:r>
          </w:p>
        </w:tc>
        <w:tc>
          <w:tcPr>
            <w:tcW w:w="709" w:type="pct"/>
            <w:hideMark/>
          </w:tcPr>
          <w:p w14:paraId="3E1351F6"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7</w:t>
            </w:r>
          </w:p>
        </w:tc>
      </w:tr>
      <w:tr w:rsidR="00A86A01" w:rsidRPr="00A86A01" w14:paraId="74C3834B"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4A127046" w14:textId="77777777" w:rsidR="00A86A01" w:rsidRPr="00A86A01" w:rsidRDefault="00A86A01" w:rsidP="00910C68">
            <w:pPr>
              <w:pStyle w:val="NoiDung"/>
              <w:ind w:firstLine="0"/>
              <w:jc w:val="center"/>
              <w:rPr>
                <w:i w:val="0"/>
                <w:iCs/>
              </w:rPr>
            </w:pPr>
            <w:r w:rsidRPr="00A86A01">
              <w:rPr>
                <w:i w:val="0"/>
                <w:iCs/>
              </w:rPr>
              <w:t>3</w:t>
            </w:r>
          </w:p>
        </w:tc>
        <w:tc>
          <w:tcPr>
            <w:tcW w:w="662" w:type="pct"/>
            <w:hideMark/>
          </w:tcPr>
          <w:p w14:paraId="406A08EB"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w:t>
            </w:r>
          </w:p>
        </w:tc>
        <w:tc>
          <w:tcPr>
            <w:tcW w:w="2123" w:type="pct"/>
            <w:hideMark/>
          </w:tcPr>
          <w:p w14:paraId="3EE4F0E5"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Trật tự thế giới sau Chiến tranh lạnh</w:t>
            </w:r>
          </w:p>
        </w:tc>
        <w:tc>
          <w:tcPr>
            <w:tcW w:w="773" w:type="pct"/>
            <w:hideMark/>
          </w:tcPr>
          <w:p w14:paraId="6FFA4CA4"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18</w:t>
            </w:r>
          </w:p>
        </w:tc>
        <w:tc>
          <w:tcPr>
            <w:tcW w:w="709" w:type="pct"/>
            <w:hideMark/>
          </w:tcPr>
          <w:p w14:paraId="705B2C68"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0</w:t>
            </w:r>
          </w:p>
        </w:tc>
      </w:tr>
      <w:tr w:rsidR="00A86A01" w:rsidRPr="00A86A01" w14:paraId="349BE5BA"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0B90DBA5" w14:textId="77777777" w:rsidR="00A86A01" w:rsidRPr="00A86A01" w:rsidRDefault="00A86A01" w:rsidP="00910C68">
            <w:pPr>
              <w:pStyle w:val="NoiDung"/>
              <w:ind w:firstLine="0"/>
              <w:jc w:val="center"/>
              <w:rPr>
                <w:i w:val="0"/>
                <w:iCs/>
              </w:rPr>
            </w:pPr>
            <w:r w:rsidRPr="00A86A01">
              <w:rPr>
                <w:i w:val="0"/>
                <w:iCs/>
              </w:rPr>
              <w:t>4</w:t>
            </w:r>
          </w:p>
        </w:tc>
        <w:tc>
          <w:tcPr>
            <w:tcW w:w="662" w:type="pct"/>
            <w:hideMark/>
          </w:tcPr>
          <w:p w14:paraId="4F47051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729BD78A"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Sự ra đời và phát triển của Hiệp hội các quốc gia Đông Nam Á</w:t>
            </w:r>
          </w:p>
        </w:tc>
        <w:tc>
          <w:tcPr>
            <w:tcW w:w="773" w:type="pct"/>
            <w:hideMark/>
          </w:tcPr>
          <w:p w14:paraId="5FA8B733"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1</w:t>
            </w:r>
          </w:p>
        </w:tc>
        <w:tc>
          <w:tcPr>
            <w:tcW w:w="709" w:type="pct"/>
            <w:hideMark/>
          </w:tcPr>
          <w:p w14:paraId="6689194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4</w:t>
            </w:r>
          </w:p>
        </w:tc>
      </w:tr>
      <w:tr w:rsidR="00A86A01" w:rsidRPr="00A86A01" w14:paraId="2D36655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pct"/>
            <w:hideMark/>
          </w:tcPr>
          <w:p w14:paraId="5BC8F31A" w14:textId="77777777" w:rsidR="00A86A01" w:rsidRPr="00A86A01" w:rsidRDefault="00A86A01" w:rsidP="00910C68">
            <w:pPr>
              <w:pStyle w:val="NoiDung"/>
              <w:ind w:firstLine="0"/>
              <w:jc w:val="center"/>
              <w:rPr>
                <w:i w:val="0"/>
                <w:iCs/>
              </w:rPr>
            </w:pPr>
            <w:r w:rsidRPr="00A86A01">
              <w:rPr>
                <w:i w:val="0"/>
                <w:iCs/>
              </w:rPr>
              <w:t>5</w:t>
            </w:r>
          </w:p>
        </w:tc>
        <w:tc>
          <w:tcPr>
            <w:tcW w:w="662" w:type="pct"/>
            <w:hideMark/>
          </w:tcPr>
          <w:p w14:paraId="472300D1"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w:t>
            </w:r>
          </w:p>
        </w:tc>
        <w:tc>
          <w:tcPr>
            <w:tcW w:w="2123" w:type="pct"/>
            <w:hideMark/>
          </w:tcPr>
          <w:p w14:paraId="24E319A2" w14:textId="77777777" w:rsidR="00A86A01" w:rsidRPr="00A86A01" w:rsidRDefault="00A86A01" w:rsidP="00910C68">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Cộng đồng ASEAN: Từ ý tưởng đến hiện thực</w:t>
            </w:r>
          </w:p>
        </w:tc>
        <w:tc>
          <w:tcPr>
            <w:tcW w:w="773" w:type="pct"/>
            <w:hideMark/>
          </w:tcPr>
          <w:p w14:paraId="375B2F2C"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25</w:t>
            </w:r>
          </w:p>
        </w:tc>
        <w:tc>
          <w:tcPr>
            <w:tcW w:w="709" w:type="pct"/>
            <w:hideMark/>
          </w:tcPr>
          <w:p w14:paraId="402D8439" w14:textId="77777777" w:rsidR="00A86A01" w:rsidRPr="00A86A01" w:rsidRDefault="00A86A01" w:rsidP="00910C68">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A86A01">
              <w:rPr>
                <w:i w:val="0"/>
                <w:iCs/>
              </w:rPr>
              <w:t>30</w:t>
            </w:r>
          </w:p>
        </w:tc>
      </w:tr>
    </w:tbl>
    <w:p w14:paraId="0CFED82F" w14:textId="78B42E41" w:rsidR="00142BEA" w:rsidRDefault="00910C68" w:rsidP="00B1589D">
      <w:pPr>
        <w:pStyle w:val="NoiDung"/>
      </w:pPr>
      <w:r w:rsidRPr="00910C68">
        <w:rPr>
          <w:b/>
          <w:bCs/>
        </w:rPr>
        <w:t xml:space="preserve">Dữ liệu </w:t>
      </w:r>
      <w:r w:rsidR="00EA3DF0">
        <w:rPr>
          <w:b/>
          <w:bCs/>
        </w:rPr>
        <w:t xml:space="preserve">câu hỏi trong </w:t>
      </w:r>
      <w:r w:rsidRPr="00910C68">
        <w:rPr>
          <w:b/>
          <w:bCs/>
        </w:rPr>
        <w:t>bài học:</w:t>
      </w:r>
      <w:r w:rsidRPr="00910C68">
        <w:t xml:space="preserve"> </w:t>
      </w:r>
      <w:r w:rsidR="00F374E1" w:rsidRPr="00F374E1">
        <w:t>Các mục nội dung trong từng bài học được lưu trữ trong bảng Item. Mỗi bản ghi đại diện cho một mục học tập hoặc yêu cầu khai thác kiến thức gắn với bài học.</w:t>
      </w:r>
      <w:r w:rsidRPr="00910C68">
        <w:t xml:space="preserve"> Cấu trúc dữ liệu bao gồm mã mục, mã bài học, tiêu đề mục và phạm vi trang tương ứng trong sách giáo khoa. Thiết kế này cho phép hệ thống gắn kết mạch lạc giữa bài học lý thuyết và hoạt động học tập, đồng thời hỗ trợ xây dựng ngân hàng câu hỏi và nội dung luyện tập theo từng đơn vị kiến thức.</w:t>
      </w:r>
    </w:p>
    <w:p w14:paraId="0CFF96DD" w14:textId="77777777" w:rsidR="0047354A" w:rsidRDefault="0047354A" w:rsidP="00B1589D">
      <w:pPr>
        <w:pStyle w:val="NoiDung"/>
      </w:pPr>
    </w:p>
    <w:p w14:paraId="17E98165" w14:textId="77777777" w:rsidR="0047354A" w:rsidRDefault="0047354A" w:rsidP="00B1589D">
      <w:pPr>
        <w:pStyle w:val="NoiDung"/>
      </w:pPr>
    </w:p>
    <w:p w14:paraId="00BDBC54" w14:textId="77777777" w:rsidR="0047354A" w:rsidRDefault="0047354A" w:rsidP="00B1589D">
      <w:pPr>
        <w:pStyle w:val="NoiDung"/>
      </w:pPr>
    </w:p>
    <w:p w14:paraId="233BE915" w14:textId="77777777" w:rsidR="0047354A" w:rsidRDefault="0047354A" w:rsidP="00B1589D">
      <w:pPr>
        <w:pStyle w:val="NoiDung"/>
      </w:pPr>
    </w:p>
    <w:p w14:paraId="0AB67E44" w14:textId="77777777" w:rsidR="0047354A" w:rsidRDefault="0047354A" w:rsidP="00B1589D">
      <w:pPr>
        <w:pStyle w:val="NoiDung"/>
      </w:pPr>
    </w:p>
    <w:p w14:paraId="002C45A2" w14:textId="77777777" w:rsidR="0047354A" w:rsidRDefault="0047354A" w:rsidP="00B1589D">
      <w:pPr>
        <w:pStyle w:val="NoiDung"/>
      </w:pPr>
    </w:p>
    <w:p w14:paraId="43B5EBE7" w14:textId="16EC4B59" w:rsidR="0047354A" w:rsidRDefault="0047354A" w:rsidP="00FB2683">
      <w:pPr>
        <w:pStyle w:val="bang"/>
        <w:rPr>
          <w:rFonts w:hint="eastAsia"/>
        </w:rPr>
      </w:pPr>
      <w:bookmarkStart w:id="464" w:name="_Toc218508628"/>
      <w:r w:rsidRPr="00910C68">
        <w:lastRenderedPageBreak/>
        <w:t>Bảng 4.</w:t>
      </w:r>
      <w:r>
        <w:t>4</w:t>
      </w:r>
      <w:r w:rsidRPr="00910C68">
        <w:t>. Dữ liệu thử nghiệm bảng Item</w:t>
      </w:r>
      <w:r>
        <w:t>s</w:t>
      </w:r>
      <w:bookmarkEnd w:id="464"/>
    </w:p>
    <w:tbl>
      <w:tblPr>
        <w:tblStyle w:val="myTable"/>
        <w:tblW w:w="5000" w:type="pct"/>
        <w:tblCellMar>
          <w:left w:w="85" w:type="dxa"/>
          <w:right w:w="85" w:type="dxa"/>
        </w:tblCellMar>
        <w:tblLook w:val="04A0" w:firstRow="1" w:lastRow="0" w:firstColumn="1" w:lastColumn="0" w:noHBand="0" w:noVBand="1"/>
      </w:tblPr>
      <w:tblGrid>
        <w:gridCol w:w="1037"/>
        <w:gridCol w:w="1283"/>
        <w:gridCol w:w="3981"/>
        <w:gridCol w:w="1354"/>
        <w:gridCol w:w="1406"/>
      </w:tblGrid>
      <w:tr w:rsidR="00910C68" w:rsidRPr="00910C68" w14:paraId="4FF92E3D"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1D0E5938" w14:textId="77777777" w:rsidR="00910C68" w:rsidRPr="00910C68" w:rsidRDefault="00910C68" w:rsidP="00910C68">
            <w:pPr>
              <w:pStyle w:val="NoiDung"/>
              <w:ind w:firstLine="0"/>
              <w:rPr>
                <w:rFonts w:cs="Times New Roman"/>
                <w:b/>
                <w:bCs/>
                <w:i w:val="0"/>
                <w:iCs/>
              </w:rPr>
            </w:pPr>
            <w:r w:rsidRPr="00910C68">
              <w:rPr>
                <w:rFonts w:cs="Times New Roman"/>
                <w:b/>
                <w:bCs/>
                <w:i w:val="0"/>
                <w:iCs/>
              </w:rPr>
              <w:t>Item_id</w:t>
            </w:r>
          </w:p>
        </w:tc>
        <w:tc>
          <w:tcPr>
            <w:tcW w:w="708" w:type="pct"/>
            <w:hideMark/>
          </w:tcPr>
          <w:p w14:paraId="4A816B9F"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Lesson_id</w:t>
            </w:r>
          </w:p>
        </w:tc>
        <w:tc>
          <w:tcPr>
            <w:tcW w:w="2197" w:type="pct"/>
            <w:hideMark/>
          </w:tcPr>
          <w:p w14:paraId="620A8807"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Item_title</w:t>
            </w:r>
          </w:p>
        </w:tc>
        <w:tc>
          <w:tcPr>
            <w:tcW w:w="747" w:type="pct"/>
            <w:hideMark/>
          </w:tcPr>
          <w:p w14:paraId="49116981"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start</w:t>
            </w:r>
          </w:p>
        </w:tc>
        <w:tc>
          <w:tcPr>
            <w:tcW w:w="776" w:type="pct"/>
            <w:hideMark/>
          </w:tcPr>
          <w:p w14:paraId="3C096875"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b/>
                <w:bCs/>
                <w:i w:val="0"/>
                <w:iCs/>
              </w:rPr>
            </w:pPr>
            <w:r w:rsidRPr="00910C68">
              <w:rPr>
                <w:rFonts w:cs="Times New Roman"/>
                <w:b/>
                <w:bCs/>
                <w:i w:val="0"/>
                <w:iCs/>
              </w:rPr>
              <w:t>Page_end</w:t>
            </w:r>
          </w:p>
        </w:tc>
      </w:tr>
      <w:tr w:rsidR="00910C68" w:rsidRPr="00910C68" w14:paraId="0D7EB2E0"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56FBCEB" w14:textId="77777777" w:rsidR="00910C68" w:rsidRPr="00910C68" w:rsidRDefault="00910C68" w:rsidP="0087724B">
            <w:pPr>
              <w:pStyle w:val="NoiDung"/>
              <w:ind w:firstLine="0"/>
              <w:jc w:val="center"/>
              <w:rPr>
                <w:rFonts w:cs="Times New Roman"/>
                <w:i w:val="0"/>
                <w:iCs/>
              </w:rPr>
            </w:pPr>
            <w:r w:rsidRPr="00910C68">
              <w:rPr>
                <w:rFonts w:cs="Times New Roman"/>
                <w:i w:val="0"/>
                <w:iCs/>
              </w:rPr>
              <w:t>1</w:t>
            </w:r>
          </w:p>
        </w:tc>
        <w:tc>
          <w:tcPr>
            <w:tcW w:w="708" w:type="pct"/>
            <w:hideMark/>
          </w:tcPr>
          <w:p w14:paraId="4AAF4648"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412819DD"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ình dưới đây là phiên khai mạc Đại hội đồng Liên Hợp Quốc…</w:t>
            </w:r>
          </w:p>
        </w:tc>
        <w:tc>
          <w:tcPr>
            <w:tcW w:w="747" w:type="pct"/>
            <w:hideMark/>
          </w:tcPr>
          <w:p w14:paraId="3A7507B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c>
          <w:tcPr>
            <w:tcW w:w="776" w:type="pct"/>
            <w:hideMark/>
          </w:tcPr>
          <w:p w14:paraId="36B65F9C"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6</w:t>
            </w:r>
          </w:p>
        </w:tc>
      </w:tr>
      <w:tr w:rsidR="00910C68" w:rsidRPr="00910C68" w14:paraId="0ABA641C"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50A0EEA0" w14:textId="77777777" w:rsidR="00910C68" w:rsidRPr="00910C68" w:rsidRDefault="00910C68" w:rsidP="0087724B">
            <w:pPr>
              <w:pStyle w:val="NoiDung"/>
              <w:ind w:firstLine="0"/>
              <w:jc w:val="center"/>
              <w:rPr>
                <w:rFonts w:cs="Times New Roman"/>
                <w:i w:val="0"/>
                <w:iCs/>
              </w:rPr>
            </w:pPr>
            <w:r w:rsidRPr="00910C68">
              <w:rPr>
                <w:rFonts w:cs="Times New Roman"/>
                <w:i w:val="0"/>
                <w:iCs/>
              </w:rPr>
              <w:t>2</w:t>
            </w:r>
          </w:p>
        </w:tc>
        <w:tc>
          <w:tcPr>
            <w:tcW w:w="708" w:type="pct"/>
            <w:hideMark/>
          </w:tcPr>
          <w:p w14:paraId="48EF534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059CA5E"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Hãy nêu bối cảnh lịch sử và quá trình thành lập Liên Hợp Quốc…</w:t>
            </w:r>
          </w:p>
        </w:tc>
        <w:tc>
          <w:tcPr>
            <w:tcW w:w="747" w:type="pct"/>
            <w:hideMark/>
          </w:tcPr>
          <w:p w14:paraId="2FB54540"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c>
          <w:tcPr>
            <w:tcW w:w="776" w:type="pct"/>
            <w:hideMark/>
          </w:tcPr>
          <w:p w14:paraId="582E7E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7</w:t>
            </w:r>
          </w:p>
        </w:tc>
      </w:tr>
      <w:tr w:rsidR="00910C68" w:rsidRPr="00910C68" w14:paraId="628532E8"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B9F3B13" w14:textId="77777777" w:rsidR="00910C68" w:rsidRPr="00910C68" w:rsidRDefault="00910C68" w:rsidP="0087724B">
            <w:pPr>
              <w:pStyle w:val="NoiDung"/>
              <w:ind w:firstLine="0"/>
              <w:jc w:val="center"/>
              <w:rPr>
                <w:rFonts w:cs="Times New Roman"/>
                <w:i w:val="0"/>
                <w:iCs/>
              </w:rPr>
            </w:pPr>
            <w:r w:rsidRPr="00910C68">
              <w:rPr>
                <w:rFonts w:cs="Times New Roman"/>
                <w:i w:val="0"/>
                <w:iCs/>
              </w:rPr>
              <w:t>3</w:t>
            </w:r>
          </w:p>
        </w:tc>
        <w:tc>
          <w:tcPr>
            <w:tcW w:w="708" w:type="pct"/>
            <w:hideMark/>
          </w:tcPr>
          <w:p w14:paraId="16AA0486"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137C3A23"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Khai thác thông tin và tư liệu trong mục…</w:t>
            </w:r>
          </w:p>
        </w:tc>
        <w:tc>
          <w:tcPr>
            <w:tcW w:w="747" w:type="pct"/>
            <w:hideMark/>
          </w:tcPr>
          <w:p w14:paraId="1FCEFFB2"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c>
          <w:tcPr>
            <w:tcW w:w="776" w:type="pct"/>
            <w:hideMark/>
          </w:tcPr>
          <w:p w14:paraId="6334253B"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9</w:t>
            </w:r>
          </w:p>
        </w:tc>
      </w:tr>
      <w:tr w:rsidR="00910C68" w:rsidRPr="00910C68" w14:paraId="4908E35F" w14:textId="77777777" w:rsidTr="00D8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 w:type="pct"/>
            <w:hideMark/>
          </w:tcPr>
          <w:p w14:paraId="2AFECC65" w14:textId="77777777" w:rsidR="00910C68" w:rsidRPr="00910C68" w:rsidRDefault="00910C68" w:rsidP="0087724B">
            <w:pPr>
              <w:pStyle w:val="NoiDung"/>
              <w:ind w:firstLine="0"/>
              <w:jc w:val="center"/>
              <w:rPr>
                <w:rFonts w:cs="Times New Roman"/>
                <w:i w:val="0"/>
                <w:iCs/>
              </w:rPr>
            </w:pPr>
            <w:r w:rsidRPr="00910C68">
              <w:rPr>
                <w:rFonts w:cs="Times New Roman"/>
                <w:i w:val="0"/>
                <w:iCs/>
              </w:rPr>
              <w:t>4</w:t>
            </w:r>
          </w:p>
        </w:tc>
        <w:tc>
          <w:tcPr>
            <w:tcW w:w="708" w:type="pct"/>
            <w:hideMark/>
          </w:tcPr>
          <w:p w14:paraId="0BF3F791"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w:t>
            </w:r>
          </w:p>
        </w:tc>
        <w:tc>
          <w:tcPr>
            <w:tcW w:w="2197" w:type="pct"/>
            <w:hideMark/>
          </w:tcPr>
          <w:p w14:paraId="296D23FC" w14:textId="77777777" w:rsidR="00910C68" w:rsidRPr="00910C68" w:rsidRDefault="00910C68" w:rsidP="00910C68">
            <w:pPr>
              <w:pStyle w:val="NoiDung"/>
              <w:ind w:firstLine="0"/>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Vai trò của Liên Hợp Quốc trong việc duy trì hòa bình…</w:t>
            </w:r>
          </w:p>
        </w:tc>
        <w:tc>
          <w:tcPr>
            <w:tcW w:w="747" w:type="pct"/>
            <w:hideMark/>
          </w:tcPr>
          <w:p w14:paraId="5B0A37C3"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c>
          <w:tcPr>
            <w:tcW w:w="776" w:type="pct"/>
            <w:hideMark/>
          </w:tcPr>
          <w:p w14:paraId="320A1D0A" w14:textId="77777777" w:rsidR="00910C68" w:rsidRPr="00910C68" w:rsidRDefault="00910C68"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rFonts w:cs="Times New Roman"/>
                <w:i w:val="0"/>
                <w:iCs/>
              </w:rPr>
            </w:pPr>
            <w:r w:rsidRPr="00910C68">
              <w:rPr>
                <w:rFonts w:cs="Times New Roman"/>
                <w:i w:val="0"/>
                <w:iCs/>
              </w:rPr>
              <w:t>10</w:t>
            </w:r>
          </w:p>
        </w:tc>
      </w:tr>
    </w:tbl>
    <w:p w14:paraId="2921ADAA" w14:textId="3CB3C5F2" w:rsidR="00910C68" w:rsidRDefault="00910C68" w:rsidP="00B1589D">
      <w:pPr>
        <w:pStyle w:val="NoiDung"/>
      </w:pPr>
      <w:r w:rsidRPr="00910C68">
        <w:rPr>
          <w:b/>
          <w:bCs/>
        </w:rPr>
        <w:t>Dữ liệu</w:t>
      </w:r>
      <w:r w:rsidR="00EA3DF0">
        <w:rPr>
          <w:b/>
          <w:bCs/>
        </w:rPr>
        <w:t xml:space="preserve"> nội dung của câu hỏi</w:t>
      </w:r>
      <w:r w:rsidRPr="00910C68">
        <w:rPr>
          <w:b/>
          <w:bCs/>
        </w:rPr>
        <w:t>:</w:t>
      </w:r>
      <w:r w:rsidRPr="00910C68">
        <w:t xml:space="preserve"> Các thông tin chi tiết, diễn giải hoặc tư liệu minh họa liên quan đến từng mục học tập được lưu trữ trong bảng SubItem. Mỗi bản ghi trong bảng đại diện cho một phần nội dung nhỏ gắn với một mục bài học, bao gồm nhãn mục, nội dung trình bày, số trang tương ứng trong sách giáo khoa và đường dẫn hình ảnh minh họa (nếu có). Việc tổ chức dữ liệu theo cấu trúc phân cấp giúp hệ thống thể hiện mạch kiến thức rõ ràng, thuận tiện cho việc truy xuất, hiển thị nội dung học tập và hỗ trợ học sinh tiếp cận thông tin theo từng đơn vị nhỏ.</w:t>
      </w:r>
    </w:p>
    <w:p w14:paraId="1D2F7453" w14:textId="77777777" w:rsidR="0047354A" w:rsidRDefault="0047354A" w:rsidP="00B1589D">
      <w:pPr>
        <w:pStyle w:val="NoiDung"/>
      </w:pPr>
    </w:p>
    <w:p w14:paraId="2EB4CDC6" w14:textId="77777777" w:rsidR="0047354A" w:rsidRDefault="0047354A" w:rsidP="00B1589D">
      <w:pPr>
        <w:pStyle w:val="NoiDung"/>
      </w:pPr>
    </w:p>
    <w:p w14:paraId="5F16B1DF" w14:textId="77777777" w:rsidR="0047354A" w:rsidRDefault="0047354A" w:rsidP="00B1589D">
      <w:pPr>
        <w:pStyle w:val="NoiDung"/>
      </w:pPr>
    </w:p>
    <w:p w14:paraId="55A59AEC" w14:textId="77777777" w:rsidR="0047354A" w:rsidRDefault="0047354A" w:rsidP="00B1589D">
      <w:pPr>
        <w:pStyle w:val="NoiDung"/>
      </w:pPr>
    </w:p>
    <w:p w14:paraId="0B801E77" w14:textId="77777777" w:rsidR="0047354A" w:rsidRDefault="0047354A" w:rsidP="00B1589D">
      <w:pPr>
        <w:pStyle w:val="NoiDung"/>
      </w:pPr>
    </w:p>
    <w:p w14:paraId="7EF5F2DC" w14:textId="77777777" w:rsidR="0047354A" w:rsidRDefault="0047354A" w:rsidP="00B1589D">
      <w:pPr>
        <w:pStyle w:val="NoiDung"/>
      </w:pPr>
    </w:p>
    <w:p w14:paraId="1DD29D61" w14:textId="2B891105" w:rsidR="0047354A" w:rsidRDefault="0047354A" w:rsidP="00FB2683">
      <w:pPr>
        <w:pStyle w:val="bang"/>
        <w:rPr>
          <w:rFonts w:hint="eastAsia"/>
        </w:rPr>
      </w:pPr>
      <w:bookmarkStart w:id="465" w:name="_Toc218508629"/>
      <w:r w:rsidRPr="007431FF">
        <w:lastRenderedPageBreak/>
        <w:t>Bảng 4</w:t>
      </w:r>
      <w:r>
        <w:t>.5</w:t>
      </w:r>
      <w:r w:rsidRPr="007431FF">
        <w:t>. Dữ liệu thử nghiệm bảng SubItem</w:t>
      </w:r>
      <w:bookmarkEnd w:id="465"/>
    </w:p>
    <w:tbl>
      <w:tblPr>
        <w:tblStyle w:val="myTable"/>
        <w:tblW w:w="0" w:type="auto"/>
        <w:tblLayout w:type="fixed"/>
        <w:tblLook w:val="04A0" w:firstRow="1" w:lastRow="0" w:firstColumn="1" w:lastColumn="0" w:noHBand="0" w:noVBand="1"/>
      </w:tblPr>
      <w:tblGrid>
        <w:gridCol w:w="1271"/>
        <w:gridCol w:w="851"/>
        <w:gridCol w:w="1134"/>
        <w:gridCol w:w="1984"/>
        <w:gridCol w:w="1134"/>
        <w:gridCol w:w="1559"/>
        <w:gridCol w:w="1128"/>
      </w:tblGrid>
      <w:tr w:rsidR="007431FF" w:rsidRPr="00997F56" w14:paraId="194BAB3B"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71778E3A" w14:textId="77777777" w:rsidR="00997F56" w:rsidRPr="00997F56" w:rsidRDefault="00997F56" w:rsidP="00997F56">
            <w:pPr>
              <w:pStyle w:val="NoiDung"/>
              <w:ind w:firstLine="0"/>
              <w:jc w:val="left"/>
              <w:rPr>
                <w:b/>
                <w:bCs/>
                <w:i w:val="0"/>
                <w:iCs/>
              </w:rPr>
            </w:pPr>
            <w:r w:rsidRPr="00997F56">
              <w:rPr>
                <w:b/>
                <w:bCs/>
                <w:i w:val="0"/>
                <w:iCs/>
              </w:rPr>
              <w:t>Subitem_id</w:t>
            </w:r>
          </w:p>
        </w:tc>
        <w:tc>
          <w:tcPr>
            <w:tcW w:w="851" w:type="dxa"/>
            <w:hideMark/>
          </w:tcPr>
          <w:p w14:paraId="12983C7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tem_id</w:t>
            </w:r>
          </w:p>
        </w:tc>
        <w:tc>
          <w:tcPr>
            <w:tcW w:w="1134" w:type="dxa"/>
            <w:hideMark/>
          </w:tcPr>
          <w:p w14:paraId="75552CCC"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Subitem_label</w:t>
            </w:r>
          </w:p>
        </w:tc>
        <w:tc>
          <w:tcPr>
            <w:tcW w:w="1984" w:type="dxa"/>
            <w:hideMark/>
          </w:tcPr>
          <w:p w14:paraId="5FA48073"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ội dung tóm tắt</w:t>
            </w:r>
          </w:p>
        </w:tc>
        <w:tc>
          <w:tcPr>
            <w:tcW w:w="1134" w:type="dxa"/>
            <w:hideMark/>
          </w:tcPr>
          <w:p w14:paraId="45D8FD94" w14:textId="77777777" w:rsidR="007431FF"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Cs/>
              </w:rPr>
            </w:pPr>
            <w:r w:rsidRPr="00997F56">
              <w:rPr>
                <w:b/>
                <w:bCs/>
                <w:i w:val="0"/>
                <w:iCs/>
              </w:rPr>
              <w:t>Page_</w:t>
            </w:r>
          </w:p>
          <w:p w14:paraId="44E09CCF" w14:textId="3FE16B2A"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number</w:t>
            </w:r>
          </w:p>
        </w:tc>
        <w:tc>
          <w:tcPr>
            <w:tcW w:w="1559" w:type="dxa"/>
            <w:hideMark/>
          </w:tcPr>
          <w:p w14:paraId="77EC93A7"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w:t>
            </w:r>
          </w:p>
        </w:tc>
        <w:tc>
          <w:tcPr>
            <w:tcW w:w="1128" w:type="dxa"/>
            <w:hideMark/>
          </w:tcPr>
          <w:p w14:paraId="49E9616F" w14:textId="77777777" w:rsidR="00997F56" w:rsidRPr="00997F56" w:rsidRDefault="00997F56" w:rsidP="00997F56">
            <w:pPr>
              <w:pStyle w:val="NoiDung"/>
              <w:ind w:firstLine="0"/>
              <w:cnfStyle w:val="100000000000" w:firstRow="1" w:lastRow="0" w:firstColumn="0" w:lastColumn="0" w:oddVBand="0" w:evenVBand="0" w:oddHBand="0" w:evenHBand="0" w:firstRowFirstColumn="0" w:firstRowLastColumn="0" w:lastRowFirstColumn="0" w:lastRowLastColumn="0"/>
              <w:rPr>
                <w:b/>
                <w:bCs/>
                <w:i w:val="0"/>
                <w:iCs/>
              </w:rPr>
            </w:pPr>
            <w:r w:rsidRPr="00997F56">
              <w:rPr>
                <w:b/>
                <w:bCs/>
                <w:i w:val="0"/>
                <w:iCs/>
              </w:rPr>
              <w:t>Image_url_1</w:t>
            </w:r>
          </w:p>
        </w:tc>
      </w:tr>
      <w:tr w:rsidR="007431FF" w:rsidRPr="00997F56" w14:paraId="0A42602F"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6F4A9FD" w14:textId="77777777" w:rsidR="00997F56" w:rsidRPr="00997F56" w:rsidRDefault="00997F56" w:rsidP="0087724B">
            <w:pPr>
              <w:pStyle w:val="NoiDung"/>
              <w:ind w:firstLine="0"/>
              <w:jc w:val="center"/>
              <w:rPr>
                <w:i w:val="0"/>
                <w:iCs/>
              </w:rPr>
            </w:pPr>
            <w:r w:rsidRPr="00997F56">
              <w:rPr>
                <w:i w:val="0"/>
                <w:iCs/>
              </w:rPr>
              <w:t>1</w:t>
            </w:r>
          </w:p>
        </w:tc>
        <w:tc>
          <w:tcPr>
            <w:tcW w:w="851" w:type="dxa"/>
            <w:hideMark/>
          </w:tcPr>
          <w:p w14:paraId="732A012F"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w:t>
            </w:r>
          </w:p>
        </w:tc>
        <w:tc>
          <w:tcPr>
            <w:tcW w:w="1134" w:type="dxa"/>
            <w:hideMark/>
          </w:tcPr>
          <w:p w14:paraId="2D7C63B5"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1809E582" w14:textId="13247B6A"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ra đời của Liên Hợp Quốc</w:t>
            </w:r>
            <w:r w:rsidR="007431FF">
              <w:rPr>
                <w:i w:val="0"/>
                <w:iCs/>
              </w:rPr>
              <w:t xml:space="preserve"> </w:t>
            </w:r>
            <w:r w:rsidRPr="00997F56">
              <w:rPr>
                <w:i w:val="0"/>
                <w:iCs/>
              </w:rPr>
              <w:t>cuối Chiến tranh thế giới thứ hai…</w:t>
            </w:r>
          </w:p>
        </w:tc>
        <w:tc>
          <w:tcPr>
            <w:tcW w:w="1134" w:type="dxa"/>
            <w:hideMark/>
          </w:tcPr>
          <w:p w14:paraId="4EB65C08"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6</w:t>
            </w:r>
          </w:p>
        </w:tc>
        <w:tc>
          <w:tcPr>
            <w:tcW w:w="1559" w:type="dxa"/>
            <w:hideMark/>
          </w:tcPr>
          <w:p w14:paraId="44F57466"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1.png</w:t>
            </w:r>
          </w:p>
        </w:tc>
        <w:tc>
          <w:tcPr>
            <w:tcW w:w="1128" w:type="dxa"/>
            <w:hideMark/>
          </w:tcPr>
          <w:p w14:paraId="177F509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r w:rsidR="007431FF" w:rsidRPr="00997F56" w14:paraId="7FB4F3D1" w14:textId="77777777" w:rsidTr="00F37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2F70A392" w14:textId="77777777" w:rsidR="00997F56" w:rsidRPr="00997F56" w:rsidRDefault="00997F56" w:rsidP="0087724B">
            <w:pPr>
              <w:pStyle w:val="NoiDung"/>
              <w:ind w:firstLine="0"/>
              <w:jc w:val="center"/>
              <w:rPr>
                <w:i w:val="0"/>
                <w:iCs/>
              </w:rPr>
            </w:pPr>
            <w:r w:rsidRPr="00997F56">
              <w:rPr>
                <w:i w:val="0"/>
                <w:iCs/>
              </w:rPr>
              <w:t>2</w:t>
            </w:r>
          </w:p>
        </w:tc>
        <w:tc>
          <w:tcPr>
            <w:tcW w:w="851" w:type="dxa"/>
            <w:hideMark/>
          </w:tcPr>
          <w:p w14:paraId="0F3FF03C"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2</w:t>
            </w:r>
          </w:p>
        </w:tc>
        <w:tc>
          <w:tcPr>
            <w:tcW w:w="1134" w:type="dxa"/>
            <w:hideMark/>
          </w:tcPr>
          <w:p w14:paraId="22EFD942"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A</w:t>
            </w:r>
          </w:p>
        </w:tc>
        <w:tc>
          <w:tcPr>
            <w:tcW w:w="1984" w:type="dxa"/>
            <w:hideMark/>
          </w:tcPr>
          <w:p w14:paraId="666E79F0"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Bối cảnh lịch sử hình thành tổ chức Liên Hợp Quốc…</w:t>
            </w:r>
          </w:p>
        </w:tc>
        <w:tc>
          <w:tcPr>
            <w:tcW w:w="1134" w:type="dxa"/>
            <w:hideMark/>
          </w:tcPr>
          <w:p w14:paraId="3748D889" w14:textId="77777777" w:rsidR="00997F56" w:rsidRPr="00997F56" w:rsidRDefault="00997F56" w:rsidP="0087724B">
            <w:pPr>
              <w:pStyle w:val="NoiDung"/>
              <w:ind w:firstLine="0"/>
              <w:jc w:val="center"/>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8</w:t>
            </w:r>
          </w:p>
        </w:tc>
        <w:tc>
          <w:tcPr>
            <w:tcW w:w="1559" w:type="dxa"/>
            <w:hideMark/>
          </w:tcPr>
          <w:p w14:paraId="00A7CC47"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c>
          <w:tcPr>
            <w:tcW w:w="1128" w:type="dxa"/>
            <w:hideMark/>
          </w:tcPr>
          <w:p w14:paraId="40545E5D" w14:textId="77777777" w:rsidR="00997F56" w:rsidRPr="00997F56" w:rsidRDefault="00997F56" w:rsidP="007431FF">
            <w:pPr>
              <w:pStyle w:val="NoiDung"/>
              <w:ind w:firstLine="0"/>
              <w:cnfStyle w:val="100000000000" w:firstRow="1" w:lastRow="0" w:firstColumn="0" w:lastColumn="0" w:oddVBand="0" w:evenVBand="0" w:oddHBand="0" w:evenHBand="0" w:firstRowFirstColumn="0" w:firstRowLastColumn="0" w:lastRowFirstColumn="0" w:lastRowLastColumn="0"/>
              <w:rPr>
                <w:i w:val="0"/>
                <w:iCs/>
              </w:rPr>
            </w:pPr>
            <w:r w:rsidRPr="00997F56">
              <w:rPr>
                <w:i w:val="0"/>
                <w:iCs/>
              </w:rPr>
              <w:t>NULL</w:t>
            </w:r>
          </w:p>
        </w:tc>
      </w:tr>
    </w:tbl>
    <w:p w14:paraId="7BEADE78" w14:textId="7F059284" w:rsidR="00B1589D" w:rsidRDefault="00B1589D" w:rsidP="00B1589D">
      <w:pPr>
        <w:pStyle w:val="NoiDung"/>
      </w:pPr>
      <w:r w:rsidRPr="00B1589D">
        <w:rPr>
          <w:b/>
          <w:bCs/>
        </w:rPr>
        <w:t>Dữ liệu câu hỏi trắc nghiệm:</w:t>
      </w:r>
      <w:r w:rsidRPr="00B1589D">
        <w:t xml:space="preserve"> </w:t>
      </w:r>
      <w:r w:rsidR="007431FF" w:rsidRPr="007431FF">
        <w:t xml:space="preserve">Đối với mỗi </w:t>
      </w:r>
      <w:r w:rsidR="00EA3DF0">
        <w:t>câu hỏi</w:t>
      </w:r>
      <w:r w:rsidR="007431FF" w:rsidRPr="007431FF">
        <w:t>, hệ thống xây dựng một ngân hàng câu hỏi trắc nghiệm được phân loại theo nhiều mức độ khác nhau (dễ, trung bình, khó), nhằm hỗ trợ quá trình ôn luyện và đánh giá mức độ tiếp thu kiến thức của học sinh.</w:t>
      </w:r>
    </w:p>
    <w:p w14:paraId="40AF498A" w14:textId="33641351" w:rsidR="00483119" w:rsidRDefault="00483119" w:rsidP="00FB2683">
      <w:pPr>
        <w:pStyle w:val="bang"/>
        <w:rPr>
          <w:rFonts w:hint="eastAsia"/>
        </w:rPr>
      </w:pPr>
      <w:bookmarkStart w:id="466" w:name="_Toc218508630"/>
      <w:r w:rsidRPr="00B4597D">
        <w:t>Bảng 4.</w:t>
      </w:r>
      <w:r>
        <w:t>6</w:t>
      </w:r>
      <w:r w:rsidRPr="00B4597D">
        <w:t>. Dữ liệu thử nghiệm bảng Questions</w:t>
      </w:r>
      <w:bookmarkEnd w:id="466"/>
    </w:p>
    <w:tbl>
      <w:tblPr>
        <w:tblStyle w:val="TableGrid"/>
        <w:tblW w:w="9067" w:type="dxa"/>
        <w:tblLayout w:type="fixed"/>
        <w:tblLook w:val="04A0" w:firstRow="1" w:lastRow="0" w:firstColumn="1" w:lastColumn="0" w:noHBand="0" w:noVBand="1"/>
      </w:tblPr>
      <w:tblGrid>
        <w:gridCol w:w="1271"/>
        <w:gridCol w:w="1134"/>
        <w:gridCol w:w="1276"/>
        <w:gridCol w:w="1134"/>
        <w:gridCol w:w="2551"/>
        <w:gridCol w:w="1701"/>
      </w:tblGrid>
      <w:tr w:rsidR="007431FF" w14:paraId="3EEE8A1F" w14:textId="77777777" w:rsidTr="00D87A44">
        <w:tc>
          <w:tcPr>
            <w:tcW w:w="1271" w:type="dxa"/>
          </w:tcPr>
          <w:p w14:paraId="582700C2" w14:textId="52231DA7" w:rsidR="007431FF" w:rsidRPr="009C1120" w:rsidRDefault="007431FF" w:rsidP="00B1589D">
            <w:pPr>
              <w:pStyle w:val="NoiDung"/>
              <w:ind w:firstLine="0"/>
              <w:rPr>
                <w:b/>
                <w:bCs/>
              </w:rPr>
            </w:pPr>
            <w:r w:rsidRPr="009C1120">
              <w:rPr>
                <w:b/>
                <w:bCs/>
              </w:rPr>
              <w:t>Question_id</w:t>
            </w:r>
          </w:p>
        </w:tc>
        <w:tc>
          <w:tcPr>
            <w:tcW w:w="1134" w:type="dxa"/>
          </w:tcPr>
          <w:p w14:paraId="6B54FAD9" w14:textId="4409ED28" w:rsidR="007431FF" w:rsidRPr="009C1120" w:rsidRDefault="007431FF" w:rsidP="00B1589D">
            <w:pPr>
              <w:pStyle w:val="NoiDung"/>
              <w:ind w:firstLine="0"/>
              <w:rPr>
                <w:b/>
                <w:bCs/>
              </w:rPr>
            </w:pPr>
            <w:r w:rsidRPr="009C1120">
              <w:rPr>
                <w:b/>
                <w:bCs/>
              </w:rPr>
              <w:t>Subitem_id</w:t>
            </w:r>
          </w:p>
        </w:tc>
        <w:tc>
          <w:tcPr>
            <w:tcW w:w="1276" w:type="dxa"/>
          </w:tcPr>
          <w:p w14:paraId="36285802" w14:textId="61D7B5E0" w:rsidR="007431FF" w:rsidRPr="009C1120" w:rsidRDefault="007431FF" w:rsidP="00B1589D">
            <w:pPr>
              <w:pStyle w:val="NoiDung"/>
              <w:ind w:firstLine="0"/>
              <w:rPr>
                <w:b/>
                <w:bCs/>
              </w:rPr>
            </w:pPr>
            <w:r w:rsidRPr="009C1120">
              <w:rPr>
                <w:b/>
                <w:bCs/>
              </w:rPr>
              <w:t>Difficulty_id</w:t>
            </w:r>
          </w:p>
        </w:tc>
        <w:tc>
          <w:tcPr>
            <w:tcW w:w="1134" w:type="dxa"/>
          </w:tcPr>
          <w:p w14:paraId="44C52443" w14:textId="09CBC3AB" w:rsidR="007431FF" w:rsidRPr="009C1120" w:rsidRDefault="007431FF" w:rsidP="00B1589D">
            <w:pPr>
              <w:pStyle w:val="NoiDung"/>
              <w:ind w:firstLine="0"/>
              <w:rPr>
                <w:b/>
                <w:bCs/>
              </w:rPr>
            </w:pPr>
            <w:r w:rsidRPr="009C1120">
              <w:rPr>
                <w:b/>
                <w:bCs/>
              </w:rPr>
              <w:t>Type_id</w:t>
            </w:r>
          </w:p>
        </w:tc>
        <w:tc>
          <w:tcPr>
            <w:tcW w:w="2551" w:type="dxa"/>
          </w:tcPr>
          <w:p w14:paraId="5A0CE885" w14:textId="75B5C404" w:rsidR="007431FF" w:rsidRPr="009C1120" w:rsidRDefault="00F374E1" w:rsidP="00B1589D">
            <w:pPr>
              <w:pStyle w:val="NoiDung"/>
              <w:ind w:firstLine="0"/>
              <w:rPr>
                <w:b/>
                <w:bCs/>
              </w:rPr>
            </w:pPr>
            <w:r w:rsidRPr="00F374E1">
              <w:rPr>
                <w:b/>
                <w:bCs/>
              </w:rPr>
              <w:t>question_content</w:t>
            </w:r>
          </w:p>
        </w:tc>
        <w:tc>
          <w:tcPr>
            <w:tcW w:w="1701" w:type="dxa"/>
          </w:tcPr>
          <w:p w14:paraId="3C41096A" w14:textId="5FC26E47" w:rsidR="007431FF" w:rsidRPr="009C1120" w:rsidRDefault="00F374E1" w:rsidP="00B1589D">
            <w:pPr>
              <w:pStyle w:val="NoiDung"/>
              <w:ind w:firstLine="0"/>
              <w:rPr>
                <w:b/>
                <w:bCs/>
              </w:rPr>
            </w:pPr>
            <w:r w:rsidRPr="00F374E1">
              <w:rPr>
                <w:b/>
                <w:bCs/>
              </w:rPr>
              <w:t>explanation</w:t>
            </w:r>
          </w:p>
        </w:tc>
      </w:tr>
      <w:tr w:rsidR="007431FF" w14:paraId="19EB4C58" w14:textId="77777777" w:rsidTr="00D87A44">
        <w:tc>
          <w:tcPr>
            <w:tcW w:w="1271" w:type="dxa"/>
          </w:tcPr>
          <w:p w14:paraId="60359A21" w14:textId="4CC99566" w:rsidR="007431FF" w:rsidRDefault="007431FF" w:rsidP="0087724B">
            <w:pPr>
              <w:pStyle w:val="NoiDung"/>
              <w:ind w:firstLine="0"/>
              <w:jc w:val="center"/>
            </w:pPr>
            <w:r>
              <w:t>1</w:t>
            </w:r>
          </w:p>
        </w:tc>
        <w:tc>
          <w:tcPr>
            <w:tcW w:w="1134" w:type="dxa"/>
          </w:tcPr>
          <w:p w14:paraId="0366E026" w14:textId="2CF18E70" w:rsidR="007431FF" w:rsidRDefault="007431FF" w:rsidP="0087724B">
            <w:pPr>
              <w:pStyle w:val="NoiDung"/>
              <w:ind w:firstLine="0"/>
              <w:jc w:val="center"/>
            </w:pPr>
            <w:r>
              <w:t>1</w:t>
            </w:r>
          </w:p>
        </w:tc>
        <w:tc>
          <w:tcPr>
            <w:tcW w:w="1276" w:type="dxa"/>
          </w:tcPr>
          <w:p w14:paraId="1CB1C475" w14:textId="29EA601C" w:rsidR="007431FF" w:rsidRDefault="007431FF" w:rsidP="0087724B">
            <w:pPr>
              <w:pStyle w:val="NoiDung"/>
              <w:ind w:firstLine="0"/>
              <w:jc w:val="center"/>
            </w:pPr>
            <w:r>
              <w:t>1</w:t>
            </w:r>
          </w:p>
        </w:tc>
        <w:tc>
          <w:tcPr>
            <w:tcW w:w="1134" w:type="dxa"/>
          </w:tcPr>
          <w:p w14:paraId="6ACA8E40" w14:textId="46A7D87A" w:rsidR="007431FF" w:rsidRDefault="007431FF" w:rsidP="0087724B">
            <w:pPr>
              <w:pStyle w:val="NoiDung"/>
              <w:ind w:firstLine="0"/>
              <w:jc w:val="center"/>
            </w:pPr>
            <w:r>
              <w:t>1</w:t>
            </w:r>
          </w:p>
        </w:tc>
        <w:tc>
          <w:tcPr>
            <w:tcW w:w="2551" w:type="dxa"/>
          </w:tcPr>
          <w:p w14:paraId="77C00D9B" w14:textId="693A40FF" w:rsidR="007431FF" w:rsidRDefault="003E2E56" w:rsidP="003E2E56">
            <w:pPr>
              <w:pStyle w:val="NoiDung"/>
              <w:ind w:firstLine="0"/>
              <w:jc w:val="left"/>
            </w:pPr>
            <w:r w:rsidRPr="003E2E56">
              <w:t>Hình ảnh trong SGK phản ánh cơ quan nào của Liên Hợp Quốc?</w:t>
            </w:r>
          </w:p>
        </w:tc>
        <w:tc>
          <w:tcPr>
            <w:tcW w:w="1701" w:type="dxa"/>
          </w:tcPr>
          <w:p w14:paraId="1DD6E3EE" w14:textId="5978AA85" w:rsidR="007431FF" w:rsidRDefault="00B4597D" w:rsidP="00B1589D">
            <w:pPr>
              <w:pStyle w:val="NoiDung"/>
              <w:ind w:firstLine="0"/>
            </w:pPr>
            <w:r w:rsidRPr="00B4597D">
              <w:t>Đây là phiên khai mạc Đại hội đồng Liên Hợp Quốc…</w:t>
            </w:r>
          </w:p>
        </w:tc>
      </w:tr>
      <w:tr w:rsidR="007431FF" w14:paraId="27DDFFC4" w14:textId="77777777" w:rsidTr="00D87A44">
        <w:tc>
          <w:tcPr>
            <w:tcW w:w="1271" w:type="dxa"/>
          </w:tcPr>
          <w:p w14:paraId="72DC94DF" w14:textId="6C7552F4" w:rsidR="007431FF" w:rsidRDefault="007431FF" w:rsidP="0087724B">
            <w:pPr>
              <w:pStyle w:val="NoiDung"/>
              <w:ind w:firstLine="0"/>
              <w:jc w:val="center"/>
            </w:pPr>
            <w:r>
              <w:t>2</w:t>
            </w:r>
          </w:p>
        </w:tc>
        <w:tc>
          <w:tcPr>
            <w:tcW w:w="1134" w:type="dxa"/>
          </w:tcPr>
          <w:p w14:paraId="1348251A" w14:textId="49F23BE6" w:rsidR="007431FF" w:rsidRDefault="007431FF" w:rsidP="0087724B">
            <w:pPr>
              <w:pStyle w:val="NoiDung"/>
              <w:ind w:firstLine="0"/>
              <w:jc w:val="center"/>
            </w:pPr>
            <w:r>
              <w:t>1</w:t>
            </w:r>
          </w:p>
        </w:tc>
        <w:tc>
          <w:tcPr>
            <w:tcW w:w="1276" w:type="dxa"/>
          </w:tcPr>
          <w:p w14:paraId="51C4141C" w14:textId="335C9142" w:rsidR="007431FF" w:rsidRDefault="007431FF" w:rsidP="0087724B">
            <w:pPr>
              <w:pStyle w:val="NoiDung"/>
              <w:ind w:firstLine="0"/>
              <w:jc w:val="center"/>
            </w:pPr>
            <w:r>
              <w:t>1</w:t>
            </w:r>
          </w:p>
        </w:tc>
        <w:tc>
          <w:tcPr>
            <w:tcW w:w="1134" w:type="dxa"/>
          </w:tcPr>
          <w:p w14:paraId="6A4462D1" w14:textId="30289990" w:rsidR="007431FF" w:rsidRDefault="007431FF" w:rsidP="0087724B">
            <w:pPr>
              <w:pStyle w:val="NoiDung"/>
              <w:ind w:firstLine="0"/>
              <w:jc w:val="center"/>
            </w:pPr>
            <w:r>
              <w:t>1</w:t>
            </w:r>
          </w:p>
        </w:tc>
        <w:tc>
          <w:tcPr>
            <w:tcW w:w="2551" w:type="dxa"/>
          </w:tcPr>
          <w:p w14:paraId="5C8FD44D" w14:textId="5B1B8B28" w:rsidR="007431FF" w:rsidRDefault="003E2E56" w:rsidP="00B1589D">
            <w:pPr>
              <w:pStyle w:val="NoiDung"/>
              <w:ind w:firstLine="0"/>
            </w:pPr>
            <w:r w:rsidRPr="003E2E56">
              <w:t xml:space="preserve">Đại hội đồng Liên Hợp Quốc có vai trò gì </w:t>
            </w:r>
            <w:r w:rsidRPr="003E2E56">
              <w:lastRenderedPageBreak/>
              <w:t>trong hệ thống Liên Hợp Quốc?</w:t>
            </w:r>
          </w:p>
        </w:tc>
        <w:tc>
          <w:tcPr>
            <w:tcW w:w="1701" w:type="dxa"/>
          </w:tcPr>
          <w:p w14:paraId="14D068CA" w14:textId="267525BD" w:rsidR="007431FF" w:rsidRDefault="00B4597D" w:rsidP="00B1589D">
            <w:pPr>
              <w:pStyle w:val="NoiDung"/>
              <w:ind w:firstLine="0"/>
            </w:pPr>
            <w:r w:rsidRPr="00B4597D">
              <w:lastRenderedPageBreak/>
              <w:t xml:space="preserve">Đại hội đồng là diễn đàn </w:t>
            </w:r>
            <w:r w:rsidRPr="00B4597D">
              <w:lastRenderedPageBreak/>
              <w:t>thảo luận các vấn đề quốc tế…</w:t>
            </w:r>
          </w:p>
        </w:tc>
      </w:tr>
      <w:tr w:rsidR="007431FF" w14:paraId="7A7C604E" w14:textId="77777777" w:rsidTr="00D87A44">
        <w:tc>
          <w:tcPr>
            <w:tcW w:w="1271" w:type="dxa"/>
          </w:tcPr>
          <w:p w14:paraId="4F1C1FF1" w14:textId="1087908B" w:rsidR="007431FF" w:rsidRDefault="007431FF" w:rsidP="0087724B">
            <w:pPr>
              <w:pStyle w:val="NoiDung"/>
              <w:ind w:firstLine="0"/>
              <w:jc w:val="center"/>
            </w:pPr>
            <w:r>
              <w:lastRenderedPageBreak/>
              <w:t>3</w:t>
            </w:r>
          </w:p>
        </w:tc>
        <w:tc>
          <w:tcPr>
            <w:tcW w:w="1134" w:type="dxa"/>
          </w:tcPr>
          <w:p w14:paraId="05024C00" w14:textId="6CF0BEE5" w:rsidR="007431FF" w:rsidRDefault="007431FF" w:rsidP="0087724B">
            <w:pPr>
              <w:pStyle w:val="NoiDung"/>
              <w:ind w:firstLine="0"/>
              <w:jc w:val="center"/>
            </w:pPr>
            <w:r>
              <w:t>1</w:t>
            </w:r>
          </w:p>
        </w:tc>
        <w:tc>
          <w:tcPr>
            <w:tcW w:w="1276" w:type="dxa"/>
          </w:tcPr>
          <w:p w14:paraId="442A619C" w14:textId="013D5B76" w:rsidR="007431FF" w:rsidRDefault="007431FF" w:rsidP="0087724B">
            <w:pPr>
              <w:pStyle w:val="NoiDung"/>
              <w:ind w:firstLine="0"/>
              <w:jc w:val="center"/>
            </w:pPr>
            <w:r>
              <w:t>1</w:t>
            </w:r>
          </w:p>
        </w:tc>
        <w:tc>
          <w:tcPr>
            <w:tcW w:w="1134" w:type="dxa"/>
          </w:tcPr>
          <w:p w14:paraId="28EF6DB2" w14:textId="2097E99A" w:rsidR="007431FF" w:rsidRDefault="007431FF" w:rsidP="0087724B">
            <w:pPr>
              <w:pStyle w:val="NoiDung"/>
              <w:ind w:firstLine="0"/>
              <w:jc w:val="center"/>
            </w:pPr>
            <w:r>
              <w:t>2</w:t>
            </w:r>
          </w:p>
        </w:tc>
        <w:tc>
          <w:tcPr>
            <w:tcW w:w="2551" w:type="dxa"/>
          </w:tcPr>
          <w:p w14:paraId="04501F35" w14:textId="49E4BF48" w:rsidR="007431FF" w:rsidRDefault="003E2E56" w:rsidP="00B1589D">
            <w:pPr>
              <w:pStyle w:val="NoiDung"/>
              <w:ind w:firstLine="0"/>
            </w:pPr>
            <w:r w:rsidRPr="003E2E56">
              <w:t>Vì sao Đại hội đồng được coi là cơ quan dân chủ nhất của Liên Hợp Quốc?</w:t>
            </w:r>
          </w:p>
        </w:tc>
        <w:tc>
          <w:tcPr>
            <w:tcW w:w="1701" w:type="dxa"/>
          </w:tcPr>
          <w:p w14:paraId="10C9EA0E" w14:textId="4C88367A" w:rsidR="007431FF" w:rsidRDefault="00B4597D" w:rsidP="00B1589D">
            <w:pPr>
              <w:pStyle w:val="NoiDung"/>
              <w:ind w:firstLine="0"/>
            </w:pPr>
            <w:r w:rsidRPr="00B4597D">
              <w:t>Vì mọi quốc gia thành viên đều có quyền bình đẳng…</w:t>
            </w:r>
          </w:p>
        </w:tc>
      </w:tr>
    </w:tbl>
    <w:p w14:paraId="7F34F283" w14:textId="26AC9513" w:rsidR="007431FF" w:rsidRDefault="00B4597D" w:rsidP="00B1589D">
      <w:pPr>
        <w:pStyle w:val="NoiDung"/>
      </w:pPr>
      <w:r w:rsidRPr="00B4597D">
        <w:rPr>
          <w:b/>
          <w:bCs/>
        </w:rPr>
        <w:t>Dữ liệu đáp án</w:t>
      </w:r>
      <w:r>
        <w:t>:</w:t>
      </w:r>
      <w:r w:rsidRPr="00B4597D">
        <w:t xml:space="preserve"> là thành phần quan trọng trong câu hỏi trắc nghiệm, dùng để lưu trữ các phương án lựa chọn tương ứng với từng câu hỏi. Mỗi câu hỏi có thể bao gồm nhiều phương án trả lời, trong đó chỉ có một hoặc một số phương án là đúng, tùy thuộc vào hình thức đánh giá được thiết kế.</w:t>
      </w:r>
    </w:p>
    <w:p w14:paraId="57EC9C15" w14:textId="52971CAA" w:rsidR="00483119" w:rsidRDefault="00483119" w:rsidP="00FB2683">
      <w:pPr>
        <w:pStyle w:val="bang"/>
        <w:rPr>
          <w:rFonts w:hint="eastAsia"/>
        </w:rPr>
      </w:pPr>
      <w:bookmarkStart w:id="467" w:name="_Toc218508631"/>
      <w:r w:rsidRPr="00B4597D">
        <w:t>Bảng 4.</w:t>
      </w:r>
      <w:r>
        <w:t>7</w:t>
      </w:r>
      <w:r w:rsidRPr="00B4597D">
        <w:t xml:space="preserve">. Dữ liệu thử nghiệm bảng </w:t>
      </w:r>
      <w:r>
        <w:t>options</w:t>
      </w:r>
      <w:bookmarkEnd w:id="467"/>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839"/>
        <w:gridCol w:w="1844"/>
        <w:gridCol w:w="3113"/>
        <w:gridCol w:w="2265"/>
      </w:tblGrid>
      <w:tr w:rsidR="00B4597D" w14:paraId="13177B96" w14:textId="77777777" w:rsidTr="00D87A44">
        <w:tc>
          <w:tcPr>
            <w:tcW w:w="1014" w:type="pct"/>
          </w:tcPr>
          <w:p w14:paraId="4B3C5419" w14:textId="3002D673" w:rsidR="00B4597D" w:rsidRPr="009C1120" w:rsidRDefault="009C1120" w:rsidP="009C1120">
            <w:pPr>
              <w:pStyle w:val="NoiDung"/>
              <w:ind w:firstLine="0"/>
              <w:jc w:val="center"/>
              <w:rPr>
                <w:b/>
                <w:bCs/>
              </w:rPr>
            </w:pPr>
            <w:r w:rsidRPr="009C1120">
              <w:rPr>
                <w:b/>
                <w:bCs/>
              </w:rPr>
              <w:t>option_id</w:t>
            </w:r>
          </w:p>
        </w:tc>
        <w:tc>
          <w:tcPr>
            <w:tcW w:w="1017" w:type="pct"/>
          </w:tcPr>
          <w:p w14:paraId="647316C6" w14:textId="08382FE1" w:rsidR="00B4597D" w:rsidRPr="009C1120" w:rsidRDefault="009C1120" w:rsidP="009C1120">
            <w:pPr>
              <w:pStyle w:val="NoiDung"/>
              <w:ind w:firstLine="0"/>
              <w:jc w:val="center"/>
              <w:rPr>
                <w:b/>
                <w:bCs/>
              </w:rPr>
            </w:pPr>
            <w:r w:rsidRPr="009C1120">
              <w:rPr>
                <w:b/>
                <w:bCs/>
              </w:rPr>
              <w:t>question_id</w:t>
            </w:r>
          </w:p>
        </w:tc>
        <w:tc>
          <w:tcPr>
            <w:tcW w:w="1718" w:type="pct"/>
          </w:tcPr>
          <w:p w14:paraId="2E3DA603" w14:textId="709FD344" w:rsidR="00B4597D" w:rsidRPr="009C1120" w:rsidRDefault="009C1120" w:rsidP="009C1120">
            <w:pPr>
              <w:pStyle w:val="NoiDung"/>
              <w:ind w:firstLine="0"/>
              <w:jc w:val="center"/>
              <w:rPr>
                <w:b/>
                <w:bCs/>
              </w:rPr>
            </w:pPr>
            <w:r w:rsidRPr="009C1120">
              <w:rPr>
                <w:b/>
                <w:bCs/>
              </w:rPr>
              <w:t>option_content</w:t>
            </w:r>
          </w:p>
        </w:tc>
        <w:tc>
          <w:tcPr>
            <w:tcW w:w="1250" w:type="pct"/>
          </w:tcPr>
          <w:p w14:paraId="0E169324" w14:textId="39BDAAC8" w:rsidR="00B4597D" w:rsidRPr="009C1120" w:rsidRDefault="009C1120" w:rsidP="009C1120">
            <w:pPr>
              <w:pStyle w:val="NoiDung"/>
              <w:ind w:firstLine="0"/>
              <w:jc w:val="center"/>
              <w:rPr>
                <w:b/>
                <w:bCs/>
              </w:rPr>
            </w:pPr>
            <w:r w:rsidRPr="009C1120">
              <w:rPr>
                <w:b/>
                <w:bCs/>
              </w:rPr>
              <w:t>is_correct</w:t>
            </w:r>
          </w:p>
        </w:tc>
      </w:tr>
      <w:tr w:rsidR="00B4597D" w14:paraId="0F21796D" w14:textId="77777777" w:rsidTr="00D87A44">
        <w:tc>
          <w:tcPr>
            <w:tcW w:w="1014" w:type="pct"/>
          </w:tcPr>
          <w:p w14:paraId="06ECE31E" w14:textId="30EE24FC" w:rsidR="00B4597D" w:rsidRDefault="009C1120" w:rsidP="0087724B">
            <w:pPr>
              <w:pStyle w:val="NoiDung"/>
              <w:ind w:firstLine="0"/>
              <w:jc w:val="center"/>
            </w:pPr>
            <w:r>
              <w:t>1</w:t>
            </w:r>
          </w:p>
        </w:tc>
        <w:tc>
          <w:tcPr>
            <w:tcW w:w="1017" w:type="pct"/>
          </w:tcPr>
          <w:p w14:paraId="48D19D29" w14:textId="0A17AE29" w:rsidR="00B4597D" w:rsidRDefault="009C1120" w:rsidP="0087724B">
            <w:pPr>
              <w:pStyle w:val="NoiDung"/>
              <w:ind w:firstLine="0"/>
              <w:jc w:val="center"/>
            </w:pPr>
            <w:r>
              <w:t>1</w:t>
            </w:r>
          </w:p>
        </w:tc>
        <w:tc>
          <w:tcPr>
            <w:tcW w:w="1718" w:type="pct"/>
          </w:tcPr>
          <w:p w14:paraId="2C870EA1" w14:textId="6120AB27" w:rsidR="00B4597D" w:rsidRDefault="009C1120" w:rsidP="00B1589D">
            <w:pPr>
              <w:pStyle w:val="NoiDung"/>
              <w:ind w:firstLine="0"/>
            </w:pPr>
            <w:r w:rsidRPr="009C1120">
              <w:t>Đại hội đồng Liên hợp quốc</w:t>
            </w:r>
          </w:p>
        </w:tc>
        <w:tc>
          <w:tcPr>
            <w:tcW w:w="1250" w:type="pct"/>
          </w:tcPr>
          <w:p w14:paraId="5448FD12" w14:textId="534F3774" w:rsidR="00B4597D" w:rsidRDefault="009C1120" w:rsidP="0087724B">
            <w:pPr>
              <w:pStyle w:val="NoiDung"/>
              <w:ind w:firstLine="0"/>
              <w:jc w:val="center"/>
            </w:pPr>
            <w:r>
              <w:t>1</w:t>
            </w:r>
          </w:p>
        </w:tc>
      </w:tr>
      <w:tr w:rsidR="009C1120" w14:paraId="5D83B2E0" w14:textId="77777777" w:rsidTr="00D87A44">
        <w:tc>
          <w:tcPr>
            <w:tcW w:w="1014" w:type="pct"/>
          </w:tcPr>
          <w:p w14:paraId="26E5053B" w14:textId="3B0D9E81" w:rsidR="009C1120" w:rsidRDefault="009C1120" w:rsidP="0087724B">
            <w:pPr>
              <w:pStyle w:val="NoiDung"/>
              <w:ind w:firstLine="0"/>
              <w:jc w:val="center"/>
            </w:pPr>
            <w:r>
              <w:t>2</w:t>
            </w:r>
          </w:p>
        </w:tc>
        <w:tc>
          <w:tcPr>
            <w:tcW w:w="1017" w:type="pct"/>
          </w:tcPr>
          <w:p w14:paraId="3B065D42" w14:textId="49811770" w:rsidR="009C1120" w:rsidRDefault="009C1120" w:rsidP="0087724B">
            <w:pPr>
              <w:pStyle w:val="NoiDung"/>
              <w:ind w:firstLine="0"/>
              <w:jc w:val="center"/>
            </w:pPr>
            <w:r>
              <w:t>1</w:t>
            </w:r>
          </w:p>
        </w:tc>
        <w:tc>
          <w:tcPr>
            <w:tcW w:w="1718" w:type="pct"/>
          </w:tcPr>
          <w:p w14:paraId="7E3488FC" w14:textId="67744DA4" w:rsidR="009C1120" w:rsidRDefault="009C1120" w:rsidP="00B1589D">
            <w:pPr>
              <w:pStyle w:val="NoiDung"/>
              <w:ind w:firstLine="0"/>
            </w:pPr>
            <w:r w:rsidRPr="009C1120">
              <w:t>Hội đồng Bảo an</w:t>
            </w:r>
          </w:p>
        </w:tc>
        <w:tc>
          <w:tcPr>
            <w:tcW w:w="1250" w:type="pct"/>
          </w:tcPr>
          <w:p w14:paraId="40782DD9" w14:textId="2B16CE27" w:rsidR="009C1120" w:rsidRDefault="00F374E1" w:rsidP="0087724B">
            <w:pPr>
              <w:pStyle w:val="NoiDung"/>
              <w:ind w:firstLine="0"/>
              <w:jc w:val="center"/>
            </w:pPr>
            <w:r>
              <w:t>0</w:t>
            </w:r>
          </w:p>
        </w:tc>
      </w:tr>
      <w:tr w:rsidR="00B4597D" w14:paraId="2008F8C1" w14:textId="77777777" w:rsidTr="00D87A44">
        <w:tc>
          <w:tcPr>
            <w:tcW w:w="1014" w:type="pct"/>
          </w:tcPr>
          <w:p w14:paraId="123C14EE" w14:textId="1486953B" w:rsidR="00B4597D" w:rsidRDefault="009C1120" w:rsidP="0087724B">
            <w:pPr>
              <w:pStyle w:val="NoiDung"/>
              <w:ind w:firstLine="0"/>
              <w:jc w:val="center"/>
            </w:pPr>
            <w:r>
              <w:t>3</w:t>
            </w:r>
          </w:p>
        </w:tc>
        <w:tc>
          <w:tcPr>
            <w:tcW w:w="1017" w:type="pct"/>
          </w:tcPr>
          <w:p w14:paraId="25FBA922" w14:textId="67FF96F6" w:rsidR="00B4597D" w:rsidRDefault="009C1120" w:rsidP="0087724B">
            <w:pPr>
              <w:pStyle w:val="NoiDung"/>
              <w:ind w:firstLine="0"/>
              <w:jc w:val="center"/>
            </w:pPr>
            <w:r>
              <w:t>1</w:t>
            </w:r>
          </w:p>
        </w:tc>
        <w:tc>
          <w:tcPr>
            <w:tcW w:w="1718" w:type="pct"/>
          </w:tcPr>
          <w:p w14:paraId="42943972" w14:textId="20860B47" w:rsidR="00B4597D" w:rsidRDefault="009C1120" w:rsidP="00B1589D">
            <w:pPr>
              <w:pStyle w:val="NoiDung"/>
              <w:ind w:firstLine="0"/>
            </w:pPr>
            <w:r w:rsidRPr="009C1120">
              <w:t>Tòa án Quốc tế</w:t>
            </w:r>
          </w:p>
        </w:tc>
        <w:tc>
          <w:tcPr>
            <w:tcW w:w="1250" w:type="pct"/>
          </w:tcPr>
          <w:p w14:paraId="4B6C97D1" w14:textId="104AD40E" w:rsidR="00B4597D" w:rsidRDefault="00F374E1" w:rsidP="0087724B">
            <w:pPr>
              <w:pStyle w:val="NoiDung"/>
              <w:ind w:firstLine="0"/>
              <w:jc w:val="center"/>
            </w:pPr>
            <w:r>
              <w:t>0</w:t>
            </w:r>
          </w:p>
        </w:tc>
      </w:tr>
    </w:tbl>
    <w:p w14:paraId="5E8845E5" w14:textId="7027AE4B" w:rsidR="00B1589D" w:rsidRDefault="00B1589D" w:rsidP="00B1589D">
      <w:pPr>
        <w:pStyle w:val="NoiDung"/>
      </w:pPr>
      <w:r w:rsidRPr="00B1589D">
        <w:rPr>
          <w:b/>
          <w:bCs/>
        </w:rPr>
        <w:t>Dữ liệu kết quả làm bài:</w:t>
      </w:r>
      <w:r w:rsidRPr="00B1589D">
        <w:t xml:space="preserve"> Các kết quả trắc nghiệm được sinh ra trong quá trình người dùng làm bài, bao gồm điểm số, số câu đúng và thời gian hoàn thành.</w:t>
      </w:r>
    </w:p>
    <w:p w14:paraId="122D363F" w14:textId="70FF9092" w:rsidR="00483119" w:rsidRDefault="00483119" w:rsidP="00FB2683">
      <w:pPr>
        <w:pStyle w:val="bang"/>
        <w:rPr>
          <w:rFonts w:hint="eastAsia"/>
        </w:rPr>
      </w:pPr>
      <w:bookmarkStart w:id="468" w:name="_Toc218508632"/>
      <w:r w:rsidRPr="00B4597D">
        <w:t>Bảng 4.</w:t>
      </w:r>
      <w:r>
        <w:t>8</w:t>
      </w:r>
      <w:r w:rsidRPr="00B4597D">
        <w:t xml:space="preserve">. Dữ liệu thử nghiệm bảng </w:t>
      </w:r>
      <w:r>
        <w:t>results</w:t>
      </w:r>
      <w:bookmarkEnd w:id="468"/>
    </w:p>
    <w:p w14:paraId="58F9B0B4" w14:textId="77777777" w:rsidR="009C1120" w:rsidRDefault="009C1120" w:rsidP="00B1589D">
      <w:pPr>
        <w:pStyle w:val="NoiDung"/>
      </w:pPr>
    </w:p>
    <w:p w14:paraId="63C96C64" w14:textId="77777777" w:rsidR="009C1120" w:rsidRDefault="009C1120" w:rsidP="00B1589D">
      <w:pPr>
        <w:pStyle w:val="NoiDung"/>
      </w:pPr>
    </w:p>
    <w:p w14:paraId="38F5405C" w14:textId="77777777" w:rsidR="009C1120" w:rsidRDefault="009C1120" w:rsidP="00B1589D">
      <w:pPr>
        <w:pStyle w:val="NoiDung"/>
      </w:pPr>
    </w:p>
    <w:p w14:paraId="722F82B7" w14:textId="77777777" w:rsidR="009C1120" w:rsidRDefault="009C1120" w:rsidP="00B1589D">
      <w:pPr>
        <w:pStyle w:val="NoiDung"/>
      </w:pPr>
    </w:p>
    <w:p w14:paraId="558B600F" w14:textId="77777777" w:rsidR="008C0A49" w:rsidRDefault="008C0A49" w:rsidP="00D87A44">
      <w:pPr>
        <w:pStyle w:val="NoiDung"/>
        <w:ind w:firstLine="0"/>
        <w:sectPr w:rsidR="008C0A49" w:rsidSect="00F17E25">
          <w:footerReference w:type="default" r:id="rId39"/>
          <w:pgSz w:w="11907" w:h="16840" w:code="9"/>
          <w:pgMar w:top="1134" w:right="851" w:bottom="1134" w:left="1985" w:header="1134" w:footer="1134" w:gutter="0"/>
          <w:pgNumType w:start="37"/>
          <w:cols w:space="720"/>
          <w:docGrid w:linePitch="360"/>
        </w:sectPr>
      </w:pPr>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332"/>
        <w:gridCol w:w="1230"/>
        <w:gridCol w:w="1521"/>
        <w:gridCol w:w="3848"/>
        <w:gridCol w:w="1048"/>
        <w:gridCol w:w="2103"/>
        <w:gridCol w:w="1587"/>
        <w:gridCol w:w="1893"/>
      </w:tblGrid>
      <w:tr w:rsidR="00CE1815" w14:paraId="3236FEA1" w14:textId="77777777" w:rsidTr="00D87A44">
        <w:trPr>
          <w:jc w:val="center"/>
        </w:trPr>
        <w:tc>
          <w:tcPr>
            <w:tcW w:w="457" w:type="pct"/>
          </w:tcPr>
          <w:p w14:paraId="0203435B" w14:textId="1CA772BC" w:rsidR="00CE1815" w:rsidRPr="00CE1815" w:rsidRDefault="00CE1815" w:rsidP="009C1120">
            <w:pPr>
              <w:pStyle w:val="NoiDung"/>
              <w:ind w:firstLine="0"/>
              <w:rPr>
                <w:rFonts w:cs="Times New Roman"/>
                <w:szCs w:val="26"/>
              </w:rPr>
            </w:pPr>
            <w:r w:rsidRPr="00CE1815">
              <w:rPr>
                <w:rFonts w:cs="Times New Roman"/>
                <w:b/>
                <w:bCs/>
                <w:szCs w:val="26"/>
              </w:rPr>
              <w:lastRenderedPageBreak/>
              <w:t>result_id</w:t>
            </w:r>
          </w:p>
        </w:tc>
        <w:tc>
          <w:tcPr>
            <w:tcW w:w="422" w:type="pct"/>
          </w:tcPr>
          <w:p w14:paraId="523BAE0F" w14:textId="4AFDD592" w:rsidR="00CE1815" w:rsidRPr="00CE1815" w:rsidRDefault="00CE1815" w:rsidP="009C1120">
            <w:pPr>
              <w:pStyle w:val="NoiDung"/>
              <w:ind w:firstLine="0"/>
              <w:rPr>
                <w:rFonts w:cs="Times New Roman"/>
                <w:szCs w:val="26"/>
              </w:rPr>
            </w:pPr>
            <w:r w:rsidRPr="00CE1815">
              <w:rPr>
                <w:rFonts w:cs="Times New Roman"/>
                <w:b/>
                <w:bCs/>
                <w:szCs w:val="26"/>
              </w:rPr>
              <w:t>user_id </w:t>
            </w:r>
          </w:p>
        </w:tc>
        <w:tc>
          <w:tcPr>
            <w:tcW w:w="522" w:type="pct"/>
          </w:tcPr>
          <w:p w14:paraId="5691518A" w14:textId="459279B3" w:rsidR="00CE1815" w:rsidRPr="00CE1815" w:rsidRDefault="00CE1815" w:rsidP="009C1120">
            <w:pPr>
              <w:pStyle w:val="NoiDung"/>
              <w:ind w:firstLine="0"/>
              <w:rPr>
                <w:rFonts w:cs="Times New Roman"/>
                <w:szCs w:val="26"/>
              </w:rPr>
            </w:pPr>
            <w:r w:rsidRPr="00CE1815">
              <w:rPr>
                <w:rFonts w:cs="Times New Roman"/>
                <w:b/>
                <w:bCs/>
                <w:szCs w:val="26"/>
              </w:rPr>
              <w:t>lesson_id</w:t>
            </w:r>
          </w:p>
        </w:tc>
        <w:tc>
          <w:tcPr>
            <w:tcW w:w="1321" w:type="pct"/>
          </w:tcPr>
          <w:p w14:paraId="1FF1EEAE" w14:textId="73D9D0DC" w:rsidR="00CE1815" w:rsidRPr="00CE1815" w:rsidRDefault="00CE1815" w:rsidP="009C1120">
            <w:pPr>
              <w:pStyle w:val="NoiDung"/>
              <w:ind w:firstLine="0"/>
              <w:rPr>
                <w:rFonts w:cs="Times New Roman"/>
                <w:szCs w:val="26"/>
              </w:rPr>
            </w:pPr>
            <w:r w:rsidRPr="00CE1815">
              <w:rPr>
                <w:rFonts w:cs="Times New Roman"/>
                <w:b/>
                <w:bCs/>
                <w:szCs w:val="26"/>
              </w:rPr>
              <w:t>quiz_name</w:t>
            </w:r>
          </w:p>
        </w:tc>
        <w:tc>
          <w:tcPr>
            <w:tcW w:w="360" w:type="pct"/>
          </w:tcPr>
          <w:p w14:paraId="1F5E50FF" w14:textId="43DA2D99" w:rsidR="00CE1815" w:rsidRPr="00CE1815" w:rsidRDefault="00CE1815" w:rsidP="009C1120">
            <w:pPr>
              <w:pStyle w:val="NoiDung"/>
              <w:ind w:firstLine="0"/>
              <w:rPr>
                <w:rFonts w:cs="Times New Roman"/>
                <w:szCs w:val="26"/>
              </w:rPr>
            </w:pPr>
            <w:r w:rsidRPr="00CE1815">
              <w:rPr>
                <w:rFonts w:cs="Times New Roman"/>
                <w:b/>
                <w:bCs/>
                <w:szCs w:val="26"/>
              </w:rPr>
              <w:t>score</w:t>
            </w:r>
          </w:p>
        </w:tc>
        <w:tc>
          <w:tcPr>
            <w:tcW w:w="722" w:type="pct"/>
          </w:tcPr>
          <w:p w14:paraId="0055FA91" w14:textId="0303C6CB" w:rsidR="00CE1815" w:rsidRPr="00CE1815" w:rsidRDefault="00CE1815" w:rsidP="009C1120">
            <w:pPr>
              <w:pStyle w:val="NoiDung"/>
              <w:ind w:firstLine="0"/>
              <w:rPr>
                <w:rFonts w:cs="Times New Roman"/>
                <w:szCs w:val="26"/>
              </w:rPr>
            </w:pPr>
            <w:r w:rsidRPr="00CE1815">
              <w:rPr>
                <w:rFonts w:cs="Times New Roman"/>
                <w:b/>
                <w:bCs/>
                <w:szCs w:val="26"/>
              </w:rPr>
              <w:t>total_questions</w:t>
            </w:r>
          </w:p>
        </w:tc>
        <w:tc>
          <w:tcPr>
            <w:tcW w:w="545" w:type="pct"/>
          </w:tcPr>
          <w:p w14:paraId="6CF5A257" w14:textId="4039D034" w:rsidR="00CE1815" w:rsidRPr="00CE1815" w:rsidRDefault="00CE1815" w:rsidP="009C1120">
            <w:pPr>
              <w:jc w:val="both"/>
              <w:rPr>
                <w:rFonts w:ascii="Times New Roman" w:hAnsi="Times New Roman" w:cs="Times New Roman"/>
                <w:b/>
                <w:bCs/>
                <w:color w:val="000000"/>
                <w:szCs w:val="26"/>
              </w:rPr>
            </w:pPr>
            <w:r w:rsidRPr="00CE1815">
              <w:rPr>
                <w:rFonts w:ascii="Times New Roman" w:hAnsi="Times New Roman" w:cs="Times New Roman"/>
                <w:b/>
                <w:bCs/>
                <w:color w:val="000000"/>
                <w:szCs w:val="26"/>
              </w:rPr>
              <w:t>percentage</w:t>
            </w:r>
          </w:p>
          <w:p w14:paraId="7D7A3B6D" w14:textId="77777777" w:rsidR="00CE1815" w:rsidRPr="00CE1815" w:rsidRDefault="00CE1815" w:rsidP="009C1120">
            <w:pPr>
              <w:pStyle w:val="NoiDung"/>
              <w:ind w:firstLine="0"/>
              <w:rPr>
                <w:rFonts w:cs="Times New Roman"/>
                <w:szCs w:val="26"/>
              </w:rPr>
            </w:pPr>
          </w:p>
        </w:tc>
        <w:tc>
          <w:tcPr>
            <w:tcW w:w="650" w:type="pct"/>
          </w:tcPr>
          <w:p w14:paraId="18F2B5D9" w14:textId="5AF81EC4" w:rsidR="00CE1815" w:rsidRPr="00CE1815" w:rsidRDefault="00CE1815" w:rsidP="009C1120">
            <w:pPr>
              <w:pStyle w:val="NoiDung"/>
              <w:ind w:firstLine="0"/>
              <w:rPr>
                <w:rFonts w:cs="Times New Roman"/>
                <w:szCs w:val="26"/>
              </w:rPr>
            </w:pPr>
            <w:r w:rsidRPr="00CE1815">
              <w:rPr>
                <w:rFonts w:cs="Times New Roman"/>
                <w:b/>
                <w:bCs/>
                <w:szCs w:val="26"/>
              </w:rPr>
              <w:t>completed_at</w:t>
            </w:r>
          </w:p>
        </w:tc>
      </w:tr>
      <w:tr w:rsidR="00CE1815" w14:paraId="1CDDA819" w14:textId="77777777" w:rsidTr="00D87A44">
        <w:trPr>
          <w:jc w:val="center"/>
        </w:trPr>
        <w:tc>
          <w:tcPr>
            <w:tcW w:w="457" w:type="pct"/>
          </w:tcPr>
          <w:p w14:paraId="02D33431" w14:textId="31032673" w:rsidR="00CE1815" w:rsidRDefault="00CE1815" w:rsidP="0087724B">
            <w:pPr>
              <w:pStyle w:val="NoiDung"/>
              <w:ind w:firstLine="0"/>
              <w:jc w:val="center"/>
            </w:pPr>
            <w:r>
              <w:t>1</w:t>
            </w:r>
          </w:p>
        </w:tc>
        <w:tc>
          <w:tcPr>
            <w:tcW w:w="422" w:type="pct"/>
          </w:tcPr>
          <w:p w14:paraId="7B85FD23" w14:textId="00E9A8F0" w:rsidR="00CE1815" w:rsidRDefault="00CE1815" w:rsidP="0087724B">
            <w:pPr>
              <w:pStyle w:val="NoiDung"/>
              <w:ind w:firstLine="0"/>
              <w:jc w:val="center"/>
            </w:pPr>
            <w:r>
              <w:t>1</w:t>
            </w:r>
          </w:p>
        </w:tc>
        <w:tc>
          <w:tcPr>
            <w:tcW w:w="522" w:type="pct"/>
          </w:tcPr>
          <w:p w14:paraId="5E4D108A" w14:textId="12F5608C" w:rsidR="00CE1815" w:rsidRDefault="00CE1815" w:rsidP="0087724B">
            <w:pPr>
              <w:pStyle w:val="NoiDung"/>
              <w:ind w:firstLine="0"/>
              <w:jc w:val="center"/>
            </w:pPr>
            <w:r>
              <w:t>1</w:t>
            </w:r>
          </w:p>
        </w:tc>
        <w:tc>
          <w:tcPr>
            <w:tcW w:w="1321" w:type="pct"/>
          </w:tcPr>
          <w:p w14:paraId="4D807365" w14:textId="6644A9D3" w:rsidR="00CE1815" w:rsidRDefault="00CE1815" w:rsidP="009C1120">
            <w:pPr>
              <w:pStyle w:val="NoiDung"/>
              <w:ind w:firstLine="0"/>
            </w:pPr>
            <w:r w:rsidRPr="00F23C0E">
              <w:t>Trắc nghiệm Bài 1: Liên hợp quốc</w:t>
            </w:r>
          </w:p>
        </w:tc>
        <w:tc>
          <w:tcPr>
            <w:tcW w:w="360" w:type="pct"/>
          </w:tcPr>
          <w:p w14:paraId="53D7CDCB" w14:textId="1A69D866" w:rsidR="00CE1815" w:rsidRDefault="00CE1815" w:rsidP="0087724B">
            <w:pPr>
              <w:pStyle w:val="NoiDung"/>
              <w:ind w:firstLine="0"/>
              <w:jc w:val="center"/>
            </w:pPr>
            <w:r>
              <w:t>2</w:t>
            </w:r>
          </w:p>
        </w:tc>
        <w:tc>
          <w:tcPr>
            <w:tcW w:w="722" w:type="pct"/>
          </w:tcPr>
          <w:p w14:paraId="18FED85D" w14:textId="121676B1" w:rsidR="00CE1815" w:rsidRDefault="00CE1815" w:rsidP="0087724B">
            <w:pPr>
              <w:pStyle w:val="NoiDung"/>
              <w:ind w:firstLine="0"/>
              <w:jc w:val="center"/>
            </w:pPr>
            <w:r>
              <w:t>16</w:t>
            </w:r>
          </w:p>
        </w:tc>
        <w:tc>
          <w:tcPr>
            <w:tcW w:w="545" w:type="pct"/>
          </w:tcPr>
          <w:p w14:paraId="03BF25AE" w14:textId="3A104C77" w:rsidR="00CE1815" w:rsidRDefault="00CE1815" w:rsidP="0087724B">
            <w:pPr>
              <w:pStyle w:val="NoiDung"/>
              <w:ind w:firstLine="0"/>
              <w:jc w:val="center"/>
            </w:pPr>
            <w:r w:rsidRPr="00CE1815">
              <w:t>12.50</w:t>
            </w:r>
          </w:p>
        </w:tc>
        <w:tc>
          <w:tcPr>
            <w:tcW w:w="650" w:type="pct"/>
          </w:tcPr>
          <w:p w14:paraId="6439EA48" w14:textId="374C07D5" w:rsidR="00CE1815" w:rsidRDefault="00CE1815" w:rsidP="009C1120">
            <w:pPr>
              <w:pStyle w:val="NoiDung"/>
              <w:ind w:firstLine="0"/>
            </w:pPr>
            <w:r w:rsidRPr="00CE1815">
              <w:t>2025-12-25 17:02:03</w:t>
            </w:r>
          </w:p>
        </w:tc>
      </w:tr>
      <w:tr w:rsidR="00CE1815" w14:paraId="73794069" w14:textId="77777777" w:rsidTr="00D87A44">
        <w:trPr>
          <w:jc w:val="center"/>
        </w:trPr>
        <w:tc>
          <w:tcPr>
            <w:tcW w:w="457" w:type="pct"/>
          </w:tcPr>
          <w:p w14:paraId="7E8675AF" w14:textId="60E6DF58" w:rsidR="00CE1815" w:rsidRDefault="00CE1815" w:rsidP="0087724B">
            <w:pPr>
              <w:pStyle w:val="NoiDung"/>
              <w:ind w:firstLine="0"/>
              <w:jc w:val="center"/>
            </w:pPr>
            <w:r>
              <w:t>2</w:t>
            </w:r>
          </w:p>
        </w:tc>
        <w:tc>
          <w:tcPr>
            <w:tcW w:w="422" w:type="pct"/>
          </w:tcPr>
          <w:p w14:paraId="075DBA08" w14:textId="1F02B7D6" w:rsidR="00CE1815" w:rsidRDefault="00CE1815" w:rsidP="0087724B">
            <w:pPr>
              <w:pStyle w:val="NoiDung"/>
              <w:ind w:firstLine="0"/>
              <w:jc w:val="center"/>
            </w:pPr>
            <w:r>
              <w:t>2</w:t>
            </w:r>
          </w:p>
        </w:tc>
        <w:tc>
          <w:tcPr>
            <w:tcW w:w="522" w:type="pct"/>
          </w:tcPr>
          <w:p w14:paraId="31B67756" w14:textId="6A85997F" w:rsidR="00CE1815" w:rsidRDefault="00CE1815" w:rsidP="0087724B">
            <w:pPr>
              <w:pStyle w:val="NoiDung"/>
              <w:ind w:firstLine="0"/>
              <w:jc w:val="center"/>
            </w:pPr>
            <w:r>
              <w:t>1</w:t>
            </w:r>
          </w:p>
        </w:tc>
        <w:tc>
          <w:tcPr>
            <w:tcW w:w="1321" w:type="pct"/>
          </w:tcPr>
          <w:p w14:paraId="400CDB16" w14:textId="1CC6AB5D" w:rsidR="00CE1815" w:rsidRDefault="00CE1815" w:rsidP="009C1120">
            <w:pPr>
              <w:pStyle w:val="NoiDung"/>
              <w:ind w:firstLine="0"/>
            </w:pPr>
            <w:r w:rsidRPr="00F23C0E">
              <w:t>Trắc nghiệm Bài 1: Liên hợp quốc</w:t>
            </w:r>
          </w:p>
        </w:tc>
        <w:tc>
          <w:tcPr>
            <w:tcW w:w="360" w:type="pct"/>
          </w:tcPr>
          <w:p w14:paraId="483DA15A" w14:textId="699F750D" w:rsidR="00CE1815" w:rsidRDefault="00CE1815" w:rsidP="0087724B">
            <w:pPr>
              <w:pStyle w:val="NoiDung"/>
              <w:ind w:firstLine="0"/>
              <w:jc w:val="center"/>
            </w:pPr>
            <w:r>
              <w:t>3</w:t>
            </w:r>
          </w:p>
        </w:tc>
        <w:tc>
          <w:tcPr>
            <w:tcW w:w="722" w:type="pct"/>
          </w:tcPr>
          <w:p w14:paraId="7F63C2AC" w14:textId="1D33C3E2" w:rsidR="00CE1815" w:rsidRDefault="00CE1815" w:rsidP="0087724B">
            <w:pPr>
              <w:pStyle w:val="NoiDung"/>
              <w:ind w:firstLine="0"/>
              <w:jc w:val="center"/>
            </w:pPr>
            <w:r>
              <w:t>16</w:t>
            </w:r>
          </w:p>
        </w:tc>
        <w:tc>
          <w:tcPr>
            <w:tcW w:w="545" w:type="pct"/>
          </w:tcPr>
          <w:p w14:paraId="31303D8A" w14:textId="0C5C1C71" w:rsidR="00CE1815" w:rsidRDefault="00CE1815" w:rsidP="0087724B">
            <w:pPr>
              <w:pStyle w:val="NoiDung"/>
              <w:ind w:firstLine="0"/>
              <w:jc w:val="center"/>
            </w:pPr>
            <w:r w:rsidRPr="00CE1815">
              <w:t>18.75</w:t>
            </w:r>
          </w:p>
        </w:tc>
        <w:tc>
          <w:tcPr>
            <w:tcW w:w="650" w:type="pct"/>
          </w:tcPr>
          <w:p w14:paraId="303EC787" w14:textId="6DB516EE" w:rsidR="00CE1815" w:rsidRDefault="00CE1815" w:rsidP="009C1120">
            <w:pPr>
              <w:pStyle w:val="NoiDung"/>
              <w:ind w:firstLine="0"/>
            </w:pPr>
            <w:r w:rsidRPr="00CE1815">
              <w:t>2025-12-25 17:36:28</w:t>
            </w:r>
          </w:p>
        </w:tc>
      </w:tr>
      <w:tr w:rsidR="00CE1815" w14:paraId="4C1AE98C" w14:textId="77777777" w:rsidTr="00D87A44">
        <w:trPr>
          <w:jc w:val="center"/>
        </w:trPr>
        <w:tc>
          <w:tcPr>
            <w:tcW w:w="457" w:type="pct"/>
          </w:tcPr>
          <w:p w14:paraId="0DA8E918" w14:textId="14131D72" w:rsidR="00CE1815" w:rsidRDefault="00CE1815" w:rsidP="0087724B">
            <w:pPr>
              <w:pStyle w:val="NoiDung"/>
              <w:ind w:firstLine="0"/>
              <w:jc w:val="center"/>
            </w:pPr>
            <w:r>
              <w:t>3</w:t>
            </w:r>
          </w:p>
        </w:tc>
        <w:tc>
          <w:tcPr>
            <w:tcW w:w="422" w:type="pct"/>
          </w:tcPr>
          <w:p w14:paraId="2402F564" w14:textId="5687DC10" w:rsidR="00CE1815" w:rsidRDefault="00F374E1" w:rsidP="0087724B">
            <w:pPr>
              <w:pStyle w:val="NoiDung"/>
              <w:ind w:firstLine="0"/>
              <w:jc w:val="center"/>
            </w:pPr>
            <w:r>
              <w:t>3</w:t>
            </w:r>
          </w:p>
        </w:tc>
        <w:tc>
          <w:tcPr>
            <w:tcW w:w="522" w:type="pct"/>
          </w:tcPr>
          <w:p w14:paraId="208CD599" w14:textId="225E97A6" w:rsidR="00CE1815" w:rsidRDefault="00CE1815" w:rsidP="0087724B">
            <w:pPr>
              <w:pStyle w:val="NoiDung"/>
              <w:ind w:firstLine="0"/>
              <w:jc w:val="center"/>
            </w:pPr>
            <w:r>
              <w:t>1</w:t>
            </w:r>
          </w:p>
        </w:tc>
        <w:tc>
          <w:tcPr>
            <w:tcW w:w="1321" w:type="pct"/>
          </w:tcPr>
          <w:p w14:paraId="55EB0102" w14:textId="4D08978B" w:rsidR="00CE1815" w:rsidRDefault="00CE1815" w:rsidP="009C1120">
            <w:pPr>
              <w:pStyle w:val="NoiDung"/>
              <w:ind w:firstLine="0"/>
            </w:pPr>
            <w:r w:rsidRPr="00F23C0E">
              <w:t>Trắc nghiệm Bài 1: Liên hợp quốc</w:t>
            </w:r>
          </w:p>
        </w:tc>
        <w:tc>
          <w:tcPr>
            <w:tcW w:w="360" w:type="pct"/>
          </w:tcPr>
          <w:p w14:paraId="33928CEF" w14:textId="74A1ECEB" w:rsidR="00CE1815" w:rsidRDefault="00CE1815" w:rsidP="0087724B">
            <w:pPr>
              <w:pStyle w:val="NoiDung"/>
              <w:ind w:firstLine="0"/>
              <w:jc w:val="center"/>
            </w:pPr>
            <w:r>
              <w:t>1</w:t>
            </w:r>
          </w:p>
        </w:tc>
        <w:tc>
          <w:tcPr>
            <w:tcW w:w="722" w:type="pct"/>
          </w:tcPr>
          <w:p w14:paraId="1835732F" w14:textId="069659CA" w:rsidR="00CE1815" w:rsidRDefault="00CE1815" w:rsidP="0087724B">
            <w:pPr>
              <w:pStyle w:val="NoiDung"/>
              <w:ind w:firstLine="0"/>
              <w:jc w:val="center"/>
            </w:pPr>
            <w:r>
              <w:t>16</w:t>
            </w:r>
          </w:p>
        </w:tc>
        <w:tc>
          <w:tcPr>
            <w:tcW w:w="545" w:type="pct"/>
          </w:tcPr>
          <w:p w14:paraId="55909B0E" w14:textId="7868F584" w:rsidR="00CE1815" w:rsidRDefault="00CE1815" w:rsidP="0087724B">
            <w:pPr>
              <w:pStyle w:val="NoiDung"/>
              <w:ind w:firstLine="0"/>
              <w:jc w:val="center"/>
            </w:pPr>
            <w:r w:rsidRPr="00CE1815">
              <w:t>6.25</w:t>
            </w:r>
          </w:p>
        </w:tc>
        <w:tc>
          <w:tcPr>
            <w:tcW w:w="650" w:type="pct"/>
          </w:tcPr>
          <w:p w14:paraId="3D0A3834" w14:textId="320A1F20" w:rsidR="00CE1815" w:rsidRDefault="00CE1815" w:rsidP="009C1120">
            <w:pPr>
              <w:pStyle w:val="NoiDung"/>
              <w:ind w:firstLine="0"/>
            </w:pPr>
            <w:r w:rsidRPr="00CE1815">
              <w:t xml:space="preserve">2025-12-25 </w:t>
            </w:r>
            <w:r w:rsidR="00F374E1">
              <w:t>1</w:t>
            </w:r>
            <w:r w:rsidRPr="00CE1815">
              <w:t>7:3</w:t>
            </w:r>
            <w:r w:rsidR="00F374E1">
              <w:t>0</w:t>
            </w:r>
            <w:r w:rsidRPr="00CE1815">
              <w:t>:2</w:t>
            </w:r>
            <w:r w:rsidR="00F374E1">
              <w:t>5</w:t>
            </w:r>
          </w:p>
        </w:tc>
      </w:tr>
      <w:tr w:rsidR="00CE1815" w14:paraId="3E49CD5B" w14:textId="77777777" w:rsidTr="00D87A44">
        <w:trPr>
          <w:jc w:val="center"/>
        </w:trPr>
        <w:tc>
          <w:tcPr>
            <w:tcW w:w="457" w:type="pct"/>
          </w:tcPr>
          <w:p w14:paraId="699A6927" w14:textId="2C79DE8C" w:rsidR="00CE1815" w:rsidRDefault="00CE1815" w:rsidP="0087724B">
            <w:pPr>
              <w:pStyle w:val="NoiDung"/>
              <w:ind w:firstLine="0"/>
              <w:jc w:val="center"/>
            </w:pPr>
            <w:r>
              <w:t>4</w:t>
            </w:r>
          </w:p>
        </w:tc>
        <w:tc>
          <w:tcPr>
            <w:tcW w:w="422" w:type="pct"/>
          </w:tcPr>
          <w:p w14:paraId="63C0F534" w14:textId="6ABE765E" w:rsidR="00CE1815" w:rsidRDefault="006812DB" w:rsidP="0087724B">
            <w:pPr>
              <w:pStyle w:val="NoiDung"/>
              <w:ind w:firstLine="0"/>
              <w:jc w:val="center"/>
            </w:pPr>
            <w:r>
              <w:t>1</w:t>
            </w:r>
          </w:p>
        </w:tc>
        <w:tc>
          <w:tcPr>
            <w:tcW w:w="522" w:type="pct"/>
          </w:tcPr>
          <w:p w14:paraId="7C8BA547" w14:textId="21EC6E1C" w:rsidR="00CE1815" w:rsidRDefault="00CE1815" w:rsidP="0087724B">
            <w:pPr>
              <w:pStyle w:val="NoiDung"/>
              <w:ind w:firstLine="0"/>
              <w:jc w:val="center"/>
            </w:pPr>
            <w:r>
              <w:t>2</w:t>
            </w:r>
          </w:p>
        </w:tc>
        <w:tc>
          <w:tcPr>
            <w:tcW w:w="1321" w:type="pct"/>
          </w:tcPr>
          <w:p w14:paraId="14508962" w14:textId="02B5AB7D" w:rsidR="00CE1815" w:rsidRDefault="00CE1815" w:rsidP="00CE1815">
            <w:pPr>
              <w:pStyle w:val="NoiDung"/>
              <w:ind w:firstLine="0"/>
            </w:pPr>
            <w:r w:rsidRPr="00F23C0E">
              <w:t>Trật tự thế giới trong Chiến tranh lạnh</w:t>
            </w:r>
          </w:p>
        </w:tc>
        <w:tc>
          <w:tcPr>
            <w:tcW w:w="360" w:type="pct"/>
          </w:tcPr>
          <w:p w14:paraId="70B3405A" w14:textId="156EB3FA" w:rsidR="00CE1815" w:rsidRDefault="00CE1815" w:rsidP="0087724B">
            <w:pPr>
              <w:pStyle w:val="NoiDung"/>
              <w:ind w:firstLine="0"/>
              <w:jc w:val="center"/>
            </w:pPr>
            <w:r>
              <w:t>7</w:t>
            </w:r>
          </w:p>
        </w:tc>
        <w:tc>
          <w:tcPr>
            <w:tcW w:w="722" w:type="pct"/>
          </w:tcPr>
          <w:p w14:paraId="27B8AF0A" w14:textId="6CB12A39" w:rsidR="00CE1815" w:rsidRDefault="00CE1815" w:rsidP="0087724B">
            <w:pPr>
              <w:pStyle w:val="NoiDung"/>
              <w:ind w:firstLine="0"/>
              <w:jc w:val="center"/>
            </w:pPr>
            <w:r>
              <w:t>15</w:t>
            </w:r>
          </w:p>
        </w:tc>
        <w:tc>
          <w:tcPr>
            <w:tcW w:w="545" w:type="pct"/>
          </w:tcPr>
          <w:p w14:paraId="731FCD4D" w14:textId="691A33F1" w:rsidR="00CE1815" w:rsidRDefault="00EA701E" w:rsidP="0087724B">
            <w:pPr>
              <w:pStyle w:val="NoiDung"/>
              <w:ind w:firstLine="0"/>
              <w:jc w:val="center"/>
            </w:pPr>
            <w:r w:rsidRPr="00EA701E">
              <w:t>46.67</w:t>
            </w:r>
          </w:p>
        </w:tc>
        <w:tc>
          <w:tcPr>
            <w:tcW w:w="650" w:type="pct"/>
          </w:tcPr>
          <w:p w14:paraId="64557A83" w14:textId="744762ED" w:rsidR="00CE1815" w:rsidRDefault="00CE1815" w:rsidP="00CE1815">
            <w:pPr>
              <w:pStyle w:val="NoiDung"/>
              <w:ind w:firstLine="0"/>
            </w:pPr>
            <w:r w:rsidRPr="006464CA">
              <w:t>2025-</w:t>
            </w:r>
            <w:r w:rsidR="00487DE9">
              <w:t>0</w:t>
            </w:r>
            <w:r w:rsidRPr="006464CA">
              <w:t>1-25 17:36:28</w:t>
            </w:r>
          </w:p>
        </w:tc>
      </w:tr>
      <w:tr w:rsidR="00CE1815" w14:paraId="2BF40946" w14:textId="77777777" w:rsidTr="00D87A44">
        <w:trPr>
          <w:jc w:val="center"/>
        </w:trPr>
        <w:tc>
          <w:tcPr>
            <w:tcW w:w="457" w:type="pct"/>
          </w:tcPr>
          <w:p w14:paraId="319DF232" w14:textId="5A5B7022" w:rsidR="00CE1815" w:rsidRDefault="00CE1815" w:rsidP="0087724B">
            <w:pPr>
              <w:pStyle w:val="NoiDung"/>
              <w:ind w:firstLine="0"/>
              <w:jc w:val="center"/>
            </w:pPr>
            <w:r>
              <w:t>5</w:t>
            </w:r>
          </w:p>
        </w:tc>
        <w:tc>
          <w:tcPr>
            <w:tcW w:w="422" w:type="pct"/>
          </w:tcPr>
          <w:p w14:paraId="13614647" w14:textId="700BF04C" w:rsidR="00CE1815" w:rsidRDefault="006812DB" w:rsidP="0087724B">
            <w:pPr>
              <w:pStyle w:val="NoiDung"/>
              <w:ind w:firstLine="0"/>
              <w:jc w:val="center"/>
            </w:pPr>
            <w:r>
              <w:t>3</w:t>
            </w:r>
          </w:p>
        </w:tc>
        <w:tc>
          <w:tcPr>
            <w:tcW w:w="522" w:type="pct"/>
          </w:tcPr>
          <w:p w14:paraId="15D1CAAB" w14:textId="0648E17F" w:rsidR="00CE1815" w:rsidRDefault="00CE1815" w:rsidP="0087724B">
            <w:pPr>
              <w:pStyle w:val="NoiDung"/>
              <w:ind w:firstLine="0"/>
              <w:jc w:val="center"/>
            </w:pPr>
            <w:r>
              <w:t>3</w:t>
            </w:r>
          </w:p>
        </w:tc>
        <w:tc>
          <w:tcPr>
            <w:tcW w:w="1321" w:type="pct"/>
          </w:tcPr>
          <w:p w14:paraId="2C58B06E" w14:textId="1112F236" w:rsidR="00CE1815" w:rsidRDefault="00CE1815" w:rsidP="00CE1815">
            <w:pPr>
              <w:pStyle w:val="NoiDung"/>
              <w:ind w:firstLine="0"/>
            </w:pPr>
            <w:r w:rsidRPr="00F23C0E">
              <w:t>Trật tự thế giới sau Chiến tranh lạnh</w:t>
            </w:r>
          </w:p>
        </w:tc>
        <w:tc>
          <w:tcPr>
            <w:tcW w:w="360" w:type="pct"/>
          </w:tcPr>
          <w:p w14:paraId="6175292D" w14:textId="5352EA59" w:rsidR="00CE1815" w:rsidRDefault="00CE1815" w:rsidP="0087724B">
            <w:pPr>
              <w:pStyle w:val="NoiDung"/>
              <w:ind w:firstLine="0"/>
              <w:jc w:val="center"/>
            </w:pPr>
            <w:r>
              <w:t>6</w:t>
            </w:r>
          </w:p>
        </w:tc>
        <w:tc>
          <w:tcPr>
            <w:tcW w:w="722" w:type="pct"/>
          </w:tcPr>
          <w:p w14:paraId="66B98C8C" w14:textId="19BB2516" w:rsidR="00CE1815" w:rsidRDefault="00CE1815" w:rsidP="0087724B">
            <w:pPr>
              <w:pStyle w:val="NoiDung"/>
              <w:ind w:firstLine="0"/>
              <w:jc w:val="center"/>
            </w:pPr>
            <w:r>
              <w:t>15</w:t>
            </w:r>
          </w:p>
        </w:tc>
        <w:tc>
          <w:tcPr>
            <w:tcW w:w="545" w:type="pct"/>
          </w:tcPr>
          <w:p w14:paraId="7751B198" w14:textId="5CEC1900" w:rsidR="00CE1815" w:rsidRDefault="00EA701E" w:rsidP="0087724B">
            <w:pPr>
              <w:pStyle w:val="NoiDung"/>
              <w:ind w:firstLine="0"/>
              <w:jc w:val="center"/>
            </w:pPr>
            <w:r w:rsidRPr="00EA701E">
              <w:t>40.00</w:t>
            </w:r>
          </w:p>
        </w:tc>
        <w:tc>
          <w:tcPr>
            <w:tcW w:w="650" w:type="pct"/>
          </w:tcPr>
          <w:p w14:paraId="54466741" w14:textId="71AB0E90" w:rsidR="00CE1815" w:rsidRDefault="00CE1815" w:rsidP="00CE1815">
            <w:pPr>
              <w:pStyle w:val="NoiDung"/>
              <w:ind w:firstLine="0"/>
            </w:pPr>
            <w:r w:rsidRPr="006464CA">
              <w:t>2025-</w:t>
            </w:r>
            <w:r w:rsidR="00487DE9">
              <w:t>0</w:t>
            </w:r>
            <w:r>
              <w:t>8</w:t>
            </w:r>
            <w:r w:rsidRPr="006464CA">
              <w:t>-25 1</w:t>
            </w:r>
            <w:r w:rsidR="00F374E1">
              <w:t>1</w:t>
            </w:r>
            <w:r w:rsidRPr="006464CA">
              <w:t>:36:</w:t>
            </w:r>
            <w:r>
              <w:t>10</w:t>
            </w:r>
          </w:p>
        </w:tc>
      </w:tr>
    </w:tbl>
    <w:p w14:paraId="3D2FD67B" w14:textId="77777777" w:rsidR="008C0A49" w:rsidRDefault="008C0A49" w:rsidP="00CE1815">
      <w:pPr>
        <w:pStyle w:val="NoiDung"/>
        <w:ind w:firstLine="0"/>
        <w:sectPr w:rsidR="008C0A49" w:rsidSect="00F23C0E">
          <w:pgSz w:w="16840" w:h="11907" w:orient="landscape" w:code="9"/>
          <w:pgMar w:top="1985" w:right="1134" w:bottom="851" w:left="1134" w:header="1134" w:footer="1134" w:gutter="0"/>
          <w:pgNumType w:start="59"/>
          <w:cols w:space="720"/>
          <w:docGrid w:linePitch="360"/>
        </w:sectPr>
      </w:pPr>
    </w:p>
    <w:p w14:paraId="2B5B9B45" w14:textId="0E8D8D25" w:rsidR="00B1589D" w:rsidRPr="00B1589D" w:rsidRDefault="00B1589D" w:rsidP="00B1589D">
      <w:pPr>
        <w:pStyle w:val="NoiDung"/>
      </w:pPr>
      <w:r w:rsidRPr="00B1589D">
        <w:lastRenderedPageBreak/>
        <w:t>Bộ dữ liệu thử nghiệm này được sử dụng xuyên suốt quá trình chạy thử hệ thống nhằm kiểm tra tính đúng đắn và ổn định của các chức năng đã xây dựng.</w:t>
      </w:r>
    </w:p>
    <w:p w14:paraId="41271D5F" w14:textId="37550F00" w:rsidR="00655D64" w:rsidRDefault="00655D64" w:rsidP="00E90690">
      <w:pPr>
        <w:pStyle w:val="Heading2"/>
      </w:pPr>
      <w:bookmarkStart w:id="469" w:name="_Toc186531796"/>
      <w:bookmarkStart w:id="470" w:name="_Toc218508566"/>
      <w:r w:rsidRPr="00D209EA">
        <w:t>Kết quả thực nghiệm</w:t>
      </w:r>
      <w:bookmarkEnd w:id="469"/>
      <w:bookmarkEnd w:id="470"/>
    </w:p>
    <w:p w14:paraId="033CB2AB" w14:textId="55ECF3E8" w:rsidR="00CE1815" w:rsidRPr="00CE1815" w:rsidRDefault="00CE1815" w:rsidP="00CE1815">
      <w:pPr>
        <w:pStyle w:val="Heading3"/>
      </w:pPr>
      <w:bookmarkStart w:id="471" w:name="_Toc218508567"/>
      <w:r w:rsidRPr="00CE1815">
        <w:t>Môi trường thực nghiệm</w:t>
      </w:r>
      <w:bookmarkEnd w:id="471"/>
    </w:p>
    <w:p w14:paraId="02E90E76" w14:textId="663BA3D6" w:rsidR="00D1036C" w:rsidRDefault="003F677E" w:rsidP="003F677E">
      <w:pPr>
        <w:pStyle w:val="NoiDung"/>
      </w:pPr>
      <w:r w:rsidRPr="003F677E">
        <w:t>Sau khi triển khai hệ thống học và ôn luyện kiến thức Lịch sử lớp 12 trên môi trường web, quá trình thực nghiệm được tiến hành dựa trên bộ dữ liệu thử nghiệm đã xây dựng nhằm đánh giá hoạt động tổng thể của hệ thống.</w:t>
      </w:r>
      <w:r w:rsidR="00F374E1" w:rsidRPr="00F374E1">
        <w:rPr>
          <w:rFonts w:ascii="Time new roman" w:eastAsiaTheme="minorEastAsia" w:hAnsi="Time new roman"/>
        </w:rPr>
        <w:t xml:space="preserve"> </w:t>
      </w:r>
      <w:r w:rsidR="00F374E1" w:rsidRPr="00F374E1">
        <w:t>Hệ thống được triển khai và kiểm thử trên môi trường máy chủ sử dụng PHP và MySQL, truy cập thông qua trình duyệt web.</w:t>
      </w:r>
    </w:p>
    <w:p w14:paraId="056F77C3" w14:textId="178D72C2" w:rsidR="00CE1815" w:rsidRDefault="00CE1815" w:rsidP="00CE1815">
      <w:pPr>
        <w:pStyle w:val="Heading3"/>
      </w:pPr>
      <w:bookmarkStart w:id="472" w:name="_Toc218508568"/>
      <w:bookmarkStart w:id="473" w:name="_Toc186531804"/>
      <w:r w:rsidRPr="00CE1815">
        <w:t>Giao diện trang chủ hệ thống</w:t>
      </w:r>
      <w:bookmarkEnd w:id="472"/>
    </w:p>
    <w:p w14:paraId="7E28C085" w14:textId="0CB77D89" w:rsidR="00B92961" w:rsidRDefault="00B92961" w:rsidP="00980953">
      <w:pPr>
        <w:pStyle w:val="NoiDung"/>
      </w:pPr>
      <w:r w:rsidRPr="00B92961">
        <w:rPr>
          <w:b/>
          <w:bCs/>
        </w:rPr>
        <w:t xml:space="preserve">Giao diện trang chủ </w:t>
      </w:r>
      <w:r w:rsidRPr="003F677E">
        <w:t>được thiết kế trực quan, dễ sử dụng, phù hợp với đối tượng học sinh</w:t>
      </w:r>
      <w:r>
        <w:t>. Các chức năng chính như học theo chương, làm bài trắc nghiệm và theo dõi tiến độ được bố trí dưới dạng các thẻ chức năng. Cách trình bày này giúp người học nhanh chóng nhận biết và lựa chọn nội dung phù hợp với nhu cầu của mìn</w:t>
      </w:r>
      <w:r w:rsidRPr="007A687C">
        <w:rPr>
          <w:lang w:val="vi-VN"/>
        </w:rPr>
        <w:t>h</w:t>
      </w:r>
      <w:r>
        <w:t>.</w:t>
      </w:r>
    </w:p>
    <w:p w14:paraId="35BA5711" w14:textId="53AC2BC3" w:rsidR="00CE1815" w:rsidRDefault="005C56D9" w:rsidP="007A687C">
      <w:pPr>
        <w:pStyle w:val="NoiDung"/>
        <w:ind w:firstLine="0"/>
        <w:jc w:val="center"/>
      </w:pPr>
      <w:r w:rsidRPr="005C56D9">
        <w:rPr>
          <w:noProof/>
          <w:lang w:eastAsia="en-US"/>
        </w:rPr>
        <w:drawing>
          <wp:inline distT="0" distB="0" distL="0" distR="0" wp14:anchorId="0F17AACA" wp14:editId="71F7B7A0">
            <wp:extent cx="5428403" cy="3424843"/>
            <wp:effectExtent l="0" t="0" r="1270" b="4445"/>
            <wp:docPr id="1877649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49053" name=""/>
                    <pic:cNvPicPr/>
                  </pic:nvPicPr>
                  <pic:blipFill>
                    <a:blip r:embed="rId40"/>
                    <a:stretch>
                      <a:fillRect/>
                    </a:stretch>
                  </pic:blipFill>
                  <pic:spPr>
                    <a:xfrm>
                      <a:off x="0" y="0"/>
                      <a:ext cx="5443520" cy="3434381"/>
                    </a:xfrm>
                    <a:prstGeom prst="rect">
                      <a:avLst/>
                    </a:prstGeom>
                  </pic:spPr>
                </pic:pic>
              </a:graphicData>
            </a:graphic>
          </wp:inline>
        </w:drawing>
      </w:r>
    </w:p>
    <w:p w14:paraId="61E55C2E" w14:textId="7A6A214E" w:rsidR="007A687C" w:rsidRPr="007A687C" w:rsidRDefault="007A687C" w:rsidP="007A687C">
      <w:pPr>
        <w:pStyle w:val="Hinhanh"/>
        <w:jc w:val="center"/>
        <w:rPr>
          <w:rFonts w:hint="eastAsia"/>
        </w:rPr>
      </w:pPr>
      <w:bookmarkStart w:id="474" w:name="_Toc217739086"/>
      <w:bookmarkStart w:id="475" w:name="_Toc217739212"/>
      <w:bookmarkStart w:id="476" w:name="_Toc217741115"/>
      <w:bookmarkStart w:id="477" w:name="_Toc217843288"/>
      <w:bookmarkStart w:id="478" w:name="_Toc217843424"/>
      <w:bookmarkStart w:id="479" w:name="_Toc217846063"/>
      <w:bookmarkStart w:id="480" w:name="_Toc217846129"/>
      <w:bookmarkStart w:id="481" w:name="_Toc217846635"/>
      <w:bookmarkStart w:id="482" w:name="_Toc217919189"/>
      <w:bookmarkStart w:id="483" w:name="_Toc217919241"/>
      <w:bookmarkStart w:id="484" w:name="_Toc218165069"/>
      <w:bookmarkStart w:id="485" w:name="_Toc218508601"/>
      <w:r>
        <w:t xml:space="preserve">Hình </w:t>
      </w:r>
      <w:r w:rsidR="005D2927">
        <w:t xml:space="preserve">4.1 </w:t>
      </w:r>
      <w:r>
        <w:t>Giao diện trang chủ</w:t>
      </w:r>
      <w:bookmarkEnd w:id="474"/>
      <w:bookmarkEnd w:id="475"/>
      <w:bookmarkEnd w:id="476"/>
      <w:bookmarkEnd w:id="477"/>
      <w:bookmarkEnd w:id="478"/>
      <w:bookmarkEnd w:id="479"/>
      <w:bookmarkEnd w:id="480"/>
      <w:bookmarkEnd w:id="481"/>
      <w:bookmarkEnd w:id="482"/>
      <w:bookmarkEnd w:id="483"/>
      <w:bookmarkEnd w:id="484"/>
      <w:bookmarkEnd w:id="485"/>
    </w:p>
    <w:p w14:paraId="42AE9636" w14:textId="4D9698E6" w:rsidR="00F17E25" w:rsidRDefault="003F677E" w:rsidP="003F677E">
      <w:pPr>
        <w:pStyle w:val="NoiDung"/>
      </w:pPr>
      <w:r w:rsidRPr="003F677E">
        <w:rPr>
          <w:rFonts w:eastAsiaTheme="majorEastAsia"/>
          <w:b/>
          <w:bCs/>
        </w:rPr>
        <w:lastRenderedPageBreak/>
        <w:t>Chức năng đăng ký và đăng nhập</w:t>
      </w:r>
      <w:r w:rsidRPr="003F677E">
        <w:t xml:space="preserve"> hoạt động ổn định, cho phép người dùng tạo tài khoản, đăng nhập hệ thống và duy trì phiên làm việc thông qua cơ chế quản lý SESSION.</w:t>
      </w:r>
    </w:p>
    <w:p w14:paraId="707F4E51" w14:textId="371D6743" w:rsidR="007A687C" w:rsidRDefault="005C56D9" w:rsidP="005C56D9">
      <w:pPr>
        <w:jc w:val="center"/>
        <w:rPr>
          <w:rFonts w:hint="eastAsia"/>
        </w:rPr>
      </w:pPr>
      <w:r w:rsidRPr="005C56D9">
        <w:rPr>
          <w:noProof/>
          <w:lang w:eastAsia="en-US"/>
        </w:rPr>
        <w:drawing>
          <wp:inline distT="0" distB="0" distL="0" distR="0" wp14:anchorId="7E0F5039" wp14:editId="09DCEC9A">
            <wp:extent cx="4320989" cy="3683630"/>
            <wp:effectExtent l="0" t="0" r="3810" b="0"/>
            <wp:docPr id="1826588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88955" name=""/>
                    <pic:cNvPicPr/>
                  </pic:nvPicPr>
                  <pic:blipFill>
                    <a:blip r:embed="rId41"/>
                    <a:stretch>
                      <a:fillRect/>
                    </a:stretch>
                  </pic:blipFill>
                  <pic:spPr>
                    <a:xfrm>
                      <a:off x="0" y="0"/>
                      <a:ext cx="4334433" cy="3695091"/>
                    </a:xfrm>
                    <a:prstGeom prst="rect">
                      <a:avLst/>
                    </a:prstGeom>
                  </pic:spPr>
                </pic:pic>
              </a:graphicData>
            </a:graphic>
          </wp:inline>
        </w:drawing>
      </w:r>
    </w:p>
    <w:p w14:paraId="1EBC1924" w14:textId="6C1DFBC8" w:rsidR="007A687C" w:rsidRDefault="007A687C" w:rsidP="006D6483">
      <w:pPr>
        <w:pStyle w:val="Hinhanh"/>
        <w:jc w:val="center"/>
        <w:rPr>
          <w:rFonts w:hint="eastAsia"/>
        </w:rPr>
      </w:pPr>
      <w:bookmarkStart w:id="486" w:name="_Toc217739087"/>
      <w:bookmarkStart w:id="487" w:name="_Toc217739213"/>
      <w:bookmarkStart w:id="488" w:name="_Toc217741116"/>
      <w:bookmarkStart w:id="489" w:name="_Toc217843289"/>
      <w:bookmarkStart w:id="490" w:name="_Toc217843425"/>
      <w:bookmarkStart w:id="491" w:name="_Toc217846064"/>
      <w:bookmarkStart w:id="492" w:name="_Toc217846130"/>
      <w:bookmarkStart w:id="493" w:name="_Toc217846636"/>
      <w:bookmarkStart w:id="494" w:name="_Toc217919190"/>
      <w:bookmarkStart w:id="495" w:name="_Toc217919242"/>
      <w:bookmarkStart w:id="496" w:name="_Toc218165070"/>
      <w:bookmarkStart w:id="497" w:name="_Toc218508602"/>
      <w:r>
        <w:t xml:space="preserve">Hình </w:t>
      </w:r>
      <w:r w:rsidR="005D2927">
        <w:t>4.2</w:t>
      </w:r>
      <w:r>
        <w:t xml:space="preserve"> Giao diện đăng </w:t>
      </w:r>
      <w:bookmarkEnd w:id="486"/>
      <w:bookmarkEnd w:id="487"/>
      <w:bookmarkEnd w:id="488"/>
      <w:r w:rsidR="00CF2F8B">
        <w:t>ký</w:t>
      </w:r>
      <w:bookmarkEnd w:id="489"/>
      <w:bookmarkEnd w:id="490"/>
      <w:bookmarkEnd w:id="491"/>
      <w:bookmarkEnd w:id="492"/>
      <w:bookmarkEnd w:id="493"/>
      <w:bookmarkEnd w:id="494"/>
      <w:bookmarkEnd w:id="495"/>
      <w:bookmarkEnd w:id="496"/>
      <w:bookmarkEnd w:id="497"/>
    </w:p>
    <w:p w14:paraId="04FE8006" w14:textId="4A0B4696" w:rsidR="007A687C" w:rsidRDefault="005C56D9" w:rsidP="005C56D9">
      <w:pPr>
        <w:jc w:val="center"/>
        <w:rPr>
          <w:rFonts w:hint="eastAsia"/>
        </w:rPr>
      </w:pPr>
      <w:r w:rsidRPr="005C56D9">
        <w:rPr>
          <w:noProof/>
          <w:lang w:eastAsia="en-US"/>
        </w:rPr>
        <w:drawing>
          <wp:inline distT="0" distB="0" distL="0" distR="0" wp14:anchorId="2D9FBBD0" wp14:editId="195FFE89">
            <wp:extent cx="4785360" cy="3171530"/>
            <wp:effectExtent l="0" t="0" r="0" b="0"/>
            <wp:docPr id="107721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7869" name=""/>
                    <pic:cNvPicPr/>
                  </pic:nvPicPr>
                  <pic:blipFill rotWithShape="1">
                    <a:blip r:embed="rId42"/>
                    <a:srcRect l="19932" t="8099" r="19920" b="8697"/>
                    <a:stretch>
                      <a:fillRect/>
                    </a:stretch>
                  </pic:blipFill>
                  <pic:spPr bwMode="auto">
                    <a:xfrm>
                      <a:off x="0" y="0"/>
                      <a:ext cx="4797856" cy="3179812"/>
                    </a:xfrm>
                    <a:prstGeom prst="rect">
                      <a:avLst/>
                    </a:prstGeom>
                    <a:ln>
                      <a:noFill/>
                    </a:ln>
                    <a:extLst>
                      <a:ext uri="{53640926-AAD7-44D8-BBD7-CCE9431645EC}">
                        <a14:shadowObscured xmlns:a14="http://schemas.microsoft.com/office/drawing/2010/main"/>
                      </a:ext>
                    </a:extLst>
                  </pic:spPr>
                </pic:pic>
              </a:graphicData>
            </a:graphic>
          </wp:inline>
        </w:drawing>
      </w:r>
    </w:p>
    <w:p w14:paraId="0891C3AA" w14:textId="06B47475" w:rsidR="00D12B0F" w:rsidRDefault="007A687C" w:rsidP="006D6483">
      <w:pPr>
        <w:pStyle w:val="Hinhanh"/>
        <w:ind w:left="-426"/>
        <w:jc w:val="center"/>
        <w:rPr>
          <w:rFonts w:hint="eastAsia"/>
        </w:rPr>
      </w:pPr>
      <w:bookmarkStart w:id="498" w:name="_Toc217739088"/>
      <w:bookmarkStart w:id="499" w:name="_Toc217739214"/>
      <w:bookmarkStart w:id="500" w:name="_Toc217741117"/>
      <w:bookmarkStart w:id="501" w:name="_Toc217843290"/>
      <w:bookmarkStart w:id="502" w:name="_Toc217843426"/>
      <w:bookmarkStart w:id="503" w:name="_Toc217846065"/>
      <w:bookmarkStart w:id="504" w:name="_Toc217846131"/>
      <w:bookmarkStart w:id="505" w:name="_Toc217846637"/>
      <w:bookmarkStart w:id="506" w:name="_Toc217919191"/>
      <w:bookmarkStart w:id="507" w:name="_Toc217919243"/>
      <w:bookmarkStart w:id="508" w:name="_Toc218165071"/>
      <w:bookmarkStart w:id="509" w:name="_Toc218508603"/>
      <w:r>
        <w:t xml:space="preserve">Hình </w:t>
      </w:r>
      <w:r w:rsidR="005D2927">
        <w:t>4.3</w:t>
      </w:r>
      <w:r>
        <w:t xml:space="preserve"> Giao diện đăng</w:t>
      </w:r>
      <w:bookmarkEnd w:id="498"/>
      <w:bookmarkEnd w:id="499"/>
      <w:bookmarkEnd w:id="500"/>
      <w:r w:rsidR="00CF2F8B">
        <w:t xml:space="preserve"> nhập</w:t>
      </w:r>
      <w:bookmarkEnd w:id="501"/>
      <w:bookmarkEnd w:id="502"/>
      <w:bookmarkEnd w:id="503"/>
      <w:bookmarkEnd w:id="504"/>
      <w:bookmarkEnd w:id="505"/>
      <w:bookmarkEnd w:id="506"/>
      <w:bookmarkEnd w:id="507"/>
      <w:bookmarkEnd w:id="508"/>
      <w:bookmarkEnd w:id="509"/>
    </w:p>
    <w:p w14:paraId="638B2C59" w14:textId="64BEBD49" w:rsidR="003F677E" w:rsidRDefault="003F677E" w:rsidP="003F677E">
      <w:pPr>
        <w:pStyle w:val="NoiDung"/>
      </w:pPr>
      <w:r w:rsidRPr="003F677E">
        <w:rPr>
          <w:b/>
          <w:bCs/>
        </w:rPr>
        <w:lastRenderedPageBreak/>
        <w:t xml:space="preserve">Chức năng </w:t>
      </w:r>
      <w:r w:rsidR="005C5332">
        <w:rPr>
          <w:b/>
          <w:bCs/>
        </w:rPr>
        <w:t>các bài học</w:t>
      </w:r>
      <w:r w:rsidRPr="003F677E">
        <w:t xml:space="preserve"> </w:t>
      </w:r>
      <w:r w:rsidR="005C5332">
        <w:t>c</w:t>
      </w:r>
      <w:r w:rsidR="006D6483" w:rsidRPr="006D6483">
        <w:t>hức năng học bài cho phép người dùng truy cập danh sách các chủ đề và bài học. Người học có thể lựa chọn bài học mong muốn và xem nội dung một cách thuận tiện, trực quan trên giao diện web.</w:t>
      </w:r>
    </w:p>
    <w:p w14:paraId="5F7868FE" w14:textId="129B4ACB" w:rsidR="007A687C" w:rsidRDefault="005C56D9" w:rsidP="007A687C">
      <w:pPr>
        <w:pStyle w:val="NoiDung"/>
        <w:ind w:firstLine="0"/>
        <w:jc w:val="center"/>
      </w:pPr>
      <w:r w:rsidRPr="005C56D9">
        <w:rPr>
          <w:noProof/>
          <w:lang w:eastAsia="en-US"/>
        </w:rPr>
        <w:drawing>
          <wp:inline distT="0" distB="0" distL="0" distR="0" wp14:anchorId="6A90FFCC" wp14:editId="04EA2E3B">
            <wp:extent cx="4025153" cy="6326382"/>
            <wp:effectExtent l="0" t="0" r="0" b="0"/>
            <wp:docPr id="84986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63016" name=""/>
                    <pic:cNvPicPr/>
                  </pic:nvPicPr>
                  <pic:blipFill>
                    <a:blip r:embed="rId43"/>
                    <a:stretch>
                      <a:fillRect/>
                    </a:stretch>
                  </pic:blipFill>
                  <pic:spPr>
                    <a:xfrm>
                      <a:off x="0" y="0"/>
                      <a:ext cx="4035310" cy="6342346"/>
                    </a:xfrm>
                    <a:prstGeom prst="rect">
                      <a:avLst/>
                    </a:prstGeom>
                  </pic:spPr>
                </pic:pic>
              </a:graphicData>
            </a:graphic>
          </wp:inline>
        </w:drawing>
      </w:r>
    </w:p>
    <w:p w14:paraId="749AACED" w14:textId="78E00DEA" w:rsidR="007A687C" w:rsidRDefault="007A687C" w:rsidP="007A687C">
      <w:pPr>
        <w:pStyle w:val="Hinhanh"/>
        <w:jc w:val="center"/>
        <w:rPr>
          <w:rFonts w:hint="eastAsia"/>
        </w:rPr>
      </w:pPr>
      <w:bookmarkStart w:id="510" w:name="_Toc217739089"/>
      <w:bookmarkStart w:id="511" w:name="_Toc217739215"/>
      <w:bookmarkStart w:id="512" w:name="_Toc217741118"/>
      <w:bookmarkStart w:id="513" w:name="_Toc217843291"/>
      <w:bookmarkStart w:id="514" w:name="_Toc217843427"/>
      <w:bookmarkStart w:id="515" w:name="_Toc217846066"/>
      <w:bookmarkStart w:id="516" w:name="_Toc217846132"/>
      <w:bookmarkStart w:id="517" w:name="_Toc217846638"/>
      <w:bookmarkStart w:id="518" w:name="_Toc217919192"/>
      <w:bookmarkStart w:id="519" w:name="_Toc217919244"/>
      <w:bookmarkStart w:id="520" w:name="_Toc218165072"/>
      <w:bookmarkStart w:id="521" w:name="_Toc218508604"/>
      <w:r>
        <w:t xml:space="preserve">Hình </w:t>
      </w:r>
      <w:r w:rsidR="005D2927">
        <w:t>4.4</w:t>
      </w:r>
      <w:r>
        <w:t xml:space="preserve"> Giao diện</w:t>
      </w:r>
      <w:bookmarkEnd w:id="510"/>
      <w:bookmarkEnd w:id="511"/>
      <w:bookmarkEnd w:id="512"/>
      <w:bookmarkEnd w:id="513"/>
      <w:bookmarkEnd w:id="514"/>
      <w:bookmarkEnd w:id="515"/>
      <w:bookmarkEnd w:id="516"/>
      <w:bookmarkEnd w:id="517"/>
      <w:bookmarkEnd w:id="518"/>
      <w:bookmarkEnd w:id="519"/>
      <w:bookmarkEnd w:id="520"/>
      <w:r w:rsidR="005C5332">
        <w:t xml:space="preserve"> các bài học</w:t>
      </w:r>
      <w:bookmarkEnd w:id="521"/>
    </w:p>
    <w:p w14:paraId="477890D7" w14:textId="566373CB" w:rsidR="00B92961" w:rsidRPr="00B92961" w:rsidRDefault="006D6483" w:rsidP="00B92961">
      <w:pPr>
        <w:pStyle w:val="NoiDung"/>
      </w:pPr>
      <w:r w:rsidRPr="006D6483">
        <w:rPr>
          <w:b/>
          <w:bCs/>
        </w:rPr>
        <w:t>Chức năng xem danh sách mục nội dung trong mỗi bài học</w:t>
      </w:r>
      <w:r w:rsidR="00B92961" w:rsidRPr="00B92961">
        <w:t xml:space="preserve"> hệ thống cung cấp danh sách các câu hỏi tương ứng với từng nội dung của từng bài. Người dùng có thể chọn một câu hỏi bất kỳ để xem thông tin chi tiết liên quan đến nội dung đó</w:t>
      </w:r>
    </w:p>
    <w:p w14:paraId="3CB01FD6" w14:textId="39221939" w:rsidR="00B92961" w:rsidRDefault="005C56D9" w:rsidP="00B92961">
      <w:pPr>
        <w:jc w:val="center"/>
        <w:rPr>
          <w:rFonts w:hint="eastAsia"/>
        </w:rPr>
      </w:pPr>
      <w:r w:rsidRPr="005C56D9">
        <w:rPr>
          <w:noProof/>
          <w:lang w:eastAsia="en-US"/>
        </w:rPr>
        <w:lastRenderedPageBreak/>
        <w:drawing>
          <wp:inline distT="0" distB="0" distL="0" distR="0" wp14:anchorId="6C2E6B28" wp14:editId="32A07683">
            <wp:extent cx="5487471" cy="4358640"/>
            <wp:effectExtent l="0" t="0" r="0" b="3810"/>
            <wp:docPr id="196486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66715" name=""/>
                    <pic:cNvPicPr/>
                  </pic:nvPicPr>
                  <pic:blipFill>
                    <a:blip r:embed="rId44"/>
                    <a:stretch>
                      <a:fillRect/>
                    </a:stretch>
                  </pic:blipFill>
                  <pic:spPr>
                    <a:xfrm>
                      <a:off x="0" y="0"/>
                      <a:ext cx="5504098" cy="4371847"/>
                    </a:xfrm>
                    <a:prstGeom prst="rect">
                      <a:avLst/>
                    </a:prstGeom>
                  </pic:spPr>
                </pic:pic>
              </a:graphicData>
            </a:graphic>
          </wp:inline>
        </w:drawing>
      </w:r>
    </w:p>
    <w:p w14:paraId="34DC5349" w14:textId="54C87173" w:rsidR="00B92961" w:rsidRPr="00695C0B" w:rsidRDefault="00B92961" w:rsidP="00695C0B">
      <w:pPr>
        <w:pStyle w:val="Hinhanh"/>
        <w:jc w:val="center"/>
        <w:rPr>
          <w:rFonts w:hint="eastAsia"/>
        </w:rPr>
      </w:pPr>
      <w:bookmarkStart w:id="522" w:name="_Toc217739090"/>
      <w:bookmarkStart w:id="523" w:name="_Toc217739216"/>
      <w:bookmarkStart w:id="524" w:name="_Toc217741119"/>
      <w:bookmarkStart w:id="525" w:name="_Toc217843292"/>
      <w:bookmarkStart w:id="526" w:name="_Toc217843428"/>
      <w:bookmarkStart w:id="527" w:name="_Toc217846067"/>
      <w:bookmarkStart w:id="528" w:name="_Toc217846133"/>
      <w:bookmarkStart w:id="529" w:name="_Toc217846639"/>
      <w:bookmarkStart w:id="530" w:name="_Toc217919193"/>
      <w:bookmarkStart w:id="531" w:name="_Toc217919245"/>
      <w:bookmarkStart w:id="532" w:name="_Toc218165073"/>
      <w:bookmarkStart w:id="533" w:name="_Toc218508605"/>
      <w:r w:rsidRPr="00695C0B">
        <w:t xml:space="preserve">Hình </w:t>
      </w:r>
      <w:r w:rsidR="005D2927">
        <w:t>4.5</w:t>
      </w:r>
      <w:r w:rsidRPr="00695C0B">
        <w:t xml:space="preserve"> Giao diện danh sách câu hỏi của bài học</w:t>
      </w:r>
      <w:bookmarkEnd w:id="522"/>
      <w:bookmarkEnd w:id="523"/>
      <w:bookmarkEnd w:id="524"/>
      <w:bookmarkEnd w:id="525"/>
      <w:bookmarkEnd w:id="526"/>
      <w:bookmarkEnd w:id="527"/>
      <w:bookmarkEnd w:id="528"/>
      <w:bookmarkEnd w:id="529"/>
      <w:bookmarkEnd w:id="530"/>
      <w:bookmarkEnd w:id="531"/>
      <w:bookmarkEnd w:id="532"/>
      <w:bookmarkEnd w:id="533"/>
    </w:p>
    <w:p w14:paraId="70238299" w14:textId="1768740A" w:rsidR="00B92961" w:rsidRPr="00B92961" w:rsidRDefault="00B92961" w:rsidP="00B92961">
      <w:pPr>
        <w:pStyle w:val="NoiDung"/>
      </w:pPr>
      <w:r w:rsidRPr="00B92961">
        <w:rPr>
          <w:b/>
          <w:bCs/>
        </w:rPr>
        <w:t>Chức năng xem nội dung</w:t>
      </w:r>
      <w:r>
        <w:t xml:space="preserve"> </w:t>
      </w:r>
      <w:r w:rsidRPr="00B92961">
        <w:t xml:space="preserve">của </w:t>
      </w:r>
      <w:r>
        <w:t>câu hỏi k</w:t>
      </w:r>
      <w:r w:rsidRPr="00B92961">
        <w:t xml:space="preserve">hi truy cập vào một </w:t>
      </w:r>
      <w:r>
        <w:t>câu hỏi</w:t>
      </w:r>
      <w:r w:rsidRPr="00B92961">
        <w:t xml:space="preserve">, hệ thống hiển thị </w:t>
      </w:r>
      <w:r>
        <w:t>nội dung của câu hỏi đó</w:t>
      </w:r>
      <w:r w:rsidRPr="00B92961">
        <w:t>, tư liệu minh họa. Việc chia nhỏ nội dung thành các Subitem giúp người học tiếp cận kiến thức rõ ràng, từng bước và dễ theo dõi hơn.</w:t>
      </w:r>
    </w:p>
    <w:p w14:paraId="08BD8FC2" w14:textId="27FFE7C6" w:rsidR="00B92961" w:rsidRDefault="005C56D9" w:rsidP="005C56D9">
      <w:pPr>
        <w:rPr>
          <w:rFonts w:hint="eastAsia"/>
        </w:rPr>
      </w:pPr>
      <w:r w:rsidRPr="005C56D9">
        <w:rPr>
          <w:noProof/>
          <w:lang w:eastAsia="en-US"/>
        </w:rPr>
        <w:lastRenderedPageBreak/>
        <w:drawing>
          <wp:inline distT="0" distB="0" distL="0" distR="0" wp14:anchorId="1F6B59B1" wp14:editId="0C4FC6CE">
            <wp:extent cx="5819403" cy="7101840"/>
            <wp:effectExtent l="0" t="0" r="0" b="3810"/>
            <wp:docPr id="113150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508312" name=""/>
                    <pic:cNvPicPr/>
                  </pic:nvPicPr>
                  <pic:blipFill>
                    <a:blip r:embed="rId45"/>
                    <a:stretch>
                      <a:fillRect/>
                    </a:stretch>
                  </pic:blipFill>
                  <pic:spPr>
                    <a:xfrm>
                      <a:off x="0" y="0"/>
                      <a:ext cx="5821795" cy="7104759"/>
                    </a:xfrm>
                    <a:prstGeom prst="rect">
                      <a:avLst/>
                    </a:prstGeom>
                  </pic:spPr>
                </pic:pic>
              </a:graphicData>
            </a:graphic>
          </wp:inline>
        </w:drawing>
      </w:r>
    </w:p>
    <w:p w14:paraId="38719FC6" w14:textId="7C318923" w:rsidR="009730D0" w:rsidRPr="00695C0B" w:rsidRDefault="009730D0" w:rsidP="00695C0B">
      <w:pPr>
        <w:pStyle w:val="Hinhanh"/>
        <w:jc w:val="center"/>
        <w:rPr>
          <w:rFonts w:hint="eastAsia"/>
        </w:rPr>
      </w:pPr>
      <w:bookmarkStart w:id="534" w:name="_Toc217739091"/>
      <w:bookmarkStart w:id="535" w:name="_Toc217739217"/>
      <w:bookmarkStart w:id="536" w:name="_Toc217741120"/>
      <w:bookmarkStart w:id="537" w:name="_Toc217843293"/>
      <w:bookmarkStart w:id="538" w:name="_Toc217843429"/>
      <w:bookmarkStart w:id="539" w:name="_Toc217846068"/>
      <w:bookmarkStart w:id="540" w:name="_Toc217846134"/>
      <w:bookmarkStart w:id="541" w:name="_Toc217846640"/>
      <w:bookmarkStart w:id="542" w:name="_Toc217919194"/>
      <w:bookmarkStart w:id="543" w:name="_Toc217919246"/>
      <w:bookmarkStart w:id="544" w:name="_Toc218165074"/>
      <w:bookmarkStart w:id="545" w:name="_Toc218508606"/>
      <w:r w:rsidRPr="00695C0B">
        <w:t xml:space="preserve">Hình </w:t>
      </w:r>
      <w:r w:rsidR="005D2927">
        <w:t>4.6</w:t>
      </w:r>
      <w:r w:rsidRPr="00695C0B">
        <w:t xml:space="preserve"> Giao diện xem nội dung của câu hỏi</w:t>
      </w:r>
      <w:bookmarkEnd w:id="534"/>
      <w:bookmarkEnd w:id="535"/>
      <w:bookmarkEnd w:id="536"/>
      <w:bookmarkEnd w:id="537"/>
      <w:bookmarkEnd w:id="538"/>
      <w:bookmarkEnd w:id="539"/>
      <w:bookmarkEnd w:id="540"/>
      <w:bookmarkEnd w:id="541"/>
      <w:bookmarkEnd w:id="542"/>
      <w:bookmarkEnd w:id="543"/>
      <w:bookmarkEnd w:id="544"/>
      <w:bookmarkEnd w:id="545"/>
    </w:p>
    <w:p w14:paraId="45FF263A" w14:textId="61E2FDD5" w:rsidR="009730D0" w:rsidRDefault="009730D0" w:rsidP="003F677E">
      <w:pPr>
        <w:pStyle w:val="NoiDung"/>
      </w:pPr>
      <w:r w:rsidRPr="003F677E">
        <w:rPr>
          <w:b/>
          <w:bCs/>
        </w:rPr>
        <w:t>Chức năng</w:t>
      </w:r>
      <w:r w:rsidR="005C56D9">
        <w:rPr>
          <w:b/>
          <w:bCs/>
        </w:rPr>
        <w:t xml:space="preserve"> danh sách bài trắc nghiệm </w:t>
      </w:r>
      <w:r w:rsidRPr="00B92961">
        <w:t xml:space="preserve">phép người dùng truy cập vào danh sách các chủ đề và bài học. Tại đây, người học có thể lựa chọn bài học mong muốn và </w:t>
      </w:r>
      <w:r>
        <w:t xml:space="preserve">làm trắc nghiệm </w:t>
      </w:r>
      <w:r w:rsidRPr="00B92961">
        <w:t>một cách thuận tiện, trực quan trên giao diện web</w:t>
      </w:r>
    </w:p>
    <w:p w14:paraId="4BCC9665" w14:textId="5DD19E8E" w:rsidR="007A687C" w:rsidRDefault="005C56D9" w:rsidP="009730D0">
      <w:pPr>
        <w:jc w:val="center"/>
        <w:rPr>
          <w:rFonts w:hint="eastAsia"/>
        </w:rPr>
      </w:pPr>
      <w:r w:rsidRPr="005C56D9">
        <w:rPr>
          <w:noProof/>
          <w:lang w:eastAsia="en-US"/>
        </w:rPr>
        <w:lastRenderedPageBreak/>
        <w:drawing>
          <wp:inline distT="0" distB="0" distL="0" distR="0" wp14:anchorId="4DBC840D" wp14:editId="160AA7EA">
            <wp:extent cx="5036503" cy="8148320"/>
            <wp:effectExtent l="0" t="0" r="0" b="5080"/>
            <wp:docPr id="171295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54286" name=""/>
                    <pic:cNvPicPr/>
                  </pic:nvPicPr>
                  <pic:blipFill>
                    <a:blip r:embed="rId46"/>
                    <a:stretch>
                      <a:fillRect/>
                    </a:stretch>
                  </pic:blipFill>
                  <pic:spPr>
                    <a:xfrm>
                      <a:off x="0" y="0"/>
                      <a:ext cx="5049973" cy="8170112"/>
                    </a:xfrm>
                    <a:prstGeom prst="rect">
                      <a:avLst/>
                    </a:prstGeom>
                  </pic:spPr>
                </pic:pic>
              </a:graphicData>
            </a:graphic>
          </wp:inline>
        </w:drawing>
      </w:r>
    </w:p>
    <w:p w14:paraId="25EF7A0B" w14:textId="310B0F8B" w:rsidR="009730D0" w:rsidRPr="00695C0B" w:rsidRDefault="009730D0" w:rsidP="00695C0B">
      <w:pPr>
        <w:pStyle w:val="Hinhanh"/>
        <w:jc w:val="center"/>
        <w:rPr>
          <w:rFonts w:hint="eastAsia"/>
        </w:rPr>
      </w:pPr>
      <w:bookmarkStart w:id="546" w:name="_Toc217739092"/>
      <w:bookmarkStart w:id="547" w:name="_Toc217739218"/>
      <w:bookmarkStart w:id="548" w:name="_Toc217741121"/>
      <w:bookmarkStart w:id="549" w:name="_Toc217843294"/>
      <w:bookmarkStart w:id="550" w:name="_Toc217843430"/>
      <w:bookmarkStart w:id="551" w:name="_Toc217846069"/>
      <w:bookmarkStart w:id="552" w:name="_Toc217846135"/>
      <w:bookmarkStart w:id="553" w:name="_Toc217846641"/>
      <w:bookmarkStart w:id="554" w:name="_Toc217919195"/>
      <w:bookmarkStart w:id="555" w:name="_Toc217919247"/>
      <w:bookmarkStart w:id="556" w:name="_Toc218165075"/>
      <w:bookmarkStart w:id="557" w:name="_Toc218508607"/>
      <w:r w:rsidRPr="00695C0B">
        <w:t xml:space="preserve">Hình </w:t>
      </w:r>
      <w:r w:rsidR="005D2927">
        <w:t>4.7</w:t>
      </w:r>
      <w:r w:rsidRPr="00695C0B">
        <w:t xml:space="preserve"> Giao diện danh sách làm bài trắc nghiệm</w:t>
      </w:r>
      <w:bookmarkEnd w:id="546"/>
      <w:bookmarkEnd w:id="547"/>
      <w:bookmarkEnd w:id="548"/>
      <w:bookmarkEnd w:id="549"/>
      <w:bookmarkEnd w:id="550"/>
      <w:bookmarkEnd w:id="551"/>
      <w:bookmarkEnd w:id="552"/>
      <w:bookmarkEnd w:id="553"/>
      <w:bookmarkEnd w:id="554"/>
      <w:bookmarkEnd w:id="555"/>
      <w:bookmarkEnd w:id="556"/>
      <w:bookmarkEnd w:id="557"/>
    </w:p>
    <w:p w14:paraId="745F062A" w14:textId="77777777" w:rsidR="009730D0" w:rsidRDefault="009730D0" w:rsidP="009730D0">
      <w:pPr>
        <w:pStyle w:val="NoiDung"/>
      </w:pPr>
      <w:r w:rsidRPr="003F677E">
        <w:rPr>
          <w:b/>
          <w:bCs/>
        </w:rPr>
        <w:lastRenderedPageBreak/>
        <w:t>Chức năng trắc nghiệm</w:t>
      </w:r>
      <w:r w:rsidRPr="003F677E">
        <w:t xml:space="preserve"> đáp ứng đúng yêu cầu đề ra, hệ thống hiển thị câu hỏi theo từng bài học, tiếp nhận câu trả lời, chấm điểm tự động và trả kết quả ngay sau khi hoàn thành bài làm.</w:t>
      </w:r>
    </w:p>
    <w:p w14:paraId="3AAFE780" w14:textId="40954EC3" w:rsidR="009730D0" w:rsidRDefault="005C56D9" w:rsidP="009730D0">
      <w:pPr>
        <w:jc w:val="center"/>
        <w:rPr>
          <w:rFonts w:hint="eastAsia"/>
        </w:rPr>
      </w:pPr>
      <w:r w:rsidRPr="005C56D9">
        <w:rPr>
          <w:noProof/>
          <w:lang w:eastAsia="en-US"/>
        </w:rPr>
        <w:drawing>
          <wp:inline distT="0" distB="0" distL="0" distR="0" wp14:anchorId="3AFB60D0" wp14:editId="12F1E4EE">
            <wp:extent cx="5547360" cy="2808233"/>
            <wp:effectExtent l="0" t="0" r="0" b="0"/>
            <wp:docPr id="411134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4927" name=""/>
                    <pic:cNvPicPr/>
                  </pic:nvPicPr>
                  <pic:blipFill>
                    <a:blip r:embed="rId47"/>
                    <a:stretch>
                      <a:fillRect/>
                    </a:stretch>
                  </pic:blipFill>
                  <pic:spPr>
                    <a:xfrm>
                      <a:off x="0" y="0"/>
                      <a:ext cx="5551472" cy="2810315"/>
                    </a:xfrm>
                    <a:prstGeom prst="rect">
                      <a:avLst/>
                    </a:prstGeom>
                  </pic:spPr>
                </pic:pic>
              </a:graphicData>
            </a:graphic>
          </wp:inline>
        </w:drawing>
      </w:r>
    </w:p>
    <w:p w14:paraId="2A936A3A" w14:textId="4EC6A6A9" w:rsidR="009730D0" w:rsidRDefault="009730D0" w:rsidP="009730D0">
      <w:pPr>
        <w:pStyle w:val="Hinhanh"/>
        <w:jc w:val="center"/>
        <w:rPr>
          <w:rFonts w:hint="eastAsia"/>
        </w:rPr>
      </w:pPr>
      <w:bookmarkStart w:id="558" w:name="_Toc217739093"/>
      <w:bookmarkStart w:id="559" w:name="_Toc217739219"/>
      <w:bookmarkStart w:id="560" w:name="_Toc217741122"/>
      <w:bookmarkStart w:id="561" w:name="_Toc217843295"/>
      <w:bookmarkStart w:id="562" w:name="_Toc217843431"/>
      <w:bookmarkStart w:id="563" w:name="_Toc217846070"/>
      <w:bookmarkStart w:id="564" w:name="_Toc217846136"/>
      <w:bookmarkStart w:id="565" w:name="_Toc217846642"/>
      <w:bookmarkStart w:id="566" w:name="_Toc217919196"/>
      <w:bookmarkStart w:id="567" w:name="_Toc217919248"/>
      <w:bookmarkStart w:id="568" w:name="_Toc218165076"/>
      <w:bookmarkStart w:id="569" w:name="_Toc218508608"/>
      <w:r w:rsidRPr="00695C0B">
        <w:t>Hình</w:t>
      </w:r>
      <w:r w:rsidR="00A631D0">
        <w:t xml:space="preserve"> </w:t>
      </w:r>
      <w:r w:rsidR="005D2927">
        <w:t>4.8</w:t>
      </w:r>
      <w:r w:rsidRPr="00695C0B">
        <w:t xml:space="preserve"> Giao diện làm trắc nghiệm</w:t>
      </w:r>
      <w:bookmarkEnd w:id="558"/>
      <w:bookmarkEnd w:id="559"/>
      <w:bookmarkEnd w:id="560"/>
      <w:bookmarkEnd w:id="561"/>
      <w:bookmarkEnd w:id="562"/>
      <w:bookmarkEnd w:id="563"/>
      <w:bookmarkEnd w:id="564"/>
      <w:bookmarkEnd w:id="565"/>
      <w:bookmarkEnd w:id="566"/>
      <w:bookmarkEnd w:id="567"/>
      <w:bookmarkEnd w:id="568"/>
      <w:bookmarkEnd w:id="569"/>
      <w:r w:rsidRPr="00695C0B">
        <w:t xml:space="preserve"> </w:t>
      </w:r>
    </w:p>
    <w:p w14:paraId="26433133" w14:textId="77777777" w:rsidR="005C56D9" w:rsidRDefault="005C56D9" w:rsidP="009730D0">
      <w:pPr>
        <w:pStyle w:val="Hinhanh"/>
        <w:jc w:val="center"/>
        <w:rPr>
          <w:rFonts w:hint="eastAsia"/>
        </w:rPr>
      </w:pPr>
    </w:p>
    <w:p w14:paraId="3C014827" w14:textId="124953AA" w:rsidR="005C56D9" w:rsidRDefault="005C56D9" w:rsidP="005C56D9">
      <w:pPr>
        <w:jc w:val="center"/>
        <w:rPr>
          <w:rFonts w:hint="eastAsia"/>
        </w:rPr>
      </w:pPr>
      <w:r w:rsidRPr="005C56D9">
        <w:rPr>
          <w:noProof/>
          <w:lang w:eastAsia="en-US"/>
        </w:rPr>
        <w:drawing>
          <wp:inline distT="0" distB="0" distL="0" distR="0" wp14:anchorId="221B4E77" wp14:editId="2518979B">
            <wp:extent cx="4187582" cy="3425371"/>
            <wp:effectExtent l="0" t="0" r="3810" b="3810"/>
            <wp:docPr id="143490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0012" name=""/>
                    <pic:cNvPicPr/>
                  </pic:nvPicPr>
                  <pic:blipFill rotWithShape="1">
                    <a:blip r:embed="rId48"/>
                    <a:srcRect b="71782"/>
                    <a:stretch>
                      <a:fillRect/>
                    </a:stretch>
                  </pic:blipFill>
                  <pic:spPr bwMode="auto">
                    <a:xfrm>
                      <a:off x="0" y="0"/>
                      <a:ext cx="4205467" cy="3440000"/>
                    </a:xfrm>
                    <a:prstGeom prst="rect">
                      <a:avLst/>
                    </a:prstGeom>
                    <a:ln>
                      <a:noFill/>
                    </a:ln>
                    <a:extLst>
                      <a:ext uri="{53640926-AAD7-44D8-BBD7-CCE9431645EC}">
                        <a14:shadowObscured xmlns:a14="http://schemas.microsoft.com/office/drawing/2010/main"/>
                      </a:ext>
                    </a:extLst>
                  </pic:spPr>
                </pic:pic>
              </a:graphicData>
            </a:graphic>
          </wp:inline>
        </w:drawing>
      </w:r>
    </w:p>
    <w:p w14:paraId="41C1F1B6" w14:textId="7EAD1FA1" w:rsidR="005C56D9" w:rsidRPr="005C56D9" w:rsidRDefault="005C56D9" w:rsidP="005C56D9">
      <w:pPr>
        <w:pStyle w:val="Hinhanh"/>
        <w:jc w:val="center"/>
        <w:rPr>
          <w:rFonts w:hint="eastAsia"/>
        </w:rPr>
      </w:pPr>
      <w:bookmarkStart w:id="570" w:name="_Toc218165077"/>
      <w:bookmarkStart w:id="571" w:name="_Toc218508609"/>
      <w:r w:rsidRPr="005C56D9">
        <w:t xml:space="preserve">Hình </w:t>
      </w:r>
      <w:r w:rsidR="005D2927">
        <w:t>4.9</w:t>
      </w:r>
      <w:r w:rsidRPr="005C56D9">
        <w:t xml:space="preserve"> Giao diện </w:t>
      </w:r>
      <w:r>
        <w:t>kết quả bài làm</w:t>
      </w:r>
      <w:bookmarkEnd w:id="570"/>
      <w:bookmarkEnd w:id="571"/>
    </w:p>
    <w:p w14:paraId="049D20A2" w14:textId="0E6B2842" w:rsidR="003F677E" w:rsidRDefault="003F677E" w:rsidP="003F677E">
      <w:pPr>
        <w:pStyle w:val="NoiDung"/>
      </w:pPr>
      <w:r w:rsidRPr="003F677E">
        <w:rPr>
          <w:b/>
          <w:bCs/>
        </w:rPr>
        <w:lastRenderedPageBreak/>
        <w:t xml:space="preserve">Chức năng </w:t>
      </w:r>
      <w:r w:rsidR="005C5332">
        <w:rPr>
          <w:b/>
          <w:bCs/>
        </w:rPr>
        <w:t>thống kê kết quả học tập</w:t>
      </w:r>
      <w:r w:rsidRPr="003F677E">
        <w:t xml:space="preserve"> ghi nhận chính xác thông tin làm bài của người dùng, bao gồm điểm số, số câu đúng và thời gian hoàn thành, đồng thời cho phép xem lại lịch sử làm bài.</w:t>
      </w:r>
    </w:p>
    <w:p w14:paraId="059C92EC" w14:textId="789B0B4C" w:rsidR="009730D0" w:rsidRDefault="005C56D9" w:rsidP="009730D0">
      <w:pPr>
        <w:jc w:val="center"/>
        <w:rPr>
          <w:rFonts w:hint="eastAsia"/>
        </w:rPr>
      </w:pPr>
      <w:r w:rsidRPr="005C56D9">
        <w:rPr>
          <w:noProof/>
          <w:lang w:eastAsia="en-US"/>
        </w:rPr>
        <w:drawing>
          <wp:inline distT="0" distB="0" distL="0" distR="0" wp14:anchorId="6F0D5F36" wp14:editId="5FB835AB">
            <wp:extent cx="5760085" cy="3549650"/>
            <wp:effectExtent l="0" t="0" r="0" b="0"/>
            <wp:docPr id="203917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74687" name=""/>
                    <pic:cNvPicPr/>
                  </pic:nvPicPr>
                  <pic:blipFill>
                    <a:blip r:embed="rId49"/>
                    <a:stretch>
                      <a:fillRect/>
                    </a:stretch>
                  </pic:blipFill>
                  <pic:spPr>
                    <a:xfrm>
                      <a:off x="0" y="0"/>
                      <a:ext cx="5760085" cy="3549650"/>
                    </a:xfrm>
                    <a:prstGeom prst="rect">
                      <a:avLst/>
                    </a:prstGeom>
                  </pic:spPr>
                </pic:pic>
              </a:graphicData>
            </a:graphic>
          </wp:inline>
        </w:drawing>
      </w:r>
    </w:p>
    <w:p w14:paraId="0FDCFBF6" w14:textId="64B55C19" w:rsidR="009730D0" w:rsidRDefault="009730D0" w:rsidP="009730D0">
      <w:pPr>
        <w:pStyle w:val="Hinhanh"/>
        <w:jc w:val="center"/>
        <w:rPr>
          <w:rFonts w:hint="eastAsia"/>
        </w:rPr>
      </w:pPr>
      <w:bookmarkStart w:id="572" w:name="_Toc217739094"/>
      <w:bookmarkStart w:id="573" w:name="_Toc217739220"/>
      <w:bookmarkStart w:id="574" w:name="_Toc217741123"/>
      <w:bookmarkStart w:id="575" w:name="_Toc217843296"/>
      <w:bookmarkStart w:id="576" w:name="_Toc217843432"/>
      <w:bookmarkStart w:id="577" w:name="_Toc217846071"/>
      <w:bookmarkStart w:id="578" w:name="_Toc217846137"/>
      <w:bookmarkStart w:id="579" w:name="_Toc217846643"/>
      <w:bookmarkStart w:id="580" w:name="_Toc217919197"/>
      <w:bookmarkStart w:id="581" w:name="_Toc217919249"/>
      <w:bookmarkStart w:id="582" w:name="_Toc218165078"/>
      <w:bookmarkStart w:id="583" w:name="_Toc218508610"/>
      <w:r w:rsidRPr="00695C0B">
        <w:t xml:space="preserve">Hình </w:t>
      </w:r>
      <w:r w:rsidR="005D2927">
        <w:t>4.10</w:t>
      </w:r>
      <w:r w:rsidRPr="00695C0B">
        <w:t xml:space="preserve"> Giao diện thống kê kết quả học tập</w:t>
      </w:r>
      <w:bookmarkEnd w:id="572"/>
      <w:bookmarkEnd w:id="573"/>
      <w:bookmarkEnd w:id="574"/>
      <w:bookmarkEnd w:id="575"/>
      <w:bookmarkEnd w:id="576"/>
      <w:bookmarkEnd w:id="577"/>
      <w:bookmarkEnd w:id="578"/>
      <w:bookmarkEnd w:id="579"/>
      <w:bookmarkEnd w:id="580"/>
      <w:bookmarkEnd w:id="581"/>
      <w:bookmarkEnd w:id="582"/>
      <w:bookmarkEnd w:id="583"/>
      <w:r w:rsidRPr="00695C0B">
        <w:t xml:space="preserve"> </w:t>
      </w:r>
    </w:p>
    <w:p w14:paraId="2C04C322" w14:textId="266A0D80" w:rsidR="005E7AC2" w:rsidRPr="005E7AC2" w:rsidRDefault="005E7AC2" w:rsidP="005E7AC2">
      <w:pPr>
        <w:pStyle w:val="NoiDung"/>
      </w:pPr>
      <w:r w:rsidRPr="005E7AC2">
        <w:rPr>
          <w:rFonts w:eastAsiaTheme="majorEastAsia"/>
          <w:b/>
          <w:bCs/>
        </w:rPr>
        <w:t xml:space="preserve">Chức năng trang </w:t>
      </w:r>
      <w:r>
        <w:rPr>
          <w:rFonts w:eastAsiaTheme="majorEastAsia"/>
          <w:b/>
          <w:bCs/>
        </w:rPr>
        <w:t>quản trị viên</w:t>
      </w:r>
      <w:r w:rsidRPr="005E7AC2">
        <w:t xml:space="preserve"> cho phép hệ thống lưu trữ, truy xuất và hiển thị chính xác các thông tin dữ liệu của từng bảng trong cơ sở dữ liệu.</w:t>
      </w:r>
      <w:r>
        <w:t xml:space="preserve"> </w:t>
      </w:r>
      <w:r w:rsidRPr="005E7AC2">
        <w:t xml:space="preserve">Chức năng này hỗ trợ các thao tác </w:t>
      </w:r>
      <w:r w:rsidRPr="005E7AC2">
        <w:rPr>
          <w:rFonts w:eastAsiaTheme="majorEastAsia"/>
        </w:rPr>
        <w:t>thêm mới, chỉnh sửa và xóa dữ liệu</w:t>
      </w:r>
      <w:r w:rsidRPr="005E7AC2">
        <w:t xml:space="preserve">, giúp quản trị viên dễ dàng cập nhật nội dung bài học theo yêu cầu. Đồng thời, hệ thống cung cấp </w:t>
      </w:r>
      <w:r w:rsidRPr="005E7AC2">
        <w:rPr>
          <w:rFonts w:eastAsiaTheme="majorEastAsia"/>
        </w:rPr>
        <w:t>tính năng tìm kiếm và làm mới dữ liệu</w:t>
      </w:r>
      <w:r w:rsidRPr="005E7AC2">
        <w:t>, giúp việc quản lý trở nên nhanh chóng, chính xác và thuận tiện hơn.</w:t>
      </w:r>
    </w:p>
    <w:p w14:paraId="0FBDB663" w14:textId="77777777" w:rsidR="00952FED" w:rsidRDefault="00952FED" w:rsidP="00952FED">
      <w:pPr>
        <w:pStyle w:val="Hinhanh"/>
        <w:rPr>
          <w:rFonts w:hint="eastAsia"/>
        </w:rPr>
      </w:pPr>
    </w:p>
    <w:p w14:paraId="3EFD34C7" w14:textId="1140637C" w:rsidR="00952FED" w:rsidRDefault="005C56D9" w:rsidP="00E55673">
      <w:pPr>
        <w:rPr>
          <w:rFonts w:hint="eastAsia"/>
        </w:rPr>
      </w:pPr>
      <w:r w:rsidRPr="005C56D9">
        <w:rPr>
          <w:noProof/>
          <w:lang w:eastAsia="en-US"/>
        </w:rPr>
        <w:lastRenderedPageBreak/>
        <w:drawing>
          <wp:inline distT="0" distB="0" distL="0" distR="0" wp14:anchorId="6E35594C" wp14:editId="0264B449">
            <wp:extent cx="5760085" cy="3217545"/>
            <wp:effectExtent l="0" t="0" r="0" b="1905"/>
            <wp:docPr id="659327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27273" name=""/>
                    <pic:cNvPicPr/>
                  </pic:nvPicPr>
                  <pic:blipFill>
                    <a:blip r:embed="rId50"/>
                    <a:stretch>
                      <a:fillRect/>
                    </a:stretch>
                  </pic:blipFill>
                  <pic:spPr>
                    <a:xfrm>
                      <a:off x="0" y="0"/>
                      <a:ext cx="5760085" cy="3217545"/>
                    </a:xfrm>
                    <a:prstGeom prst="rect">
                      <a:avLst/>
                    </a:prstGeom>
                  </pic:spPr>
                </pic:pic>
              </a:graphicData>
            </a:graphic>
          </wp:inline>
        </w:drawing>
      </w:r>
    </w:p>
    <w:p w14:paraId="49A3C682" w14:textId="3288FE4C" w:rsidR="00952FED" w:rsidRPr="00695C0B" w:rsidRDefault="00952FED" w:rsidP="005E7AC2">
      <w:pPr>
        <w:pStyle w:val="Hinhanh"/>
        <w:jc w:val="center"/>
        <w:rPr>
          <w:rFonts w:hint="eastAsia"/>
        </w:rPr>
      </w:pPr>
      <w:bookmarkStart w:id="584" w:name="_Toc217843298"/>
      <w:bookmarkStart w:id="585" w:name="_Toc217843433"/>
      <w:bookmarkStart w:id="586" w:name="_Toc217846072"/>
      <w:bookmarkStart w:id="587" w:name="_Toc217846138"/>
      <w:bookmarkStart w:id="588" w:name="_Toc217846644"/>
      <w:bookmarkStart w:id="589" w:name="_Toc217919198"/>
      <w:bookmarkStart w:id="590" w:name="_Toc217919250"/>
      <w:bookmarkStart w:id="591" w:name="_Toc218165079"/>
      <w:bookmarkStart w:id="592" w:name="_Toc218508611"/>
      <w:r w:rsidRPr="00695C0B">
        <w:t xml:space="preserve">Hình </w:t>
      </w:r>
      <w:r w:rsidR="005D2927">
        <w:t>4.11</w:t>
      </w:r>
      <w:r w:rsidRPr="00695C0B">
        <w:t xml:space="preserve"> </w:t>
      </w:r>
      <w:r w:rsidR="00F12E93" w:rsidRPr="00F12E93">
        <w:t>Giao diện trang quản trị hệ thống</w:t>
      </w:r>
      <w:bookmarkEnd w:id="584"/>
      <w:bookmarkEnd w:id="585"/>
      <w:bookmarkEnd w:id="586"/>
      <w:bookmarkEnd w:id="587"/>
      <w:bookmarkEnd w:id="588"/>
      <w:bookmarkEnd w:id="589"/>
      <w:bookmarkEnd w:id="590"/>
      <w:bookmarkEnd w:id="591"/>
      <w:bookmarkEnd w:id="592"/>
    </w:p>
    <w:p w14:paraId="0954B53E" w14:textId="6139648C" w:rsidR="003F677E" w:rsidRDefault="003F677E" w:rsidP="003F677E">
      <w:pPr>
        <w:pStyle w:val="NoiDung"/>
      </w:pPr>
      <w:r w:rsidRPr="003F677E">
        <w:t>Tổng hợp kết quả thực nghiệm cho thấy hệ thống đáp ứng đầy đủ các yêu cầu chức năng đã đề ra, vận hành ổn định và có khả năng hỗ trợ hiệu quả cho việc học tập và ôn luyện môn Lịch sử lớp 12 trong môi trường trực tuyến.</w:t>
      </w:r>
    </w:p>
    <w:p w14:paraId="11E83ADE" w14:textId="77777777" w:rsidR="00BC46EE" w:rsidRDefault="00BC46EE">
      <w:pPr>
        <w:rPr>
          <w:rFonts w:ascii="Times New Roman" w:eastAsiaTheme="majorEastAsia" w:hAnsi="Times New Roman" w:cstheme="majorBidi"/>
          <w:b/>
          <w:color w:val="000000" w:themeColor="text1"/>
          <w:sz w:val="28"/>
          <w:szCs w:val="32"/>
        </w:rPr>
      </w:pPr>
      <w:r>
        <w:br w:type="page"/>
      </w:r>
    </w:p>
    <w:p w14:paraId="3AAFDE7B" w14:textId="7F80F948" w:rsidR="00655D64" w:rsidRPr="003F677E" w:rsidRDefault="00655D64" w:rsidP="003F677E">
      <w:pPr>
        <w:pStyle w:val="Heading1"/>
      </w:pPr>
      <w:bookmarkStart w:id="593" w:name="_Toc218508569"/>
      <w:r w:rsidRPr="003F677E">
        <w:lastRenderedPageBreak/>
        <w:t>KẾT LU</w:t>
      </w:r>
      <w:r w:rsidR="002855D5" w:rsidRPr="003F677E">
        <w:t>Ậ</w:t>
      </w:r>
      <w:r w:rsidRPr="003F677E">
        <w:t>N VÀ HƯỚNG PHÁT TRIỂN</w:t>
      </w:r>
      <w:bookmarkEnd w:id="473"/>
      <w:bookmarkEnd w:id="593"/>
    </w:p>
    <w:p w14:paraId="07F6EA68" w14:textId="381C64DD" w:rsidR="00655D64" w:rsidRDefault="00655D64" w:rsidP="00E90690">
      <w:pPr>
        <w:pStyle w:val="Heading2"/>
      </w:pPr>
      <w:bookmarkStart w:id="594" w:name="_Toc186531805"/>
      <w:bookmarkStart w:id="595" w:name="_Toc218508570"/>
      <w:r>
        <w:t xml:space="preserve">Kết </w:t>
      </w:r>
      <w:bookmarkEnd w:id="594"/>
      <w:r w:rsidR="004A22EA">
        <w:t>quả đạt được</w:t>
      </w:r>
      <w:bookmarkEnd w:id="595"/>
    </w:p>
    <w:p w14:paraId="708A6F8A" w14:textId="77777777" w:rsidR="00A1003F" w:rsidRPr="00A1003F" w:rsidRDefault="00A1003F" w:rsidP="003F677E">
      <w:pPr>
        <w:pStyle w:val="NoiDung"/>
      </w:pPr>
      <w:r w:rsidRPr="00A1003F">
        <w:t>Đề tài “Phát triển hệ thống học và ôn luyện kiến thức Lịch sử cho học sinh THPT” đã được triển khai và hoàn thành theo các mục tiêu nghiên cứu đề ra. Hệ thống được phân tích, thiết kế và xây dựng theo mô hình kiến trúc 3 tầng, kết hợp với cơ sở dữ liệu MySQL, góp phần đảm bảo tính khoa học, khả năng quản lý dữ liệu và thuận lợi cho việc mở rộng trong tương lai.</w:t>
      </w:r>
    </w:p>
    <w:p w14:paraId="6408EA1D" w14:textId="77777777" w:rsidR="00A1003F" w:rsidRPr="00A1003F" w:rsidRDefault="00A1003F" w:rsidP="003F677E">
      <w:pPr>
        <w:pStyle w:val="NoiDung"/>
      </w:pPr>
      <w:r w:rsidRPr="00A1003F">
        <w:t>Kết quả thực hiện cho thấy hệ thống đáp ứng các chức năng cơ bản phục vụ học tập và ôn luyện môn Lịch sử lớp 12, bao gồm: quản lý tài khoản người dùng, cung cấp nội dung bài học, tổ chức làm bài trắc nghiệm theo từng bài/chủ đề, chấm điểm tự động, và thống kê kết quả học tập. Người dùng có thể theo dõi tiến độ cá nhân, từ đó hỗ trợ tự đánh giá và nâng cao hiệu quả học tập.</w:t>
      </w:r>
    </w:p>
    <w:p w14:paraId="4AE8BEF9" w14:textId="77777777" w:rsidR="00A1003F" w:rsidRPr="00A1003F" w:rsidRDefault="00A1003F" w:rsidP="003F677E">
      <w:pPr>
        <w:pStyle w:val="NoiDung"/>
      </w:pPr>
      <w:r w:rsidRPr="00A1003F">
        <w:t>Bên cạnh đó, giao diện hệ thống được xây dựng theo hướng trực quan, dễ sử dụng, phù hợp với đối tượng học sinh THPT. Việc ứng dụng nền tảng web vào học tập góp phần đổi mới phương pháp học truyền thống, tăng tính chủ động và tạo hứng thú cho người học.</w:t>
      </w:r>
    </w:p>
    <w:p w14:paraId="7A0D5975" w14:textId="77777777" w:rsidR="00A1003F" w:rsidRPr="00A1003F" w:rsidRDefault="00A1003F" w:rsidP="00A1003F">
      <w:pPr>
        <w:pStyle w:val="NoiDung"/>
        <w:rPr>
          <w:rFonts w:eastAsiaTheme="majorEastAsia" w:cstheme="majorBidi"/>
          <w:b/>
          <w:szCs w:val="26"/>
        </w:rPr>
      </w:pPr>
      <w:bookmarkStart w:id="596" w:name="_Toc186531806"/>
      <w:r w:rsidRPr="00A1003F">
        <w:t>Tuy nhiên, do giới hạn về thời gian và phạm vi nghiên cứu, hệ thống vẫn còn một số hạn chế, đặc biệt là mức độ hoàn thiện chức năng nâng cao và khả năng mở rộng triển khai trong môi trường thực tế.</w:t>
      </w:r>
    </w:p>
    <w:p w14:paraId="268B4377" w14:textId="57A1ECFC" w:rsidR="00655D64" w:rsidRPr="00524A21" w:rsidRDefault="00655D64" w:rsidP="00E90690">
      <w:pPr>
        <w:pStyle w:val="Heading2"/>
        <w:rPr>
          <w:color w:val="auto"/>
        </w:rPr>
      </w:pPr>
      <w:bookmarkStart w:id="597" w:name="_Toc218508571"/>
      <w:r w:rsidRPr="00524A21">
        <w:rPr>
          <w:color w:val="auto"/>
        </w:rPr>
        <w:t>Hướng phát triển</w:t>
      </w:r>
      <w:bookmarkEnd w:id="596"/>
      <w:bookmarkEnd w:id="597"/>
    </w:p>
    <w:p w14:paraId="3399423F" w14:textId="77777777" w:rsidR="008A3BA3" w:rsidRPr="008A3BA3" w:rsidRDefault="008A3BA3" w:rsidP="008A3BA3">
      <w:pPr>
        <w:pStyle w:val="NoiDung"/>
      </w:pPr>
      <w:r w:rsidRPr="008A3BA3">
        <w:t>Trong thời gian tới, hệ thống học và ôn luyện kiến thức Lịch sử lớp 12 có thể được tiếp tục phát triển và mở rộng theo nhiều hướng nhằm nâng cao giá trị ứng dụng trong thực tế.</w:t>
      </w:r>
    </w:p>
    <w:p w14:paraId="4FE4F12C" w14:textId="74025250" w:rsidR="003F677E" w:rsidRDefault="008A3BA3" w:rsidP="008A3BA3">
      <w:pPr>
        <w:pStyle w:val="NoiDung"/>
      </w:pPr>
      <w:r w:rsidRPr="008A3BA3">
        <w:t xml:space="preserve">Trước hết, hệ thống có thể </w:t>
      </w:r>
      <w:r w:rsidRPr="008A3BA3">
        <w:rPr>
          <w:rFonts w:eastAsiaTheme="majorEastAsia"/>
        </w:rPr>
        <w:t>mở rộng nội dung sang các môn học khác</w:t>
      </w:r>
      <w:r w:rsidRPr="008A3BA3">
        <w:t xml:space="preserve"> như Toán, Vật lý, Hóa học</w:t>
      </w:r>
      <w:r>
        <w:t>…</w:t>
      </w:r>
      <w:r w:rsidRPr="008A3BA3">
        <w:t>theo chương trình giáo dục phổ thông. Việc mở rộng này cho phép xây dựng một nền tảng học tập trực tuyến đa môn, giúp học sinh có thể học tập và ôn luyện nhiều môn học trên cùng một hệ thống, từ đó tăng tính tiện lợi và khả năng sử dụng lâu dài.</w:t>
      </w:r>
    </w:p>
    <w:p w14:paraId="1E2ACEC1" w14:textId="651CEE35" w:rsidR="008A3BA3" w:rsidRDefault="008A3BA3" w:rsidP="008A3BA3">
      <w:pPr>
        <w:pStyle w:val="NoiDung"/>
      </w:pPr>
      <w:r w:rsidRPr="008A3BA3">
        <w:lastRenderedPageBreak/>
        <w:t>Bên cạnh đó, hệ thống có thể được bổ sung ngân hàng câu hỏi phong phú hơn, bao gồm các câu hỏi theo chuyên đề, câu hỏi vận dụng và vận dụng cao nhằm phục vụ tốt hơn cho việc ôn luyện kỳ thi tốt nghiệp THPT. Các chức năng thống kê và đánh giá kết quả học tập cũng có thể được nâng cấp bằng việc tích hợp biểu đồ trực quan, giúp người học dễ dàng theo dõi tiến trình và hiệu quả học tập của bản thân.</w:t>
      </w:r>
    </w:p>
    <w:p w14:paraId="783F1F4C" w14:textId="77777777" w:rsidR="00FD02AB" w:rsidRPr="00FD02AB" w:rsidRDefault="00FD02AB" w:rsidP="008A3BA3">
      <w:pPr>
        <w:pStyle w:val="NoiDung"/>
      </w:pPr>
      <w:r w:rsidRPr="00FD02AB">
        <w:t>Ngoài ra, có thể phát triển thêm các chức năng hỗ trợ như: gợi ý nội dung phù hợp năng lực, lưu lịch học cá nhân, nhắc nhở ôn tập, và tối ưu giao diện để cải thiện trải nghiệm trên thiết bị di động/máy tính bảng.</w:t>
      </w:r>
    </w:p>
    <w:p w14:paraId="13655911" w14:textId="345E3F43" w:rsidR="007249CE" w:rsidRPr="00FD02AB" w:rsidRDefault="00FD02AB" w:rsidP="00FD02AB">
      <w:pPr>
        <w:pStyle w:val="NoiDung"/>
      </w:pPr>
      <w:r w:rsidRPr="00FD02AB">
        <w:t>Cuối cùng, việc triển khai hệ thống dưới dạng ứng dụng di động hoặc tích hợp các công nghệ mới trong tương lai sẽ giúp tăng khả năng tiếp cận, mở rộng phạm vi sử dụng và nâng cao hiệu quả hỗ trợ học tập cho học sinh THPT.</w:t>
      </w:r>
      <w:r w:rsidR="007249CE" w:rsidRPr="00FD02AB">
        <w:rPr>
          <w:rFonts w:hint="eastAsia"/>
        </w:rPr>
        <w:br w:type="page"/>
      </w:r>
    </w:p>
    <w:p w14:paraId="4BE72954" w14:textId="2446A73E" w:rsidR="007E67DD" w:rsidRDefault="007249CE" w:rsidP="006F1B93">
      <w:pPr>
        <w:pStyle w:val="TieuDe"/>
      </w:pPr>
      <w:bookmarkStart w:id="598" w:name="_Toc218508572"/>
      <w:r w:rsidRPr="008A3BA3">
        <w:lastRenderedPageBreak/>
        <w:t>TÀI LIỆU THAM KHẢO</w:t>
      </w:r>
      <w:bookmarkEnd w:id="598"/>
    </w:p>
    <w:p w14:paraId="44BC2B17" w14:textId="77777777" w:rsidR="00441BEF" w:rsidRPr="00441BEF" w:rsidRDefault="00920619" w:rsidP="00441BEF">
      <w:pPr>
        <w:pStyle w:val="Bibliography"/>
        <w:rPr>
          <w:rFonts w:ascii="Times New Roman" w:hAnsi="Times New Roman" w:cs="Times New Roman"/>
          <w:sz w:val="28"/>
        </w:rPr>
      </w:pPr>
      <w:r>
        <w:fldChar w:fldCharType="begin"/>
      </w:r>
      <w:r w:rsidR="00441BEF">
        <w:rPr>
          <w:rFonts w:hint="eastAsia"/>
        </w:rPr>
        <w:instrText xml:space="preserve"> ADDIN ZOTERO_BIBL {"uncited":[],"omitted":[],"custom":[]} CSL_BIBLIOGRAPHY </w:instrText>
      </w:r>
      <w:r>
        <w:fldChar w:fldCharType="separate"/>
      </w:r>
      <w:r w:rsidR="00441BEF" w:rsidRPr="00441BEF">
        <w:rPr>
          <w:rFonts w:ascii="Times New Roman" w:hAnsi="Times New Roman" w:cs="Times New Roman"/>
          <w:sz w:val="28"/>
        </w:rPr>
        <w:t>[1]</w:t>
      </w:r>
      <w:r w:rsidR="00441BEF" w:rsidRPr="00441BEF">
        <w:rPr>
          <w:rFonts w:ascii="Times New Roman" w:hAnsi="Times New Roman" w:cs="Times New Roman"/>
          <w:sz w:val="28"/>
        </w:rPr>
        <w:tab/>
        <w:t>W3Schools, “W3Schools Online Web Tutorials.” 2025. [Online]. Available: https://www.w3schools.com/</w:t>
      </w:r>
    </w:p>
    <w:p w14:paraId="01CDD7C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2]</w:t>
      </w:r>
      <w:r w:rsidRPr="00441BEF">
        <w:rPr>
          <w:rFonts w:ascii="Times New Roman" w:hAnsi="Times New Roman" w:cs="Times New Roman"/>
          <w:sz w:val="28"/>
        </w:rPr>
        <w:tab/>
        <w:t>VietJack, “VietJack – Học trực tuyến.” 2025. [Online]. Available: https://vietjack.com/</w:t>
      </w:r>
    </w:p>
    <w:p w14:paraId="50DC305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3]</w:t>
      </w:r>
      <w:r w:rsidRPr="00441BEF">
        <w:rPr>
          <w:rFonts w:ascii="Times New Roman" w:hAnsi="Times New Roman" w:cs="Times New Roman"/>
          <w:sz w:val="28"/>
        </w:rPr>
        <w:tab/>
        <w:t>Baitaptracnghiem, “Bài Tập Trắc Nghiệm – Baitaptracnghiem.” 2025. [Online]. Available: https://baitaptracnghiem.com/</w:t>
      </w:r>
    </w:p>
    <w:p w14:paraId="2A36FF74"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4]</w:t>
      </w:r>
      <w:r w:rsidRPr="00441BEF">
        <w:rPr>
          <w:rFonts w:ascii="Times New Roman" w:hAnsi="Times New Roman" w:cs="Times New Roman"/>
          <w:sz w:val="28"/>
        </w:rPr>
        <w:tab/>
        <w:t>Nhà xuất bản Giáo dục Việt Nam, “Sách giáo khoa Lịch sử 12 – Kết nối tri thức với cuộc sống.” [Online]. Available: https://vietjack.com/sach-moi/sach-lich-su-lop-12-ket-noi-tri-thuc.jsp</w:t>
      </w:r>
    </w:p>
    <w:p w14:paraId="1AF2D611"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5]</w:t>
      </w:r>
      <w:r w:rsidRPr="00441BEF">
        <w:rPr>
          <w:rFonts w:ascii="Times New Roman" w:hAnsi="Times New Roman" w:cs="Times New Roman"/>
          <w:sz w:val="28"/>
        </w:rPr>
        <w:tab/>
        <w:t>eCampusOntario, “Client\,-Server Architectures.” 2025. [Online]. Available: https://ecampusontario.pressbooks.pub/webdev/chapter/client-server-architectures/</w:t>
      </w:r>
    </w:p>
    <w:p w14:paraId="710B043E"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6]</w:t>
      </w:r>
      <w:r w:rsidRPr="00441BEF">
        <w:rPr>
          <w:rFonts w:ascii="Times New Roman" w:hAnsi="Times New Roman" w:cs="Times New Roman"/>
          <w:sz w:val="28"/>
        </w:rPr>
        <w:tab/>
        <w:t>IBM, “What is Three-Tier Architecture?” 2025. [Online]. Available: https://www.ibm.com/think/topics/three-tier-architecture</w:t>
      </w:r>
    </w:p>
    <w:p w14:paraId="4EAEB5F5"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7]</w:t>
      </w:r>
      <w:r w:rsidRPr="00441BEF">
        <w:rPr>
          <w:rFonts w:ascii="Times New Roman" w:hAnsi="Times New Roman" w:cs="Times New Roman"/>
          <w:sz w:val="28"/>
        </w:rPr>
        <w:tab/>
        <w:t>GeeksforGeeks, “Client-Server Model.” [Online]. Available: https://www.geeksforgeeks.org/client-server-model/</w:t>
      </w:r>
    </w:p>
    <w:p w14:paraId="1F876687"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8]</w:t>
      </w:r>
      <w:r w:rsidRPr="00441BEF">
        <w:rPr>
          <w:rFonts w:ascii="Times New Roman" w:hAnsi="Times New Roman" w:cs="Times New Roman"/>
          <w:sz w:val="28"/>
        </w:rPr>
        <w:tab/>
        <w:t>GeeksforGeeks, “Hypertext Transfer Protocol (HTTP).” [Online]. Available: https://www.geeksforgeeks.org/http-hypertext-transfer-protocol/</w:t>
      </w:r>
    </w:p>
    <w:p w14:paraId="2874F973"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9]</w:t>
      </w:r>
      <w:r w:rsidRPr="00441BEF">
        <w:rPr>
          <w:rFonts w:ascii="Times New Roman" w:hAnsi="Times New Roman" w:cs="Times New Roman"/>
          <w:sz w:val="28"/>
        </w:rPr>
        <w:tab/>
        <w:t>W3C, “CSS Snapshot 2024.” [Online]. Available: https://www.w3.org/TR/css-2024/</w:t>
      </w:r>
    </w:p>
    <w:p w14:paraId="2A92714B"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0]</w:t>
      </w:r>
      <w:r w:rsidRPr="00441BEF">
        <w:rPr>
          <w:rFonts w:ascii="Times New Roman" w:hAnsi="Times New Roman" w:cs="Times New Roman"/>
          <w:sz w:val="28"/>
        </w:rPr>
        <w:tab/>
        <w:t>WHATWG, “DOM Standard.” [Online]. Available: https://dom.spec.whatwg.org/</w:t>
      </w:r>
    </w:p>
    <w:p w14:paraId="4F110CC8" w14:textId="50C8C85F"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1]</w:t>
      </w:r>
      <w:r w:rsidRPr="00441BEF">
        <w:rPr>
          <w:rFonts w:ascii="Times New Roman" w:hAnsi="Times New Roman" w:cs="Times New Roman"/>
          <w:sz w:val="28"/>
        </w:rPr>
        <w:tab/>
        <w:t>“MySQL Tutorial - GeeksforGeeks.” Accessed: Nov. 30, 2025. [Online]. Available: https://www.geeksforgeeks.org/mysql/mysql-tutorial</w:t>
      </w:r>
    </w:p>
    <w:p w14:paraId="5C2439E2"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2]</w:t>
      </w:r>
      <w:r w:rsidRPr="00441BEF">
        <w:rPr>
          <w:rFonts w:ascii="Times New Roman" w:hAnsi="Times New Roman" w:cs="Times New Roman"/>
          <w:sz w:val="28"/>
        </w:rPr>
        <w:tab/>
        <w:t>“PHP Tutorial,” GeeksforGeeks. Accessed: Dec. 21, 2025. [Online]. Available: https://www.geeksforgeeks.org/php/php-tutorial/</w:t>
      </w:r>
    </w:p>
    <w:p w14:paraId="74CD7C26" w14:textId="77777777" w:rsidR="00441BEF" w:rsidRPr="00441BEF" w:rsidRDefault="00441BEF" w:rsidP="00441BEF">
      <w:pPr>
        <w:pStyle w:val="Bibliography"/>
        <w:rPr>
          <w:rFonts w:ascii="Times New Roman" w:hAnsi="Times New Roman" w:cs="Times New Roman"/>
          <w:sz w:val="28"/>
        </w:rPr>
      </w:pPr>
      <w:r w:rsidRPr="00441BEF">
        <w:rPr>
          <w:rFonts w:ascii="Times New Roman" w:hAnsi="Times New Roman" w:cs="Times New Roman"/>
          <w:sz w:val="28"/>
        </w:rPr>
        <w:t>[13]</w:t>
      </w:r>
      <w:r w:rsidRPr="00441BEF">
        <w:rPr>
          <w:rFonts w:ascii="Times New Roman" w:hAnsi="Times New Roman" w:cs="Times New Roman"/>
          <w:sz w:val="28"/>
        </w:rPr>
        <w:tab/>
        <w:t>“How to make a connection with MySQL server using PHP ?,” GeeksforGeeks. Accessed: Dec. 21, 2025. [Online]. Available: https://www.geeksforgeeks.org/php/how-to-make-a-connection-with-mysql-server-using-php/</w:t>
      </w:r>
    </w:p>
    <w:p w14:paraId="753FC2A0" w14:textId="4F761D57" w:rsidR="006F1B93" w:rsidRPr="006F1B93" w:rsidRDefault="00920619" w:rsidP="00EF1B31">
      <w:pPr>
        <w:rPr>
          <w:rFonts w:hint="eastAsia"/>
        </w:rPr>
      </w:pPr>
      <w:r>
        <w:fldChar w:fldCharType="end"/>
      </w:r>
    </w:p>
    <w:sectPr w:rsidR="006F1B93" w:rsidRPr="006F1B93" w:rsidSect="00F23C0E">
      <w:pgSz w:w="11907" w:h="16840" w:code="9"/>
      <w:pgMar w:top="1134" w:right="851" w:bottom="1134" w:left="1985" w:header="1134" w:footer="1134" w:gutter="0"/>
      <w:pgNumType w:start="6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91BEBA" w14:textId="77777777" w:rsidR="00373704" w:rsidRDefault="00373704" w:rsidP="00C9511E">
      <w:pPr>
        <w:spacing w:after="0" w:line="240" w:lineRule="auto"/>
        <w:rPr>
          <w:rFonts w:hint="eastAsia"/>
        </w:rPr>
      </w:pPr>
      <w:r>
        <w:separator/>
      </w:r>
    </w:p>
  </w:endnote>
  <w:endnote w:type="continuationSeparator" w:id="0">
    <w:p w14:paraId="11BF429C" w14:textId="77777777" w:rsidR="00373704" w:rsidRDefault="00373704" w:rsidP="00C9511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Noto Sans Symbols">
    <w:charset w:val="00"/>
    <w:family w:val="auto"/>
    <w:pitch w:val="default"/>
  </w:font>
  <w:font w:name="Time new 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E5EDA" w14:textId="1F616366" w:rsidR="00F36BAE" w:rsidRDefault="00373704" w:rsidP="00DB45A8">
    <w:pPr>
      <w:pStyle w:val="Footer"/>
      <w:pBdr>
        <w:top w:val="thinThickSmallGap" w:sz="24" w:space="1" w:color="auto"/>
      </w:pBdr>
      <w:tabs>
        <w:tab w:val="clear" w:pos="9360"/>
        <w:tab w:val="right" w:pos="9072"/>
      </w:tabs>
      <w:ind w:right="-1"/>
      <w:rPr>
        <w:rFonts w:hint="eastAsia"/>
      </w:rPr>
    </w:pPr>
    <w:sdt>
      <w:sdtPr>
        <w:id w:val="-71280528"/>
        <w:docPartObj>
          <w:docPartGallery w:val="Page Numbers (Bottom of Page)"/>
          <w:docPartUnique/>
        </w:docPartObj>
      </w:sdtPr>
      <w:sdtEndPr>
        <w:rPr>
          <w:noProof/>
        </w:rPr>
      </w:sdtEndPr>
      <w:sdtContent>
        <w:r w:rsidR="00F36BAE">
          <w:t xml:space="preserve">Trần Thị Thu Lan </w:t>
        </w:r>
        <w:r w:rsidR="00F36BAE">
          <w:tab/>
        </w:r>
      </w:sdtContent>
    </w:sdt>
    <w:r w:rsidR="00F36BAE">
      <w:rPr>
        <w:rFonts w:hint="eastAsia"/>
        <w:noProof/>
      </w:rPr>
      <w:tab/>
    </w:r>
    <w:r w:rsidR="00F36BAE">
      <w:rPr>
        <w:noProof/>
      </w:rPr>
      <w:fldChar w:fldCharType="begin"/>
    </w:r>
    <w:r w:rsidR="00F36BAE">
      <w:rPr>
        <w:noProof/>
      </w:rPr>
      <w:instrText xml:space="preserve"> PAGE   \* MERGEFORMAT </w:instrText>
    </w:r>
    <w:r w:rsidR="00F36BAE">
      <w:rPr>
        <w:noProof/>
      </w:rPr>
      <w:fldChar w:fldCharType="separate"/>
    </w:r>
    <w:r w:rsidR="00AE3358">
      <w:rPr>
        <w:rFonts w:hint="eastAsia"/>
        <w:noProof/>
      </w:rPr>
      <w:t>ix</w:t>
    </w:r>
    <w:r w:rsidR="00F36BAE">
      <w:rPr>
        <w:noProof/>
      </w:rPr>
      <w:fldChar w:fldCharType="end"/>
    </w:r>
  </w:p>
  <w:p w14:paraId="7DBCDE38" w14:textId="57634488" w:rsidR="00F36BAE" w:rsidRDefault="00F36BAE" w:rsidP="008F4143">
    <w:pPr>
      <w:pStyle w:val="Footer"/>
      <w:framePr w:w="421" w:wrap="around" w:vAnchor="text" w:hAnchor="page" w:x="10441" w:y="20"/>
      <w:rPr>
        <w:rStyle w:val="PageNumber"/>
        <w:rFonts w:hint="eastAsia"/>
      </w:rPr>
    </w:pPr>
  </w:p>
  <w:p w14:paraId="7969802C" w14:textId="09B774AF" w:rsidR="00F36BAE" w:rsidRDefault="00F36BAE" w:rsidP="00CE215F">
    <w:pPr>
      <w:pStyle w:val="Footer"/>
      <w:jc w:val="right"/>
      <w:rPr>
        <w:rFonts w:hint="eastAsia"/>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89E64" w14:textId="0C5FC915" w:rsidR="00F36BAE" w:rsidRDefault="00373704" w:rsidP="00DB45A8">
    <w:pPr>
      <w:pStyle w:val="Footer"/>
      <w:pBdr>
        <w:top w:val="thinThickSmallGap" w:sz="24" w:space="1" w:color="auto"/>
      </w:pBdr>
      <w:tabs>
        <w:tab w:val="clear" w:pos="9360"/>
        <w:tab w:val="right" w:pos="9072"/>
      </w:tabs>
      <w:ind w:right="-1"/>
      <w:rPr>
        <w:rFonts w:hint="eastAsia"/>
      </w:rPr>
    </w:pPr>
    <w:sdt>
      <w:sdtPr>
        <w:id w:val="-190920830"/>
        <w:docPartObj>
          <w:docPartGallery w:val="Page Numbers (Bottom of Page)"/>
          <w:docPartUnique/>
        </w:docPartObj>
      </w:sdtPr>
      <w:sdtEndPr>
        <w:rPr>
          <w:noProof/>
        </w:rPr>
      </w:sdtEndPr>
      <w:sdtContent>
        <w:r w:rsidR="00F36BAE">
          <w:t xml:space="preserve">Trần Thị Thu Lan </w:t>
        </w:r>
        <w:r w:rsidR="00F36BAE">
          <w:tab/>
        </w:r>
      </w:sdtContent>
    </w:sdt>
    <w:r w:rsidR="00F36BAE">
      <w:rPr>
        <w:rFonts w:hint="eastAsia"/>
        <w:noProof/>
      </w:rPr>
      <w:tab/>
    </w:r>
    <w:r w:rsidR="00F36BAE">
      <w:rPr>
        <w:noProof/>
      </w:rPr>
      <w:fldChar w:fldCharType="begin"/>
    </w:r>
    <w:r w:rsidR="00F36BAE">
      <w:rPr>
        <w:noProof/>
      </w:rPr>
      <w:instrText xml:space="preserve"> PAGE   \* MERGEFORMAT </w:instrText>
    </w:r>
    <w:r w:rsidR="00F36BAE">
      <w:rPr>
        <w:noProof/>
      </w:rPr>
      <w:fldChar w:fldCharType="separate"/>
    </w:r>
    <w:r w:rsidR="00AE3358">
      <w:rPr>
        <w:rFonts w:hint="eastAsia"/>
        <w:noProof/>
      </w:rPr>
      <w:t>94</w:t>
    </w:r>
    <w:r w:rsidR="00F36BAE">
      <w:rPr>
        <w:noProof/>
      </w:rPr>
      <w:fldChar w:fldCharType="end"/>
    </w:r>
  </w:p>
  <w:p w14:paraId="1DF11AD4" w14:textId="77777777" w:rsidR="00F36BAE" w:rsidRDefault="00F36BAE" w:rsidP="008F4143">
    <w:pPr>
      <w:pStyle w:val="Footer"/>
      <w:framePr w:w="421" w:wrap="around" w:vAnchor="text" w:hAnchor="page" w:x="10441" w:y="20"/>
      <w:rPr>
        <w:rStyle w:val="PageNumber"/>
        <w:rFonts w:hint="eastAsia"/>
      </w:rPr>
    </w:pPr>
  </w:p>
  <w:p w14:paraId="459EE8D8" w14:textId="77777777" w:rsidR="00F36BAE" w:rsidRDefault="00F36BAE" w:rsidP="00CE215F">
    <w:pPr>
      <w:pStyle w:val="Footer"/>
      <w:jc w:val="right"/>
      <w:rPr>
        <w:rFonts w:hint="eastAsi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45C9F" w14:textId="77777777" w:rsidR="00373704" w:rsidRDefault="00373704" w:rsidP="00C9511E">
      <w:pPr>
        <w:spacing w:after="0" w:line="240" w:lineRule="auto"/>
        <w:rPr>
          <w:rFonts w:hint="eastAsia"/>
        </w:rPr>
      </w:pPr>
      <w:r>
        <w:separator/>
      </w:r>
    </w:p>
  </w:footnote>
  <w:footnote w:type="continuationSeparator" w:id="0">
    <w:p w14:paraId="3E146FD0" w14:textId="77777777" w:rsidR="00373704" w:rsidRDefault="00373704" w:rsidP="00C9511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F14992" w14:textId="0EC3D9B8" w:rsidR="00F36BAE" w:rsidRPr="00866903" w:rsidRDefault="00F36BAE" w:rsidP="0064140B">
    <w:pPr>
      <w:pStyle w:val="Header"/>
      <w:pBdr>
        <w:bottom w:val="thickThinSmallGap" w:sz="24" w:space="1" w:color="auto"/>
      </w:pBdr>
      <w:jc w:val="both"/>
      <w:rPr>
        <w:rFonts w:ascii="Times New Roman" w:hAnsi="Times New Roman" w:cs="Times New Roman"/>
      </w:rPr>
    </w:pPr>
    <w:r w:rsidRPr="004D3A22">
      <w:rPr>
        <w:rFonts w:ascii="Times New Roman" w:hAnsi="Times New Roman" w:cs="Times New Roman"/>
        <w:color w:val="000000"/>
        <w:szCs w:val="26"/>
      </w:rPr>
      <w:t xml:space="preserve">Phát triển hệ thống học và ôn luyện kiến thức </w:t>
    </w:r>
    <w:r>
      <w:rPr>
        <w:rFonts w:ascii="Times New Roman" w:hAnsi="Times New Roman" w:cs="Times New Roman"/>
        <w:color w:val="000000"/>
        <w:szCs w:val="26"/>
      </w:rPr>
      <w:t>l</w:t>
    </w:r>
    <w:r w:rsidRPr="004D3A22">
      <w:rPr>
        <w:rFonts w:ascii="Times New Roman" w:hAnsi="Times New Roman" w:cs="Times New Roman"/>
        <w:color w:val="000000"/>
        <w:szCs w:val="26"/>
      </w:rPr>
      <w:t>ịch sử cho học sinh THP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04254"/>
    <w:multiLevelType w:val="hybridMultilevel"/>
    <w:tmpl w:val="AB3E0F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6658CD"/>
    <w:multiLevelType w:val="multilevel"/>
    <w:tmpl w:val="F8241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6C0436"/>
    <w:multiLevelType w:val="hybridMultilevel"/>
    <w:tmpl w:val="81841D40"/>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 w15:restartNumberingAfterBreak="0">
    <w:nsid w:val="1B9149C9"/>
    <w:multiLevelType w:val="hybridMultilevel"/>
    <w:tmpl w:val="D8C0C4EE"/>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4" w15:restartNumberingAfterBreak="0">
    <w:nsid w:val="225C54FC"/>
    <w:multiLevelType w:val="hybridMultilevel"/>
    <w:tmpl w:val="3EE2BDD4"/>
    <w:lvl w:ilvl="0" w:tplc="D3F636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5" w15:restartNumberingAfterBreak="0">
    <w:nsid w:val="2436541C"/>
    <w:multiLevelType w:val="hybridMultilevel"/>
    <w:tmpl w:val="3C6C8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34328"/>
    <w:multiLevelType w:val="multilevel"/>
    <w:tmpl w:val="DC32E2D4"/>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val="0"/>
        <w:bCs/>
        <w:i/>
        <w:iCs/>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D5410C"/>
    <w:multiLevelType w:val="hybridMultilevel"/>
    <w:tmpl w:val="5F0CCFC0"/>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8" w15:restartNumberingAfterBreak="0">
    <w:nsid w:val="333A67F4"/>
    <w:multiLevelType w:val="hybridMultilevel"/>
    <w:tmpl w:val="6E36773A"/>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9" w15:restartNumberingAfterBreak="0">
    <w:nsid w:val="350005B9"/>
    <w:multiLevelType w:val="hybridMultilevel"/>
    <w:tmpl w:val="80466390"/>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0" w15:restartNumberingAfterBreak="0">
    <w:nsid w:val="3C664A93"/>
    <w:multiLevelType w:val="hybridMultilevel"/>
    <w:tmpl w:val="18D89B5E"/>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1" w15:restartNumberingAfterBreak="0">
    <w:nsid w:val="3C856A25"/>
    <w:multiLevelType w:val="hybridMultilevel"/>
    <w:tmpl w:val="E7EE5A66"/>
    <w:lvl w:ilvl="0" w:tplc="D3F63698">
      <w:start w:val="1"/>
      <w:numFmt w:val="bullet"/>
      <w:lvlText w:val=""/>
      <w:lvlJc w:val="left"/>
      <w:pPr>
        <w:ind w:left="1440" w:hanging="360"/>
      </w:pPr>
      <w:rPr>
        <w:rFonts w:ascii="Symbol" w:hAnsi="Symbol" w:hint="default"/>
      </w:rPr>
    </w:lvl>
    <w:lvl w:ilvl="1" w:tplc="55A874CE">
      <w:numFmt w:val="bullet"/>
      <w:lvlText w:val=""/>
      <w:lvlJc w:val="left"/>
      <w:pPr>
        <w:ind w:left="2160" w:hanging="360"/>
      </w:pPr>
      <w:rPr>
        <w:rFonts w:ascii="Symbol" w:eastAsia="Times New Roman" w:hAnsi="Symbol" w:cstheme="minorBidi"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D017D0E"/>
    <w:multiLevelType w:val="hybridMultilevel"/>
    <w:tmpl w:val="4D4A986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E2B4396"/>
    <w:multiLevelType w:val="hybridMultilevel"/>
    <w:tmpl w:val="382A212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4" w15:restartNumberingAfterBreak="0">
    <w:nsid w:val="44AB0B99"/>
    <w:multiLevelType w:val="hybridMultilevel"/>
    <w:tmpl w:val="1E88A024"/>
    <w:lvl w:ilvl="0" w:tplc="3C6A1D46">
      <w:start w:val="1"/>
      <w:numFmt w:val="decimal"/>
      <w:pStyle w:val="ieee"/>
      <w:lvlText w:val="[%1]"/>
      <w:lvlJc w:val="left"/>
      <w:pPr>
        <w:ind w:left="720" w:hanging="360"/>
      </w:pPr>
      <w:rPr>
        <w:rFonts w:ascii="Times New Roman" w:hAnsi="Times New Roman" w:hint="default"/>
        <w:color w:val="auto"/>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4714094F"/>
    <w:multiLevelType w:val="hybridMultilevel"/>
    <w:tmpl w:val="943C2B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6" w15:restartNumberingAfterBreak="0">
    <w:nsid w:val="49341BFF"/>
    <w:multiLevelType w:val="hybridMultilevel"/>
    <w:tmpl w:val="537A07BA"/>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7" w15:restartNumberingAfterBreak="0">
    <w:nsid w:val="4CBF73B2"/>
    <w:multiLevelType w:val="hybridMultilevel"/>
    <w:tmpl w:val="6BEA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85141F"/>
    <w:multiLevelType w:val="hybridMultilevel"/>
    <w:tmpl w:val="19CC23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AB1B0C"/>
    <w:multiLevelType w:val="hybridMultilevel"/>
    <w:tmpl w:val="9AD8ED9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0" w15:restartNumberingAfterBreak="0">
    <w:nsid w:val="5059222F"/>
    <w:multiLevelType w:val="hybridMultilevel"/>
    <w:tmpl w:val="45286C60"/>
    <w:lvl w:ilvl="0" w:tplc="42E8329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F72A1"/>
    <w:multiLevelType w:val="multilevel"/>
    <w:tmpl w:val="DBC814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DF6313"/>
    <w:multiLevelType w:val="hybridMultilevel"/>
    <w:tmpl w:val="42BCBB5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15:restartNumberingAfterBreak="0">
    <w:nsid w:val="59AE3D1B"/>
    <w:multiLevelType w:val="hybridMultilevel"/>
    <w:tmpl w:val="E2B61808"/>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4" w15:restartNumberingAfterBreak="0">
    <w:nsid w:val="5A9C5F02"/>
    <w:multiLevelType w:val="multilevel"/>
    <w:tmpl w:val="37C26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2E4916"/>
    <w:multiLevelType w:val="hybridMultilevel"/>
    <w:tmpl w:val="1D886D38"/>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6" w15:restartNumberingAfterBreak="0">
    <w:nsid w:val="5F06441A"/>
    <w:multiLevelType w:val="multilevel"/>
    <w:tmpl w:val="96EA34C2"/>
    <w:lvl w:ilvl="0">
      <w:start w:val="1"/>
      <w:numFmt w:val="bullet"/>
      <w:lvlText w:val="+"/>
      <w:lvlJc w:val="left"/>
      <w:pPr>
        <w:ind w:left="1378" w:hanging="417"/>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7" w15:restartNumberingAfterBreak="0">
    <w:nsid w:val="62437FD1"/>
    <w:multiLevelType w:val="hybridMultilevel"/>
    <w:tmpl w:val="83D0616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8" w15:restartNumberingAfterBreak="0">
    <w:nsid w:val="651650A8"/>
    <w:multiLevelType w:val="hybridMultilevel"/>
    <w:tmpl w:val="17BAA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0522D1"/>
    <w:multiLevelType w:val="hybridMultilevel"/>
    <w:tmpl w:val="DDC44BC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0" w15:restartNumberingAfterBreak="0">
    <w:nsid w:val="6643536F"/>
    <w:multiLevelType w:val="hybridMultilevel"/>
    <w:tmpl w:val="1FF2F1B2"/>
    <w:lvl w:ilvl="0" w:tplc="42E83298">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1" w15:restartNumberingAfterBreak="0">
    <w:nsid w:val="66715768"/>
    <w:multiLevelType w:val="hybridMultilevel"/>
    <w:tmpl w:val="EF7E56D0"/>
    <w:lvl w:ilvl="0" w:tplc="270A36B2">
      <w:numFmt w:val="bullet"/>
      <w:lvlText w:val=""/>
      <w:lvlJc w:val="left"/>
      <w:pPr>
        <w:ind w:left="1400" w:hanging="360"/>
      </w:pPr>
      <w:rPr>
        <w:rFonts w:ascii="Symbol" w:eastAsiaTheme="minorEastAsia" w:hAnsi="Symbol" w:cstheme="minorBidi"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2" w15:restartNumberingAfterBreak="0">
    <w:nsid w:val="69D55814"/>
    <w:multiLevelType w:val="hybridMultilevel"/>
    <w:tmpl w:val="87067F58"/>
    <w:lvl w:ilvl="0" w:tplc="60109BCE">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3" w15:restartNumberingAfterBreak="0">
    <w:nsid w:val="6DB16201"/>
    <w:multiLevelType w:val="multilevel"/>
    <w:tmpl w:val="FC0A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F7737F"/>
    <w:multiLevelType w:val="hybridMultilevel"/>
    <w:tmpl w:val="8C4E2028"/>
    <w:lvl w:ilvl="0" w:tplc="42E83298">
      <w:start w:val="1"/>
      <w:numFmt w:val="bullet"/>
      <w:lvlText w:val=""/>
      <w:lvlJc w:val="left"/>
      <w:pPr>
        <w:ind w:left="720" w:hanging="360"/>
      </w:pPr>
      <w:rPr>
        <w:rFonts w:ascii="Symbol" w:hAnsi="Symbol" w:hint="default"/>
      </w:rPr>
    </w:lvl>
    <w:lvl w:ilvl="1" w:tplc="270A36B2">
      <w:numFmt w:val="bullet"/>
      <w:lvlText w:val=""/>
      <w:lvlJc w:val="left"/>
      <w:pPr>
        <w:ind w:left="1440" w:hanging="360"/>
      </w:pPr>
      <w:rPr>
        <w:rFonts w:ascii="Symbol" w:eastAsiaTheme="minorEastAsia" w:hAnsi="Symbol"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21D227C"/>
    <w:multiLevelType w:val="hybridMultilevel"/>
    <w:tmpl w:val="DFA43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3E2EC8"/>
    <w:multiLevelType w:val="multilevel"/>
    <w:tmpl w:val="C1AA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494255"/>
    <w:multiLevelType w:val="hybridMultilevel"/>
    <w:tmpl w:val="160071C2"/>
    <w:lvl w:ilvl="0" w:tplc="42E83298">
      <w:start w:val="1"/>
      <w:numFmt w:val="bullet"/>
      <w:lvlText w:val=""/>
      <w:lvlJc w:val="left"/>
      <w:pPr>
        <w:ind w:left="1400" w:hanging="360"/>
      </w:pPr>
      <w:rPr>
        <w:rFonts w:ascii="Symbol" w:hAnsi="Symbol" w:hint="default"/>
      </w:rPr>
    </w:lvl>
    <w:lvl w:ilvl="1" w:tplc="8A78C63A">
      <w:numFmt w:val="bullet"/>
      <w:lvlText w:val="-"/>
      <w:lvlJc w:val="left"/>
      <w:pPr>
        <w:ind w:left="2120" w:hanging="360"/>
      </w:pPr>
      <w:rPr>
        <w:rFonts w:ascii="Times New Roman" w:eastAsia="Times New Roman" w:hAnsi="Times New Roman" w:cs="Times New Roman"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8" w15:restartNumberingAfterBreak="0">
    <w:nsid w:val="7E2F22EC"/>
    <w:multiLevelType w:val="hybridMultilevel"/>
    <w:tmpl w:val="D7521D26"/>
    <w:lvl w:ilvl="0" w:tplc="270A36B2">
      <w:numFmt w:val="bullet"/>
      <w:lvlText w:val=""/>
      <w:lvlJc w:val="left"/>
      <w:pPr>
        <w:ind w:left="1400" w:hanging="360"/>
      </w:pPr>
      <w:rPr>
        <w:rFonts w:ascii="Symbol" w:eastAsiaTheme="minorEastAsia" w:hAnsi="Symbol" w:cstheme="minorBidi" w:hint="default"/>
      </w:rPr>
    </w:lvl>
    <w:lvl w:ilvl="1" w:tplc="FFFFFFFF" w:tentative="1">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num w:numId="1">
    <w:abstractNumId w:val="6"/>
  </w:num>
  <w:num w:numId="2">
    <w:abstractNumId w:val="14"/>
  </w:num>
  <w:num w:numId="3">
    <w:abstractNumId w:val="6"/>
    <w:lvlOverride w:ilvl="0">
      <w:lvl w:ilvl="0">
        <w:start w:val="1"/>
        <w:numFmt w:val="decimal"/>
        <w:pStyle w:val="Heading1"/>
        <w:suff w:val="space"/>
        <w:lvlText w:val="CHƯƠNG %1."/>
        <w:lvlJc w:val="left"/>
        <w:pPr>
          <w:ind w:left="432" w:hanging="432"/>
        </w:pPr>
        <w:rPr>
          <w:rFonts w:ascii="Times New Roman" w:hAnsi="Times New Roman" w:hint="default"/>
          <w:b/>
          <w:i w:val="0"/>
          <w:sz w:val="28"/>
        </w:rPr>
      </w:lvl>
    </w:lvlOverride>
    <w:lvlOverride w:ilvl="1">
      <w:lvl w:ilvl="1">
        <w:start w:val="1"/>
        <w:numFmt w:val="decimal"/>
        <w:pStyle w:val="Heading2"/>
        <w:suff w:val="space"/>
        <w:lvlText w:val="%1.%2."/>
        <w:lvlJc w:val="left"/>
        <w:pPr>
          <w:ind w:left="576" w:hanging="576"/>
        </w:pPr>
        <w:rPr>
          <w:rFonts w:ascii="Times New Roman" w:hAnsi="Times New Roman" w:hint="default"/>
          <w:b/>
          <w:i w:val="0"/>
          <w:sz w:val="28"/>
        </w:rPr>
      </w:lvl>
    </w:lvlOverride>
    <w:lvlOverride w:ilvl="2">
      <w:lvl w:ilvl="2">
        <w:start w:val="1"/>
        <w:numFmt w:val="decimal"/>
        <w:pStyle w:val="Heading3"/>
        <w:suff w:val="space"/>
        <w:lvlText w:val="%1.%2.%3"/>
        <w:lvlJc w:val="left"/>
        <w:pPr>
          <w:ind w:left="720" w:hanging="720"/>
        </w:pPr>
        <w:rPr>
          <w:rFonts w:ascii="Times New Roman" w:hAnsi="Times New Roman" w:hint="default"/>
          <w:b/>
          <w:i w:val="0"/>
          <w:sz w:val="26"/>
        </w:rPr>
      </w:lvl>
    </w:lvlOverride>
    <w:lvlOverride w:ilvl="3">
      <w:lvl w:ilvl="3">
        <w:start w:val="1"/>
        <w:numFmt w:val="decimal"/>
        <w:pStyle w:val="Heading4"/>
        <w:suff w:val="space"/>
        <w:lvlText w:val="%1.%2.%3.%4"/>
        <w:lvlJc w:val="left"/>
        <w:pPr>
          <w:ind w:left="864" w:hanging="864"/>
        </w:pPr>
        <w:rPr>
          <w:rFonts w:ascii="Times New Roman" w:hAnsi="Times New Roman" w:hint="default"/>
          <w:b w:val="0"/>
          <w:bCs w:val="0"/>
          <w:i/>
          <w:iCs w:val="0"/>
          <w:sz w:val="26"/>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
    <w:abstractNumId w:val="34"/>
  </w:num>
  <w:num w:numId="5">
    <w:abstractNumId w:val="8"/>
  </w:num>
  <w:num w:numId="6">
    <w:abstractNumId w:val="7"/>
  </w:num>
  <w:num w:numId="7">
    <w:abstractNumId w:val="9"/>
  </w:num>
  <w:num w:numId="8">
    <w:abstractNumId w:val="3"/>
  </w:num>
  <w:num w:numId="9">
    <w:abstractNumId w:val="25"/>
  </w:num>
  <w:num w:numId="10">
    <w:abstractNumId w:val="15"/>
  </w:num>
  <w:num w:numId="11">
    <w:abstractNumId w:val="18"/>
  </w:num>
  <w:num w:numId="12">
    <w:abstractNumId w:val="32"/>
  </w:num>
  <w:num w:numId="13">
    <w:abstractNumId w:val="0"/>
  </w:num>
  <w:num w:numId="14">
    <w:abstractNumId w:val="21"/>
  </w:num>
  <w:num w:numId="15">
    <w:abstractNumId w:val="31"/>
  </w:num>
  <w:num w:numId="16">
    <w:abstractNumId w:val="12"/>
  </w:num>
  <w:num w:numId="17">
    <w:abstractNumId w:val="10"/>
  </w:num>
  <w:num w:numId="18">
    <w:abstractNumId w:val="38"/>
  </w:num>
  <w:num w:numId="19">
    <w:abstractNumId w:val="13"/>
  </w:num>
  <w:num w:numId="20">
    <w:abstractNumId w:val="27"/>
  </w:num>
  <w:num w:numId="21">
    <w:abstractNumId w:val="16"/>
  </w:num>
  <w:num w:numId="22">
    <w:abstractNumId w:val="22"/>
  </w:num>
  <w:num w:numId="23">
    <w:abstractNumId w:val="35"/>
  </w:num>
  <w:num w:numId="24">
    <w:abstractNumId w:val="2"/>
  </w:num>
  <w:num w:numId="25">
    <w:abstractNumId w:val="30"/>
  </w:num>
  <w:num w:numId="26">
    <w:abstractNumId w:val="23"/>
  </w:num>
  <w:num w:numId="27">
    <w:abstractNumId w:val="37"/>
  </w:num>
  <w:num w:numId="28">
    <w:abstractNumId w:val="4"/>
  </w:num>
  <w:num w:numId="29">
    <w:abstractNumId w:val="11"/>
  </w:num>
  <w:num w:numId="30">
    <w:abstractNumId w:val="2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6"/>
  </w:num>
  <w:num w:numId="34">
    <w:abstractNumId w:val="24"/>
  </w:num>
  <w:num w:numId="35">
    <w:abstractNumId w:val="36"/>
  </w:num>
  <w:num w:numId="36">
    <w:abstractNumId w:val="19"/>
  </w:num>
  <w:num w:numId="37">
    <w:abstractNumId w:val="1"/>
  </w:num>
  <w:num w:numId="38">
    <w:abstractNumId w:val="20"/>
  </w:num>
  <w:num w:numId="39">
    <w:abstractNumId w:val="17"/>
  </w:num>
  <w:num w:numId="40">
    <w:abstractNumId w:val="28"/>
  </w:num>
  <w:num w:numId="41">
    <w:abstractNumId w:val="33"/>
  </w:num>
  <w:num w:numId="42">
    <w:abstractNumId w:val="26"/>
  </w:num>
  <w:num w:numId="43">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3057"/>
    <w:rsid w:val="000018BD"/>
    <w:rsid w:val="00001B8A"/>
    <w:rsid w:val="00001DAE"/>
    <w:rsid w:val="00006A46"/>
    <w:rsid w:val="00007265"/>
    <w:rsid w:val="00007D53"/>
    <w:rsid w:val="00010461"/>
    <w:rsid w:val="000146D1"/>
    <w:rsid w:val="00015773"/>
    <w:rsid w:val="0001604C"/>
    <w:rsid w:val="00016BAA"/>
    <w:rsid w:val="0002582E"/>
    <w:rsid w:val="00025BAA"/>
    <w:rsid w:val="0002620F"/>
    <w:rsid w:val="0002624C"/>
    <w:rsid w:val="00027626"/>
    <w:rsid w:val="00030D20"/>
    <w:rsid w:val="0003254F"/>
    <w:rsid w:val="00034642"/>
    <w:rsid w:val="00035F26"/>
    <w:rsid w:val="00040BC0"/>
    <w:rsid w:val="00040D7F"/>
    <w:rsid w:val="0004139A"/>
    <w:rsid w:val="000445E1"/>
    <w:rsid w:val="000446B2"/>
    <w:rsid w:val="00047471"/>
    <w:rsid w:val="00047489"/>
    <w:rsid w:val="00047E48"/>
    <w:rsid w:val="000510A0"/>
    <w:rsid w:val="00051E49"/>
    <w:rsid w:val="000528E0"/>
    <w:rsid w:val="00053FCC"/>
    <w:rsid w:val="000555AD"/>
    <w:rsid w:val="0006011C"/>
    <w:rsid w:val="0006150E"/>
    <w:rsid w:val="00061C65"/>
    <w:rsid w:val="00062675"/>
    <w:rsid w:val="000648AE"/>
    <w:rsid w:val="0006592A"/>
    <w:rsid w:val="000663F0"/>
    <w:rsid w:val="000742F0"/>
    <w:rsid w:val="00075AB3"/>
    <w:rsid w:val="0007643A"/>
    <w:rsid w:val="0007671B"/>
    <w:rsid w:val="00076EE6"/>
    <w:rsid w:val="0007738A"/>
    <w:rsid w:val="00081981"/>
    <w:rsid w:val="00084BA7"/>
    <w:rsid w:val="0008551C"/>
    <w:rsid w:val="000874BF"/>
    <w:rsid w:val="00087550"/>
    <w:rsid w:val="000923B0"/>
    <w:rsid w:val="000952D4"/>
    <w:rsid w:val="00095A0E"/>
    <w:rsid w:val="00096393"/>
    <w:rsid w:val="000A0CFB"/>
    <w:rsid w:val="000A106E"/>
    <w:rsid w:val="000A10CC"/>
    <w:rsid w:val="000A11BA"/>
    <w:rsid w:val="000A1AF7"/>
    <w:rsid w:val="000A2BC5"/>
    <w:rsid w:val="000A2E68"/>
    <w:rsid w:val="000A6E5A"/>
    <w:rsid w:val="000A70E1"/>
    <w:rsid w:val="000B0B62"/>
    <w:rsid w:val="000B2544"/>
    <w:rsid w:val="000B281A"/>
    <w:rsid w:val="000B2C39"/>
    <w:rsid w:val="000B4D45"/>
    <w:rsid w:val="000B4F9C"/>
    <w:rsid w:val="000B5233"/>
    <w:rsid w:val="000B5F78"/>
    <w:rsid w:val="000B760E"/>
    <w:rsid w:val="000B77C5"/>
    <w:rsid w:val="000C014C"/>
    <w:rsid w:val="000C1ADC"/>
    <w:rsid w:val="000C4052"/>
    <w:rsid w:val="000C469E"/>
    <w:rsid w:val="000C4C30"/>
    <w:rsid w:val="000D09B0"/>
    <w:rsid w:val="000D1F50"/>
    <w:rsid w:val="000D1FFA"/>
    <w:rsid w:val="000D21CE"/>
    <w:rsid w:val="000D4B9D"/>
    <w:rsid w:val="000D52AE"/>
    <w:rsid w:val="000D5879"/>
    <w:rsid w:val="000D6A98"/>
    <w:rsid w:val="000E1E16"/>
    <w:rsid w:val="000E280E"/>
    <w:rsid w:val="000E2F6E"/>
    <w:rsid w:val="000E3539"/>
    <w:rsid w:val="000E3F0E"/>
    <w:rsid w:val="000E5694"/>
    <w:rsid w:val="000F49B7"/>
    <w:rsid w:val="000F573F"/>
    <w:rsid w:val="000F5BD4"/>
    <w:rsid w:val="0010125A"/>
    <w:rsid w:val="001036C6"/>
    <w:rsid w:val="00103758"/>
    <w:rsid w:val="00103C26"/>
    <w:rsid w:val="0010433B"/>
    <w:rsid w:val="001108F4"/>
    <w:rsid w:val="00111A86"/>
    <w:rsid w:val="00114F22"/>
    <w:rsid w:val="001250DF"/>
    <w:rsid w:val="001253DB"/>
    <w:rsid w:val="00125875"/>
    <w:rsid w:val="00125B33"/>
    <w:rsid w:val="0012684C"/>
    <w:rsid w:val="00130423"/>
    <w:rsid w:val="00132485"/>
    <w:rsid w:val="001349A1"/>
    <w:rsid w:val="00141772"/>
    <w:rsid w:val="00141FD7"/>
    <w:rsid w:val="00142BEA"/>
    <w:rsid w:val="00143554"/>
    <w:rsid w:val="00154043"/>
    <w:rsid w:val="001541D2"/>
    <w:rsid w:val="00154862"/>
    <w:rsid w:val="00156A01"/>
    <w:rsid w:val="00157951"/>
    <w:rsid w:val="00160AEE"/>
    <w:rsid w:val="00162C1A"/>
    <w:rsid w:val="00163C8B"/>
    <w:rsid w:val="00167462"/>
    <w:rsid w:val="00170616"/>
    <w:rsid w:val="00170CF3"/>
    <w:rsid w:val="00175E78"/>
    <w:rsid w:val="00184C57"/>
    <w:rsid w:val="001860CF"/>
    <w:rsid w:val="00186F12"/>
    <w:rsid w:val="00192020"/>
    <w:rsid w:val="00192337"/>
    <w:rsid w:val="00193724"/>
    <w:rsid w:val="00195BA2"/>
    <w:rsid w:val="00195C59"/>
    <w:rsid w:val="001968A6"/>
    <w:rsid w:val="001A3DBF"/>
    <w:rsid w:val="001A79E8"/>
    <w:rsid w:val="001B0857"/>
    <w:rsid w:val="001B2079"/>
    <w:rsid w:val="001B5AB3"/>
    <w:rsid w:val="001B6E8A"/>
    <w:rsid w:val="001C1809"/>
    <w:rsid w:val="001C3698"/>
    <w:rsid w:val="001C3BB1"/>
    <w:rsid w:val="001C48E5"/>
    <w:rsid w:val="001C6973"/>
    <w:rsid w:val="001D1B9E"/>
    <w:rsid w:val="001D260C"/>
    <w:rsid w:val="001D4287"/>
    <w:rsid w:val="001D5284"/>
    <w:rsid w:val="001D5944"/>
    <w:rsid w:val="001D5DEC"/>
    <w:rsid w:val="001D68F3"/>
    <w:rsid w:val="001E0992"/>
    <w:rsid w:val="001E10DC"/>
    <w:rsid w:val="001E4458"/>
    <w:rsid w:val="001E72FA"/>
    <w:rsid w:val="001F03C8"/>
    <w:rsid w:val="001F0492"/>
    <w:rsid w:val="001F27C8"/>
    <w:rsid w:val="001F321E"/>
    <w:rsid w:val="001F7F86"/>
    <w:rsid w:val="00203033"/>
    <w:rsid w:val="00206191"/>
    <w:rsid w:val="00211FAC"/>
    <w:rsid w:val="00213D99"/>
    <w:rsid w:val="00213FF5"/>
    <w:rsid w:val="0021672E"/>
    <w:rsid w:val="00216D81"/>
    <w:rsid w:val="002178A4"/>
    <w:rsid w:val="002204EB"/>
    <w:rsid w:val="0022092F"/>
    <w:rsid w:val="002213CF"/>
    <w:rsid w:val="002250CA"/>
    <w:rsid w:val="00225E43"/>
    <w:rsid w:val="002269EE"/>
    <w:rsid w:val="002339E0"/>
    <w:rsid w:val="00234A5C"/>
    <w:rsid w:val="00240A67"/>
    <w:rsid w:val="0024219D"/>
    <w:rsid w:val="00244EC9"/>
    <w:rsid w:val="0024675E"/>
    <w:rsid w:val="0025476C"/>
    <w:rsid w:val="002547ED"/>
    <w:rsid w:val="00257085"/>
    <w:rsid w:val="00257476"/>
    <w:rsid w:val="0026026D"/>
    <w:rsid w:val="0026052C"/>
    <w:rsid w:val="0026085D"/>
    <w:rsid w:val="00260CF9"/>
    <w:rsid w:val="00261ADC"/>
    <w:rsid w:val="00271970"/>
    <w:rsid w:val="00271E73"/>
    <w:rsid w:val="0027247B"/>
    <w:rsid w:val="002732DF"/>
    <w:rsid w:val="00275569"/>
    <w:rsid w:val="00276E81"/>
    <w:rsid w:val="00280B09"/>
    <w:rsid w:val="00281B66"/>
    <w:rsid w:val="00281C35"/>
    <w:rsid w:val="00282AB0"/>
    <w:rsid w:val="00283831"/>
    <w:rsid w:val="00284FB9"/>
    <w:rsid w:val="002855D5"/>
    <w:rsid w:val="002909C9"/>
    <w:rsid w:val="00290BBC"/>
    <w:rsid w:val="00292C80"/>
    <w:rsid w:val="00293F78"/>
    <w:rsid w:val="002949C3"/>
    <w:rsid w:val="002961A0"/>
    <w:rsid w:val="002A0152"/>
    <w:rsid w:val="002A062D"/>
    <w:rsid w:val="002A0B70"/>
    <w:rsid w:val="002A1716"/>
    <w:rsid w:val="002A4D06"/>
    <w:rsid w:val="002A73F2"/>
    <w:rsid w:val="002B1645"/>
    <w:rsid w:val="002B2E3F"/>
    <w:rsid w:val="002C0468"/>
    <w:rsid w:val="002C0828"/>
    <w:rsid w:val="002C481B"/>
    <w:rsid w:val="002C552A"/>
    <w:rsid w:val="002C65BF"/>
    <w:rsid w:val="002C65FE"/>
    <w:rsid w:val="002C71FF"/>
    <w:rsid w:val="002D1B9E"/>
    <w:rsid w:val="002D46ED"/>
    <w:rsid w:val="002D533E"/>
    <w:rsid w:val="002D5688"/>
    <w:rsid w:val="002E015D"/>
    <w:rsid w:val="002E01F3"/>
    <w:rsid w:val="002E03F8"/>
    <w:rsid w:val="002E0F8F"/>
    <w:rsid w:val="002E34BF"/>
    <w:rsid w:val="002E470E"/>
    <w:rsid w:val="002E5053"/>
    <w:rsid w:val="002E5322"/>
    <w:rsid w:val="002E539F"/>
    <w:rsid w:val="002F0EB8"/>
    <w:rsid w:val="002F5FA5"/>
    <w:rsid w:val="00304307"/>
    <w:rsid w:val="00304D93"/>
    <w:rsid w:val="003066EC"/>
    <w:rsid w:val="0031142E"/>
    <w:rsid w:val="00312DA2"/>
    <w:rsid w:val="00313E10"/>
    <w:rsid w:val="00314116"/>
    <w:rsid w:val="0031423E"/>
    <w:rsid w:val="003161F7"/>
    <w:rsid w:val="00316F01"/>
    <w:rsid w:val="003207EA"/>
    <w:rsid w:val="00322A0C"/>
    <w:rsid w:val="0032322B"/>
    <w:rsid w:val="003242D1"/>
    <w:rsid w:val="003247DA"/>
    <w:rsid w:val="00332AFA"/>
    <w:rsid w:val="00336195"/>
    <w:rsid w:val="003368E9"/>
    <w:rsid w:val="00337FDE"/>
    <w:rsid w:val="00342273"/>
    <w:rsid w:val="0034520E"/>
    <w:rsid w:val="00347606"/>
    <w:rsid w:val="0035033B"/>
    <w:rsid w:val="00362EE5"/>
    <w:rsid w:val="00364729"/>
    <w:rsid w:val="00364F8C"/>
    <w:rsid w:val="00365463"/>
    <w:rsid w:val="003664F0"/>
    <w:rsid w:val="003667E5"/>
    <w:rsid w:val="00373704"/>
    <w:rsid w:val="003739DB"/>
    <w:rsid w:val="00375EFF"/>
    <w:rsid w:val="00376C3C"/>
    <w:rsid w:val="0038094D"/>
    <w:rsid w:val="00384020"/>
    <w:rsid w:val="003851C9"/>
    <w:rsid w:val="003905C3"/>
    <w:rsid w:val="00391006"/>
    <w:rsid w:val="00393BE3"/>
    <w:rsid w:val="00394472"/>
    <w:rsid w:val="003947C8"/>
    <w:rsid w:val="00395277"/>
    <w:rsid w:val="0039662A"/>
    <w:rsid w:val="00396D6E"/>
    <w:rsid w:val="003A2384"/>
    <w:rsid w:val="003A4B31"/>
    <w:rsid w:val="003A5FAE"/>
    <w:rsid w:val="003A633A"/>
    <w:rsid w:val="003B6293"/>
    <w:rsid w:val="003C03FB"/>
    <w:rsid w:val="003C2E72"/>
    <w:rsid w:val="003C5FA9"/>
    <w:rsid w:val="003C6759"/>
    <w:rsid w:val="003C7FD6"/>
    <w:rsid w:val="003D6B20"/>
    <w:rsid w:val="003E2E56"/>
    <w:rsid w:val="003E3C90"/>
    <w:rsid w:val="003E4264"/>
    <w:rsid w:val="003E5D16"/>
    <w:rsid w:val="003F57F0"/>
    <w:rsid w:val="003F5939"/>
    <w:rsid w:val="003F59AB"/>
    <w:rsid w:val="003F677E"/>
    <w:rsid w:val="003F6D3C"/>
    <w:rsid w:val="00400A55"/>
    <w:rsid w:val="00400C20"/>
    <w:rsid w:val="004010FA"/>
    <w:rsid w:val="00402888"/>
    <w:rsid w:val="00402D2D"/>
    <w:rsid w:val="004037C7"/>
    <w:rsid w:val="00404200"/>
    <w:rsid w:val="00404FFC"/>
    <w:rsid w:val="00405409"/>
    <w:rsid w:val="004104A7"/>
    <w:rsid w:val="0041307D"/>
    <w:rsid w:val="0041412A"/>
    <w:rsid w:val="004145CD"/>
    <w:rsid w:val="00416064"/>
    <w:rsid w:val="00416B2B"/>
    <w:rsid w:val="004177E4"/>
    <w:rsid w:val="004201A1"/>
    <w:rsid w:val="0042027C"/>
    <w:rsid w:val="00423E45"/>
    <w:rsid w:val="00426B83"/>
    <w:rsid w:val="004277DC"/>
    <w:rsid w:val="0043227C"/>
    <w:rsid w:val="0044059A"/>
    <w:rsid w:val="0044150C"/>
    <w:rsid w:val="00441B40"/>
    <w:rsid w:val="00441BEF"/>
    <w:rsid w:val="0044392A"/>
    <w:rsid w:val="00443D60"/>
    <w:rsid w:val="0045058F"/>
    <w:rsid w:val="004522BB"/>
    <w:rsid w:val="004530FF"/>
    <w:rsid w:val="0046153A"/>
    <w:rsid w:val="0046435F"/>
    <w:rsid w:val="0046492B"/>
    <w:rsid w:val="0047354A"/>
    <w:rsid w:val="00474E31"/>
    <w:rsid w:val="004753C8"/>
    <w:rsid w:val="00475506"/>
    <w:rsid w:val="00477F05"/>
    <w:rsid w:val="004814E2"/>
    <w:rsid w:val="00483119"/>
    <w:rsid w:val="00483428"/>
    <w:rsid w:val="00487DE9"/>
    <w:rsid w:val="00493CDD"/>
    <w:rsid w:val="00493DF1"/>
    <w:rsid w:val="004950B0"/>
    <w:rsid w:val="00495ED9"/>
    <w:rsid w:val="0049668D"/>
    <w:rsid w:val="00496E99"/>
    <w:rsid w:val="00497219"/>
    <w:rsid w:val="004972D4"/>
    <w:rsid w:val="00497AFB"/>
    <w:rsid w:val="004A0316"/>
    <w:rsid w:val="004A0D51"/>
    <w:rsid w:val="004A22EA"/>
    <w:rsid w:val="004A23B1"/>
    <w:rsid w:val="004A2452"/>
    <w:rsid w:val="004A4A60"/>
    <w:rsid w:val="004A58FE"/>
    <w:rsid w:val="004A599B"/>
    <w:rsid w:val="004A6B20"/>
    <w:rsid w:val="004B1DC9"/>
    <w:rsid w:val="004B6194"/>
    <w:rsid w:val="004C383F"/>
    <w:rsid w:val="004C4A49"/>
    <w:rsid w:val="004C74EB"/>
    <w:rsid w:val="004D1463"/>
    <w:rsid w:val="004D2045"/>
    <w:rsid w:val="004D2942"/>
    <w:rsid w:val="004D361E"/>
    <w:rsid w:val="004D382F"/>
    <w:rsid w:val="004D3A22"/>
    <w:rsid w:val="004D61C2"/>
    <w:rsid w:val="004D692C"/>
    <w:rsid w:val="004D7B01"/>
    <w:rsid w:val="004E2DA3"/>
    <w:rsid w:val="004E43BF"/>
    <w:rsid w:val="004E51D8"/>
    <w:rsid w:val="004E6445"/>
    <w:rsid w:val="004E7A66"/>
    <w:rsid w:val="004F2D08"/>
    <w:rsid w:val="004F2FB2"/>
    <w:rsid w:val="004F51F8"/>
    <w:rsid w:val="004F711E"/>
    <w:rsid w:val="004F7208"/>
    <w:rsid w:val="004F75F0"/>
    <w:rsid w:val="00500F8D"/>
    <w:rsid w:val="00504C87"/>
    <w:rsid w:val="005071FB"/>
    <w:rsid w:val="00507916"/>
    <w:rsid w:val="00514F65"/>
    <w:rsid w:val="005176FC"/>
    <w:rsid w:val="005204F4"/>
    <w:rsid w:val="00520C83"/>
    <w:rsid w:val="00523FAB"/>
    <w:rsid w:val="005240A2"/>
    <w:rsid w:val="005244CD"/>
    <w:rsid w:val="005247D6"/>
    <w:rsid w:val="00524A21"/>
    <w:rsid w:val="00524CDB"/>
    <w:rsid w:val="0053011B"/>
    <w:rsid w:val="00530DB9"/>
    <w:rsid w:val="005324B9"/>
    <w:rsid w:val="00532516"/>
    <w:rsid w:val="00535342"/>
    <w:rsid w:val="00535990"/>
    <w:rsid w:val="00541B3B"/>
    <w:rsid w:val="005430C6"/>
    <w:rsid w:val="0054316E"/>
    <w:rsid w:val="005433DE"/>
    <w:rsid w:val="0054580C"/>
    <w:rsid w:val="00545843"/>
    <w:rsid w:val="00550279"/>
    <w:rsid w:val="005527D0"/>
    <w:rsid w:val="0055345C"/>
    <w:rsid w:val="00555A93"/>
    <w:rsid w:val="005572B2"/>
    <w:rsid w:val="005572E3"/>
    <w:rsid w:val="00560496"/>
    <w:rsid w:val="00560537"/>
    <w:rsid w:val="005652B0"/>
    <w:rsid w:val="00566D19"/>
    <w:rsid w:val="0057151F"/>
    <w:rsid w:val="005724DF"/>
    <w:rsid w:val="00574111"/>
    <w:rsid w:val="00575D88"/>
    <w:rsid w:val="005771FD"/>
    <w:rsid w:val="00580B77"/>
    <w:rsid w:val="00583077"/>
    <w:rsid w:val="005856D6"/>
    <w:rsid w:val="005906AA"/>
    <w:rsid w:val="0059451B"/>
    <w:rsid w:val="00594E7C"/>
    <w:rsid w:val="00596421"/>
    <w:rsid w:val="005B0DA3"/>
    <w:rsid w:val="005B2C21"/>
    <w:rsid w:val="005B3611"/>
    <w:rsid w:val="005B4B63"/>
    <w:rsid w:val="005B7406"/>
    <w:rsid w:val="005C2820"/>
    <w:rsid w:val="005C3F34"/>
    <w:rsid w:val="005C4D64"/>
    <w:rsid w:val="005C4F22"/>
    <w:rsid w:val="005C5332"/>
    <w:rsid w:val="005C56D9"/>
    <w:rsid w:val="005C5B76"/>
    <w:rsid w:val="005D2927"/>
    <w:rsid w:val="005D425F"/>
    <w:rsid w:val="005D4A37"/>
    <w:rsid w:val="005D4BBD"/>
    <w:rsid w:val="005D6319"/>
    <w:rsid w:val="005E0444"/>
    <w:rsid w:val="005E251C"/>
    <w:rsid w:val="005E7AC2"/>
    <w:rsid w:val="005F02CB"/>
    <w:rsid w:val="005F0C4D"/>
    <w:rsid w:val="005F196B"/>
    <w:rsid w:val="005F6B96"/>
    <w:rsid w:val="00602F5B"/>
    <w:rsid w:val="00611C07"/>
    <w:rsid w:val="006136CA"/>
    <w:rsid w:val="00613E68"/>
    <w:rsid w:val="00616DBE"/>
    <w:rsid w:val="00620814"/>
    <w:rsid w:val="0062142E"/>
    <w:rsid w:val="00630771"/>
    <w:rsid w:val="006315AE"/>
    <w:rsid w:val="00635E11"/>
    <w:rsid w:val="00637B29"/>
    <w:rsid w:val="0064140B"/>
    <w:rsid w:val="006439AA"/>
    <w:rsid w:val="00647868"/>
    <w:rsid w:val="006502AB"/>
    <w:rsid w:val="0065455B"/>
    <w:rsid w:val="00655D64"/>
    <w:rsid w:val="00656476"/>
    <w:rsid w:val="00657D63"/>
    <w:rsid w:val="00662E3F"/>
    <w:rsid w:val="006642BF"/>
    <w:rsid w:val="00664C74"/>
    <w:rsid w:val="006671A9"/>
    <w:rsid w:val="00667721"/>
    <w:rsid w:val="006804BC"/>
    <w:rsid w:val="00680E3E"/>
    <w:rsid w:val="006812DB"/>
    <w:rsid w:val="006828A8"/>
    <w:rsid w:val="006831F7"/>
    <w:rsid w:val="00687661"/>
    <w:rsid w:val="00691CE5"/>
    <w:rsid w:val="006937F8"/>
    <w:rsid w:val="00695C0B"/>
    <w:rsid w:val="00697F87"/>
    <w:rsid w:val="006A0ACA"/>
    <w:rsid w:val="006A14F5"/>
    <w:rsid w:val="006A180F"/>
    <w:rsid w:val="006A1FCB"/>
    <w:rsid w:val="006A276F"/>
    <w:rsid w:val="006A6E7B"/>
    <w:rsid w:val="006A6F0E"/>
    <w:rsid w:val="006A6F68"/>
    <w:rsid w:val="006A75E7"/>
    <w:rsid w:val="006A7B90"/>
    <w:rsid w:val="006B4B72"/>
    <w:rsid w:val="006C016F"/>
    <w:rsid w:val="006C11A8"/>
    <w:rsid w:val="006C127E"/>
    <w:rsid w:val="006C2C98"/>
    <w:rsid w:val="006C530F"/>
    <w:rsid w:val="006D12EC"/>
    <w:rsid w:val="006D1533"/>
    <w:rsid w:val="006D2F02"/>
    <w:rsid w:val="006D3116"/>
    <w:rsid w:val="006D51D7"/>
    <w:rsid w:val="006D6483"/>
    <w:rsid w:val="006E1954"/>
    <w:rsid w:val="006E3AAE"/>
    <w:rsid w:val="006E3C53"/>
    <w:rsid w:val="006F1B93"/>
    <w:rsid w:val="006F20F5"/>
    <w:rsid w:val="006F293E"/>
    <w:rsid w:val="006F2D87"/>
    <w:rsid w:val="006F42A9"/>
    <w:rsid w:val="006F437B"/>
    <w:rsid w:val="006F6E96"/>
    <w:rsid w:val="007001E2"/>
    <w:rsid w:val="00701508"/>
    <w:rsid w:val="00702DDD"/>
    <w:rsid w:val="007031DC"/>
    <w:rsid w:val="007033A3"/>
    <w:rsid w:val="00707712"/>
    <w:rsid w:val="00710540"/>
    <w:rsid w:val="00712A8F"/>
    <w:rsid w:val="0071777D"/>
    <w:rsid w:val="007233C2"/>
    <w:rsid w:val="007249CE"/>
    <w:rsid w:val="007260FB"/>
    <w:rsid w:val="0073232C"/>
    <w:rsid w:val="00742F2D"/>
    <w:rsid w:val="007431FF"/>
    <w:rsid w:val="0074686D"/>
    <w:rsid w:val="00752402"/>
    <w:rsid w:val="00752F6D"/>
    <w:rsid w:val="007534F3"/>
    <w:rsid w:val="00762B15"/>
    <w:rsid w:val="00765FD1"/>
    <w:rsid w:val="00770759"/>
    <w:rsid w:val="0077337E"/>
    <w:rsid w:val="007737ED"/>
    <w:rsid w:val="00775DC7"/>
    <w:rsid w:val="00775E30"/>
    <w:rsid w:val="007774EB"/>
    <w:rsid w:val="00780683"/>
    <w:rsid w:val="00781260"/>
    <w:rsid w:val="00781595"/>
    <w:rsid w:val="00787E80"/>
    <w:rsid w:val="00791AB8"/>
    <w:rsid w:val="007924CD"/>
    <w:rsid w:val="0079451C"/>
    <w:rsid w:val="007962E1"/>
    <w:rsid w:val="007A2514"/>
    <w:rsid w:val="007A5557"/>
    <w:rsid w:val="007A687C"/>
    <w:rsid w:val="007B2E1E"/>
    <w:rsid w:val="007B4AB6"/>
    <w:rsid w:val="007B4E78"/>
    <w:rsid w:val="007B66CE"/>
    <w:rsid w:val="007C2407"/>
    <w:rsid w:val="007C683F"/>
    <w:rsid w:val="007D5AB7"/>
    <w:rsid w:val="007D6157"/>
    <w:rsid w:val="007D7311"/>
    <w:rsid w:val="007D7E5C"/>
    <w:rsid w:val="007E1F50"/>
    <w:rsid w:val="007E2779"/>
    <w:rsid w:val="007E4559"/>
    <w:rsid w:val="007E67DD"/>
    <w:rsid w:val="007E758F"/>
    <w:rsid w:val="007F0E65"/>
    <w:rsid w:val="007F2451"/>
    <w:rsid w:val="008035DD"/>
    <w:rsid w:val="008036A5"/>
    <w:rsid w:val="008037AC"/>
    <w:rsid w:val="00805A14"/>
    <w:rsid w:val="00805F13"/>
    <w:rsid w:val="008077A7"/>
    <w:rsid w:val="008100C4"/>
    <w:rsid w:val="00811604"/>
    <w:rsid w:val="00820DF5"/>
    <w:rsid w:val="008211E3"/>
    <w:rsid w:val="0082127E"/>
    <w:rsid w:val="0082307D"/>
    <w:rsid w:val="008249FB"/>
    <w:rsid w:val="00825E48"/>
    <w:rsid w:val="00826616"/>
    <w:rsid w:val="008303BB"/>
    <w:rsid w:val="0083436A"/>
    <w:rsid w:val="00834FA4"/>
    <w:rsid w:val="00840388"/>
    <w:rsid w:val="0084110C"/>
    <w:rsid w:val="00842E91"/>
    <w:rsid w:val="00845B29"/>
    <w:rsid w:val="00846CE5"/>
    <w:rsid w:val="00847947"/>
    <w:rsid w:val="00847B01"/>
    <w:rsid w:val="00847D22"/>
    <w:rsid w:val="008569B3"/>
    <w:rsid w:val="00860332"/>
    <w:rsid w:val="00863966"/>
    <w:rsid w:val="00866709"/>
    <w:rsid w:val="00866903"/>
    <w:rsid w:val="0086700D"/>
    <w:rsid w:val="00867081"/>
    <w:rsid w:val="008674E4"/>
    <w:rsid w:val="00874668"/>
    <w:rsid w:val="0087572E"/>
    <w:rsid w:val="0087724B"/>
    <w:rsid w:val="00877B29"/>
    <w:rsid w:val="00877DE9"/>
    <w:rsid w:val="00884954"/>
    <w:rsid w:val="00885EC1"/>
    <w:rsid w:val="0088717E"/>
    <w:rsid w:val="00890084"/>
    <w:rsid w:val="00890ABA"/>
    <w:rsid w:val="008943B9"/>
    <w:rsid w:val="008957AC"/>
    <w:rsid w:val="008967CB"/>
    <w:rsid w:val="00896F2E"/>
    <w:rsid w:val="008A00CF"/>
    <w:rsid w:val="008A2747"/>
    <w:rsid w:val="008A3057"/>
    <w:rsid w:val="008A3BA3"/>
    <w:rsid w:val="008A46C5"/>
    <w:rsid w:val="008B04B2"/>
    <w:rsid w:val="008B2017"/>
    <w:rsid w:val="008B31C7"/>
    <w:rsid w:val="008B6AAD"/>
    <w:rsid w:val="008C0A49"/>
    <w:rsid w:val="008C184A"/>
    <w:rsid w:val="008C1C42"/>
    <w:rsid w:val="008C1F9C"/>
    <w:rsid w:val="008C215F"/>
    <w:rsid w:val="008C451F"/>
    <w:rsid w:val="008C5A9A"/>
    <w:rsid w:val="008C69BD"/>
    <w:rsid w:val="008D06BA"/>
    <w:rsid w:val="008D0F2B"/>
    <w:rsid w:val="008D4C17"/>
    <w:rsid w:val="008D567B"/>
    <w:rsid w:val="008E1E85"/>
    <w:rsid w:val="008E3AF5"/>
    <w:rsid w:val="008E3E40"/>
    <w:rsid w:val="008E4F82"/>
    <w:rsid w:val="008E543F"/>
    <w:rsid w:val="008E60A8"/>
    <w:rsid w:val="008E6F82"/>
    <w:rsid w:val="008E6FFD"/>
    <w:rsid w:val="008E720E"/>
    <w:rsid w:val="008F0814"/>
    <w:rsid w:val="008F1691"/>
    <w:rsid w:val="008F407A"/>
    <w:rsid w:val="008F4143"/>
    <w:rsid w:val="008F4229"/>
    <w:rsid w:val="008F5480"/>
    <w:rsid w:val="0090177E"/>
    <w:rsid w:val="00902271"/>
    <w:rsid w:val="00902B52"/>
    <w:rsid w:val="00904055"/>
    <w:rsid w:val="00906786"/>
    <w:rsid w:val="00910C68"/>
    <w:rsid w:val="00910CF4"/>
    <w:rsid w:val="00913E6D"/>
    <w:rsid w:val="00914D28"/>
    <w:rsid w:val="0091575F"/>
    <w:rsid w:val="009175F7"/>
    <w:rsid w:val="00920619"/>
    <w:rsid w:val="00922C00"/>
    <w:rsid w:val="009243A0"/>
    <w:rsid w:val="0093037F"/>
    <w:rsid w:val="0093073D"/>
    <w:rsid w:val="009308A4"/>
    <w:rsid w:val="009326B3"/>
    <w:rsid w:val="009344C3"/>
    <w:rsid w:val="00937973"/>
    <w:rsid w:val="00937CEF"/>
    <w:rsid w:val="0094158C"/>
    <w:rsid w:val="00941982"/>
    <w:rsid w:val="00941A30"/>
    <w:rsid w:val="009458F9"/>
    <w:rsid w:val="00947BAE"/>
    <w:rsid w:val="00950E48"/>
    <w:rsid w:val="009526C1"/>
    <w:rsid w:val="00952FED"/>
    <w:rsid w:val="0095739D"/>
    <w:rsid w:val="009625D4"/>
    <w:rsid w:val="009628E5"/>
    <w:rsid w:val="0096339E"/>
    <w:rsid w:val="0096402A"/>
    <w:rsid w:val="009660F2"/>
    <w:rsid w:val="00967520"/>
    <w:rsid w:val="00972032"/>
    <w:rsid w:val="00972E37"/>
    <w:rsid w:val="009730D0"/>
    <w:rsid w:val="00980953"/>
    <w:rsid w:val="0098195E"/>
    <w:rsid w:val="009832BA"/>
    <w:rsid w:val="00985AF7"/>
    <w:rsid w:val="00986D26"/>
    <w:rsid w:val="00987032"/>
    <w:rsid w:val="0098738B"/>
    <w:rsid w:val="009874A4"/>
    <w:rsid w:val="009909C8"/>
    <w:rsid w:val="00990D7C"/>
    <w:rsid w:val="0099220A"/>
    <w:rsid w:val="0099237F"/>
    <w:rsid w:val="00993475"/>
    <w:rsid w:val="009943AE"/>
    <w:rsid w:val="009943FC"/>
    <w:rsid w:val="00994722"/>
    <w:rsid w:val="00994991"/>
    <w:rsid w:val="00994CEC"/>
    <w:rsid w:val="00995752"/>
    <w:rsid w:val="00996566"/>
    <w:rsid w:val="00997749"/>
    <w:rsid w:val="00997F56"/>
    <w:rsid w:val="009A12C4"/>
    <w:rsid w:val="009A3776"/>
    <w:rsid w:val="009A5425"/>
    <w:rsid w:val="009B05B7"/>
    <w:rsid w:val="009B099B"/>
    <w:rsid w:val="009B1FE6"/>
    <w:rsid w:val="009B30B5"/>
    <w:rsid w:val="009B5B0A"/>
    <w:rsid w:val="009C1120"/>
    <w:rsid w:val="009C1F60"/>
    <w:rsid w:val="009C2FFF"/>
    <w:rsid w:val="009C4906"/>
    <w:rsid w:val="009C6B2C"/>
    <w:rsid w:val="009C712F"/>
    <w:rsid w:val="009D091E"/>
    <w:rsid w:val="009D58E7"/>
    <w:rsid w:val="009D787E"/>
    <w:rsid w:val="009D79D2"/>
    <w:rsid w:val="009E0329"/>
    <w:rsid w:val="009E11AC"/>
    <w:rsid w:val="009E5208"/>
    <w:rsid w:val="009F62B4"/>
    <w:rsid w:val="009F6D43"/>
    <w:rsid w:val="00A0006E"/>
    <w:rsid w:val="00A001A3"/>
    <w:rsid w:val="00A1003F"/>
    <w:rsid w:val="00A11BA1"/>
    <w:rsid w:val="00A11D24"/>
    <w:rsid w:val="00A12CC2"/>
    <w:rsid w:val="00A15720"/>
    <w:rsid w:val="00A1589A"/>
    <w:rsid w:val="00A15F37"/>
    <w:rsid w:val="00A16915"/>
    <w:rsid w:val="00A20B62"/>
    <w:rsid w:val="00A32E3A"/>
    <w:rsid w:val="00A34C28"/>
    <w:rsid w:val="00A35370"/>
    <w:rsid w:val="00A374B8"/>
    <w:rsid w:val="00A42F70"/>
    <w:rsid w:val="00A4395C"/>
    <w:rsid w:val="00A45FCB"/>
    <w:rsid w:val="00A4783E"/>
    <w:rsid w:val="00A47BB5"/>
    <w:rsid w:val="00A47BB8"/>
    <w:rsid w:val="00A51A07"/>
    <w:rsid w:val="00A54FE3"/>
    <w:rsid w:val="00A57E3C"/>
    <w:rsid w:val="00A631D0"/>
    <w:rsid w:val="00A66190"/>
    <w:rsid w:val="00A661C2"/>
    <w:rsid w:val="00A674F6"/>
    <w:rsid w:val="00A70418"/>
    <w:rsid w:val="00A74D63"/>
    <w:rsid w:val="00A755DD"/>
    <w:rsid w:val="00A755F4"/>
    <w:rsid w:val="00A812B9"/>
    <w:rsid w:val="00A844B8"/>
    <w:rsid w:val="00A85CB5"/>
    <w:rsid w:val="00A86A01"/>
    <w:rsid w:val="00A90455"/>
    <w:rsid w:val="00A915B2"/>
    <w:rsid w:val="00A92390"/>
    <w:rsid w:val="00A92DEC"/>
    <w:rsid w:val="00A93F0B"/>
    <w:rsid w:val="00A95F75"/>
    <w:rsid w:val="00A96543"/>
    <w:rsid w:val="00AA293D"/>
    <w:rsid w:val="00AA2ED5"/>
    <w:rsid w:val="00AA3767"/>
    <w:rsid w:val="00AA675A"/>
    <w:rsid w:val="00AA6C02"/>
    <w:rsid w:val="00AB0C39"/>
    <w:rsid w:val="00AB21F3"/>
    <w:rsid w:val="00AB3087"/>
    <w:rsid w:val="00AC1389"/>
    <w:rsid w:val="00AC16F1"/>
    <w:rsid w:val="00AC1795"/>
    <w:rsid w:val="00AC259E"/>
    <w:rsid w:val="00AC34E4"/>
    <w:rsid w:val="00AC3D02"/>
    <w:rsid w:val="00AC43B3"/>
    <w:rsid w:val="00AC46DD"/>
    <w:rsid w:val="00AC51CD"/>
    <w:rsid w:val="00AC52F5"/>
    <w:rsid w:val="00AC56EA"/>
    <w:rsid w:val="00AD73F3"/>
    <w:rsid w:val="00AD780E"/>
    <w:rsid w:val="00AD7CE6"/>
    <w:rsid w:val="00AE06EC"/>
    <w:rsid w:val="00AE0B07"/>
    <w:rsid w:val="00AE3358"/>
    <w:rsid w:val="00AE4F0A"/>
    <w:rsid w:val="00AE74B4"/>
    <w:rsid w:val="00AF22A5"/>
    <w:rsid w:val="00AF28FA"/>
    <w:rsid w:val="00AF2FD7"/>
    <w:rsid w:val="00AF4354"/>
    <w:rsid w:val="00AF4899"/>
    <w:rsid w:val="00AF562F"/>
    <w:rsid w:val="00AF713E"/>
    <w:rsid w:val="00AF7D3A"/>
    <w:rsid w:val="00B02C37"/>
    <w:rsid w:val="00B03533"/>
    <w:rsid w:val="00B07819"/>
    <w:rsid w:val="00B10BDA"/>
    <w:rsid w:val="00B10BE4"/>
    <w:rsid w:val="00B11103"/>
    <w:rsid w:val="00B13084"/>
    <w:rsid w:val="00B13C39"/>
    <w:rsid w:val="00B1589D"/>
    <w:rsid w:val="00B227EA"/>
    <w:rsid w:val="00B2346D"/>
    <w:rsid w:val="00B257ED"/>
    <w:rsid w:val="00B279B1"/>
    <w:rsid w:val="00B27A5D"/>
    <w:rsid w:val="00B31988"/>
    <w:rsid w:val="00B32590"/>
    <w:rsid w:val="00B32611"/>
    <w:rsid w:val="00B35974"/>
    <w:rsid w:val="00B35E82"/>
    <w:rsid w:val="00B41712"/>
    <w:rsid w:val="00B42CF6"/>
    <w:rsid w:val="00B446EF"/>
    <w:rsid w:val="00B4487E"/>
    <w:rsid w:val="00B44F09"/>
    <w:rsid w:val="00B45235"/>
    <w:rsid w:val="00B4597D"/>
    <w:rsid w:val="00B46C29"/>
    <w:rsid w:val="00B51D92"/>
    <w:rsid w:val="00B53CED"/>
    <w:rsid w:val="00B548F4"/>
    <w:rsid w:val="00B55427"/>
    <w:rsid w:val="00B6040D"/>
    <w:rsid w:val="00B61358"/>
    <w:rsid w:val="00B65B7F"/>
    <w:rsid w:val="00B670EF"/>
    <w:rsid w:val="00B71685"/>
    <w:rsid w:val="00B736B6"/>
    <w:rsid w:val="00B83DCC"/>
    <w:rsid w:val="00B842F3"/>
    <w:rsid w:val="00B8698E"/>
    <w:rsid w:val="00B91670"/>
    <w:rsid w:val="00B92961"/>
    <w:rsid w:val="00B934A9"/>
    <w:rsid w:val="00B97107"/>
    <w:rsid w:val="00B97572"/>
    <w:rsid w:val="00BA0884"/>
    <w:rsid w:val="00BA1D95"/>
    <w:rsid w:val="00BA3908"/>
    <w:rsid w:val="00BA65B3"/>
    <w:rsid w:val="00BA6A3E"/>
    <w:rsid w:val="00BB7EE4"/>
    <w:rsid w:val="00BC05DB"/>
    <w:rsid w:val="00BC36F1"/>
    <w:rsid w:val="00BC46EE"/>
    <w:rsid w:val="00BD0786"/>
    <w:rsid w:val="00BD2CB7"/>
    <w:rsid w:val="00BD4678"/>
    <w:rsid w:val="00BE07B4"/>
    <w:rsid w:val="00BE4182"/>
    <w:rsid w:val="00BE43EA"/>
    <w:rsid w:val="00BE5080"/>
    <w:rsid w:val="00C06203"/>
    <w:rsid w:val="00C06EB4"/>
    <w:rsid w:val="00C07211"/>
    <w:rsid w:val="00C07E27"/>
    <w:rsid w:val="00C07FE3"/>
    <w:rsid w:val="00C10AD9"/>
    <w:rsid w:val="00C11E64"/>
    <w:rsid w:val="00C13908"/>
    <w:rsid w:val="00C226D0"/>
    <w:rsid w:val="00C250B1"/>
    <w:rsid w:val="00C327B0"/>
    <w:rsid w:val="00C413E6"/>
    <w:rsid w:val="00C4470F"/>
    <w:rsid w:val="00C455E9"/>
    <w:rsid w:val="00C52B7E"/>
    <w:rsid w:val="00C55622"/>
    <w:rsid w:val="00C60178"/>
    <w:rsid w:val="00C602D3"/>
    <w:rsid w:val="00C61D33"/>
    <w:rsid w:val="00C64F89"/>
    <w:rsid w:val="00C65FB0"/>
    <w:rsid w:val="00C67288"/>
    <w:rsid w:val="00C70916"/>
    <w:rsid w:val="00C72136"/>
    <w:rsid w:val="00C729DE"/>
    <w:rsid w:val="00C74605"/>
    <w:rsid w:val="00C771F7"/>
    <w:rsid w:val="00C77992"/>
    <w:rsid w:val="00C8218F"/>
    <w:rsid w:val="00C839D2"/>
    <w:rsid w:val="00C83FB6"/>
    <w:rsid w:val="00C854CF"/>
    <w:rsid w:val="00C857CB"/>
    <w:rsid w:val="00C85BF6"/>
    <w:rsid w:val="00C87497"/>
    <w:rsid w:val="00C91C6E"/>
    <w:rsid w:val="00C9511E"/>
    <w:rsid w:val="00C961A3"/>
    <w:rsid w:val="00C974CF"/>
    <w:rsid w:val="00C978B8"/>
    <w:rsid w:val="00C97B2E"/>
    <w:rsid w:val="00CA1DF3"/>
    <w:rsid w:val="00CA33C9"/>
    <w:rsid w:val="00CA3C64"/>
    <w:rsid w:val="00CA699B"/>
    <w:rsid w:val="00CA71C7"/>
    <w:rsid w:val="00CB0533"/>
    <w:rsid w:val="00CB27CC"/>
    <w:rsid w:val="00CB283F"/>
    <w:rsid w:val="00CB32C7"/>
    <w:rsid w:val="00CB590D"/>
    <w:rsid w:val="00CB5B74"/>
    <w:rsid w:val="00CB6BDC"/>
    <w:rsid w:val="00CC0A07"/>
    <w:rsid w:val="00CC0B0A"/>
    <w:rsid w:val="00CC2C57"/>
    <w:rsid w:val="00CC61F8"/>
    <w:rsid w:val="00CC6A74"/>
    <w:rsid w:val="00CC7FE3"/>
    <w:rsid w:val="00CD02C5"/>
    <w:rsid w:val="00CE1815"/>
    <w:rsid w:val="00CE215F"/>
    <w:rsid w:val="00CE30B3"/>
    <w:rsid w:val="00CE37CD"/>
    <w:rsid w:val="00CE462D"/>
    <w:rsid w:val="00CE62AE"/>
    <w:rsid w:val="00CF2F8B"/>
    <w:rsid w:val="00CF5054"/>
    <w:rsid w:val="00CF7F54"/>
    <w:rsid w:val="00D008EE"/>
    <w:rsid w:val="00D01C17"/>
    <w:rsid w:val="00D03DBB"/>
    <w:rsid w:val="00D1036C"/>
    <w:rsid w:val="00D1098C"/>
    <w:rsid w:val="00D1286F"/>
    <w:rsid w:val="00D12B0F"/>
    <w:rsid w:val="00D14FE9"/>
    <w:rsid w:val="00D209EA"/>
    <w:rsid w:val="00D22EDC"/>
    <w:rsid w:val="00D239B6"/>
    <w:rsid w:val="00D23AB9"/>
    <w:rsid w:val="00D24BCC"/>
    <w:rsid w:val="00D253FA"/>
    <w:rsid w:val="00D25905"/>
    <w:rsid w:val="00D27925"/>
    <w:rsid w:val="00D319AD"/>
    <w:rsid w:val="00D33ECF"/>
    <w:rsid w:val="00D3489D"/>
    <w:rsid w:val="00D37129"/>
    <w:rsid w:val="00D40F02"/>
    <w:rsid w:val="00D410E4"/>
    <w:rsid w:val="00D4278D"/>
    <w:rsid w:val="00D43DF3"/>
    <w:rsid w:val="00D47AE1"/>
    <w:rsid w:val="00D503CA"/>
    <w:rsid w:val="00D50C45"/>
    <w:rsid w:val="00D54370"/>
    <w:rsid w:val="00D5470F"/>
    <w:rsid w:val="00D552F4"/>
    <w:rsid w:val="00D6054D"/>
    <w:rsid w:val="00D66098"/>
    <w:rsid w:val="00D73CE3"/>
    <w:rsid w:val="00D73DFD"/>
    <w:rsid w:val="00D80949"/>
    <w:rsid w:val="00D80CE3"/>
    <w:rsid w:val="00D817A6"/>
    <w:rsid w:val="00D82E0A"/>
    <w:rsid w:val="00D8313B"/>
    <w:rsid w:val="00D831DD"/>
    <w:rsid w:val="00D838AB"/>
    <w:rsid w:val="00D8437E"/>
    <w:rsid w:val="00D86954"/>
    <w:rsid w:val="00D87A44"/>
    <w:rsid w:val="00D91242"/>
    <w:rsid w:val="00D91718"/>
    <w:rsid w:val="00D948B3"/>
    <w:rsid w:val="00D95225"/>
    <w:rsid w:val="00D9549C"/>
    <w:rsid w:val="00D9616B"/>
    <w:rsid w:val="00D97091"/>
    <w:rsid w:val="00DA2086"/>
    <w:rsid w:val="00DA2C22"/>
    <w:rsid w:val="00DA5305"/>
    <w:rsid w:val="00DA5742"/>
    <w:rsid w:val="00DA6B06"/>
    <w:rsid w:val="00DB45A8"/>
    <w:rsid w:val="00DB56D3"/>
    <w:rsid w:val="00DB578C"/>
    <w:rsid w:val="00DC1038"/>
    <w:rsid w:val="00DC16DE"/>
    <w:rsid w:val="00DC5135"/>
    <w:rsid w:val="00DD0569"/>
    <w:rsid w:val="00DD18BF"/>
    <w:rsid w:val="00DD20F8"/>
    <w:rsid w:val="00DD2727"/>
    <w:rsid w:val="00DD3BFE"/>
    <w:rsid w:val="00DD4EF1"/>
    <w:rsid w:val="00DD5DA8"/>
    <w:rsid w:val="00DD6DCD"/>
    <w:rsid w:val="00DE061A"/>
    <w:rsid w:val="00DE0C88"/>
    <w:rsid w:val="00DE2857"/>
    <w:rsid w:val="00DE55E7"/>
    <w:rsid w:val="00DF05F6"/>
    <w:rsid w:val="00DF0825"/>
    <w:rsid w:val="00DF1A2C"/>
    <w:rsid w:val="00DF2627"/>
    <w:rsid w:val="00DF36E4"/>
    <w:rsid w:val="00DF4A2A"/>
    <w:rsid w:val="00DF7738"/>
    <w:rsid w:val="00E0248C"/>
    <w:rsid w:val="00E0414E"/>
    <w:rsid w:val="00E053E5"/>
    <w:rsid w:val="00E05BDB"/>
    <w:rsid w:val="00E11FF7"/>
    <w:rsid w:val="00E1279A"/>
    <w:rsid w:val="00E13349"/>
    <w:rsid w:val="00E135CB"/>
    <w:rsid w:val="00E142EC"/>
    <w:rsid w:val="00E14DDA"/>
    <w:rsid w:val="00E175A5"/>
    <w:rsid w:val="00E20975"/>
    <w:rsid w:val="00E215CC"/>
    <w:rsid w:val="00E21672"/>
    <w:rsid w:val="00E2298A"/>
    <w:rsid w:val="00E2430F"/>
    <w:rsid w:val="00E2464B"/>
    <w:rsid w:val="00E26D1D"/>
    <w:rsid w:val="00E273BE"/>
    <w:rsid w:val="00E302CB"/>
    <w:rsid w:val="00E3215B"/>
    <w:rsid w:val="00E34254"/>
    <w:rsid w:val="00E357CB"/>
    <w:rsid w:val="00E40813"/>
    <w:rsid w:val="00E43334"/>
    <w:rsid w:val="00E435B4"/>
    <w:rsid w:val="00E43876"/>
    <w:rsid w:val="00E455B3"/>
    <w:rsid w:val="00E45C3C"/>
    <w:rsid w:val="00E51EB2"/>
    <w:rsid w:val="00E544B6"/>
    <w:rsid w:val="00E55673"/>
    <w:rsid w:val="00E568B5"/>
    <w:rsid w:val="00E57C80"/>
    <w:rsid w:val="00E606E7"/>
    <w:rsid w:val="00E66735"/>
    <w:rsid w:val="00E7160D"/>
    <w:rsid w:val="00E72147"/>
    <w:rsid w:val="00E7287D"/>
    <w:rsid w:val="00E73228"/>
    <w:rsid w:val="00E74167"/>
    <w:rsid w:val="00E757A6"/>
    <w:rsid w:val="00E8459A"/>
    <w:rsid w:val="00E84834"/>
    <w:rsid w:val="00E85C39"/>
    <w:rsid w:val="00E90690"/>
    <w:rsid w:val="00E9077F"/>
    <w:rsid w:val="00E90FE4"/>
    <w:rsid w:val="00E9232C"/>
    <w:rsid w:val="00E977BA"/>
    <w:rsid w:val="00E97924"/>
    <w:rsid w:val="00EA06A2"/>
    <w:rsid w:val="00EA08D9"/>
    <w:rsid w:val="00EA16C0"/>
    <w:rsid w:val="00EA3DF0"/>
    <w:rsid w:val="00EA40E0"/>
    <w:rsid w:val="00EA5215"/>
    <w:rsid w:val="00EA5971"/>
    <w:rsid w:val="00EA701E"/>
    <w:rsid w:val="00EB0439"/>
    <w:rsid w:val="00EB4347"/>
    <w:rsid w:val="00EB4A1B"/>
    <w:rsid w:val="00EB69A8"/>
    <w:rsid w:val="00EB6D7D"/>
    <w:rsid w:val="00EB7F4C"/>
    <w:rsid w:val="00EC1390"/>
    <w:rsid w:val="00EC3D6E"/>
    <w:rsid w:val="00EC5076"/>
    <w:rsid w:val="00ED1AB0"/>
    <w:rsid w:val="00ED3D09"/>
    <w:rsid w:val="00ED3D84"/>
    <w:rsid w:val="00ED7667"/>
    <w:rsid w:val="00ED7D7F"/>
    <w:rsid w:val="00EE07F0"/>
    <w:rsid w:val="00EE0C38"/>
    <w:rsid w:val="00EE34DB"/>
    <w:rsid w:val="00EF1951"/>
    <w:rsid w:val="00EF19D9"/>
    <w:rsid w:val="00EF1B31"/>
    <w:rsid w:val="00F0790A"/>
    <w:rsid w:val="00F10039"/>
    <w:rsid w:val="00F103A4"/>
    <w:rsid w:val="00F113CF"/>
    <w:rsid w:val="00F115C1"/>
    <w:rsid w:val="00F12E93"/>
    <w:rsid w:val="00F130C5"/>
    <w:rsid w:val="00F15413"/>
    <w:rsid w:val="00F17E25"/>
    <w:rsid w:val="00F2310B"/>
    <w:rsid w:val="00F23C0E"/>
    <w:rsid w:val="00F270FB"/>
    <w:rsid w:val="00F2772C"/>
    <w:rsid w:val="00F27D77"/>
    <w:rsid w:val="00F339D9"/>
    <w:rsid w:val="00F33E8D"/>
    <w:rsid w:val="00F36BAE"/>
    <w:rsid w:val="00F374E1"/>
    <w:rsid w:val="00F375CB"/>
    <w:rsid w:val="00F4273F"/>
    <w:rsid w:val="00F42AB4"/>
    <w:rsid w:val="00F4378E"/>
    <w:rsid w:val="00F45DC8"/>
    <w:rsid w:val="00F45F9A"/>
    <w:rsid w:val="00F5283A"/>
    <w:rsid w:val="00F53C4D"/>
    <w:rsid w:val="00F568FB"/>
    <w:rsid w:val="00F5750D"/>
    <w:rsid w:val="00F57EF9"/>
    <w:rsid w:val="00F60A01"/>
    <w:rsid w:val="00F61C8C"/>
    <w:rsid w:val="00F62D16"/>
    <w:rsid w:val="00F641B5"/>
    <w:rsid w:val="00F65E22"/>
    <w:rsid w:val="00F702FD"/>
    <w:rsid w:val="00F707DA"/>
    <w:rsid w:val="00F7219C"/>
    <w:rsid w:val="00F72E3C"/>
    <w:rsid w:val="00F72F66"/>
    <w:rsid w:val="00F73D78"/>
    <w:rsid w:val="00F75CEC"/>
    <w:rsid w:val="00F7610A"/>
    <w:rsid w:val="00F819D6"/>
    <w:rsid w:val="00F86E37"/>
    <w:rsid w:val="00F8756F"/>
    <w:rsid w:val="00F878FE"/>
    <w:rsid w:val="00F9481E"/>
    <w:rsid w:val="00F96A36"/>
    <w:rsid w:val="00F9748A"/>
    <w:rsid w:val="00FA0597"/>
    <w:rsid w:val="00FA44EE"/>
    <w:rsid w:val="00FA4FFD"/>
    <w:rsid w:val="00FA762C"/>
    <w:rsid w:val="00FB038D"/>
    <w:rsid w:val="00FB0603"/>
    <w:rsid w:val="00FB2683"/>
    <w:rsid w:val="00FB27D4"/>
    <w:rsid w:val="00FB291B"/>
    <w:rsid w:val="00FB3670"/>
    <w:rsid w:val="00FB63EB"/>
    <w:rsid w:val="00FB7BAA"/>
    <w:rsid w:val="00FC4702"/>
    <w:rsid w:val="00FC64B7"/>
    <w:rsid w:val="00FC6671"/>
    <w:rsid w:val="00FC693A"/>
    <w:rsid w:val="00FD02AB"/>
    <w:rsid w:val="00FD047C"/>
    <w:rsid w:val="00FD3A13"/>
    <w:rsid w:val="00FD4FF9"/>
    <w:rsid w:val="00FD6AA2"/>
    <w:rsid w:val="00FE0BDD"/>
    <w:rsid w:val="00FE233E"/>
    <w:rsid w:val="00FE5893"/>
    <w:rsid w:val="00FF0AFC"/>
    <w:rsid w:val="00FF1069"/>
    <w:rsid w:val="00FF13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FBF4D"/>
  <w15:chartTrackingRefBased/>
  <w15:docId w15:val="{0CAC5D69-83BF-4BC9-A854-C6679677E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 new roman" w:eastAsiaTheme="minorEastAsia" w:hAnsi="Time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7F0"/>
  </w:style>
  <w:style w:type="paragraph" w:styleId="Heading1">
    <w:name w:val="heading 1"/>
    <w:basedOn w:val="Normal"/>
    <w:next w:val="Normal"/>
    <w:link w:val="Heading1Char"/>
    <w:qFormat/>
    <w:rsid w:val="00AF713E"/>
    <w:pPr>
      <w:keepNext/>
      <w:keepLines/>
      <w:numPr>
        <w:numId w:val="1"/>
      </w:numPr>
      <w:spacing w:before="120" w:after="12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nhideWhenUsed/>
    <w:qFormat/>
    <w:rsid w:val="00A812B9"/>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2949C3"/>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unhideWhenUsed/>
    <w:qFormat/>
    <w:rsid w:val="00404FFC"/>
    <w:pPr>
      <w:keepNext/>
      <w:keepLines/>
      <w:numPr>
        <w:ilvl w:val="3"/>
        <w:numId w:val="1"/>
      </w:numPr>
      <w:spacing w:before="120" w:after="120" w:line="360" w:lineRule="auto"/>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unhideWhenUsed/>
    <w:qFormat/>
    <w:rsid w:val="00655D6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55D6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55D6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55D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55D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713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rsid w:val="00A812B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949C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04FFC"/>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655D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55D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55D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55D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55D6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94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11E"/>
  </w:style>
  <w:style w:type="paragraph" w:styleId="Footer">
    <w:name w:val="footer"/>
    <w:basedOn w:val="Normal"/>
    <w:link w:val="FooterChar"/>
    <w:uiPriority w:val="99"/>
    <w:unhideWhenUsed/>
    <w:qFormat/>
    <w:rsid w:val="00C95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11E"/>
  </w:style>
  <w:style w:type="character" w:styleId="Hyperlink">
    <w:name w:val="Hyperlink"/>
    <w:basedOn w:val="DefaultParagraphFont"/>
    <w:uiPriority w:val="99"/>
    <w:unhideWhenUsed/>
    <w:rsid w:val="008674E4"/>
    <w:rPr>
      <w:color w:val="0563C1" w:themeColor="hyperlink"/>
      <w:u w:val="single"/>
    </w:rPr>
  </w:style>
  <w:style w:type="paragraph" w:styleId="TOC1">
    <w:name w:val="toc 1"/>
    <w:basedOn w:val="Normal"/>
    <w:next w:val="Normal"/>
    <w:autoRedefine/>
    <w:uiPriority w:val="39"/>
    <w:unhideWhenUsed/>
    <w:rsid w:val="00532516"/>
    <w:pPr>
      <w:spacing w:before="120" w:after="120" w:line="360" w:lineRule="auto"/>
    </w:pPr>
  </w:style>
  <w:style w:type="paragraph" w:styleId="TOC2">
    <w:name w:val="toc 2"/>
    <w:basedOn w:val="Normal"/>
    <w:next w:val="Normal"/>
    <w:autoRedefine/>
    <w:uiPriority w:val="39"/>
    <w:unhideWhenUsed/>
    <w:rsid w:val="008674E4"/>
    <w:pPr>
      <w:spacing w:before="120" w:after="120" w:line="360" w:lineRule="auto"/>
      <w:ind w:left="261"/>
    </w:pPr>
  </w:style>
  <w:style w:type="paragraph" w:styleId="TOC3">
    <w:name w:val="toc 3"/>
    <w:basedOn w:val="Normal"/>
    <w:next w:val="Normal"/>
    <w:autoRedefine/>
    <w:uiPriority w:val="39"/>
    <w:unhideWhenUsed/>
    <w:rsid w:val="008674E4"/>
    <w:pPr>
      <w:spacing w:before="120" w:after="120" w:line="360" w:lineRule="auto"/>
      <w:ind w:left="522"/>
    </w:pPr>
  </w:style>
  <w:style w:type="paragraph" w:styleId="TOC4">
    <w:name w:val="toc 4"/>
    <w:basedOn w:val="Normal"/>
    <w:next w:val="Normal"/>
    <w:autoRedefine/>
    <w:uiPriority w:val="39"/>
    <w:unhideWhenUsed/>
    <w:rsid w:val="008674E4"/>
    <w:pPr>
      <w:spacing w:before="120" w:after="120" w:line="360" w:lineRule="auto"/>
      <w:ind w:left="782"/>
    </w:pPr>
  </w:style>
  <w:style w:type="paragraph" w:customStyle="1" w:styleId="NoiDung">
    <w:name w:val="NoiDung"/>
    <w:basedOn w:val="Normal"/>
    <w:qFormat/>
    <w:rsid w:val="00C978B8"/>
    <w:pPr>
      <w:spacing w:before="120" w:after="120" w:line="360" w:lineRule="auto"/>
      <w:ind w:firstLine="680"/>
      <w:jc w:val="both"/>
    </w:pPr>
    <w:rPr>
      <w:rFonts w:ascii="Times New Roman" w:eastAsia="Times New Roman" w:hAnsi="Times New Roman"/>
    </w:rPr>
  </w:style>
  <w:style w:type="paragraph" w:customStyle="1" w:styleId="code">
    <w:name w:val="code"/>
    <w:basedOn w:val="NoiDung"/>
    <w:link w:val="codeChar"/>
    <w:rsid w:val="00364F8C"/>
    <w:pPr>
      <w:pBdr>
        <w:top w:val="dashed" w:sz="4" w:space="1" w:color="auto"/>
        <w:left w:val="dashed" w:sz="4" w:space="4" w:color="auto"/>
        <w:bottom w:val="dashed" w:sz="4" w:space="1" w:color="auto"/>
        <w:right w:val="dashed" w:sz="4" w:space="4" w:color="auto"/>
      </w:pBdr>
    </w:pPr>
    <w:rPr>
      <w:rFonts w:ascii="Consolas" w:hAnsi="Consolas"/>
    </w:rPr>
  </w:style>
  <w:style w:type="paragraph" w:customStyle="1" w:styleId="syntax">
    <w:name w:val="syntax"/>
    <w:basedOn w:val="code"/>
    <w:qFormat/>
    <w:rsid w:val="00364F8C"/>
    <w:pPr>
      <w:pBdr>
        <w:top w:val="single" w:sz="4" w:space="1" w:color="auto"/>
        <w:left w:val="single" w:sz="4" w:space="4" w:color="auto"/>
        <w:bottom w:val="single" w:sz="4" w:space="1" w:color="auto"/>
        <w:right w:val="single" w:sz="4" w:space="4" w:color="auto"/>
      </w:pBdr>
    </w:pPr>
    <w:rPr>
      <w:rFonts w:ascii="Times New Roman" w:hAnsi="Times New Roman"/>
    </w:rPr>
  </w:style>
  <w:style w:type="table" w:customStyle="1" w:styleId="myTable">
    <w:name w:val="myTable"/>
    <w:basedOn w:val="TableNormal"/>
    <w:uiPriority w:val="99"/>
    <w:qFormat/>
    <w:rsid w:val="004C4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Pr>
    <w:trPr>
      <w:tblHeader/>
    </w:trPr>
    <w:tcPr>
      <w:tcMar>
        <w:top w:w="85" w:type="dxa"/>
        <w:bottom w:w="85" w:type="dxa"/>
      </w:tcMar>
      <w:vAlign w:val="center"/>
    </w:tcPr>
    <w:tblStylePr w:type="firstRow">
      <w:pPr>
        <w:jc w:val="center"/>
      </w:pPr>
      <w:rPr>
        <w:i/>
      </w:rPr>
    </w:tblStylePr>
    <w:tblStylePr w:type="firstCol">
      <w:pPr>
        <w:jc w:val="center"/>
      </w:pPr>
      <w:rPr>
        <w:i/>
      </w:rPr>
    </w:tblStylePr>
  </w:style>
  <w:style w:type="paragraph" w:styleId="Caption">
    <w:name w:val="caption"/>
    <w:basedOn w:val="Normal"/>
    <w:next w:val="Normal"/>
    <w:uiPriority w:val="35"/>
    <w:unhideWhenUsed/>
    <w:qFormat/>
    <w:rsid w:val="00A812B9"/>
    <w:pPr>
      <w:spacing w:after="120" w:line="360" w:lineRule="auto"/>
      <w:jc w:val="center"/>
    </w:pPr>
    <w:rPr>
      <w:iCs/>
      <w:color w:val="000000" w:themeColor="text1"/>
      <w:szCs w:val="18"/>
    </w:rPr>
  </w:style>
  <w:style w:type="paragraph" w:styleId="Bibliography">
    <w:name w:val="Bibliography"/>
    <w:basedOn w:val="Normal"/>
    <w:next w:val="Normal"/>
    <w:uiPriority w:val="37"/>
    <w:unhideWhenUsed/>
    <w:rsid w:val="007249CE"/>
    <w:pPr>
      <w:tabs>
        <w:tab w:val="left" w:pos="384"/>
      </w:tabs>
      <w:spacing w:after="0" w:line="240" w:lineRule="auto"/>
      <w:ind w:left="384" w:hanging="384"/>
    </w:pPr>
  </w:style>
  <w:style w:type="paragraph" w:styleId="TableofFigures">
    <w:name w:val="table of figures"/>
    <w:basedOn w:val="Normal"/>
    <w:next w:val="Normal"/>
    <w:uiPriority w:val="99"/>
    <w:unhideWhenUsed/>
    <w:rsid w:val="00CF7F54"/>
    <w:pPr>
      <w:spacing w:before="120" w:after="120" w:line="360" w:lineRule="auto"/>
    </w:pPr>
  </w:style>
  <w:style w:type="paragraph" w:customStyle="1" w:styleId="nd">
    <w:name w:val="nd"/>
    <w:basedOn w:val="BodyText"/>
    <w:link w:val="ndChar"/>
    <w:rsid w:val="001860CF"/>
    <w:pPr>
      <w:spacing w:before="120" w:line="360" w:lineRule="auto"/>
      <w:ind w:firstLine="851"/>
      <w:jc w:val="both"/>
    </w:pPr>
    <w:rPr>
      <w:rFonts w:ascii="Times New Roman" w:eastAsia="Times New Roman" w:hAnsi="Times New Roman" w:cs="Times New Roman"/>
      <w:szCs w:val="24"/>
      <w:lang w:eastAsia="en-US"/>
    </w:rPr>
  </w:style>
  <w:style w:type="character" w:customStyle="1" w:styleId="ndChar">
    <w:name w:val="nd Char"/>
    <w:link w:val="nd"/>
    <w:rsid w:val="001860CF"/>
    <w:rPr>
      <w:rFonts w:ascii="Times New Roman" w:eastAsia="Times New Roman" w:hAnsi="Times New Roman" w:cs="Times New Roman"/>
      <w:szCs w:val="24"/>
      <w:lang w:eastAsia="en-US"/>
    </w:rPr>
  </w:style>
  <w:style w:type="paragraph" w:styleId="BodyText">
    <w:name w:val="Body Text"/>
    <w:basedOn w:val="Normal"/>
    <w:link w:val="BodyTextChar"/>
    <w:uiPriority w:val="99"/>
    <w:semiHidden/>
    <w:unhideWhenUsed/>
    <w:rsid w:val="001860CF"/>
    <w:pPr>
      <w:spacing w:after="120"/>
    </w:pPr>
  </w:style>
  <w:style w:type="character" w:customStyle="1" w:styleId="BodyTextChar">
    <w:name w:val="Body Text Char"/>
    <w:basedOn w:val="DefaultParagraphFont"/>
    <w:link w:val="BodyText"/>
    <w:uiPriority w:val="99"/>
    <w:semiHidden/>
    <w:rsid w:val="001860CF"/>
  </w:style>
  <w:style w:type="paragraph" w:customStyle="1" w:styleId="noidung0">
    <w:name w:val="noidung"/>
    <w:basedOn w:val="Normal"/>
    <w:link w:val="noidungChar"/>
    <w:rsid w:val="001860CF"/>
    <w:pPr>
      <w:spacing w:after="0" w:line="360" w:lineRule="auto"/>
      <w:ind w:firstLine="567"/>
      <w:jc w:val="both"/>
    </w:pPr>
    <w:rPr>
      <w:rFonts w:ascii="Times New Roman" w:eastAsia="Times New Roman" w:hAnsi="Times New Roman" w:cs="Times New Roman"/>
      <w:szCs w:val="26"/>
      <w:lang w:eastAsia="en-US"/>
    </w:rPr>
  </w:style>
  <w:style w:type="character" w:customStyle="1" w:styleId="noidungChar">
    <w:name w:val="noidung Char"/>
    <w:link w:val="noidung0"/>
    <w:rsid w:val="001860CF"/>
    <w:rPr>
      <w:rFonts w:ascii="Times New Roman" w:eastAsia="Times New Roman" w:hAnsi="Times New Roman" w:cs="Times New Roman"/>
      <w:szCs w:val="26"/>
      <w:lang w:eastAsia="en-US"/>
    </w:rPr>
  </w:style>
  <w:style w:type="paragraph" w:customStyle="1" w:styleId="ND0">
    <w:name w:val="ND"/>
    <w:basedOn w:val="Normal"/>
    <w:link w:val="NDChar0"/>
    <w:rsid w:val="00154043"/>
    <w:pPr>
      <w:tabs>
        <w:tab w:val="left" w:pos="360"/>
      </w:tabs>
      <w:spacing w:before="120" w:after="120" w:line="360" w:lineRule="auto"/>
      <w:ind w:firstLine="851"/>
      <w:jc w:val="both"/>
    </w:pPr>
    <w:rPr>
      <w:rFonts w:ascii="Times New Roman" w:eastAsia="Times New Roman" w:hAnsi="Times New Roman" w:cs="Times New Roman"/>
      <w:szCs w:val="26"/>
      <w:lang w:eastAsia="en-US"/>
    </w:rPr>
  </w:style>
  <w:style w:type="character" w:customStyle="1" w:styleId="NDChar0">
    <w:name w:val="ND Char"/>
    <w:link w:val="ND0"/>
    <w:rsid w:val="00154043"/>
    <w:rPr>
      <w:rFonts w:ascii="Times New Roman" w:eastAsia="Times New Roman" w:hAnsi="Times New Roman" w:cs="Times New Roman"/>
      <w:szCs w:val="26"/>
      <w:lang w:eastAsia="en-US"/>
    </w:rPr>
  </w:style>
  <w:style w:type="paragraph" w:styleId="BodyTextIndent">
    <w:name w:val="Body Text Indent"/>
    <w:basedOn w:val="Normal"/>
    <w:link w:val="BodyTextIndentChar"/>
    <w:rsid w:val="005C2820"/>
    <w:pPr>
      <w:spacing w:after="0" w:line="240" w:lineRule="auto"/>
      <w:ind w:firstLine="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5C2820"/>
    <w:rPr>
      <w:rFonts w:ascii="Times New Roman" w:eastAsia="Times New Roman" w:hAnsi="Times New Roman" w:cs="Times New Roman"/>
      <w:sz w:val="24"/>
      <w:szCs w:val="24"/>
      <w:lang w:eastAsia="en-US"/>
    </w:rPr>
  </w:style>
  <w:style w:type="character" w:styleId="PageNumber">
    <w:name w:val="page number"/>
    <w:basedOn w:val="DefaultParagraphFont"/>
    <w:rsid w:val="005C2820"/>
  </w:style>
  <w:style w:type="paragraph" w:styleId="ListParagraph">
    <w:name w:val="List Paragraph"/>
    <w:basedOn w:val="Normal"/>
    <w:link w:val="ListParagraphChar"/>
    <w:uiPriority w:val="1"/>
    <w:qFormat/>
    <w:rsid w:val="005C2820"/>
    <w:pPr>
      <w:spacing w:after="0" w:line="240" w:lineRule="auto"/>
      <w:ind w:left="720"/>
      <w:contextualSpacing/>
    </w:pPr>
    <w:rPr>
      <w:rFonts w:ascii="Times New Roman" w:eastAsia="Times New Roman" w:hAnsi="Times New Roman" w:cs="Times New Roman"/>
      <w:sz w:val="24"/>
      <w:szCs w:val="24"/>
      <w:lang w:eastAsia="en-US"/>
    </w:rPr>
  </w:style>
  <w:style w:type="paragraph" w:styleId="DocumentMap">
    <w:name w:val="Document Map"/>
    <w:basedOn w:val="Normal"/>
    <w:link w:val="DocumentMap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semiHidden/>
    <w:rsid w:val="005C2820"/>
    <w:rPr>
      <w:rFonts w:ascii="Tahoma" w:eastAsia="Times New Roman" w:hAnsi="Tahoma" w:cs="Tahoma"/>
      <w:sz w:val="16"/>
      <w:szCs w:val="16"/>
      <w:lang w:eastAsia="en-US"/>
    </w:rPr>
  </w:style>
  <w:style w:type="paragraph" w:styleId="BalloonText">
    <w:name w:val="Balloon Text"/>
    <w:basedOn w:val="Normal"/>
    <w:link w:val="BalloonTextChar"/>
    <w:uiPriority w:val="99"/>
    <w:semiHidden/>
    <w:unhideWhenUsed/>
    <w:rsid w:val="005C2820"/>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5C2820"/>
    <w:rPr>
      <w:rFonts w:ascii="Tahoma" w:eastAsia="Times New Roman" w:hAnsi="Tahoma" w:cs="Tahoma"/>
      <w:sz w:val="16"/>
      <w:szCs w:val="16"/>
      <w:lang w:eastAsia="en-US"/>
    </w:rPr>
  </w:style>
  <w:style w:type="character" w:customStyle="1" w:styleId="tagcolor">
    <w:name w:val="tagcolor"/>
    <w:rsid w:val="005C2820"/>
  </w:style>
  <w:style w:type="character" w:customStyle="1" w:styleId="attributecolor">
    <w:name w:val="attributecolor"/>
    <w:rsid w:val="005C2820"/>
  </w:style>
  <w:style w:type="character" w:customStyle="1" w:styleId="attributevaluecolor">
    <w:name w:val="attributevaluecolor"/>
    <w:rsid w:val="005C2820"/>
  </w:style>
  <w:style w:type="character" w:styleId="Strong">
    <w:name w:val="Strong"/>
    <w:uiPriority w:val="22"/>
    <w:qFormat/>
    <w:rsid w:val="005C2820"/>
    <w:rPr>
      <w:b/>
      <w:bCs/>
    </w:rPr>
  </w:style>
  <w:style w:type="paragraph" w:styleId="NormalWeb">
    <w:name w:val="Normal (Web)"/>
    <w:basedOn w:val="Normal"/>
    <w:uiPriority w:val="99"/>
    <w:unhideWhenUsed/>
    <w:rsid w:val="005C2820"/>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TieuDe">
    <w:name w:val="TieuDe"/>
    <w:basedOn w:val="Heading1"/>
    <w:qFormat/>
    <w:rsid w:val="00FB3670"/>
    <w:pPr>
      <w:keepLines w:val="0"/>
      <w:numPr>
        <w:numId w:val="0"/>
      </w:numPr>
      <w:spacing w:before="240"/>
    </w:pPr>
    <w:rPr>
      <w:rFonts w:eastAsia="Times New Roman" w:cs="Times New Roman"/>
      <w:color w:val="auto"/>
      <w:szCs w:val="24"/>
      <w:lang w:eastAsia="en-US"/>
    </w:rPr>
  </w:style>
  <w:style w:type="paragraph" w:styleId="z-TopofForm">
    <w:name w:val="HTML Top of Form"/>
    <w:basedOn w:val="Normal"/>
    <w:next w:val="Normal"/>
    <w:link w:val="z-TopofFormChar"/>
    <w:hidden/>
    <w:uiPriority w:val="99"/>
    <w:semiHidden/>
    <w:unhideWhenUsed/>
    <w:rsid w:val="005C2820"/>
    <w:pPr>
      <w:pBdr>
        <w:bottom w:val="single" w:sz="6" w:space="1" w:color="auto"/>
      </w:pBdr>
      <w:spacing w:after="0" w:line="240" w:lineRule="auto"/>
      <w:jc w:val="center"/>
    </w:pPr>
    <w:rPr>
      <w:rFonts w:ascii="Arial" w:eastAsia="Times New Roman" w:hAnsi="Arial" w:cs="Arial"/>
      <w:vanish/>
      <w:sz w:val="16"/>
      <w:szCs w:val="16"/>
      <w:lang w:val="vi-VN" w:eastAsia="vi-VN"/>
    </w:rPr>
  </w:style>
  <w:style w:type="character" w:customStyle="1" w:styleId="z-TopofFormChar">
    <w:name w:val="z-Top of Form Char"/>
    <w:basedOn w:val="DefaultParagraphFont"/>
    <w:link w:val="z-TopofForm"/>
    <w:uiPriority w:val="99"/>
    <w:semiHidden/>
    <w:rsid w:val="005C2820"/>
    <w:rPr>
      <w:rFonts w:ascii="Arial" w:eastAsia="Times New Roman" w:hAnsi="Arial" w:cs="Arial"/>
      <w:vanish/>
      <w:sz w:val="16"/>
      <w:szCs w:val="16"/>
      <w:lang w:val="vi-VN" w:eastAsia="vi-VN"/>
    </w:rPr>
  </w:style>
  <w:style w:type="paragraph" w:styleId="NoSpacing">
    <w:name w:val="No Spacing"/>
    <w:uiPriority w:val="1"/>
    <w:qFormat/>
    <w:rsid w:val="005C2820"/>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5C2820"/>
    <w:pPr>
      <w:spacing w:before="240" w:after="60" w:line="240" w:lineRule="auto"/>
      <w:jc w:val="center"/>
      <w:outlineLvl w:val="0"/>
    </w:pPr>
    <w:rPr>
      <w:rFonts w:ascii="Times New Roman" w:eastAsia="Times New Roman" w:hAnsi="Times New Roman" w:cs="Times New Roman"/>
      <w:b/>
      <w:bCs/>
      <w:kern w:val="28"/>
      <w:sz w:val="32"/>
      <w:szCs w:val="32"/>
      <w:lang w:eastAsia="en-US"/>
    </w:rPr>
  </w:style>
  <w:style w:type="character" w:customStyle="1" w:styleId="TitleChar">
    <w:name w:val="Title Char"/>
    <w:basedOn w:val="DefaultParagraphFont"/>
    <w:link w:val="Title"/>
    <w:uiPriority w:val="10"/>
    <w:rsid w:val="005C2820"/>
    <w:rPr>
      <w:rFonts w:ascii="Times New Roman" w:eastAsia="Times New Roman" w:hAnsi="Times New Roman" w:cs="Times New Roman"/>
      <w:b/>
      <w:bCs/>
      <w:kern w:val="28"/>
      <w:sz w:val="32"/>
      <w:szCs w:val="32"/>
      <w:lang w:eastAsia="en-US"/>
    </w:rPr>
  </w:style>
  <w:style w:type="paragraph" w:customStyle="1" w:styleId="ieee">
    <w:name w:val="ieee"/>
    <w:basedOn w:val="Title"/>
    <w:rsid w:val="005C2820"/>
    <w:pPr>
      <w:numPr>
        <w:numId w:val="2"/>
      </w:numPr>
      <w:spacing w:before="120" w:after="0"/>
      <w:jc w:val="left"/>
    </w:pPr>
    <w:rPr>
      <w:b w:val="0"/>
      <w:sz w:val="26"/>
      <w:szCs w:val="26"/>
    </w:rPr>
  </w:style>
  <w:style w:type="character" w:customStyle="1" w:styleId="colorh1">
    <w:name w:val="color_h1"/>
    <w:rsid w:val="005C2820"/>
  </w:style>
  <w:style w:type="character" w:styleId="HTMLCode">
    <w:name w:val="HTML Code"/>
    <w:uiPriority w:val="99"/>
    <w:semiHidden/>
    <w:unhideWhenUsed/>
    <w:rsid w:val="005C2820"/>
    <w:rPr>
      <w:rFonts w:ascii="Courier New" w:eastAsia="Times New Roman" w:hAnsi="Courier New" w:cs="Courier New"/>
      <w:sz w:val="20"/>
      <w:szCs w:val="20"/>
    </w:rPr>
  </w:style>
  <w:style w:type="character" w:customStyle="1" w:styleId="phptagcolor">
    <w:name w:val="phptagcolor"/>
    <w:rsid w:val="005C2820"/>
  </w:style>
  <w:style w:type="character" w:customStyle="1" w:styleId="phpkeywordcolor">
    <w:name w:val="phpkeywordcolor"/>
    <w:rsid w:val="005C2820"/>
  </w:style>
  <w:style w:type="character" w:customStyle="1" w:styleId="phpstringcolor">
    <w:name w:val="phpstringcolor"/>
    <w:rsid w:val="005C2820"/>
  </w:style>
  <w:style w:type="character" w:customStyle="1" w:styleId="commentcolor">
    <w:name w:val="commentcolor"/>
    <w:rsid w:val="005C2820"/>
  </w:style>
  <w:style w:type="paragraph" w:customStyle="1" w:styleId="MaNguon">
    <w:name w:val="MaNguon"/>
    <w:basedOn w:val="Normal"/>
    <w:qFormat/>
    <w:rsid w:val="00416064"/>
    <w:pPr>
      <w:pBdr>
        <w:top w:val="dashed" w:sz="4" w:space="1" w:color="auto"/>
        <w:left w:val="dashed" w:sz="4" w:space="4" w:color="auto"/>
        <w:bottom w:val="dashed" w:sz="4" w:space="1" w:color="auto"/>
        <w:right w:val="dashed" w:sz="4" w:space="4" w:color="auto"/>
      </w:pBdr>
      <w:spacing w:before="120" w:after="0" w:line="240" w:lineRule="auto"/>
    </w:pPr>
    <w:rPr>
      <w:rFonts w:ascii="Courier New" w:eastAsia="Times New Roman" w:hAnsi="Courier New" w:cs="Times New Roman"/>
      <w:szCs w:val="26"/>
      <w:lang w:eastAsia="en-US"/>
    </w:rPr>
  </w:style>
  <w:style w:type="character" w:customStyle="1" w:styleId="codeChar">
    <w:name w:val="code Char"/>
    <w:link w:val="code"/>
    <w:rsid w:val="005C2820"/>
    <w:rPr>
      <w:rFonts w:ascii="Consolas" w:hAnsi="Consolas"/>
    </w:rPr>
  </w:style>
  <w:style w:type="character" w:customStyle="1" w:styleId="phpglobalcolor">
    <w:name w:val="phpglobalcolor"/>
    <w:rsid w:val="005C2820"/>
  </w:style>
  <w:style w:type="character" w:customStyle="1" w:styleId="phpnumbercolor">
    <w:name w:val="phpnumbercolor"/>
    <w:rsid w:val="005C2820"/>
  </w:style>
  <w:style w:type="character" w:customStyle="1" w:styleId="phpcolor">
    <w:name w:val="phpcolor"/>
    <w:rsid w:val="005C2820"/>
  </w:style>
  <w:style w:type="character" w:customStyle="1" w:styleId="tagnamecolor">
    <w:name w:val="tagnamecolor"/>
    <w:rsid w:val="005C2820"/>
  </w:style>
  <w:style w:type="character" w:customStyle="1" w:styleId="sqlkeywordcolor">
    <w:name w:val="sqlkeywordcolor"/>
    <w:rsid w:val="005C2820"/>
  </w:style>
  <w:style w:type="character" w:styleId="Emphasis">
    <w:name w:val="Emphasis"/>
    <w:uiPriority w:val="20"/>
    <w:qFormat/>
    <w:rsid w:val="005C2820"/>
    <w:rPr>
      <w:i/>
      <w:iCs/>
    </w:rPr>
  </w:style>
  <w:style w:type="character" w:customStyle="1" w:styleId="sqlcolor">
    <w:name w:val="sqlcolor"/>
    <w:rsid w:val="005C2820"/>
  </w:style>
  <w:style w:type="character" w:customStyle="1" w:styleId="sqlnumbercolor">
    <w:name w:val="sqlnumbercolor"/>
    <w:rsid w:val="005C2820"/>
  </w:style>
  <w:style w:type="paragraph" w:styleId="TOCHeading">
    <w:name w:val="TOC Heading"/>
    <w:basedOn w:val="Heading1"/>
    <w:next w:val="Normal"/>
    <w:uiPriority w:val="39"/>
    <w:unhideWhenUsed/>
    <w:qFormat/>
    <w:rsid w:val="005C2820"/>
    <w:pPr>
      <w:numPr>
        <w:numId w:val="0"/>
      </w:numPr>
      <w:spacing w:before="480" w:after="0" w:line="276" w:lineRule="auto"/>
      <w:jc w:val="left"/>
      <w:outlineLvl w:val="9"/>
    </w:pPr>
    <w:rPr>
      <w:rFonts w:ascii="Cambria" w:eastAsia="MS Gothic" w:hAnsi="Cambria" w:cs="Times New Roman"/>
      <w:bCs/>
      <w:color w:val="365F91"/>
      <w:szCs w:val="28"/>
      <w:lang w:eastAsia="ja-JP"/>
    </w:rPr>
  </w:style>
  <w:style w:type="character" w:customStyle="1" w:styleId="text-nowrap">
    <w:name w:val="text-nowrap"/>
    <w:rsid w:val="005C2820"/>
  </w:style>
  <w:style w:type="character" w:customStyle="1" w:styleId="u-display-inline-block">
    <w:name w:val="u-display-inline-block"/>
    <w:rsid w:val="005C2820"/>
  </w:style>
  <w:style w:type="character" w:customStyle="1" w:styleId="u-font-size-larger">
    <w:name w:val="u-font-size-larger"/>
    <w:rsid w:val="005C2820"/>
  </w:style>
  <w:style w:type="character" w:customStyle="1" w:styleId="overflow-hidden">
    <w:name w:val="overflow-hidden"/>
    <w:basedOn w:val="DefaultParagraphFont"/>
    <w:rsid w:val="005C2820"/>
  </w:style>
  <w:style w:type="paragraph" w:styleId="z-BottomofForm">
    <w:name w:val="HTML Bottom of Form"/>
    <w:basedOn w:val="Normal"/>
    <w:next w:val="Normal"/>
    <w:link w:val="z-BottomofFormChar"/>
    <w:hidden/>
    <w:uiPriority w:val="99"/>
    <w:semiHidden/>
    <w:unhideWhenUsed/>
    <w:rsid w:val="005C2820"/>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C2820"/>
    <w:rPr>
      <w:rFonts w:ascii="Arial" w:eastAsia="Times New Roman" w:hAnsi="Arial" w:cs="Arial"/>
      <w:vanish/>
      <w:sz w:val="16"/>
      <w:szCs w:val="16"/>
      <w:lang w:eastAsia="en-US"/>
    </w:rPr>
  </w:style>
  <w:style w:type="character" w:customStyle="1" w:styleId="truncate">
    <w:name w:val="truncate"/>
    <w:basedOn w:val="DefaultParagraphFont"/>
    <w:rsid w:val="005C2820"/>
  </w:style>
  <w:style w:type="paragraph" w:customStyle="1" w:styleId="bordercode">
    <w:name w:val="border code"/>
    <w:basedOn w:val="Normal"/>
    <w:link w:val="bordercodeChar"/>
    <w:rsid w:val="005C2820"/>
    <w:pPr>
      <w:pBdr>
        <w:top w:val="dashed" w:sz="4" w:space="1" w:color="auto"/>
        <w:left w:val="dashed" w:sz="4" w:space="4" w:color="auto"/>
        <w:bottom w:val="dashed" w:sz="4" w:space="1" w:color="auto"/>
        <w:right w:val="dashed" w:sz="4" w:space="4" w:color="auto"/>
      </w:pBdr>
      <w:spacing w:before="120" w:after="0" w:line="240" w:lineRule="auto"/>
    </w:pPr>
    <w:rPr>
      <w:rFonts w:ascii="Consolas" w:eastAsia="Times New Roman" w:hAnsi="Consolas" w:cs="Times New Roman"/>
      <w:sz w:val="22"/>
      <w:szCs w:val="24"/>
      <w:lang w:eastAsia="en-US"/>
    </w:rPr>
  </w:style>
  <w:style w:type="character" w:customStyle="1" w:styleId="bordercodeChar">
    <w:name w:val="border code Char"/>
    <w:link w:val="bordercode"/>
    <w:rsid w:val="005C2820"/>
    <w:rPr>
      <w:rFonts w:ascii="Consolas" w:eastAsia="Times New Roman" w:hAnsi="Consolas" w:cs="Times New Roman"/>
      <w:sz w:val="22"/>
      <w:szCs w:val="24"/>
      <w:lang w:eastAsia="en-US"/>
    </w:rPr>
  </w:style>
  <w:style w:type="character" w:customStyle="1" w:styleId="ListParagraphChar">
    <w:name w:val="List Paragraph Char"/>
    <w:link w:val="ListParagraph"/>
    <w:uiPriority w:val="1"/>
    <w:locked/>
    <w:rsid w:val="005C2820"/>
    <w:rPr>
      <w:rFonts w:ascii="Times New Roman" w:eastAsia="Times New Roman" w:hAnsi="Times New Roman" w:cs="Times New Roman"/>
      <w:sz w:val="24"/>
      <w:szCs w:val="24"/>
      <w:lang w:eastAsia="en-US"/>
    </w:rPr>
  </w:style>
  <w:style w:type="paragraph" w:customStyle="1" w:styleId="pw-post-body-paragraph">
    <w:name w:val="pw-post-body-paragraph"/>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
    <w:name w:val="no"/>
    <w:basedOn w:val="Normal"/>
    <w:rsid w:val="005C282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5C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C2820"/>
    <w:rPr>
      <w:rFonts w:ascii="Courier New" w:eastAsia="Times New Roman" w:hAnsi="Courier New" w:cs="Courier New"/>
      <w:sz w:val="20"/>
      <w:szCs w:val="20"/>
      <w:lang w:eastAsia="en-US"/>
    </w:rPr>
  </w:style>
  <w:style w:type="character" w:customStyle="1" w:styleId="hljs-variable">
    <w:name w:val="hljs-variable"/>
    <w:basedOn w:val="DefaultParagraphFont"/>
    <w:rsid w:val="005C2820"/>
  </w:style>
  <w:style w:type="character" w:customStyle="1" w:styleId="hljs-keyword">
    <w:name w:val="hljs-keyword"/>
    <w:basedOn w:val="DefaultParagraphFont"/>
    <w:rsid w:val="005C2820"/>
  </w:style>
  <w:style w:type="character" w:customStyle="1" w:styleId="hljs-title">
    <w:name w:val="hljs-title"/>
    <w:basedOn w:val="DefaultParagraphFont"/>
    <w:rsid w:val="005C2820"/>
  </w:style>
  <w:style w:type="character" w:customStyle="1" w:styleId="hljs-string">
    <w:name w:val="hljs-string"/>
    <w:basedOn w:val="DefaultParagraphFont"/>
    <w:rsid w:val="005C2820"/>
  </w:style>
  <w:style w:type="character" w:customStyle="1" w:styleId="hljs-class">
    <w:name w:val="hljs-class"/>
    <w:basedOn w:val="DefaultParagraphFont"/>
    <w:rsid w:val="005C2820"/>
  </w:style>
  <w:style w:type="character" w:customStyle="1" w:styleId="hljs-comment">
    <w:name w:val="hljs-comment"/>
    <w:basedOn w:val="DefaultParagraphFont"/>
    <w:rsid w:val="005C2820"/>
  </w:style>
  <w:style w:type="character" w:customStyle="1" w:styleId="hljs-number">
    <w:name w:val="hljs-number"/>
    <w:basedOn w:val="DefaultParagraphFont"/>
    <w:rsid w:val="005C2820"/>
  </w:style>
  <w:style w:type="character" w:customStyle="1" w:styleId="hljs-function">
    <w:name w:val="hljs-function"/>
    <w:basedOn w:val="DefaultParagraphFont"/>
    <w:rsid w:val="005C2820"/>
  </w:style>
  <w:style w:type="character" w:customStyle="1" w:styleId="y2iqfc">
    <w:name w:val="y2iqfc"/>
    <w:basedOn w:val="DefaultParagraphFont"/>
    <w:rsid w:val="005C2820"/>
  </w:style>
  <w:style w:type="character" w:customStyle="1" w:styleId="hljs-meta">
    <w:name w:val="hljs-meta"/>
    <w:basedOn w:val="DefaultParagraphFont"/>
    <w:rsid w:val="005C2820"/>
  </w:style>
  <w:style w:type="character" w:customStyle="1" w:styleId="hljs-tag">
    <w:name w:val="hljs-tag"/>
    <w:basedOn w:val="DefaultParagraphFont"/>
    <w:rsid w:val="005C2820"/>
  </w:style>
  <w:style w:type="character" w:customStyle="1" w:styleId="hljs-name">
    <w:name w:val="hljs-name"/>
    <w:basedOn w:val="DefaultParagraphFont"/>
    <w:rsid w:val="005C2820"/>
  </w:style>
  <w:style w:type="character" w:customStyle="1" w:styleId="hljs-attr">
    <w:name w:val="hljs-attr"/>
    <w:basedOn w:val="DefaultParagraphFont"/>
    <w:rsid w:val="005C2820"/>
  </w:style>
  <w:style w:type="character" w:customStyle="1" w:styleId="javascript">
    <w:name w:val="javascript"/>
    <w:basedOn w:val="DefaultParagraphFont"/>
    <w:rsid w:val="005C2820"/>
  </w:style>
  <w:style w:type="character" w:customStyle="1" w:styleId="hljs-property">
    <w:name w:val="hljs-property"/>
    <w:basedOn w:val="DefaultParagraphFont"/>
    <w:rsid w:val="005C2820"/>
  </w:style>
  <w:style w:type="character" w:customStyle="1" w:styleId="token">
    <w:name w:val="token"/>
    <w:basedOn w:val="DefaultParagraphFont"/>
    <w:rsid w:val="00885EC1"/>
  </w:style>
  <w:style w:type="character" w:customStyle="1" w:styleId="text-success">
    <w:name w:val="text-success"/>
    <w:basedOn w:val="DefaultParagraphFont"/>
    <w:rsid w:val="00842E91"/>
  </w:style>
  <w:style w:type="character" w:customStyle="1" w:styleId="text-danger">
    <w:name w:val="text-danger"/>
    <w:basedOn w:val="DefaultParagraphFont"/>
    <w:rsid w:val="005E251C"/>
  </w:style>
  <w:style w:type="character" w:customStyle="1" w:styleId="hljs-builtin">
    <w:name w:val="hljs-built_in"/>
    <w:basedOn w:val="DefaultParagraphFont"/>
    <w:rsid w:val="004D2942"/>
  </w:style>
  <w:style w:type="character" w:customStyle="1" w:styleId="hljs-params">
    <w:name w:val="hljs-params"/>
    <w:basedOn w:val="DefaultParagraphFont"/>
    <w:rsid w:val="009326B3"/>
  </w:style>
  <w:style w:type="character" w:customStyle="1" w:styleId="UnresolvedMention1">
    <w:name w:val="Unresolved Mention1"/>
    <w:basedOn w:val="DefaultParagraphFont"/>
    <w:uiPriority w:val="99"/>
    <w:semiHidden/>
    <w:unhideWhenUsed/>
    <w:rsid w:val="006A6E7B"/>
    <w:rPr>
      <w:color w:val="605E5C"/>
      <w:shd w:val="clear" w:color="auto" w:fill="E1DFDD"/>
    </w:rPr>
  </w:style>
  <w:style w:type="character" w:styleId="FollowedHyperlink">
    <w:name w:val="FollowedHyperlink"/>
    <w:basedOn w:val="DefaultParagraphFont"/>
    <w:uiPriority w:val="99"/>
    <w:semiHidden/>
    <w:unhideWhenUsed/>
    <w:rsid w:val="006A6E7B"/>
    <w:rPr>
      <w:color w:val="954F72" w:themeColor="followedHyperlink"/>
      <w:u w:val="single"/>
    </w:rPr>
  </w:style>
  <w:style w:type="character" w:styleId="CommentReference">
    <w:name w:val="annotation reference"/>
    <w:basedOn w:val="DefaultParagraphFont"/>
    <w:uiPriority w:val="99"/>
    <w:semiHidden/>
    <w:unhideWhenUsed/>
    <w:rsid w:val="00404200"/>
    <w:rPr>
      <w:sz w:val="16"/>
      <w:szCs w:val="16"/>
    </w:rPr>
  </w:style>
  <w:style w:type="paragraph" w:styleId="CommentText">
    <w:name w:val="annotation text"/>
    <w:basedOn w:val="Normal"/>
    <w:link w:val="CommentTextChar"/>
    <w:uiPriority w:val="99"/>
    <w:semiHidden/>
    <w:unhideWhenUsed/>
    <w:rsid w:val="00404200"/>
    <w:pPr>
      <w:spacing w:line="240" w:lineRule="auto"/>
    </w:pPr>
    <w:rPr>
      <w:sz w:val="20"/>
      <w:szCs w:val="20"/>
    </w:rPr>
  </w:style>
  <w:style w:type="character" w:customStyle="1" w:styleId="CommentTextChar">
    <w:name w:val="Comment Text Char"/>
    <w:basedOn w:val="DefaultParagraphFont"/>
    <w:link w:val="CommentText"/>
    <w:uiPriority w:val="99"/>
    <w:semiHidden/>
    <w:rsid w:val="00404200"/>
    <w:rPr>
      <w:sz w:val="20"/>
      <w:szCs w:val="20"/>
    </w:rPr>
  </w:style>
  <w:style w:type="paragraph" w:styleId="CommentSubject">
    <w:name w:val="annotation subject"/>
    <w:basedOn w:val="CommentText"/>
    <w:next w:val="CommentText"/>
    <w:link w:val="CommentSubjectChar"/>
    <w:uiPriority w:val="99"/>
    <w:semiHidden/>
    <w:unhideWhenUsed/>
    <w:rsid w:val="00404200"/>
    <w:rPr>
      <w:b/>
      <w:bCs/>
    </w:rPr>
  </w:style>
  <w:style w:type="character" w:customStyle="1" w:styleId="CommentSubjectChar">
    <w:name w:val="Comment Subject Char"/>
    <w:basedOn w:val="CommentTextChar"/>
    <w:link w:val="CommentSubject"/>
    <w:uiPriority w:val="99"/>
    <w:semiHidden/>
    <w:rsid w:val="00404200"/>
    <w:rPr>
      <w:b/>
      <w:bCs/>
      <w:sz w:val="20"/>
      <w:szCs w:val="20"/>
    </w:rPr>
  </w:style>
  <w:style w:type="character" w:customStyle="1" w:styleId="UnresolvedMention2">
    <w:name w:val="Unresolved Mention2"/>
    <w:basedOn w:val="DefaultParagraphFont"/>
    <w:uiPriority w:val="99"/>
    <w:semiHidden/>
    <w:unhideWhenUsed/>
    <w:rsid w:val="00762B15"/>
    <w:rPr>
      <w:color w:val="605E5C"/>
      <w:shd w:val="clear" w:color="auto" w:fill="E1DFDD"/>
    </w:rPr>
  </w:style>
  <w:style w:type="paragraph" w:customStyle="1" w:styleId="Noidung1">
    <w:name w:val="Noi dung"/>
    <w:basedOn w:val="Normal"/>
    <w:rsid w:val="0074686D"/>
    <w:pPr>
      <w:spacing w:before="120" w:after="120" w:line="360" w:lineRule="auto"/>
      <w:ind w:firstLine="709"/>
      <w:jc w:val="both"/>
    </w:pPr>
    <w:rPr>
      <w:rFonts w:ascii="Times New Roman" w:eastAsia="Times New Roman" w:hAnsi="Times New Roman" w:cs="Times New Roman"/>
      <w:bCs/>
      <w:szCs w:val="26"/>
      <w:lang w:val="vi-VN" w:eastAsia="en-US"/>
    </w:rPr>
  </w:style>
  <w:style w:type="paragraph" w:customStyle="1" w:styleId="Hinhanh">
    <w:name w:val="Hinhanh"/>
    <w:basedOn w:val="Normal"/>
    <w:link w:val="HinhanhChar"/>
    <w:qFormat/>
    <w:rsid w:val="00667721"/>
    <w:rPr>
      <w:lang w:eastAsia="en-US"/>
    </w:rPr>
  </w:style>
  <w:style w:type="character" w:customStyle="1" w:styleId="HinhanhChar">
    <w:name w:val="Hinhanh Char"/>
    <w:basedOn w:val="DefaultParagraphFont"/>
    <w:link w:val="Hinhanh"/>
    <w:rsid w:val="00667721"/>
    <w:rPr>
      <w:lang w:eastAsia="en-US"/>
    </w:rPr>
  </w:style>
  <w:style w:type="paragraph" w:customStyle="1" w:styleId="BaoCao">
    <w:name w:val="BaoCao"/>
    <w:basedOn w:val="Normal"/>
    <w:qFormat/>
    <w:rsid w:val="00EC1390"/>
    <w:pPr>
      <w:tabs>
        <w:tab w:val="left" w:pos="8370"/>
        <w:tab w:val="left" w:pos="8640"/>
      </w:tabs>
      <w:spacing w:before="120" w:after="120" w:line="360" w:lineRule="auto"/>
      <w:ind w:firstLine="680"/>
      <w:jc w:val="both"/>
    </w:pPr>
    <w:rPr>
      <w:rFonts w:ascii="Times New Roman" w:hAnsi="Times New Roman" w:cs="Times New Roman"/>
    </w:rPr>
  </w:style>
  <w:style w:type="paragraph" w:customStyle="1" w:styleId="style1111">
    <w:name w:val="style1.1.1.1"/>
    <w:basedOn w:val="Heading4"/>
    <w:link w:val="style1111Char"/>
    <w:rsid w:val="005176FC"/>
    <w:pPr>
      <w:tabs>
        <w:tab w:val="num" w:pos="720"/>
      </w:tabs>
    </w:pPr>
    <w:rPr>
      <w:rFonts w:eastAsia="Times New Roman"/>
      <w:b/>
      <w:bCs/>
      <w:i w:val="0"/>
    </w:rPr>
  </w:style>
  <w:style w:type="character" w:customStyle="1" w:styleId="style1111Char">
    <w:name w:val="style1.1.1.1 Char"/>
    <w:basedOn w:val="DefaultParagraphFont"/>
    <w:link w:val="style1111"/>
    <w:rsid w:val="005176FC"/>
    <w:rPr>
      <w:rFonts w:ascii="Times New Roman" w:eastAsia="Times New Roman" w:hAnsi="Times New Roman" w:cstheme="majorBidi"/>
      <w:b/>
      <w:bCs/>
      <w:iCs/>
      <w:color w:val="000000" w:themeColor="text1"/>
    </w:rPr>
  </w:style>
  <w:style w:type="paragraph" w:styleId="TOC9">
    <w:name w:val="toc 9"/>
    <w:basedOn w:val="Normal"/>
    <w:next w:val="Normal"/>
    <w:autoRedefine/>
    <w:uiPriority w:val="39"/>
    <w:unhideWhenUsed/>
    <w:rsid w:val="00532516"/>
    <w:pPr>
      <w:spacing w:after="100"/>
      <w:ind w:left="2080"/>
    </w:pPr>
  </w:style>
  <w:style w:type="paragraph" w:styleId="FootnoteText">
    <w:name w:val="footnote text"/>
    <w:basedOn w:val="Normal"/>
    <w:link w:val="FootnoteTextChar"/>
    <w:uiPriority w:val="99"/>
    <w:semiHidden/>
    <w:unhideWhenUsed/>
    <w:rsid w:val="00630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771"/>
    <w:rPr>
      <w:sz w:val="20"/>
      <w:szCs w:val="20"/>
    </w:rPr>
  </w:style>
  <w:style w:type="character" w:styleId="FootnoteReference">
    <w:name w:val="footnote reference"/>
    <w:basedOn w:val="DefaultParagraphFont"/>
    <w:uiPriority w:val="99"/>
    <w:semiHidden/>
    <w:unhideWhenUsed/>
    <w:rsid w:val="00630771"/>
    <w:rPr>
      <w:vertAlign w:val="superscript"/>
    </w:rPr>
  </w:style>
  <w:style w:type="character" w:customStyle="1" w:styleId="UnresolvedMention3">
    <w:name w:val="Unresolved Mention3"/>
    <w:basedOn w:val="DefaultParagraphFont"/>
    <w:uiPriority w:val="99"/>
    <w:semiHidden/>
    <w:unhideWhenUsed/>
    <w:rsid w:val="00142BEA"/>
    <w:rPr>
      <w:color w:val="605E5C"/>
      <w:shd w:val="clear" w:color="auto" w:fill="E1DFDD"/>
    </w:rPr>
  </w:style>
  <w:style w:type="paragraph" w:styleId="TOC5">
    <w:name w:val="toc 5"/>
    <w:basedOn w:val="Normal"/>
    <w:next w:val="Normal"/>
    <w:autoRedefine/>
    <w:uiPriority w:val="39"/>
    <w:unhideWhenUsed/>
    <w:rsid w:val="00F9748A"/>
    <w:pPr>
      <w:spacing w:after="100" w:line="278" w:lineRule="auto"/>
      <w:ind w:left="960"/>
    </w:pPr>
    <w:rPr>
      <w:rFonts w:asciiTheme="minorHAnsi" w:hAnsiTheme="minorHAnsi"/>
      <w:kern w:val="2"/>
      <w:sz w:val="24"/>
      <w:szCs w:val="24"/>
      <w14:ligatures w14:val="standardContextual"/>
    </w:rPr>
  </w:style>
  <w:style w:type="paragraph" w:styleId="TOC6">
    <w:name w:val="toc 6"/>
    <w:basedOn w:val="Normal"/>
    <w:next w:val="Normal"/>
    <w:autoRedefine/>
    <w:uiPriority w:val="39"/>
    <w:unhideWhenUsed/>
    <w:rsid w:val="00F9748A"/>
    <w:pPr>
      <w:spacing w:after="100" w:line="278" w:lineRule="auto"/>
      <w:ind w:left="1200"/>
    </w:pPr>
    <w:rPr>
      <w:rFonts w:asciiTheme="minorHAnsi" w:hAnsiTheme="minorHAnsi"/>
      <w:kern w:val="2"/>
      <w:sz w:val="24"/>
      <w:szCs w:val="24"/>
      <w14:ligatures w14:val="standardContextual"/>
    </w:rPr>
  </w:style>
  <w:style w:type="paragraph" w:styleId="TOC7">
    <w:name w:val="toc 7"/>
    <w:basedOn w:val="Normal"/>
    <w:next w:val="Normal"/>
    <w:autoRedefine/>
    <w:uiPriority w:val="39"/>
    <w:unhideWhenUsed/>
    <w:rsid w:val="00F9748A"/>
    <w:pPr>
      <w:spacing w:after="100" w:line="278" w:lineRule="auto"/>
      <w:ind w:left="1440"/>
    </w:pPr>
    <w:rPr>
      <w:rFonts w:asciiTheme="minorHAnsi" w:hAnsiTheme="minorHAnsi"/>
      <w:kern w:val="2"/>
      <w:sz w:val="24"/>
      <w:szCs w:val="24"/>
      <w14:ligatures w14:val="standardContextual"/>
    </w:rPr>
  </w:style>
  <w:style w:type="paragraph" w:styleId="TOC8">
    <w:name w:val="toc 8"/>
    <w:basedOn w:val="Normal"/>
    <w:next w:val="Normal"/>
    <w:autoRedefine/>
    <w:uiPriority w:val="39"/>
    <w:unhideWhenUsed/>
    <w:rsid w:val="00F9748A"/>
    <w:pPr>
      <w:spacing w:after="100" w:line="278" w:lineRule="auto"/>
      <w:ind w:left="1680"/>
    </w:pPr>
    <w:rPr>
      <w:rFonts w:asciiTheme="minorHAnsi" w:hAnsiTheme="minorHAnsi"/>
      <w:kern w:val="2"/>
      <w:sz w:val="24"/>
      <w:szCs w:val="24"/>
      <w14:ligatures w14:val="standardContextual"/>
    </w:rPr>
  </w:style>
  <w:style w:type="paragraph" w:customStyle="1" w:styleId="bang">
    <w:name w:val="bang"/>
    <w:basedOn w:val="Hinhanh"/>
    <w:link w:val="bangChar"/>
    <w:qFormat/>
    <w:rsid w:val="00FB2683"/>
    <w:pPr>
      <w:jc w:val="center"/>
    </w:pPr>
    <w:rPr>
      <w:lang w:val="vi-VN"/>
    </w:rPr>
  </w:style>
  <w:style w:type="character" w:customStyle="1" w:styleId="bangChar">
    <w:name w:val="bang Char"/>
    <w:basedOn w:val="HinhanhChar"/>
    <w:link w:val="bang"/>
    <w:rsid w:val="00FB2683"/>
    <w:rPr>
      <w:lang w:val="vi-V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9120">
      <w:bodyDiv w:val="1"/>
      <w:marLeft w:val="0"/>
      <w:marRight w:val="0"/>
      <w:marTop w:val="0"/>
      <w:marBottom w:val="0"/>
      <w:divBdr>
        <w:top w:val="none" w:sz="0" w:space="0" w:color="auto"/>
        <w:left w:val="none" w:sz="0" w:space="0" w:color="auto"/>
        <w:bottom w:val="none" w:sz="0" w:space="0" w:color="auto"/>
        <w:right w:val="none" w:sz="0" w:space="0" w:color="auto"/>
      </w:divBdr>
    </w:div>
    <w:div w:id="70473119">
      <w:bodyDiv w:val="1"/>
      <w:marLeft w:val="0"/>
      <w:marRight w:val="0"/>
      <w:marTop w:val="0"/>
      <w:marBottom w:val="0"/>
      <w:divBdr>
        <w:top w:val="none" w:sz="0" w:space="0" w:color="auto"/>
        <w:left w:val="none" w:sz="0" w:space="0" w:color="auto"/>
        <w:bottom w:val="none" w:sz="0" w:space="0" w:color="auto"/>
        <w:right w:val="none" w:sz="0" w:space="0" w:color="auto"/>
      </w:divBdr>
    </w:div>
    <w:div w:id="73170420">
      <w:bodyDiv w:val="1"/>
      <w:marLeft w:val="0"/>
      <w:marRight w:val="0"/>
      <w:marTop w:val="0"/>
      <w:marBottom w:val="0"/>
      <w:divBdr>
        <w:top w:val="none" w:sz="0" w:space="0" w:color="auto"/>
        <w:left w:val="none" w:sz="0" w:space="0" w:color="auto"/>
        <w:bottom w:val="none" w:sz="0" w:space="0" w:color="auto"/>
        <w:right w:val="none" w:sz="0" w:space="0" w:color="auto"/>
      </w:divBdr>
    </w:div>
    <w:div w:id="77676400">
      <w:bodyDiv w:val="1"/>
      <w:marLeft w:val="0"/>
      <w:marRight w:val="0"/>
      <w:marTop w:val="0"/>
      <w:marBottom w:val="0"/>
      <w:divBdr>
        <w:top w:val="none" w:sz="0" w:space="0" w:color="auto"/>
        <w:left w:val="none" w:sz="0" w:space="0" w:color="auto"/>
        <w:bottom w:val="none" w:sz="0" w:space="0" w:color="auto"/>
        <w:right w:val="none" w:sz="0" w:space="0" w:color="auto"/>
      </w:divBdr>
    </w:div>
    <w:div w:id="119804576">
      <w:bodyDiv w:val="1"/>
      <w:marLeft w:val="0"/>
      <w:marRight w:val="0"/>
      <w:marTop w:val="0"/>
      <w:marBottom w:val="0"/>
      <w:divBdr>
        <w:top w:val="none" w:sz="0" w:space="0" w:color="auto"/>
        <w:left w:val="none" w:sz="0" w:space="0" w:color="auto"/>
        <w:bottom w:val="none" w:sz="0" w:space="0" w:color="auto"/>
        <w:right w:val="none" w:sz="0" w:space="0" w:color="auto"/>
      </w:divBdr>
    </w:div>
    <w:div w:id="207110324">
      <w:bodyDiv w:val="1"/>
      <w:marLeft w:val="0"/>
      <w:marRight w:val="0"/>
      <w:marTop w:val="0"/>
      <w:marBottom w:val="0"/>
      <w:divBdr>
        <w:top w:val="none" w:sz="0" w:space="0" w:color="auto"/>
        <w:left w:val="none" w:sz="0" w:space="0" w:color="auto"/>
        <w:bottom w:val="none" w:sz="0" w:space="0" w:color="auto"/>
        <w:right w:val="none" w:sz="0" w:space="0" w:color="auto"/>
      </w:divBdr>
    </w:div>
    <w:div w:id="228462505">
      <w:bodyDiv w:val="1"/>
      <w:marLeft w:val="0"/>
      <w:marRight w:val="0"/>
      <w:marTop w:val="0"/>
      <w:marBottom w:val="0"/>
      <w:divBdr>
        <w:top w:val="none" w:sz="0" w:space="0" w:color="auto"/>
        <w:left w:val="none" w:sz="0" w:space="0" w:color="auto"/>
        <w:bottom w:val="none" w:sz="0" w:space="0" w:color="auto"/>
        <w:right w:val="none" w:sz="0" w:space="0" w:color="auto"/>
      </w:divBdr>
    </w:div>
    <w:div w:id="256864938">
      <w:bodyDiv w:val="1"/>
      <w:marLeft w:val="0"/>
      <w:marRight w:val="0"/>
      <w:marTop w:val="0"/>
      <w:marBottom w:val="0"/>
      <w:divBdr>
        <w:top w:val="none" w:sz="0" w:space="0" w:color="auto"/>
        <w:left w:val="none" w:sz="0" w:space="0" w:color="auto"/>
        <w:bottom w:val="none" w:sz="0" w:space="0" w:color="auto"/>
        <w:right w:val="none" w:sz="0" w:space="0" w:color="auto"/>
      </w:divBdr>
    </w:div>
    <w:div w:id="294651856">
      <w:bodyDiv w:val="1"/>
      <w:marLeft w:val="0"/>
      <w:marRight w:val="0"/>
      <w:marTop w:val="0"/>
      <w:marBottom w:val="0"/>
      <w:divBdr>
        <w:top w:val="none" w:sz="0" w:space="0" w:color="auto"/>
        <w:left w:val="none" w:sz="0" w:space="0" w:color="auto"/>
        <w:bottom w:val="none" w:sz="0" w:space="0" w:color="auto"/>
        <w:right w:val="none" w:sz="0" w:space="0" w:color="auto"/>
      </w:divBdr>
    </w:div>
    <w:div w:id="370424012">
      <w:bodyDiv w:val="1"/>
      <w:marLeft w:val="0"/>
      <w:marRight w:val="0"/>
      <w:marTop w:val="0"/>
      <w:marBottom w:val="0"/>
      <w:divBdr>
        <w:top w:val="none" w:sz="0" w:space="0" w:color="auto"/>
        <w:left w:val="none" w:sz="0" w:space="0" w:color="auto"/>
        <w:bottom w:val="none" w:sz="0" w:space="0" w:color="auto"/>
        <w:right w:val="none" w:sz="0" w:space="0" w:color="auto"/>
      </w:divBdr>
    </w:div>
    <w:div w:id="379478893">
      <w:bodyDiv w:val="1"/>
      <w:marLeft w:val="0"/>
      <w:marRight w:val="0"/>
      <w:marTop w:val="0"/>
      <w:marBottom w:val="0"/>
      <w:divBdr>
        <w:top w:val="none" w:sz="0" w:space="0" w:color="auto"/>
        <w:left w:val="none" w:sz="0" w:space="0" w:color="auto"/>
        <w:bottom w:val="none" w:sz="0" w:space="0" w:color="auto"/>
        <w:right w:val="none" w:sz="0" w:space="0" w:color="auto"/>
      </w:divBdr>
    </w:div>
    <w:div w:id="380905877">
      <w:bodyDiv w:val="1"/>
      <w:marLeft w:val="0"/>
      <w:marRight w:val="0"/>
      <w:marTop w:val="0"/>
      <w:marBottom w:val="0"/>
      <w:divBdr>
        <w:top w:val="none" w:sz="0" w:space="0" w:color="auto"/>
        <w:left w:val="none" w:sz="0" w:space="0" w:color="auto"/>
        <w:bottom w:val="none" w:sz="0" w:space="0" w:color="auto"/>
        <w:right w:val="none" w:sz="0" w:space="0" w:color="auto"/>
      </w:divBdr>
      <w:divsChild>
        <w:div w:id="570703130">
          <w:marLeft w:val="0"/>
          <w:marRight w:val="0"/>
          <w:marTop w:val="0"/>
          <w:marBottom w:val="0"/>
          <w:divBdr>
            <w:top w:val="none" w:sz="0" w:space="0" w:color="auto"/>
            <w:left w:val="none" w:sz="0" w:space="0" w:color="auto"/>
            <w:bottom w:val="none" w:sz="0" w:space="0" w:color="auto"/>
            <w:right w:val="none" w:sz="0" w:space="0" w:color="auto"/>
          </w:divBdr>
          <w:divsChild>
            <w:div w:id="1330137557">
              <w:marLeft w:val="0"/>
              <w:marRight w:val="0"/>
              <w:marTop w:val="0"/>
              <w:marBottom w:val="0"/>
              <w:divBdr>
                <w:top w:val="none" w:sz="0" w:space="0" w:color="auto"/>
                <w:left w:val="none" w:sz="0" w:space="0" w:color="auto"/>
                <w:bottom w:val="none" w:sz="0" w:space="0" w:color="auto"/>
                <w:right w:val="none" w:sz="0" w:space="0" w:color="auto"/>
              </w:divBdr>
            </w:div>
            <w:div w:id="169680711">
              <w:marLeft w:val="0"/>
              <w:marRight w:val="0"/>
              <w:marTop w:val="0"/>
              <w:marBottom w:val="0"/>
              <w:divBdr>
                <w:top w:val="none" w:sz="0" w:space="0" w:color="auto"/>
                <w:left w:val="none" w:sz="0" w:space="0" w:color="auto"/>
                <w:bottom w:val="none" w:sz="0" w:space="0" w:color="auto"/>
                <w:right w:val="none" w:sz="0" w:space="0" w:color="auto"/>
              </w:divBdr>
            </w:div>
            <w:div w:id="1912736651">
              <w:marLeft w:val="0"/>
              <w:marRight w:val="0"/>
              <w:marTop w:val="0"/>
              <w:marBottom w:val="0"/>
              <w:divBdr>
                <w:top w:val="none" w:sz="0" w:space="0" w:color="auto"/>
                <w:left w:val="none" w:sz="0" w:space="0" w:color="auto"/>
                <w:bottom w:val="none" w:sz="0" w:space="0" w:color="auto"/>
                <w:right w:val="none" w:sz="0" w:space="0" w:color="auto"/>
              </w:divBdr>
            </w:div>
            <w:div w:id="1660885819">
              <w:marLeft w:val="0"/>
              <w:marRight w:val="0"/>
              <w:marTop w:val="0"/>
              <w:marBottom w:val="0"/>
              <w:divBdr>
                <w:top w:val="none" w:sz="0" w:space="0" w:color="auto"/>
                <w:left w:val="none" w:sz="0" w:space="0" w:color="auto"/>
                <w:bottom w:val="none" w:sz="0" w:space="0" w:color="auto"/>
                <w:right w:val="none" w:sz="0" w:space="0" w:color="auto"/>
              </w:divBdr>
            </w:div>
            <w:div w:id="610892985">
              <w:marLeft w:val="0"/>
              <w:marRight w:val="0"/>
              <w:marTop w:val="0"/>
              <w:marBottom w:val="0"/>
              <w:divBdr>
                <w:top w:val="none" w:sz="0" w:space="0" w:color="auto"/>
                <w:left w:val="none" w:sz="0" w:space="0" w:color="auto"/>
                <w:bottom w:val="none" w:sz="0" w:space="0" w:color="auto"/>
                <w:right w:val="none" w:sz="0" w:space="0" w:color="auto"/>
              </w:divBdr>
            </w:div>
            <w:div w:id="1716196194">
              <w:marLeft w:val="0"/>
              <w:marRight w:val="0"/>
              <w:marTop w:val="0"/>
              <w:marBottom w:val="0"/>
              <w:divBdr>
                <w:top w:val="none" w:sz="0" w:space="0" w:color="auto"/>
                <w:left w:val="none" w:sz="0" w:space="0" w:color="auto"/>
                <w:bottom w:val="none" w:sz="0" w:space="0" w:color="auto"/>
                <w:right w:val="none" w:sz="0" w:space="0" w:color="auto"/>
              </w:divBdr>
            </w:div>
            <w:div w:id="461004633">
              <w:marLeft w:val="0"/>
              <w:marRight w:val="0"/>
              <w:marTop w:val="0"/>
              <w:marBottom w:val="0"/>
              <w:divBdr>
                <w:top w:val="none" w:sz="0" w:space="0" w:color="auto"/>
                <w:left w:val="none" w:sz="0" w:space="0" w:color="auto"/>
                <w:bottom w:val="none" w:sz="0" w:space="0" w:color="auto"/>
                <w:right w:val="none" w:sz="0" w:space="0" w:color="auto"/>
              </w:divBdr>
            </w:div>
            <w:div w:id="248933261">
              <w:marLeft w:val="0"/>
              <w:marRight w:val="0"/>
              <w:marTop w:val="0"/>
              <w:marBottom w:val="0"/>
              <w:divBdr>
                <w:top w:val="none" w:sz="0" w:space="0" w:color="auto"/>
                <w:left w:val="none" w:sz="0" w:space="0" w:color="auto"/>
                <w:bottom w:val="none" w:sz="0" w:space="0" w:color="auto"/>
                <w:right w:val="none" w:sz="0" w:space="0" w:color="auto"/>
              </w:divBdr>
            </w:div>
            <w:div w:id="916938795">
              <w:marLeft w:val="0"/>
              <w:marRight w:val="0"/>
              <w:marTop w:val="0"/>
              <w:marBottom w:val="0"/>
              <w:divBdr>
                <w:top w:val="none" w:sz="0" w:space="0" w:color="auto"/>
                <w:left w:val="none" w:sz="0" w:space="0" w:color="auto"/>
                <w:bottom w:val="none" w:sz="0" w:space="0" w:color="auto"/>
                <w:right w:val="none" w:sz="0" w:space="0" w:color="auto"/>
              </w:divBdr>
            </w:div>
            <w:div w:id="1679887695">
              <w:marLeft w:val="0"/>
              <w:marRight w:val="0"/>
              <w:marTop w:val="0"/>
              <w:marBottom w:val="0"/>
              <w:divBdr>
                <w:top w:val="none" w:sz="0" w:space="0" w:color="auto"/>
                <w:left w:val="none" w:sz="0" w:space="0" w:color="auto"/>
                <w:bottom w:val="none" w:sz="0" w:space="0" w:color="auto"/>
                <w:right w:val="none" w:sz="0" w:space="0" w:color="auto"/>
              </w:divBdr>
            </w:div>
            <w:div w:id="715855501">
              <w:marLeft w:val="0"/>
              <w:marRight w:val="0"/>
              <w:marTop w:val="0"/>
              <w:marBottom w:val="0"/>
              <w:divBdr>
                <w:top w:val="none" w:sz="0" w:space="0" w:color="auto"/>
                <w:left w:val="none" w:sz="0" w:space="0" w:color="auto"/>
                <w:bottom w:val="none" w:sz="0" w:space="0" w:color="auto"/>
                <w:right w:val="none" w:sz="0" w:space="0" w:color="auto"/>
              </w:divBdr>
            </w:div>
            <w:div w:id="1036780227">
              <w:marLeft w:val="0"/>
              <w:marRight w:val="0"/>
              <w:marTop w:val="0"/>
              <w:marBottom w:val="0"/>
              <w:divBdr>
                <w:top w:val="none" w:sz="0" w:space="0" w:color="auto"/>
                <w:left w:val="none" w:sz="0" w:space="0" w:color="auto"/>
                <w:bottom w:val="none" w:sz="0" w:space="0" w:color="auto"/>
                <w:right w:val="none" w:sz="0" w:space="0" w:color="auto"/>
              </w:divBdr>
            </w:div>
            <w:div w:id="1580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6459">
      <w:bodyDiv w:val="1"/>
      <w:marLeft w:val="0"/>
      <w:marRight w:val="0"/>
      <w:marTop w:val="0"/>
      <w:marBottom w:val="0"/>
      <w:divBdr>
        <w:top w:val="none" w:sz="0" w:space="0" w:color="auto"/>
        <w:left w:val="none" w:sz="0" w:space="0" w:color="auto"/>
        <w:bottom w:val="none" w:sz="0" w:space="0" w:color="auto"/>
        <w:right w:val="none" w:sz="0" w:space="0" w:color="auto"/>
      </w:divBdr>
      <w:divsChild>
        <w:div w:id="1133132308">
          <w:marLeft w:val="0"/>
          <w:marRight w:val="0"/>
          <w:marTop w:val="0"/>
          <w:marBottom w:val="0"/>
          <w:divBdr>
            <w:top w:val="none" w:sz="0" w:space="0" w:color="auto"/>
            <w:left w:val="none" w:sz="0" w:space="0" w:color="auto"/>
            <w:bottom w:val="none" w:sz="0" w:space="0" w:color="auto"/>
            <w:right w:val="none" w:sz="0" w:space="0" w:color="auto"/>
          </w:divBdr>
          <w:divsChild>
            <w:div w:id="949580833">
              <w:marLeft w:val="0"/>
              <w:marRight w:val="0"/>
              <w:marTop w:val="0"/>
              <w:marBottom w:val="0"/>
              <w:divBdr>
                <w:top w:val="none" w:sz="0" w:space="0" w:color="auto"/>
                <w:left w:val="none" w:sz="0" w:space="0" w:color="auto"/>
                <w:bottom w:val="none" w:sz="0" w:space="0" w:color="auto"/>
                <w:right w:val="none" w:sz="0" w:space="0" w:color="auto"/>
              </w:divBdr>
            </w:div>
            <w:div w:id="880241887">
              <w:marLeft w:val="0"/>
              <w:marRight w:val="0"/>
              <w:marTop w:val="0"/>
              <w:marBottom w:val="0"/>
              <w:divBdr>
                <w:top w:val="none" w:sz="0" w:space="0" w:color="auto"/>
                <w:left w:val="none" w:sz="0" w:space="0" w:color="auto"/>
                <w:bottom w:val="none" w:sz="0" w:space="0" w:color="auto"/>
                <w:right w:val="none" w:sz="0" w:space="0" w:color="auto"/>
              </w:divBdr>
            </w:div>
            <w:div w:id="1468006815">
              <w:marLeft w:val="0"/>
              <w:marRight w:val="0"/>
              <w:marTop w:val="0"/>
              <w:marBottom w:val="0"/>
              <w:divBdr>
                <w:top w:val="none" w:sz="0" w:space="0" w:color="auto"/>
                <w:left w:val="none" w:sz="0" w:space="0" w:color="auto"/>
                <w:bottom w:val="none" w:sz="0" w:space="0" w:color="auto"/>
                <w:right w:val="none" w:sz="0" w:space="0" w:color="auto"/>
              </w:divBdr>
            </w:div>
            <w:div w:id="1218931753">
              <w:marLeft w:val="0"/>
              <w:marRight w:val="0"/>
              <w:marTop w:val="0"/>
              <w:marBottom w:val="0"/>
              <w:divBdr>
                <w:top w:val="none" w:sz="0" w:space="0" w:color="auto"/>
                <w:left w:val="none" w:sz="0" w:space="0" w:color="auto"/>
                <w:bottom w:val="none" w:sz="0" w:space="0" w:color="auto"/>
                <w:right w:val="none" w:sz="0" w:space="0" w:color="auto"/>
              </w:divBdr>
            </w:div>
            <w:div w:id="2091343521">
              <w:marLeft w:val="0"/>
              <w:marRight w:val="0"/>
              <w:marTop w:val="0"/>
              <w:marBottom w:val="0"/>
              <w:divBdr>
                <w:top w:val="none" w:sz="0" w:space="0" w:color="auto"/>
                <w:left w:val="none" w:sz="0" w:space="0" w:color="auto"/>
                <w:bottom w:val="none" w:sz="0" w:space="0" w:color="auto"/>
                <w:right w:val="none" w:sz="0" w:space="0" w:color="auto"/>
              </w:divBdr>
            </w:div>
            <w:div w:id="1802074270">
              <w:marLeft w:val="0"/>
              <w:marRight w:val="0"/>
              <w:marTop w:val="0"/>
              <w:marBottom w:val="0"/>
              <w:divBdr>
                <w:top w:val="none" w:sz="0" w:space="0" w:color="auto"/>
                <w:left w:val="none" w:sz="0" w:space="0" w:color="auto"/>
                <w:bottom w:val="none" w:sz="0" w:space="0" w:color="auto"/>
                <w:right w:val="none" w:sz="0" w:space="0" w:color="auto"/>
              </w:divBdr>
            </w:div>
            <w:div w:id="1801069502">
              <w:marLeft w:val="0"/>
              <w:marRight w:val="0"/>
              <w:marTop w:val="0"/>
              <w:marBottom w:val="0"/>
              <w:divBdr>
                <w:top w:val="none" w:sz="0" w:space="0" w:color="auto"/>
                <w:left w:val="none" w:sz="0" w:space="0" w:color="auto"/>
                <w:bottom w:val="none" w:sz="0" w:space="0" w:color="auto"/>
                <w:right w:val="none" w:sz="0" w:space="0" w:color="auto"/>
              </w:divBdr>
            </w:div>
            <w:div w:id="832137613">
              <w:marLeft w:val="0"/>
              <w:marRight w:val="0"/>
              <w:marTop w:val="0"/>
              <w:marBottom w:val="0"/>
              <w:divBdr>
                <w:top w:val="none" w:sz="0" w:space="0" w:color="auto"/>
                <w:left w:val="none" w:sz="0" w:space="0" w:color="auto"/>
                <w:bottom w:val="none" w:sz="0" w:space="0" w:color="auto"/>
                <w:right w:val="none" w:sz="0" w:space="0" w:color="auto"/>
              </w:divBdr>
            </w:div>
            <w:div w:id="2055496968">
              <w:marLeft w:val="0"/>
              <w:marRight w:val="0"/>
              <w:marTop w:val="0"/>
              <w:marBottom w:val="0"/>
              <w:divBdr>
                <w:top w:val="none" w:sz="0" w:space="0" w:color="auto"/>
                <w:left w:val="none" w:sz="0" w:space="0" w:color="auto"/>
                <w:bottom w:val="none" w:sz="0" w:space="0" w:color="auto"/>
                <w:right w:val="none" w:sz="0" w:space="0" w:color="auto"/>
              </w:divBdr>
            </w:div>
            <w:div w:id="2014332503">
              <w:marLeft w:val="0"/>
              <w:marRight w:val="0"/>
              <w:marTop w:val="0"/>
              <w:marBottom w:val="0"/>
              <w:divBdr>
                <w:top w:val="none" w:sz="0" w:space="0" w:color="auto"/>
                <w:left w:val="none" w:sz="0" w:space="0" w:color="auto"/>
                <w:bottom w:val="none" w:sz="0" w:space="0" w:color="auto"/>
                <w:right w:val="none" w:sz="0" w:space="0" w:color="auto"/>
              </w:divBdr>
            </w:div>
            <w:div w:id="601648519">
              <w:marLeft w:val="0"/>
              <w:marRight w:val="0"/>
              <w:marTop w:val="0"/>
              <w:marBottom w:val="0"/>
              <w:divBdr>
                <w:top w:val="none" w:sz="0" w:space="0" w:color="auto"/>
                <w:left w:val="none" w:sz="0" w:space="0" w:color="auto"/>
                <w:bottom w:val="none" w:sz="0" w:space="0" w:color="auto"/>
                <w:right w:val="none" w:sz="0" w:space="0" w:color="auto"/>
              </w:divBdr>
            </w:div>
            <w:div w:id="185994040">
              <w:marLeft w:val="0"/>
              <w:marRight w:val="0"/>
              <w:marTop w:val="0"/>
              <w:marBottom w:val="0"/>
              <w:divBdr>
                <w:top w:val="none" w:sz="0" w:space="0" w:color="auto"/>
                <w:left w:val="none" w:sz="0" w:space="0" w:color="auto"/>
                <w:bottom w:val="none" w:sz="0" w:space="0" w:color="auto"/>
                <w:right w:val="none" w:sz="0" w:space="0" w:color="auto"/>
              </w:divBdr>
            </w:div>
            <w:div w:id="1610964638">
              <w:marLeft w:val="0"/>
              <w:marRight w:val="0"/>
              <w:marTop w:val="0"/>
              <w:marBottom w:val="0"/>
              <w:divBdr>
                <w:top w:val="none" w:sz="0" w:space="0" w:color="auto"/>
                <w:left w:val="none" w:sz="0" w:space="0" w:color="auto"/>
                <w:bottom w:val="none" w:sz="0" w:space="0" w:color="auto"/>
                <w:right w:val="none" w:sz="0" w:space="0" w:color="auto"/>
              </w:divBdr>
            </w:div>
            <w:div w:id="1993875814">
              <w:marLeft w:val="0"/>
              <w:marRight w:val="0"/>
              <w:marTop w:val="0"/>
              <w:marBottom w:val="0"/>
              <w:divBdr>
                <w:top w:val="none" w:sz="0" w:space="0" w:color="auto"/>
                <w:left w:val="none" w:sz="0" w:space="0" w:color="auto"/>
                <w:bottom w:val="none" w:sz="0" w:space="0" w:color="auto"/>
                <w:right w:val="none" w:sz="0" w:space="0" w:color="auto"/>
              </w:divBdr>
            </w:div>
            <w:div w:id="1468278297">
              <w:marLeft w:val="0"/>
              <w:marRight w:val="0"/>
              <w:marTop w:val="0"/>
              <w:marBottom w:val="0"/>
              <w:divBdr>
                <w:top w:val="none" w:sz="0" w:space="0" w:color="auto"/>
                <w:left w:val="none" w:sz="0" w:space="0" w:color="auto"/>
                <w:bottom w:val="none" w:sz="0" w:space="0" w:color="auto"/>
                <w:right w:val="none" w:sz="0" w:space="0" w:color="auto"/>
              </w:divBdr>
            </w:div>
            <w:div w:id="272714998">
              <w:marLeft w:val="0"/>
              <w:marRight w:val="0"/>
              <w:marTop w:val="0"/>
              <w:marBottom w:val="0"/>
              <w:divBdr>
                <w:top w:val="none" w:sz="0" w:space="0" w:color="auto"/>
                <w:left w:val="none" w:sz="0" w:space="0" w:color="auto"/>
                <w:bottom w:val="none" w:sz="0" w:space="0" w:color="auto"/>
                <w:right w:val="none" w:sz="0" w:space="0" w:color="auto"/>
              </w:divBdr>
            </w:div>
            <w:div w:id="335614267">
              <w:marLeft w:val="0"/>
              <w:marRight w:val="0"/>
              <w:marTop w:val="0"/>
              <w:marBottom w:val="0"/>
              <w:divBdr>
                <w:top w:val="none" w:sz="0" w:space="0" w:color="auto"/>
                <w:left w:val="none" w:sz="0" w:space="0" w:color="auto"/>
                <w:bottom w:val="none" w:sz="0" w:space="0" w:color="auto"/>
                <w:right w:val="none" w:sz="0" w:space="0" w:color="auto"/>
              </w:divBdr>
            </w:div>
            <w:div w:id="390999764">
              <w:marLeft w:val="0"/>
              <w:marRight w:val="0"/>
              <w:marTop w:val="0"/>
              <w:marBottom w:val="0"/>
              <w:divBdr>
                <w:top w:val="none" w:sz="0" w:space="0" w:color="auto"/>
                <w:left w:val="none" w:sz="0" w:space="0" w:color="auto"/>
                <w:bottom w:val="none" w:sz="0" w:space="0" w:color="auto"/>
                <w:right w:val="none" w:sz="0" w:space="0" w:color="auto"/>
              </w:divBdr>
            </w:div>
            <w:div w:id="349112188">
              <w:marLeft w:val="0"/>
              <w:marRight w:val="0"/>
              <w:marTop w:val="0"/>
              <w:marBottom w:val="0"/>
              <w:divBdr>
                <w:top w:val="none" w:sz="0" w:space="0" w:color="auto"/>
                <w:left w:val="none" w:sz="0" w:space="0" w:color="auto"/>
                <w:bottom w:val="none" w:sz="0" w:space="0" w:color="auto"/>
                <w:right w:val="none" w:sz="0" w:space="0" w:color="auto"/>
              </w:divBdr>
            </w:div>
            <w:div w:id="1022437419">
              <w:marLeft w:val="0"/>
              <w:marRight w:val="0"/>
              <w:marTop w:val="0"/>
              <w:marBottom w:val="0"/>
              <w:divBdr>
                <w:top w:val="none" w:sz="0" w:space="0" w:color="auto"/>
                <w:left w:val="none" w:sz="0" w:space="0" w:color="auto"/>
                <w:bottom w:val="none" w:sz="0" w:space="0" w:color="auto"/>
                <w:right w:val="none" w:sz="0" w:space="0" w:color="auto"/>
              </w:divBdr>
            </w:div>
            <w:div w:id="2071415992">
              <w:marLeft w:val="0"/>
              <w:marRight w:val="0"/>
              <w:marTop w:val="0"/>
              <w:marBottom w:val="0"/>
              <w:divBdr>
                <w:top w:val="none" w:sz="0" w:space="0" w:color="auto"/>
                <w:left w:val="none" w:sz="0" w:space="0" w:color="auto"/>
                <w:bottom w:val="none" w:sz="0" w:space="0" w:color="auto"/>
                <w:right w:val="none" w:sz="0" w:space="0" w:color="auto"/>
              </w:divBdr>
            </w:div>
            <w:div w:id="1346784230">
              <w:marLeft w:val="0"/>
              <w:marRight w:val="0"/>
              <w:marTop w:val="0"/>
              <w:marBottom w:val="0"/>
              <w:divBdr>
                <w:top w:val="none" w:sz="0" w:space="0" w:color="auto"/>
                <w:left w:val="none" w:sz="0" w:space="0" w:color="auto"/>
                <w:bottom w:val="none" w:sz="0" w:space="0" w:color="auto"/>
                <w:right w:val="none" w:sz="0" w:space="0" w:color="auto"/>
              </w:divBdr>
            </w:div>
            <w:div w:id="1349139271">
              <w:marLeft w:val="0"/>
              <w:marRight w:val="0"/>
              <w:marTop w:val="0"/>
              <w:marBottom w:val="0"/>
              <w:divBdr>
                <w:top w:val="none" w:sz="0" w:space="0" w:color="auto"/>
                <w:left w:val="none" w:sz="0" w:space="0" w:color="auto"/>
                <w:bottom w:val="none" w:sz="0" w:space="0" w:color="auto"/>
                <w:right w:val="none" w:sz="0" w:space="0" w:color="auto"/>
              </w:divBdr>
            </w:div>
            <w:div w:id="920023669">
              <w:marLeft w:val="0"/>
              <w:marRight w:val="0"/>
              <w:marTop w:val="0"/>
              <w:marBottom w:val="0"/>
              <w:divBdr>
                <w:top w:val="none" w:sz="0" w:space="0" w:color="auto"/>
                <w:left w:val="none" w:sz="0" w:space="0" w:color="auto"/>
                <w:bottom w:val="none" w:sz="0" w:space="0" w:color="auto"/>
                <w:right w:val="none" w:sz="0" w:space="0" w:color="auto"/>
              </w:divBdr>
            </w:div>
            <w:div w:id="605231594">
              <w:marLeft w:val="0"/>
              <w:marRight w:val="0"/>
              <w:marTop w:val="0"/>
              <w:marBottom w:val="0"/>
              <w:divBdr>
                <w:top w:val="none" w:sz="0" w:space="0" w:color="auto"/>
                <w:left w:val="none" w:sz="0" w:space="0" w:color="auto"/>
                <w:bottom w:val="none" w:sz="0" w:space="0" w:color="auto"/>
                <w:right w:val="none" w:sz="0" w:space="0" w:color="auto"/>
              </w:divBdr>
            </w:div>
            <w:div w:id="1215047727">
              <w:marLeft w:val="0"/>
              <w:marRight w:val="0"/>
              <w:marTop w:val="0"/>
              <w:marBottom w:val="0"/>
              <w:divBdr>
                <w:top w:val="none" w:sz="0" w:space="0" w:color="auto"/>
                <w:left w:val="none" w:sz="0" w:space="0" w:color="auto"/>
                <w:bottom w:val="none" w:sz="0" w:space="0" w:color="auto"/>
                <w:right w:val="none" w:sz="0" w:space="0" w:color="auto"/>
              </w:divBdr>
            </w:div>
            <w:div w:id="491801284">
              <w:marLeft w:val="0"/>
              <w:marRight w:val="0"/>
              <w:marTop w:val="0"/>
              <w:marBottom w:val="0"/>
              <w:divBdr>
                <w:top w:val="none" w:sz="0" w:space="0" w:color="auto"/>
                <w:left w:val="none" w:sz="0" w:space="0" w:color="auto"/>
                <w:bottom w:val="none" w:sz="0" w:space="0" w:color="auto"/>
                <w:right w:val="none" w:sz="0" w:space="0" w:color="auto"/>
              </w:divBdr>
            </w:div>
            <w:div w:id="1578437825">
              <w:marLeft w:val="0"/>
              <w:marRight w:val="0"/>
              <w:marTop w:val="0"/>
              <w:marBottom w:val="0"/>
              <w:divBdr>
                <w:top w:val="none" w:sz="0" w:space="0" w:color="auto"/>
                <w:left w:val="none" w:sz="0" w:space="0" w:color="auto"/>
                <w:bottom w:val="none" w:sz="0" w:space="0" w:color="auto"/>
                <w:right w:val="none" w:sz="0" w:space="0" w:color="auto"/>
              </w:divBdr>
            </w:div>
            <w:div w:id="1347748393">
              <w:marLeft w:val="0"/>
              <w:marRight w:val="0"/>
              <w:marTop w:val="0"/>
              <w:marBottom w:val="0"/>
              <w:divBdr>
                <w:top w:val="none" w:sz="0" w:space="0" w:color="auto"/>
                <w:left w:val="none" w:sz="0" w:space="0" w:color="auto"/>
                <w:bottom w:val="none" w:sz="0" w:space="0" w:color="auto"/>
                <w:right w:val="none" w:sz="0" w:space="0" w:color="auto"/>
              </w:divBdr>
            </w:div>
            <w:div w:id="1776290819">
              <w:marLeft w:val="0"/>
              <w:marRight w:val="0"/>
              <w:marTop w:val="0"/>
              <w:marBottom w:val="0"/>
              <w:divBdr>
                <w:top w:val="none" w:sz="0" w:space="0" w:color="auto"/>
                <w:left w:val="none" w:sz="0" w:space="0" w:color="auto"/>
                <w:bottom w:val="none" w:sz="0" w:space="0" w:color="auto"/>
                <w:right w:val="none" w:sz="0" w:space="0" w:color="auto"/>
              </w:divBdr>
            </w:div>
            <w:div w:id="1521235676">
              <w:marLeft w:val="0"/>
              <w:marRight w:val="0"/>
              <w:marTop w:val="0"/>
              <w:marBottom w:val="0"/>
              <w:divBdr>
                <w:top w:val="none" w:sz="0" w:space="0" w:color="auto"/>
                <w:left w:val="none" w:sz="0" w:space="0" w:color="auto"/>
                <w:bottom w:val="none" w:sz="0" w:space="0" w:color="auto"/>
                <w:right w:val="none" w:sz="0" w:space="0" w:color="auto"/>
              </w:divBdr>
            </w:div>
            <w:div w:id="959993983">
              <w:marLeft w:val="0"/>
              <w:marRight w:val="0"/>
              <w:marTop w:val="0"/>
              <w:marBottom w:val="0"/>
              <w:divBdr>
                <w:top w:val="none" w:sz="0" w:space="0" w:color="auto"/>
                <w:left w:val="none" w:sz="0" w:space="0" w:color="auto"/>
                <w:bottom w:val="none" w:sz="0" w:space="0" w:color="auto"/>
                <w:right w:val="none" w:sz="0" w:space="0" w:color="auto"/>
              </w:divBdr>
            </w:div>
            <w:div w:id="721561711">
              <w:marLeft w:val="0"/>
              <w:marRight w:val="0"/>
              <w:marTop w:val="0"/>
              <w:marBottom w:val="0"/>
              <w:divBdr>
                <w:top w:val="none" w:sz="0" w:space="0" w:color="auto"/>
                <w:left w:val="none" w:sz="0" w:space="0" w:color="auto"/>
                <w:bottom w:val="none" w:sz="0" w:space="0" w:color="auto"/>
                <w:right w:val="none" w:sz="0" w:space="0" w:color="auto"/>
              </w:divBdr>
            </w:div>
            <w:div w:id="885676507">
              <w:marLeft w:val="0"/>
              <w:marRight w:val="0"/>
              <w:marTop w:val="0"/>
              <w:marBottom w:val="0"/>
              <w:divBdr>
                <w:top w:val="none" w:sz="0" w:space="0" w:color="auto"/>
                <w:left w:val="none" w:sz="0" w:space="0" w:color="auto"/>
                <w:bottom w:val="none" w:sz="0" w:space="0" w:color="auto"/>
                <w:right w:val="none" w:sz="0" w:space="0" w:color="auto"/>
              </w:divBdr>
            </w:div>
            <w:div w:id="923878139">
              <w:marLeft w:val="0"/>
              <w:marRight w:val="0"/>
              <w:marTop w:val="0"/>
              <w:marBottom w:val="0"/>
              <w:divBdr>
                <w:top w:val="none" w:sz="0" w:space="0" w:color="auto"/>
                <w:left w:val="none" w:sz="0" w:space="0" w:color="auto"/>
                <w:bottom w:val="none" w:sz="0" w:space="0" w:color="auto"/>
                <w:right w:val="none" w:sz="0" w:space="0" w:color="auto"/>
              </w:divBdr>
            </w:div>
            <w:div w:id="746616438">
              <w:marLeft w:val="0"/>
              <w:marRight w:val="0"/>
              <w:marTop w:val="0"/>
              <w:marBottom w:val="0"/>
              <w:divBdr>
                <w:top w:val="none" w:sz="0" w:space="0" w:color="auto"/>
                <w:left w:val="none" w:sz="0" w:space="0" w:color="auto"/>
                <w:bottom w:val="none" w:sz="0" w:space="0" w:color="auto"/>
                <w:right w:val="none" w:sz="0" w:space="0" w:color="auto"/>
              </w:divBdr>
            </w:div>
            <w:div w:id="781340392">
              <w:marLeft w:val="0"/>
              <w:marRight w:val="0"/>
              <w:marTop w:val="0"/>
              <w:marBottom w:val="0"/>
              <w:divBdr>
                <w:top w:val="none" w:sz="0" w:space="0" w:color="auto"/>
                <w:left w:val="none" w:sz="0" w:space="0" w:color="auto"/>
                <w:bottom w:val="none" w:sz="0" w:space="0" w:color="auto"/>
                <w:right w:val="none" w:sz="0" w:space="0" w:color="auto"/>
              </w:divBdr>
            </w:div>
            <w:div w:id="699549771">
              <w:marLeft w:val="0"/>
              <w:marRight w:val="0"/>
              <w:marTop w:val="0"/>
              <w:marBottom w:val="0"/>
              <w:divBdr>
                <w:top w:val="none" w:sz="0" w:space="0" w:color="auto"/>
                <w:left w:val="none" w:sz="0" w:space="0" w:color="auto"/>
                <w:bottom w:val="none" w:sz="0" w:space="0" w:color="auto"/>
                <w:right w:val="none" w:sz="0" w:space="0" w:color="auto"/>
              </w:divBdr>
            </w:div>
            <w:div w:id="2144149769">
              <w:marLeft w:val="0"/>
              <w:marRight w:val="0"/>
              <w:marTop w:val="0"/>
              <w:marBottom w:val="0"/>
              <w:divBdr>
                <w:top w:val="none" w:sz="0" w:space="0" w:color="auto"/>
                <w:left w:val="none" w:sz="0" w:space="0" w:color="auto"/>
                <w:bottom w:val="none" w:sz="0" w:space="0" w:color="auto"/>
                <w:right w:val="none" w:sz="0" w:space="0" w:color="auto"/>
              </w:divBdr>
            </w:div>
            <w:div w:id="1596551154">
              <w:marLeft w:val="0"/>
              <w:marRight w:val="0"/>
              <w:marTop w:val="0"/>
              <w:marBottom w:val="0"/>
              <w:divBdr>
                <w:top w:val="none" w:sz="0" w:space="0" w:color="auto"/>
                <w:left w:val="none" w:sz="0" w:space="0" w:color="auto"/>
                <w:bottom w:val="none" w:sz="0" w:space="0" w:color="auto"/>
                <w:right w:val="none" w:sz="0" w:space="0" w:color="auto"/>
              </w:divBdr>
            </w:div>
            <w:div w:id="832142710">
              <w:marLeft w:val="0"/>
              <w:marRight w:val="0"/>
              <w:marTop w:val="0"/>
              <w:marBottom w:val="0"/>
              <w:divBdr>
                <w:top w:val="none" w:sz="0" w:space="0" w:color="auto"/>
                <w:left w:val="none" w:sz="0" w:space="0" w:color="auto"/>
                <w:bottom w:val="none" w:sz="0" w:space="0" w:color="auto"/>
                <w:right w:val="none" w:sz="0" w:space="0" w:color="auto"/>
              </w:divBdr>
            </w:div>
            <w:div w:id="895969368">
              <w:marLeft w:val="0"/>
              <w:marRight w:val="0"/>
              <w:marTop w:val="0"/>
              <w:marBottom w:val="0"/>
              <w:divBdr>
                <w:top w:val="none" w:sz="0" w:space="0" w:color="auto"/>
                <w:left w:val="none" w:sz="0" w:space="0" w:color="auto"/>
                <w:bottom w:val="none" w:sz="0" w:space="0" w:color="auto"/>
                <w:right w:val="none" w:sz="0" w:space="0" w:color="auto"/>
              </w:divBdr>
            </w:div>
            <w:div w:id="773595985">
              <w:marLeft w:val="0"/>
              <w:marRight w:val="0"/>
              <w:marTop w:val="0"/>
              <w:marBottom w:val="0"/>
              <w:divBdr>
                <w:top w:val="none" w:sz="0" w:space="0" w:color="auto"/>
                <w:left w:val="none" w:sz="0" w:space="0" w:color="auto"/>
                <w:bottom w:val="none" w:sz="0" w:space="0" w:color="auto"/>
                <w:right w:val="none" w:sz="0" w:space="0" w:color="auto"/>
              </w:divBdr>
            </w:div>
            <w:div w:id="198142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8604">
      <w:bodyDiv w:val="1"/>
      <w:marLeft w:val="0"/>
      <w:marRight w:val="0"/>
      <w:marTop w:val="0"/>
      <w:marBottom w:val="0"/>
      <w:divBdr>
        <w:top w:val="none" w:sz="0" w:space="0" w:color="auto"/>
        <w:left w:val="none" w:sz="0" w:space="0" w:color="auto"/>
        <w:bottom w:val="none" w:sz="0" w:space="0" w:color="auto"/>
        <w:right w:val="none" w:sz="0" w:space="0" w:color="auto"/>
      </w:divBdr>
    </w:div>
    <w:div w:id="460659090">
      <w:bodyDiv w:val="1"/>
      <w:marLeft w:val="0"/>
      <w:marRight w:val="0"/>
      <w:marTop w:val="0"/>
      <w:marBottom w:val="0"/>
      <w:divBdr>
        <w:top w:val="none" w:sz="0" w:space="0" w:color="auto"/>
        <w:left w:val="none" w:sz="0" w:space="0" w:color="auto"/>
        <w:bottom w:val="none" w:sz="0" w:space="0" w:color="auto"/>
        <w:right w:val="none" w:sz="0" w:space="0" w:color="auto"/>
      </w:divBdr>
    </w:div>
    <w:div w:id="496265092">
      <w:bodyDiv w:val="1"/>
      <w:marLeft w:val="0"/>
      <w:marRight w:val="0"/>
      <w:marTop w:val="0"/>
      <w:marBottom w:val="0"/>
      <w:divBdr>
        <w:top w:val="none" w:sz="0" w:space="0" w:color="auto"/>
        <w:left w:val="none" w:sz="0" w:space="0" w:color="auto"/>
        <w:bottom w:val="none" w:sz="0" w:space="0" w:color="auto"/>
        <w:right w:val="none" w:sz="0" w:space="0" w:color="auto"/>
      </w:divBdr>
    </w:div>
    <w:div w:id="500433797">
      <w:bodyDiv w:val="1"/>
      <w:marLeft w:val="0"/>
      <w:marRight w:val="0"/>
      <w:marTop w:val="0"/>
      <w:marBottom w:val="0"/>
      <w:divBdr>
        <w:top w:val="none" w:sz="0" w:space="0" w:color="auto"/>
        <w:left w:val="none" w:sz="0" w:space="0" w:color="auto"/>
        <w:bottom w:val="none" w:sz="0" w:space="0" w:color="auto"/>
        <w:right w:val="none" w:sz="0" w:space="0" w:color="auto"/>
      </w:divBdr>
    </w:div>
    <w:div w:id="552929176">
      <w:bodyDiv w:val="1"/>
      <w:marLeft w:val="0"/>
      <w:marRight w:val="0"/>
      <w:marTop w:val="0"/>
      <w:marBottom w:val="0"/>
      <w:divBdr>
        <w:top w:val="none" w:sz="0" w:space="0" w:color="auto"/>
        <w:left w:val="none" w:sz="0" w:space="0" w:color="auto"/>
        <w:bottom w:val="none" w:sz="0" w:space="0" w:color="auto"/>
        <w:right w:val="none" w:sz="0" w:space="0" w:color="auto"/>
      </w:divBdr>
      <w:divsChild>
        <w:div w:id="1269922005">
          <w:marLeft w:val="0"/>
          <w:marRight w:val="0"/>
          <w:marTop w:val="0"/>
          <w:marBottom w:val="0"/>
          <w:divBdr>
            <w:top w:val="none" w:sz="0" w:space="0" w:color="auto"/>
            <w:left w:val="none" w:sz="0" w:space="0" w:color="auto"/>
            <w:bottom w:val="none" w:sz="0" w:space="0" w:color="auto"/>
            <w:right w:val="none" w:sz="0" w:space="0" w:color="auto"/>
          </w:divBdr>
          <w:divsChild>
            <w:div w:id="2118482415">
              <w:marLeft w:val="0"/>
              <w:marRight w:val="0"/>
              <w:marTop w:val="0"/>
              <w:marBottom w:val="0"/>
              <w:divBdr>
                <w:top w:val="none" w:sz="0" w:space="0" w:color="auto"/>
                <w:left w:val="none" w:sz="0" w:space="0" w:color="auto"/>
                <w:bottom w:val="none" w:sz="0" w:space="0" w:color="auto"/>
                <w:right w:val="none" w:sz="0" w:space="0" w:color="auto"/>
              </w:divBdr>
            </w:div>
            <w:div w:id="1584341174">
              <w:marLeft w:val="0"/>
              <w:marRight w:val="0"/>
              <w:marTop w:val="0"/>
              <w:marBottom w:val="0"/>
              <w:divBdr>
                <w:top w:val="none" w:sz="0" w:space="0" w:color="auto"/>
                <w:left w:val="none" w:sz="0" w:space="0" w:color="auto"/>
                <w:bottom w:val="none" w:sz="0" w:space="0" w:color="auto"/>
                <w:right w:val="none" w:sz="0" w:space="0" w:color="auto"/>
              </w:divBdr>
              <w:divsChild>
                <w:div w:id="1054544276">
                  <w:marLeft w:val="0"/>
                  <w:marRight w:val="0"/>
                  <w:marTop w:val="0"/>
                  <w:marBottom w:val="0"/>
                  <w:divBdr>
                    <w:top w:val="none" w:sz="0" w:space="0" w:color="auto"/>
                    <w:left w:val="none" w:sz="0" w:space="0" w:color="auto"/>
                    <w:bottom w:val="none" w:sz="0" w:space="0" w:color="auto"/>
                    <w:right w:val="none" w:sz="0" w:space="0" w:color="auto"/>
                  </w:divBdr>
                  <w:divsChild>
                    <w:div w:id="1515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4249">
      <w:bodyDiv w:val="1"/>
      <w:marLeft w:val="0"/>
      <w:marRight w:val="0"/>
      <w:marTop w:val="0"/>
      <w:marBottom w:val="0"/>
      <w:divBdr>
        <w:top w:val="none" w:sz="0" w:space="0" w:color="auto"/>
        <w:left w:val="none" w:sz="0" w:space="0" w:color="auto"/>
        <w:bottom w:val="none" w:sz="0" w:space="0" w:color="auto"/>
        <w:right w:val="none" w:sz="0" w:space="0" w:color="auto"/>
      </w:divBdr>
    </w:div>
    <w:div w:id="614798650">
      <w:bodyDiv w:val="1"/>
      <w:marLeft w:val="0"/>
      <w:marRight w:val="0"/>
      <w:marTop w:val="0"/>
      <w:marBottom w:val="0"/>
      <w:divBdr>
        <w:top w:val="none" w:sz="0" w:space="0" w:color="auto"/>
        <w:left w:val="none" w:sz="0" w:space="0" w:color="auto"/>
        <w:bottom w:val="none" w:sz="0" w:space="0" w:color="auto"/>
        <w:right w:val="none" w:sz="0" w:space="0" w:color="auto"/>
      </w:divBdr>
    </w:div>
    <w:div w:id="620964509">
      <w:bodyDiv w:val="1"/>
      <w:marLeft w:val="0"/>
      <w:marRight w:val="0"/>
      <w:marTop w:val="0"/>
      <w:marBottom w:val="0"/>
      <w:divBdr>
        <w:top w:val="none" w:sz="0" w:space="0" w:color="auto"/>
        <w:left w:val="none" w:sz="0" w:space="0" w:color="auto"/>
        <w:bottom w:val="none" w:sz="0" w:space="0" w:color="auto"/>
        <w:right w:val="none" w:sz="0" w:space="0" w:color="auto"/>
      </w:divBdr>
    </w:div>
    <w:div w:id="625626292">
      <w:bodyDiv w:val="1"/>
      <w:marLeft w:val="0"/>
      <w:marRight w:val="0"/>
      <w:marTop w:val="0"/>
      <w:marBottom w:val="0"/>
      <w:divBdr>
        <w:top w:val="none" w:sz="0" w:space="0" w:color="auto"/>
        <w:left w:val="none" w:sz="0" w:space="0" w:color="auto"/>
        <w:bottom w:val="none" w:sz="0" w:space="0" w:color="auto"/>
        <w:right w:val="none" w:sz="0" w:space="0" w:color="auto"/>
      </w:divBdr>
      <w:divsChild>
        <w:div w:id="1708523747">
          <w:marLeft w:val="0"/>
          <w:marRight w:val="0"/>
          <w:marTop w:val="0"/>
          <w:marBottom w:val="0"/>
          <w:divBdr>
            <w:top w:val="none" w:sz="0" w:space="0" w:color="auto"/>
            <w:left w:val="none" w:sz="0" w:space="0" w:color="auto"/>
            <w:bottom w:val="none" w:sz="0" w:space="0" w:color="auto"/>
            <w:right w:val="none" w:sz="0" w:space="0" w:color="auto"/>
          </w:divBdr>
          <w:divsChild>
            <w:div w:id="64492698">
              <w:marLeft w:val="0"/>
              <w:marRight w:val="0"/>
              <w:marTop w:val="0"/>
              <w:marBottom w:val="0"/>
              <w:divBdr>
                <w:top w:val="none" w:sz="0" w:space="0" w:color="auto"/>
                <w:left w:val="none" w:sz="0" w:space="0" w:color="auto"/>
                <w:bottom w:val="none" w:sz="0" w:space="0" w:color="auto"/>
                <w:right w:val="none" w:sz="0" w:space="0" w:color="auto"/>
              </w:divBdr>
              <w:divsChild>
                <w:div w:id="1152603659">
                  <w:marLeft w:val="0"/>
                  <w:marRight w:val="0"/>
                  <w:marTop w:val="0"/>
                  <w:marBottom w:val="0"/>
                  <w:divBdr>
                    <w:top w:val="none" w:sz="0" w:space="0" w:color="auto"/>
                    <w:left w:val="none" w:sz="0" w:space="0" w:color="auto"/>
                    <w:bottom w:val="none" w:sz="0" w:space="0" w:color="auto"/>
                    <w:right w:val="none" w:sz="0" w:space="0" w:color="auto"/>
                  </w:divBdr>
                  <w:divsChild>
                    <w:div w:id="21130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74613">
          <w:marLeft w:val="0"/>
          <w:marRight w:val="0"/>
          <w:marTop w:val="0"/>
          <w:marBottom w:val="0"/>
          <w:divBdr>
            <w:top w:val="none" w:sz="0" w:space="0" w:color="auto"/>
            <w:left w:val="none" w:sz="0" w:space="0" w:color="auto"/>
            <w:bottom w:val="none" w:sz="0" w:space="0" w:color="auto"/>
            <w:right w:val="none" w:sz="0" w:space="0" w:color="auto"/>
          </w:divBdr>
          <w:divsChild>
            <w:div w:id="687416309">
              <w:marLeft w:val="0"/>
              <w:marRight w:val="0"/>
              <w:marTop w:val="0"/>
              <w:marBottom w:val="0"/>
              <w:divBdr>
                <w:top w:val="none" w:sz="0" w:space="0" w:color="auto"/>
                <w:left w:val="none" w:sz="0" w:space="0" w:color="auto"/>
                <w:bottom w:val="none" w:sz="0" w:space="0" w:color="auto"/>
                <w:right w:val="none" w:sz="0" w:space="0" w:color="auto"/>
              </w:divBdr>
              <w:divsChild>
                <w:div w:id="1546065749">
                  <w:marLeft w:val="0"/>
                  <w:marRight w:val="0"/>
                  <w:marTop w:val="0"/>
                  <w:marBottom w:val="0"/>
                  <w:divBdr>
                    <w:top w:val="none" w:sz="0" w:space="0" w:color="auto"/>
                    <w:left w:val="none" w:sz="0" w:space="0" w:color="auto"/>
                    <w:bottom w:val="none" w:sz="0" w:space="0" w:color="auto"/>
                    <w:right w:val="none" w:sz="0" w:space="0" w:color="auto"/>
                  </w:divBdr>
                  <w:divsChild>
                    <w:div w:id="15048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418526">
      <w:bodyDiv w:val="1"/>
      <w:marLeft w:val="0"/>
      <w:marRight w:val="0"/>
      <w:marTop w:val="0"/>
      <w:marBottom w:val="0"/>
      <w:divBdr>
        <w:top w:val="none" w:sz="0" w:space="0" w:color="auto"/>
        <w:left w:val="none" w:sz="0" w:space="0" w:color="auto"/>
        <w:bottom w:val="none" w:sz="0" w:space="0" w:color="auto"/>
        <w:right w:val="none" w:sz="0" w:space="0" w:color="auto"/>
      </w:divBdr>
    </w:div>
    <w:div w:id="645933256">
      <w:bodyDiv w:val="1"/>
      <w:marLeft w:val="0"/>
      <w:marRight w:val="0"/>
      <w:marTop w:val="0"/>
      <w:marBottom w:val="0"/>
      <w:divBdr>
        <w:top w:val="none" w:sz="0" w:space="0" w:color="auto"/>
        <w:left w:val="none" w:sz="0" w:space="0" w:color="auto"/>
        <w:bottom w:val="none" w:sz="0" w:space="0" w:color="auto"/>
        <w:right w:val="none" w:sz="0" w:space="0" w:color="auto"/>
      </w:divBdr>
    </w:div>
    <w:div w:id="652295961">
      <w:bodyDiv w:val="1"/>
      <w:marLeft w:val="0"/>
      <w:marRight w:val="0"/>
      <w:marTop w:val="0"/>
      <w:marBottom w:val="0"/>
      <w:divBdr>
        <w:top w:val="none" w:sz="0" w:space="0" w:color="auto"/>
        <w:left w:val="none" w:sz="0" w:space="0" w:color="auto"/>
        <w:bottom w:val="none" w:sz="0" w:space="0" w:color="auto"/>
        <w:right w:val="none" w:sz="0" w:space="0" w:color="auto"/>
      </w:divBdr>
    </w:div>
    <w:div w:id="664212434">
      <w:bodyDiv w:val="1"/>
      <w:marLeft w:val="0"/>
      <w:marRight w:val="0"/>
      <w:marTop w:val="0"/>
      <w:marBottom w:val="0"/>
      <w:divBdr>
        <w:top w:val="none" w:sz="0" w:space="0" w:color="auto"/>
        <w:left w:val="none" w:sz="0" w:space="0" w:color="auto"/>
        <w:bottom w:val="none" w:sz="0" w:space="0" w:color="auto"/>
        <w:right w:val="none" w:sz="0" w:space="0" w:color="auto"/>
      </w:divBdr>
      <w:divsChild>
        <w:div w:id="650720130">
          <w:marLeft w:val="0"/>
          <w:marRight w:val="0"/>
          <w:marTop w:val="0"/>
          <w:marBottom w:val="0"/>
          <w:divBdr>
            <w:top w:val="single" w:sz="2" w:space="0" w:color="E7E8F2"/>
            <w:left w:val="single" w:sz="2" w:space="0" w:color="E7E8F2"/>
            <w:bottom w:val="single" w:sz="2" w:space="0" w:color="E7E8F2"/>
            <w:right w:val="single" w:sz="2" w:space="0" w:color="E7E8F2"/>
          </w:divBdr>
          <w:divsChild>
            <w:div w:id="200409807">
              <w:marLeft w:val="0"/>
              <w:marRight w:val="0"/>
              <w:marTop w:val="0"/>
              <w:marBottom w:val="0"/>
              <w:divBdr>
                <w:top w:val="single" w:sz="2" w:space="0" w:color="E7E8F2"/>
                <w:left w:val="single" w:sz="2" w:space="0" w:color="E7E8F2"/>
                <w:bottom w:val="single" w:sz="2" w:space="0" w:color="E7E8F2"/>
                <w:right w:val="single" w:sz="2" w:space="0" w:color="E7E8F2"/>
              </w:divBdr>
            </w:div>
            <w:div w:id="1126463073">
              <w:marLeft w:val="0"/>
              <w:marRight w:val="0"/>
              <w:marTop w:val="0"/>
              <w:marBottom w:val="0"/>
              <w:divBdr>
                <w:top w:val="single" w:sz="2" w:space="0" w:color="E7E8F2"/>
                <w:left w:val="single" w:sz="2" w:space="0" w:color="E7E8F2"/>
                <w:bottom w:val="single" w:sz="2" w:space="0" w:color="E7E8F2"/>
                <w:right w:val="single" w:sz="2" w:space="0" w:color="E7E8F2"/>
              </w:divBdr>
            </w:div>
            <w:div w:id="40534061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680356199">
      <w:bodyDiv w:val="1"/>
      <w:marLeft w:val="0"/>
      <w:marRight w:val="0"/>
      <w:marTop w:val="0"/>
      <w:marBottom w:val="0"/>
      <w:divBdr>
        <w:top w:val="none" w:sz="0" w:space="0" w:color="auto"/>
        <w:left w:val="none" w:sz="0" w:space="0" w:color="auto"/>
        <w:bottom w:val="none" w:sz="0" w:space="0" w:color="auto"/>
        <w:right w:val="none" w:sz="0" w:space="0" w:color="auto"/>
      </w:divBdr>
    </w:div>
    <w:div w:id="690183128">
      <w:bodyDiv w:val="1"/>
      <w:marLeft w:val="0"/>
      <w:marRight w:val="0"/>
      <w:marTop w:val="0"/>
      <w:marBottom w:val="0"/>
      <w:divBdr>
        <w:top w:val="none" w:sz="0" w:space="0" w:color="auto"/>
        <w:left w:val="none" w:sz="0" w:space="0" w:color="auto"/>
        <w:bottom w:val="none" w:sz="0" w:space="0" w:color="auto"/>
        <w:right w:val="none" w:sz="0" w:space="0" w:color="auto"/>
      </w:divBdr>
    </w:div>
    <w:div w:id="705450623">
      <w:bodyDiv w:val="1"/>
      <w:marLeft w:val="0"/>
      <w:marRight w:val="0"/>
      <w:marTop w:val="0"/>
      <w:marBottom w:val="0"/>
      <w:divBdr>
        <w:top w:val="none" w:sz="0" w:space="0" w:color="auto"/>
        <w:left w:val="none" w:sz="0" w:space="0" w:color="auto"/>
        <w:bottom w:val="none" w:sz="0" w:space="0" w:color="auto"/>
        <w:right w:val="none" w:sz="0" w:space="0" w:color="auto"/>
      </w:divBdr>
    </w:div>
    <w:div w:id="724184669">
      <w:bodyDiv w:val="1"/>
      <w:marLeft w:val="0"/>
      <w:marRight w:val="0"/>
      <w:marTop w:val="0"/>
      <w:marBottom w:val="0"/>
      <w:divBdr>
        <w:top w:val="none" w:sz="0" w:space="0" w:color="auto"/>
        <w:left w:val="none" w:sz="0" w:space="0" w:color="auto"/>
        <w:bottom w:val="none" w:sz="0" w:space="0" w:color="auto"/>
        <w:right w:val="none" w:sz="0" w:space="0" w:color="auto"/>
      </w:divBdr>
      <w:divsChild>
        <w:div w:id="1828132295">
          <w:marLeft w:val="0"/>
          <w:marRight w:val="0"/>
          <w:marTop w:val="0"/>
          <w:marBottom w:val="0"/>
          <w:divBdr>
            <w:top w:val="single" w:sz="2" w:space="0" w:color="E7E8F2"/>
            <w:left w:val="single" w:sz="2" w:space="0" w:color="E7E8F2"/>
            <w:bottom w:val="single" w:sz="2" w:space="0" w:color="E7E8F2"/>
            <w:right w:val="single" w:sz="2" w:space="0" w:color="E7E8F2"/>
          </w:divBdr>
        </w:div>
        <w:div w:id="2093351136">
          <w:marLeft w:val="0"/>
          <w:marRight w:val="0"/>
          <w:marTop w:val="0"/>
          <w:marBottom w:val="0"/>
          <w:divBdr>
            <w:top w:val="single" w:sz="2" w:space="0" w:color="E7E8F2"/>
            <w:left w:val="single" w:sz="2" w:space="0" w:color="E7E8F2"/>
            <w:bottom w:val="single" w:sz="2" w:space="0" w:color="E7E8F2"/>
            <w:right w:val="single" w:sz="2" w:space="0" w:color="E7E8F2"/>
          </w:divBdr>
        </w:div>
        <w:div w:id="150096744">
          <w:marLeft w:val="0"/>
          <w:marRight w:val="0"/>
          <w:marTop w:val="0"/>
          <w:marBottom w:val="0"/>
          <w:divBdr>
            <w:top w:val="single" w:sz="2" w:space="0" w:color="E7E8F2"/>
            <w:left w:val="single" w:sz="2" w:space="0" w:color="E7E8F2"/>
            <w:bottom w:val="single" w:sz="2" w:space="0" w:color="E7E8F2"/>
            <w:right w:val="single" w:sz="2" w:space="0" w:color="E7E8F2"/>
          </w:divBdr>
        </w:div>
        <w:div w:id="1958902756">
          <w:marLeft w:val="0"/>
          <w:marRight w:val="0"/>
          <w:marTop w:val="0"/>
          <w:marBottom w:val="0"/>
          <w:divBdr>
            <w:top w:val="single" w:sz="2" w:space="0" w:color="E7E8F2"/>
            <w:left w:val="single" w:sz="2" w:space="0" w:color="E7E8F2"/>
            <w:bottom w:val="single" w:sz="2" w:space="0" w:color="E7E8F2"/>
            <w:right w:val="single" w:sz="2" w:space="0" w:color="E7E8F2"/>
          </w:divBdr>
        </w:div>
        <w:div w:id="321466076">
          <w:marLeft w:val="0"/>
          <w:marRight w:val="0"/>
          <w:marTop w:val="0"/>
          <w:marBottom w:val="0"/>
          <w:divBdr>
            <w:top w:val="single" w:sz="2" w:space="0" w:color="E7E8F2"/>
            <w:left w:val="single" w:sz="2" w:space="0" w:color="E7E8F2"/>
            <w:bottom w:val="single" w:sz="2" w:space="0" w:color="E7E8F2"/>
            <w:right w:val="single" w:sz="2" w:space="0" w:color="E7E8F2"/>
          </w:divBdr>
        </w:div>
        <w:div w:id="1122189478">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755638202">
      <w:bodyDiv w:val="1"/>
      <w:marLeft w:val="0"/>
      <w:marRight w:val="0"/>
      <w:marTop w:val="0"/>
      <w:marBottom w:val="0"/>
      <w:divBdr>
        <w:top w:val="none" w:sz="0" w:space="0" w:color="auto"/>
        <w:left w:val="none" w:sz="0" w:space="0" w:color="auto"/>
        <w:bottom w:val="none" w:sz="0" w:space="0" w:color="auto"/>
        <w:right w:val="none" w:sz="0" w:space="0" w:color="auto"/>
      </w:divBdr>
    </w:div>
    <w:div w:id="782043337">
      <w:bodyDiv w:val="1"/>
      <w:marLeft w:val="0"/>
      <w:marRight w:val="0"/>
      <w:marTop w:val="0"/>
      <w:marBottom w:val="0"/>
      <w:divBdr>
        <w:top w:val="none" w:sz="0" w:space="0" w:color="auto"/>
        <w:left w:val="none" w:sz="0" w:space="0" w:color="auto"/>
        <w:bottom w:val="none" w:sz="0" w:space="0" w:color="auto"/>
        <w:right w:val="none" w:sz="0" w:space="0" w:color="auto"/>
      </w:divBdr>
      <w:divsChild>
        <w:div w:id="547033018">
          <w:marLeft w:val="0"/>
          <w:marRight w:val="0"/>
          <w:marTop w:val="0"/>
          <w:marBottom w:val="0"/>
          <w:divBdr>
            <w:top w:val="single" w:sz="2" w:space="0" w:color="E7E8F2"/>
            <w:left w:val="single" w:sz="2" w:space="0" w:color="E7E8F2"/>
            <w:bottom w:val="single" w:sz="2" w:space="0" w:color="E7E8F2"/>
            <w:right w:val="single" w:sz="2" w:space="0" w:color="E7E8F2"/>
          </w:divBdr>
          <w:divsChild>
            <w:div w:id="1797024029">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2367102">
          <w:marLeft w:val="0"/>
          <w:marRight w:val="0"/>
          <w:marTop w:val="0"/>
          <w:marBottom w:val="0"/>
          <w:divBdr>
            <w:top w:val="single" w:sz="2" w:space="0" w:color="E7E8F2"/>
            <w:left w:val="single" w:sz="2" w:space="0" w:color="E7E8F2"/>
            <w:bottom w:val="single" w:sz="2" w:space="0" w:color="E7E8F2"/>
            <w:right w:val="single" w:sz="2" w:space="0" w:color="E7E8F2"/>
          </w:divBdr>
          <w:divsChild>
            <w:div w:id="165132336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10172409">
      <w:bodyDiv w:val="1"/>
      <w:marLeft w:val="0"/>
      <w:marRight w:val="0"/>
      <w:marTop w:val="0"/>
      <w:marBottom w:val="0"/>
      <w:divBdr>
        <w:top w:val="none" w:sz="0" w:space="0" w:color="auto"/>
        <w:left w:val="none" w:sz="0" w:space="0" w:color="auto"/>
        <w:bottom w:val="none" w:sz="0" w:space="0" w:color="auto"/>
        <w:right w:val="none" w:sz="0" w:space="0" w:color="auto"/>
      </w:divBdr>
    </w:div>
    <w:div w:id="830869269">
      <w:bodyDiv w:val="1"/>
      <w:marLeft w:val="0"/>
      <w:marRight w:val="0"/>
      <w:marTop w:val="0"/>
      <w:marBottom w:val="0"/>
      <w:divBdr>
        <w:top w:val="none" w:sz="0" w:space="0" w:color="auto"/>
        <w:left w:val="none" w:sz="0" w:space="0" w:color="auto"/>
        <w:bottom w:val="none" w:sz="0" w:space="0" w:color="auto"/>
        <w:right w:val="none" w:sz="0" w:space="0" w:color="auto"/>
      </w:divBdr>
      <w:divsChild>
        <w:div w:id="85422419">
          <w:marLeft w:val="0"/>
          <w:marRight w:val="0"/>
          <w:marTop w:val="0"/>
          <w:marBottom w:val="0"/>
          <w:divBdr>
            <w:top w:val="single" w:sz="2" w:space="0" w:color="E7E8F2"/>
            <w:left w:val="single" w:sz="2" w:space="0" w:color="E7E8F2"/>
            <w:bottom w:val="single" w:sz="2" w:space="0" w:color="E7E8F2"/>
            <w:right w:val="single" w:sz="2" w:space="0" w:color="E7E8F2"/>
          </w:divBdr>
          <w:divsChild>
            <w:div w:id="905068771">
              <w:marLeft w:val="0"/>
              <w:marRight w:val="0"/>
              <w:marTop w:val="0"/>
              <w:marBottom w:val="0"/>
              <w:divBdr>
                <w:top w:val="single" w:sz="2" w:space="0" w:color="E7E8F2"/>
                <w:left w:val="single" w:sz="2" w:space="0" w:color="E7E8F2"/>
                <w:bottom w:val="single" w:sz="2" w:space="0" w:color="E7E8F2"/>
                <w:right w:val="single" w:sz="2" w:space="0" w:color="E7E8F2"/>
              </w:divBdr>
            </w:div>
            <w:div w:id="1769885909">
              <w:marLeft w:val="0"/>
              <w:marRight w:val="0"/>
              <w:marTop w:val="0"/>
              <w:marBottom w:val="0"/>
              <w:divBdr>
                <w:top w:val="single" w:sz="2" w:space="0" w:color="E7E8F2"/>
                <w:left w:val="single" w:sz="2" w:space="0" w:color="E7E8F2"/>
                <w:bottom w:val="single" w:sz="2" w:space="0" w:color="E7E8F2"/>
                <w:right w:val="single" w:sz="2" w:space="0" w:color="E7E8F2"/>
              </w:divBdr>
            </w:div>
            <w:div w:id="170923579">
              <w:marLeft w:val="0"/>
              <w:marRight w:val="0"/>
              <w:marTop w:val="0"/>
              <w:marBottom w:val="0"/>
              <w:divBdr>
                <w:top w:val="single" w:sz="2" w:space="0" w:color="E7E8F2"/>
                <w:left w:val="single" w:sz="2" w:space="0" w:color="E7E8F2"/>
                <w:bottom w:val="single" w:sz="2" w:space="0" w:color="E7E8F2"/>
                <w:right w:val="single" w:sz="2" w:space="0" w:color="E7E8F2"/>
              </w:divBdr>
            </w:div>
            <w:div w:id="1384671817">
              <w:marLeft w:val="0"/>
              <w:marRight w:val="0"/>
              <w:marTop w:val="0"/>
              <w:marBottom w:val="0"/>
              <w:divBdr>
                <w:top w:val="single" w:sz="2" w:space="0" w:color="E7E8F2"/>
                <w:left w:val="single" w:sz="2" w:space="0" w:color="E7E8F2"/>
                <w:bottom w:val="single" w:sz="2" w:space="0" w:color="E7E8F2"/>
                <w:right w:val="single" w:sz="2" w:space="0" w:color="E7E8F2"/>
              </w:divBdr>
            </w:div>
            <w:div w:id="747649614">
              <w:marLeft w:val="0"/>
              <w:marRight w:val="0"/>
              <w:marTop w:val="0"/>
              <w:marBottom w:val="0"/>
              <w:divBdr>
                <w:top w:val="single" w:sz="2" w:space="0" w:color="E7E8F2"/>
                <w:left w:val="single" w:sz="2" w:space="0" w:color="E7E8F2"/>
                <w:bottom w:val="single" w:sz="2" w:space="0" w:color="E7E8F2"/>
                <w:right w:val="single" w:sz="2" w:space="0" w:color="E7E8F2"/>
              </w:divBdr>
            </w:div>
            <w:div w:id="1257058696">
              <w:marLeft w:val="0"/>
              <w:marRight w:val="0"/>
              <w:marTop w:val="0"/>
              <w:marBottom w:val="0"/>
              <w:divBdr>
                <w:top w:val="single" w:sz="2" w:space="0" w:color="E7E8F2"/>
                <w:left w:val="single" w:sz="2" w:space="0" w:color="E7E8F2"/>
                <w:bottom w:val="single" w:sz="2" w:space="0" w:color="E7E8F2"/>
                <w:right w:val="single" w:sz="2" w:space="0" w:color="E7E8F2"/>
              </w:divBdr>
            </w:div>
            <w:div w:id="114546925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840588250">
      <w:bodyDiv w:val="1"/>
      <w:marLeft w:val="0"/>
      <w:marRight w:val="0"/>
      <w:marTop w:val="0"/>
      <w:marBottom w:val="0"/>
      <w:divBdr>
        <w:top w:val="none" w:sz="0" w:space="0" w:color="auto"/>
        <w:left w:val="none" w:sz="0" w:space="0" w:color="auto"/>
        <w:bottom w:val="none" w:sz="0" w:space="0" w:color="auto"/>
        <w:right w:val="none" w:sz="0" w:space="0" w:color="auto"/>
      </w:divBdr>
    </w:div>
    <w:div w:id="843738146">
      <w:bodyDiv w:val="1"/>
      <w:marLeft w:val="0"/>
      <w:marRight w:val="0"/>
      <w:marTop w:val="0"/>
      <w:marBottom w:val="0"/>
      <w:divBdr>
        <w:top w:val="none" w:sz="0" w:space="0" w:color="auto"/>
        <w:left w:val="none" w:sz="0" w:space="0" w:color="auto"/>
        <w:bottom w:val="none" w:sz="0" w:space="0" w:color="auto"/>
        <w:right w:val="none" w:sz="0" w:space="0" w:color="auto"/>
      </w:divBdr>
    </w:div>
    <w:div w:id="849488995">
      <w:bodyDiv w:val="1"/>
      <w:marLeft w:val="0"/>
      <w:marRight w:val="0"/>
      <w:marTop w:val="0"/>
      <w:marBottom w:val="0"/>
      <w:divBdr>
        <w:top w:val="none" w:sz="0" w:space="0" w:color="auto"/>
        <w:left w:val="none" w:sz="0" w:space="0" w:color="auto"/>
        <w:bottom w:val="none" w:sz="0" w:space="0" w:color="auto"/>
        <w:right w:val="none" w:sz="0" w:space="0" w:color="auto"/>
      </w:divBdr>
    </w:div>
    <w:div w:id="882251976">
      <w:bodyDiv w:val="1"/>
      <w:marLeft w:val="0"/>
      <w:marRight w:val="0"/>
      <w:marTop w:val="0"/>
      <w:marBottom w:val="0"/>
      <w:divBdr>
        <w:top w:val="none" w:sz="0" w:space="0" w:color="auto"/>
        <w:left w:val="none" w:sz="0" w:space="0" w:color="auto"/>
        <w:bottom w:val="none" w:sz="0" w:space="0" w:color="auto"/>
        <w:right w:val="none" w:sz="0" w:space="0" w:color="auto"/>
      </w:divBdr>
    </w:div>
    <w:div w:id="929317743">
      <w:bodyDiv w:val="1"/>
      <w:marLeft w:val="0"/>
      <w:marRight w:val="0"/>
      <w:marTop w:val="0"/>
      <w:marBottom w:val="0"/>
      <w:divBdr>
        <w:top w:val="none" w:sz="0" w:space="0" w:color="auto"/>
        <w:left w:val="none" w:sz="0" w:space="0" w:color="auto"/>
        <w:bottom w:val="none" w:sz="0" w:space="0" w:color="auto"/>
        <w:right w:val="none" w:sz="0" w:space="0" w:color="auto"/>
      </w:divBdr>
    </w:div>
    <w:div w:id="929897921">
      <w:bodyDiv w:val="1"/>
      <w:marLeft w:val="0"/>
      <w:marRight w:val="0"/>
      <w:marTop w:val="0"/>
      <w:marBottom w:val="0"/>
      <w:divBdr>
        <w:top w:val="none" w:sz="0" w:space="0" w:color="auto"/>
        <w:left w:val="none" w:sz="0" w:space="0" w:color="auto"/>
        <w:bottom w:val="none" w:sz="0" w:space="0" w:color="auto"/>
        <w:right w:val="none" w:sz="0" w:space="0" w:color="auto"/>
      </w:divBdr>
      <w:divsChild>
        <w:div w:id="495539577">
          <w:marLeft w:val="0"/>
          <w:marRight w:val="0"/>
          <w:marTop w:val="0"/>
          <w:marBottom w:val="0"/>
          <w:divBdr>
            <w:top w:val="none" w:sz="0" w:space="0" w:color="auto"/>
            <w:left w:val="none" w:sz="0" w:space="0" w:color="auto"/>
            <w:bottom w:val="none" w:sz="0" w:space="0" w:color="auto"/>
            <w:right w:val="none" w:sz="0" w:space="0" w:color="auto"/>
          </w:divBdr>
          <w:divsChild>
            <w:div w:id="706299782">
              <w:marLeft w:val="0"/>
              <w:marRight w:val="0"/>
              <w:marTop w:val="0"/>
              <w:marBottom w:val="0"/>
              <w:divBdr>
                <w:top w:val="none" w:sz="0" w:space="0" w:color="auto"/>
                <w:left w:val="none" w:sz="0" w:space="0" w:color="auto"/>
                <w:bottom w:val="none" w:sz="0" w:space="0" w:color="auto"/>
                <w:right w:val="none" w:sz="0" w:space="0" w:color="auto"/>
              </w:divBdr>
            </w:div>
            <w:div w:id="228617258">
              <w:marLeft w:val="0"/>
              <w:marRight w:val="0"/>
              <w:marTop w:val="0"/>
              <w:marBottom w:val="0"/>
              <w:divBdr>
                <w:top w:val="none" w:sz="0" w:space="0" w:color="auto"/>
                <w:left w:val="none" w:sz="0" w:space="0" w:color="auto"/>
                <w:bottom w:val="none" w:sz="0" w:space="0" w:color="auto"/>
                <w:right w:val="none" w:sz="0" w:space="0" w:color="auto"/>
              </w:divBdr>
            </w:div>
            <w:div w:id="655574915">
              <w:marLeft w:val="0"/>
              <w:marRight w:val="0"/>
              <w:marTop w:val="0"/>
              <w:marBottom w:val="0"/>
              <w:divBdr>
                <w:top w:val="none" w:sz="0" w:space="0" w:color="auto"/>
                <w:left w:val="none" w:sz="0" w:space="0" w:color="auto"/>
                <w:bottom w:val="none" w:sz="0" w:space="0" w:color="auto"/>
                <w:right w:val="none" w:sz="0" w:space="0" w:color="auto"/>
              </w:divBdr>
            </w:div>
            <w:div w:id="336736271">
              <w:marLeft w:val="0"/>
              <w:marRight w:val="0"/>
              <w:marTop w:val="0"/>
              <w:marBottom w:val="0"/>
              <w:divBdr>
                <w:top w:val="none" w:sz="0" w:space="0" w:color="auto"/>
                <w:left w:val="none" w:sz="0" w:space="0" w:color="auto"/>
                <w:bottom w:val="none" w:sz="0" w:space="0" w:color="auto"/>
                <w:right w:val="none" w:sz="0" w:space="0" w:color="auto"/>
              </w:divBdr>
            </w:div>
            <w:div w:id="928081916">
              <w:marLeft w:val="0"/>
              <w:marRight w:val="0"/>
              <w:marTop w:val="0"/>
              <w:marBottom w:val="0"/>
              <w:divBdr>
                <w:top w:val="none" w:sz="0" w:space="0" w:color="auto"/>
                <w:left w:val="none" w:sz="0" w:space="0" w:color="auto"/>
                <w:bottom w:val="none" w:sz="0" w:space="0" w:color="auto"/>
                <w:right w:val="none" w:sz="0" w:space="0" w:color="auto"/>
              </w:divBdr>
            </w:div>
            <w:div w:id="1240138615">
              <w:marLeft w:val="0"/>
              <w:marRight w:val="0"/>
              <w:marTop w:val="0"/>
              <w:marBottom w:val="0"/>
              <w:divBdr>
                <w:top w:val="none" w:sz="0" w:space="0" w:color="auto"/>
                <w:left w:val="none" w:sz="0" w:space="0" w:color="auto"/>
                <w:bottom w:val="none" w:sz="0" w:space="0" w:color="auto"/>
                <w:right w:val="none" w:sz="0" w:space="0" w:color="auto"/>
              </w:divBdr>
            </w:div>
            <w:div w:id="105924707">
              <w:marLeft w:val="0"/>
              <w:marRight w:val="0"/>
              <w:marTop w:val="0"/>
              <w:marBottom w:val="0"/>
              <w:divBdr>
                <w:top w:val="none" w:sz="0" w:space="0" w:color="auto"/>
                <w:left w:val="none" w:sz="0" w:space="0" w:color="auto"/>
                <w:bottom w:val="none" w:sz="0" w:space="0" w:color="auto"/>
                <w:right w:val="none" w:sz="0" w:space="0" w:color="auto"/>
              </w:divBdr>
            </w:div>
            <w:div w:id="537084427">
              <w:marLeft w:val="0"/>
              <w:marRight w:val="0"/>
              <w:marTop w:val="0"/>
              <w:marBottom w:val="0"/>
              <w:divBdr>
                <w:top w:val="none" w:sz="0" w:space="0" w:color="auto"/>
                <w:left w:val="none" w:sz="0" w:space="0" w:color="auto"/>
                <w:bottom w:val="none" w:sz="0" w:space="0" w:color="auto"/>
                <w:right w:val="none" w:sz="0" w:space="0" w:color="auto"/>
              </w:divBdr>
            </w:div>
            <w:div w:id="884364927">
              <w:marLeft w:val="0"/>
              <w:marRight w:val="0"/>
              <w:marTop w:val="0"/>
              <w:marBottom w:val="0"/>
              <w:divBdr>
                <w:top w:val="none" w:sz="0" w:space="0" w:color="auto"/>
                <w:left w:val="none" w:sz="0" w:space="0" w:color="auto"/>
                <w:bottom w:val="none" w:sz="0" w:space="0" w:color="auto"/>
                <w:right w:val="none" w:sz="0" w:space="0" w:color="auto"/>
              </w:divBdr>
            </w:div>
            <w:div w:id="19668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04557">
      <w:bodyDiv w:val="1"/>
      <w:marLeft w:val="0"/>
      <w:marRight w:val="0"/>
      <w:marTop w:val="0"/>
      <w:marBottom w:val="0"/>
      <w:divBdr>
        <w:top w:val="none" w:sz="0" w:space="0" w:color="auto"/>
        <w:left w:val="none" w:sz="0" w:space="0" w:color="auto"/>
        <w:bottom w:val="none" w:sz="0" w:space="0" w:color="auto"/>
        <w:right w:val="none" w:sz="0" w:space="0" w:color="auto"/>
      </w:divBdr>
    </w:div>
    <w:div w:id="975721656">
      <w:bodyDiv w:val="1"/>
      <w:marLeft w:val="0"/>
      <w:marRight w:val="0"/>
      <w:marTop w:val="0"/>
      <w:marBottom w:val="0"/>
      <w:divBdr>
        <w:top w:val="none" w:sz="0" w:space="0" w:color="auto"/>
        <w:left w:val="none" w:sz="0" w:space="0" w:color="auto"/>
        <w:bottom w:val="none" w:sz="0" w:space="0" w:color="auto"/>
        <w:right w:val="none" w:sz="0" w:space="0" w:color="auto"/>
      </w:divBdr>
      <w:divsChild>
        <w:div w:id="579944912">
          <w:marLeft w:val="0"/>
          <w:marRight w:val="0"/>
          <w:marTop w:val="0"/>
          <w:marBottom w:val="0"/>
          <w:divBdr>
            <w:top w:val="single" w:sz="2" w:space="0" w:color="E7E8F2"/>
            <w:left w:val="single" w:sz="2" w:space="0" w:color="E7E8F2"/>
            <w:bottom w:val="single" w:sz="2" w:space="0" w:color="E7E8F2"/>
            <w:right w:val="single" w:sz="2" w:space="0" w:color="E7E8F2"/>
          </w:divBdr>
        </w:div>
        <w:div w:id="1870486800">
          <w:marLeft w:val="0"/>
          <w:marRight w:val="0"/>
          <w:marTop w:val="0"/>
          <w:marBottom w:val="0"/>
          <w:divBdr>
            <w:top w:val="single" w:sz="2" w:space="0" w:color="E7E8F2"/>
            <w:left w:val="single" w:sz="2" w:space="0" w:color="E7E8F2"/>
            <w:bottom w:val="single" w:sz="2" w:space="0" w:color="E7E8F2"/>
            <w:right w:val="single" w:sz="2" w:space="0" w:color="E7E8F2"/>
          </w:divBdr>
        </w:div>
        <w:div w:id="1249123111">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021515354">
      <w:bodyDiv w:val="1"/>
      <w:marLeft w:val="0"/>
      <w:marRight w:val="0"/>
      <w:marTop w:val="0"/>
      <w:marBottom w:val="0"/>
      <w:divBdr>
        <w:top w:val="none" w:sz="0" w:space="0" w:color="auto"/>
        <w:left w:val="none" w:sz="0" w:space="0" w:color="auto"/>
        <w:bottom w:val="none" w:sz="0" w:space="0" w:color="auto"/>
        <w:right w:val="none" w:sz="0" w:space="0" w:color="auto"/>
      </w:divBdr>
    </w:div>
    <w:div w:id="1026637455">
      <w:bodyDiv w:val="1"/>
      <w:marLeft w:val="0"/>
      <w:marRight w:val="0"/>
      <w:marTop w:val="0"/>
      <w:marBottom w:val="0"/>
      <w:divBdr>
        <w:top w:val="none" w:sz="0" w:space="0" w:color="auto"/>
        <w:left w:val="none" w:sz="0" w:space="0" w:color="auto"/>
        <w:bottom w:val="none" w:sz="0" w:space="0" w:color="auto"/>
        <w:right w:val="none" w:sz="0" w:space="0" w:color="auto"/>
      </w:divBdr>
    </w:div>
    <w:div w:id="1043016636">
      <w:bodyDiv w:val="1"/>
      <w:marLeft w:val="0"/>
      <w:marRight w:val="0"/>
      <w:marTop w:val="0"/>
      <w:marBottom w:val="0"/>
      <w:divBdr>
        <w:top w:val="none" w:sz="0" w:space="0" w:color="auto"/>
        <w:left w:val="none" w:sz="0" w:space="0" w:color="auto"/>
        <w:bottom w:val="none" w:sz="0" w:space="0" w:color="auto"/>
        <w:right w:val="none" w:sz="0" w:space="0" w:color="auto"/>
      </w:divBdr>
      <w:divsChild>
        <w:div w:id="1170369258">
          <w:marLeft w:val="0"/>
          <w:marRight w:val="0"/>
          <w:marTop w:val="0"/>
          <w:marBottom w:val="0"/>
          <w:divBdr>
            <w:top w:val="none" w:sz="0" w:space="0" w:color="auto"/>
            <w:left w:val="none" w:sz="0" w:space="0" w:color="auto"/>
            <w:bottom w:val="none" w:sz="0" w:space="0" w:color="auto"/>
            <w:right w:val="none" w:sz="0" w:space="0" w:color="auto"/>
          </w:divBdr>
          <w:divsChild>
            <w:div w:id="1955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14762">
      <w:bodyDiv w:val="1"/>
      <w:marLeft w:val="0"/>
      <w:marRight w:val="0"/>
      <w:marTop w:val="0"/>
      <w:marBottom w:val="0"/>
      <w:divBdr>
        <w:top w:val="none" w:sz="0" w:space="0" w:color="auto"/>
        <w:left w:val="none" w:sz="0" w:space="0" w:color="auto"/>
        <w:bottom w:val="none" w:sz="0" w:space="0" w:color="auto"/>
        <w:right w:val="none" w:sz="0" w:space="0" w:color="auto"/>
      </w:divBdr>
      <w:divsChild>
        <w:div w:id="1612131843">
          <w:marLeft w:val="0"/>
          <w:marRight w:val="0"/>
          <w:marTop w:val="0"/>
          <w:marBottom w:val="0"/>
          <w:divBdr>
            <w:top w:val="none" w:sz="0" w:space="0" w:color="auto"/>
            <w:left w:val="none" w:sz="0" w:space="0" w:color="auto"/>
            <w:bottom w:val="none" w:sz="0" w:space="0" w:color="auto"/>
            <w:right w:val="none" w:sz="0" w:space="0" w:color="auto"/>
          </w:divBdr>
          <w:divsChild>
            <w:div w:id="1429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4886">
      <w:bodyDiv w:val="1"/>
      <w:marLeft w:val="0"/>
      <w:marRight w:val="0"/>
      <w:marTop w:val="0"/>
      <w:marBottom w:val="0"/>
      <w:divBdr>
        <w:top w:val="none" w:sz="0" w:space="0" w:color="auto"/>
        <w:left w:val="none" w:sz="0" w:space="0" w:color="auto"/>
        <w:bottom w:val="none" w:sz="0" w:space="0" w:color="auto"/>
        <w:right w:val="none" w:sz="0" w:space="0" w:color="auto"/>
      </w:divBdr>
    </w:div>
    <w:div w:id="1066416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7934">
          <w:marLeft w:val="0"/>
          <w:marRight w:val="0"/>
          <w:marTop w:val="0"/>
          <w:marBottom w:val="0"/>
          <w:divBdr>
            <w:top w:val="none" w:sz="0" w:space="0" w:color="auto"/>
            <w:left w:val="none" w:sz="0" w:space="0" w:color="auto"/>
            <w:bottom w:val="none" w:sz="0" w:space="0" w:color="auto"/>
            <w:right w:val="none" w:sz="0" w:space="0" w:color="auto"/>
          </w:divBdr>
          <w:divsChild>
            <w:div w:id="446853240">
              <w:marLeft w:val="0"/>
              <w:marRight w:val="0"/>
              <w:marTop w:val="0"/>
              <w:marBottom w:val="0"/>
              <w:divBdr>
                <w:top w:val="none" w:sz="0" w:space="0" w:color="auto"/>
                <w:left w:val="none" w:sz="0" w:space="0" w:color="auto"/>
                <w:bottom w:val="none" w:sz="0" w:space="0" w:color="auto"/>
                <w:right w:val="none" w:sz="0" w:space="0" w:color="auto"/>
              </w:divBdr>
            </w:div>
            <w:div w:id="1631669693">
              <w:marLeft w:val="0"/>
              <w:marRight w:val="0"/>
              <w:marTop w:val="0"/>
              <w:marBottom w:val="0"/>
              <w:divBdr>
                <w:top w:val="none" w:sz="0" w:space="0" w:color="auto"/>
                <w:left w:val="none" w:sz="0" w:space="0" w:color="auto"/>
                <w:bottom w:val="none" w:sz="0" w:space="0" w:color="auto"/>
                <w:right w:val="none" w:sz="0" w:space="0" w:color="auto"/>
              </w:divBdr>
            </w:div>
            <w:div w:id="2035224949">
              <w:marLeft w:val="0"/>
              <w:marRight w:val="0"/>
              <w:marTop w:val="0"/>
              <w:marBottom w:val="0"/>
              <w:divBdr>
                <w:top w:val="none" w:sz="0" w:space="0" w:color="auto"/>
                <w:left w:val="none" w:sz="0" w:space="0" w:color="auto"/>
                <w:bottom w:val="none" w:sz="0" w:space="0" w:color="auto"/>
                <w:right w:val="none" w:sz="0" w:space="0" w:color="auto"/>
              </w:divBdr>
            </w:div>
            <w:div w:id="1256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3755">
      <w:bodyDiv w:val="1"/>
      <w:marLeft w:val="0"/>
      <w:marRight w:val="0"/>
      <w:marTop w:val="0"/>
      <w:marBottom w:val="0"/>
      <w:divBdr>
        <w:top w:val="none" w:sz="0" w:space="0" w:color="auto"/>
        <w:left w:val="none" w:sz="0" w:space="0" w:color="auto"/>
        <w:bottom w:val="none" w:sz="0" w:space="0" w:color="auto"/>
        <w:right w:val="none" w:sz="0" w:space="0" w:color="auto"/>
      </w:divBdr>
    </w:div>
    <w:div w:id="1077747518">
      <w:bodyDiv w:val="1"/>
      <w:marLeft w:val="0"/>
      <w:marRight w:val="0"/>
      <w:marTop w:val="0"/>
      <w:marBottom w:val="0"/>
      <w:divBdr>
        <w:top w:val="none" w:sz="0" w:space="0" w:color="auto"/>
        <w:left w:val="none" w:sz="0" w:space="0" w:color="auto"/>
        <w:bottom w:val="none" w:sz="0" w:space="0" w:color="auto"/>
        <w:right w:val="none" w:sz="0" w:space="0" w:color="auto"/>
      </w:divBdr>
    </w:div>
    <w:div w:id="1092581433">
      <w:bodyDiv w:val="1"/>
      <w:marLeft w:val="0"/>
      <w:marRight w:val="0"/>
      <w:marTop w:val="0"/>
      <w:marBottom w:val="0"/>
      <w:divBdr>
        <w:top w:val="none" w:sz="0" w:space="0" w:color="auto"/>
        <w:left w:val="none" w:sz="0" w:space="0" w:color="auto"/>
        <w:bottom w:val="none" w:sz="0" w:space="0" w:color="auto"/>
        <w:right w:val="none" w:sz="0" w:space="0" w:color="auto"/>
      </w:divBdr>
    </w:div>
    <w:div w:id="1099645970">
      <w:bodyDiv w:val="1"/>
      <w:marLeft w:val="0"/>
      <w:marRight w:val="0"/>
      <w:marTop w:val="0"/>
      <w:marBottom w:val="0"/>
      <w:divBdr>
        <w:top w:val="none" w:sz="0" w:space="0" w:color="auto"/>
        <w:left w:val="none" w:sz="0" w:space="0" w:color="auto"/>
        <w:bottom w:val="none" w:sz="0" w:space="0" w:color="auto"/>
        <w:right w:val="none" w:sz="0" w:space="0" w:color="auto"/>
      </w:divBdr>
    </w:div>
    <w:div w:id="1104494723">
      <w:bodyDiv w:val="1"/>
      <w:marLeft w:val="0"/>
      <w:marRight w:val="0"/>
      <w:marTop w:val="0"/>
      <w:marBottom w:val="0"/>
      <w:divBdr>
        <w:top w:val="none" w:sz="0" w:space="0" w:color="auto"/>
        <w:left w:val="none" w:sz="0" w:space="0" w:color="auto"/>
        <w:bottom w:val="none" w:sz="0" w:space="0" w:color="auto"/>
        <w:right w:val="none" w:sz="0" w:space="0" w:color="auto"/>
      </w:divBdr>
    </w:div>
    <w:div w:id="1121387553">
      <w:bodyDiv w:val="1"/>
      <w:marLeft w:val="0"/>
      <w:marRight w:val="0"/>
      <w:marTop w:val="0"/>
      <w:marBottom w:val="0"/>
      <w:divBdr>
        <w:top w:val="none" w:sz="0" w:space="0" w:color="auto"/>
        <w:left w:val="none" w:sz="0" w:space="0" w:color="auto"/>
        <w:bottom w:val="none" w:sz="0" w:space="0" w:color="auto"/>
        <w:right w:val="none" w:sz="0" w:space="0" w:color="auto"/>
      </w:divBdr>
    </w:div>
    <w:div w:id="1144197790">
      <w:bodyDiv w:val="1"/>
      <w:marLeft w:val="0"/>
      <w:marRight w:val="0"/>
      <w:marTop w:val="0"/>
      <w:marBottom w:val="0"/>
      <w:divBdr>
        <w:top w:val="none" w:sz="0" w:space="0" w:color="auto"/>
        <w:left w:val="none" w:sz="0" w:space="0" w:color="auto"/>
        <w:bottom w:val="none" w:sz="0" w:space="0" w:color="auto"/>
        <w:right w:val="none" w:sz="0" w:space="0" w:color="auto"/>
      </w:divBdr>
    </w:div>
    <w:div w:id="1154681558">
      <w:bodyDiv w:val="1"/>
      <w:marLeft w:val="0"/>
      <w:marRight w:val="0"/>
      <w:marTop w:val="0"/>
      <w:marBottom w:val="0"/>
      <w:divBdr>
        <w:top w:val="none" w:sz="0" w:space="0" w:color="auto"/>
        <w:left w:val="none" w:sz="0" w:space="0" w:color="auto"/>
        <w:bottom w:val="none" w:sz="0" w:space="0" w:color="auto"/>
        <w:right w:val="none" w:sz="0" w:space="0" w:color="auto"/>
      </w:divBdr>
    </w:div>
    <w:div w:id="1163660537">
      <w:bodyDiv w:val="1"/>
      <w:marLeft w:val="0"/>
      <w:marRight w:val="0"/>
      <w:marTop w:val="0"/>
      <w:marBottom w:val="0"/>
      <w:divBdr>
        <w:top w:val="none" w:sz="0" w:space="0" w:color="auto"/>
        <w:left w:val="none" w:sz="0" w:space="0" w:color="auto"/>
        <w:bottom w:val="none" w:sz="0" w:space="0" w:color="auto"/>
        <w:right w:val="none" w:sz="0" w:space="0" w:color="auto"/>
      </w:divBdr>
    </w:div>
    <w:div w:id="1171677416">
      <w:bodyDiv w:val="1"/>
      <w:marLeft w:val="0"/>
      <w:marRight w:val="0"/>
      <w:marTop w:val="0"/>
      <w:marBottom w:val="0"/>
      <w:divBdr>
        <w:top w:val="none" w:sz="0" w:space="0" w:color="auto"/>
        <w:left w:val="none" w:sz="0" w:space="0" w:color="auto"/>
        <w:bottom w:val="none" w:sz="0" w:space="0" w:color="auto"/>
        <w:right w:val="none" w:sz="0" w:space="0" w:color="auto"/>
      </w:divBdr>
    </w:div>
    <w:div w:id="1191996920">
      <w:bodyDiv w:val="1"/>
      <w:marLeft w:val="0"/>
      <w:marRight w:val="0"/>
      <w:marTop w:val="0"/>
      <w:marBottom w:val="0"/>
      <w:divBdr>
        <w:top w:val="none" w:sz="0" w:space="0" w:color="auto"/>
        <w:left w:val="none" w:sz="0" w:space="0" w:color="auto"/>
        <w:bottom w:val="none" w:sz="0" w:space="0" w:color="auto"/>
        <w:right w:val="none" w:sz="0" w:space="0" w:color="auto"/>
      </w:divBdr>
    </w:div>
    <w:div w:id="1224363981">
      <w:bodyDiv w:val="1"/>
      <w:marLeft w:val="0"/>
      <w:marRight w:val="0"/>
      <w:marTop w:val="0"/>
      <w:marBottom w:val="0"/>
      <w:divBdr>
        <w:top w:val="none" w:sz="0" w:space="0" w:color="auto"/>
        <w:left w:val="none" w:sz="0" w:space="0" w:color="auto"/>
        <w:bottom w:val="none" w:sz="0" w:space="0" w:color="auto"/>
        <w:right w:val="none" w:sz="0" w:space="0" w:color="auto"/>
      </w:divBdr>
    </w:div>
    <w:div w:id="1255213334">
      <w:bodyDiv w:val="1"/>
      <w:marLeft w:val="0"/>
      <w:marRight w:val="0"/>
      <w:marTop w:val="0"/>
      <w:marBottom w:val="0"/>
      <w:divBdr>
        <w:top w:val="none" w:sz="0" w:space="0" w:color="auto"/>
        <w:left w:val="none" w:sz="0" w:space="0" w:color="auto"/>
        <w:bottom w:val="none" w:sz="0" w:space="0" w:color="auto"/>
        <w:right w:val="none" w:sz="0" w:space="0" w:color="auto"/>
      </w:divBdr>
    </w:div>
    <w:div w:id="1327709285">
      <w:bodyDiv w:val="1"/>
      <w:marLeft w:val="0"/>
      <w:marRight w:val="0"/>
      <w:marTop w:val="0"/>
      <w:marBottom w:val="0"/>
      <w:divBdr>
        <w:top w:val="none" w:sz="0" w:space="0" w:color="auto"/>
        <w:left w:val="none" w:sz="0" w:space="0" w:color="auto"/>
        <w:bottom w:val="none" w:sz="0" w:space="0" w:color="auto"/>
        <w:right w:val="none" w:sz="0" w:space="0" w:color="auto"/>
      </w:divBdr>
    </w:div>
    <w:div w:id="1365714545">
      <w:bodyDiv w:val="1"/>
      <w:marLeft w:val="0"/>
      <w:marRight w:val="0"/>
      <w:marTop w:val="0"/>
      <w:marBottom w:val="0"/>
      <w:divBdr>
        <w:top w:val="none" w:sz="0" w:space="0" w:color="auto"/>
        <w:left w:val="none" w:sz="0" w:space="0" w:color="auto"/>
        <w:bottom w:val="none" w:sz="0" w:space="0" w:color="auto"/>
        <w:right w:val="none" w:sz="0" w:space="0" w:color="auto"/>
      </w:divBdr>
      <w:divsChild>
        <w:div w:id="2078044046">
          <w:marLeft w:val="0"/>
          <w:marRight w:val="0"/>
          <w:marTop w:val="0"/>
          <w:marBottom w:val="0"/>
          <w:divBdr>
            <w:top w:val="none" w:sz="0" w:space="0" w:color="auto"/>
            <w:left w:val="none" w:sz="0" w:space="0" w:color="auto"/>
            <w:bottom w:val="none" w:sz="0" w:space="0" w:color="auto"/>
            <w:right w:val="none" w:sz="0" w:space="0" w:color="auto"/>
          </w:divBdr>
          <w:divsChild>
            <w:div w:id="558517409">
              <w:marLeft w:val="0"/>
              <w:marRight w:val="0"/>
              <w:marTop w:val="0"/>
              <w:marBottom w:val="0"/>
              <w:divBdr>
                <w:top w:val="none" w:sz="0" w:space="0" w:color="auto"/>
                <w:left w:val="none" w:sz="0" w:space="0" w:color="auto"/>
                <w:bottom w:val="none" w:sz="0" w:space="0" w:color="auto"/>
                <w:right w:val="none" w:sz="0" w:space="0" w:color="auto"/>
              </w:divBdr>
            </w:div>
            <w:div w:id="1317220434">
              <w:marLeft w:val="0"/>
              <w:marRight w:val="0"/>
              <w:marTop w:val="0"/>
              <w:marBottom w:val="0"/>
              <w:divBdr>
                <w:top w:val="none" w:sz="0" w:space="0" w:color="auto"/>
                <w:left w:val="none" w:sz="0" w:space="0" w:color="auto"/>
                <w:bottom w:val="none" w:sz="0" w:space="0" w:color="auto"/>
                <w:right w:val="none" w:sz="0" w:space="0" w:color="auto"/>
              </w:divBdr>
              <w:divsChild>
                <w:div w:id="1700427866">
                  <w:marLeft w:val="0"/>
                  <w:marRight w:val="0"/>
                  <w:marTop w:val="0"/>
                  <w:marBottom w:val="0"/>
                  <w:divBdr>
                    <w:top w:val="none" w:sz="0" w:space="0" w:color="auto"/>
                    <w:left w:val="none" w:sz="0" w:space="0" w:color="auto"/>
                    <w:bottom w:val="none" w:sz="0" w:space="0" w:color="auto"/>
                    <w:right w:val="none" w:sz="0" w:space="0" w:color="auto"/>
                  </w:divBdr>
                  <w:divsChild>
                    <w:div w:id="167838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51210">
      <w:bodyDiv w:val="1"/>
      <w:marLeft w:val="0"/>
      <w:marRight w:val="0"/>
      <w:marTop w:val="0"/>
      <w:marBottom w:val="0"/>
      <w:divBdr>
        <w:top w:val="none" w:sz="0" w:space="0" w:color="auto"/>
        <w:left w:val="none" w:sz="0" w:space="0" w:color="auto"/>
        <w:bottom w:val="none" w:sz="0" w:space="0" w:color="auto"/>
        <w:right w:val="none" w:sz="0" w:space="0" w:color="auto"/>
      </w:divBdr>
    </w:div>
    <w:div w:id="1384450932">
      <w:bodyDiv w:val="1"/>
      <w:marLeft w:val="0"/>
      <w:marRight w:val="0"/>
      <w:marTop w:val="0"/>
      <w:marBottom w:val="0"/>
      <w:divBdr>
        <w:top w:val="none" w:sz="0" w:space="0" w:color="auto"/>
        <w:left w:val="none" w:sz="0" w:space="0" w:color="auto"/>
        <w:bottom w:val="none" w:sz="0" w:space="0" w:color="auto"/>
        <w:right w:val="none" w:sz="0" w:space="0" w:color="auto"/>
      </w:divBdr>
    </w:div>
    <w:div w:id="1405184963">
      <w:bodyDiv w:val="1"/>
      <w:marLeft w:val="0"/>
      <w:marRight w:val="0"/>
      <w:marTop w:val="0"/>
      <w:marBottom w:val="0"/>
      <w:divBdr>
        <w:top w:val="none" w:sz="0" w:space="0" w:color="auto"/>
        <w:left w:val="none" w:sz="0" w:space="0" w:color="auto"/>
        <w:bottom w:val="none" w:sz="0" w:space="0" w:color="auto"/>
        <w:right w:val="none" w:sz="0" w:space="0" w:color="auto"/>
      </w:divBdr>
    </w:div>
    <w:div w:id="1429159215">
      <w:bodyDiv w:val="1"/>
      <w:marLeft w:val="0"/>
      <w:marRight w:val="0"/>
      <w:marTop w:val="0"/>
      <w:marBottom w:val="0"/>
      <w:divBdr>
        <w:top w:val="none" w:sz="0" w:space="0" w:color="auto"/>
        <w:left w:val="none" w:sz="0" w:space="0" w:color="auto"/>
        <w:bottom w:val="none" w:sz="0" w:space="0" w:color="auto"/>
        <w:right w:val="none" w:sz="0" w:space="0" w:color="auto"/>
      </w:divBdr>
    </w:div>
    <w:div w:id="1457792881">
      <w:bodyDiv w:val="1"/>
      <w:marLeft w:val="0"/>
      <w:marRight w:val="0"/>
      <w:marTop w:val="0"/>
      <w:marBottom w:val="0"/>
      <w:divBdr>
        <w:top w:val="none" w:sz="0" w:space="0" w:color="auto"/>
        <w:left w:val="none" w:sz="0" w:space="0" w:color="auto"/>
        <w:bottom w:val="none" w:sz="0" w:space="0" w:color="auto"/>
        <w:right w:val="none" w:sz="0" w:space="0" w:color="auto"/>
      </w:divBdr>
    </w:div>
    <w:div w:id="1462259499">
      <w:bodyDiv w:val="1"/>
      <w:marLeft w:val="0"/>
      <w:marRight w:val="0"/>
      <w:marTop w:val="0"/>
      <w:marBottom w:val="0"/>
      <w:divBdr>
        <w:top w:val="none" w:sz="0" w:space="0" w:color="auto"/>
        <w:left w:val="none" w:sz="0" w:space="0" w:color="auto"/>
        <w:bottom w:val="none" w:sz="0" w:space="0" w:color="auto"/>
        <w:right w:val="none" w:sz="0" w:space="0" w:color="auto"/>
      </w:divBdr>
    </w:div>
    <w:div w:id="1531183147">
      <w:bodyDiv w:val="1"/>
      <w:marLeft w:val="0"/>
      <w:marRight w:val="0"/>
      <w:marTop w:val="0"/>
      <w:marBottom w:val="0"/>
      <w:divBdr>
        <w:top w:val="none" w:sz="0" w:space="0" w:color="auto"/>
        <w:left w:val="none" w:sz="0" w:space="0" w:color="auto"/>
        <w:bottom w:val="none" w:sz="0" w:space="0" w:color="auto"/>
        <w:right w:val="none" w:sz="0" w:space="0" w:color="auto"/>
      </w:divBdr>
    </w:div>
    <w:div w:id="1560898705">
      <w:bodyDiv w:val="1"/>
      <w:marLeft w:val="0"/>
      <w:marRight w:val="0"/>
      <w:marTop w:val="0"/>
      <w:marBottom w:val="0"/>
      <w:divBdr>
        <w:top w:val="none" w:sz="0" w:space="0" w:color="auto"/>
        <w:left w:val="none" w:sz="0" w:space="0" w:color="auto"/>
        <w:bottom w:val="none" w:sz="0" w:space="0" w:color="auto"/>
        <w:right w:val="none" w:sz="0" w:space="0" w:color="auto"/>
      </w:divBdr>
    </w:div>
    <w:div w:id="1561017421">
      <w:bodyDiv w:val="1"/>
      <w:marLeft w:val="0"/>
      <w:marRight w:val="0"/>
      <w:marTop w:val="0"/>
      <w:marBottom w:val="0"/>
      <w:divBdr>
        <w:top w:val="none" w:sz="0" w:space="0" w:color="auto"/>
        <w:left w:val="none" w:sz="0" w:space="0" w:color="auto"/>
        <w:bottom w:val="none" w:sz="0" w:space="0" w:color="auto"/>
        <w:right w:val="none" w:sz="0" w:space="0" w:color="auto"/>
      </w:divBdr>
      <w:divsChild>
        <w:div w:id="2147161175">
          <w:marLeft w:val="0"/>
          <w:marRight w:val="0"/>
          <w:marTop w:val="0"/>
          <w:marBottom w:val="0"/>
          <w:divBdr>
            <w:top w:val="none" w:sz="0" w:space="0" w:color="auto"/>
            <w:left w:val="none" w:sz="0" w:space="0" w:color="auto"/>
            <w:bottom w:val="none" w:sz="0" w:space="0" w:color="auto"/>
            <w:right w:val="none" w:sz="0" w:space="0" w:color="auto"/>
          </w:divBdr>
          <w:divsChild>
            <w:div w:id="1200628553">
              <w:marLeft w:val="0"/>
              <w:marRight w:val="0"/>
              <w:marTop w:val="0"/>
              <w:marBottom w:val="0"/>
              <w:divBdr>
                <w:top w:val="none" w:sz="0" w:space="0" w:color="auto"/>
                <w:left w:val="none" w:sz="0" w:space="0" w:color="auto"/>
                <w:bottom w:val="none" w:sz="0" w:space="0" w:color="auto"/>
                <w:right w:val="none" w:sz="0" w:space="0" w:color="auto"/>
              </w:divBdr>
            </w:div>
            <w:div w:id="1756440348">
              <w:marLeft w:val="0"/>
              <w:marRight w:val="0"/>
              <w:marTop w:val="0"/>
              <w:marBottom w:val="0"/>
              <w:divBdr>
                <w:top w:val="none" w:sz="0" w:space="0" w:color="auto"/>
                <w:left w:val="none" w:sz="0" w:space="0" w:color="auto"/>
                <w:bottom w:val="none" w:sz="0" w:space="0" w:color="auto"/>
                <w:right w:val="none" w:sz="0" w:space="0" w:color="auto"/>
              </w:divBdr>
              <w:divsChild>
                <w:div w:id="68381773">
                  <w:marLeft w:val="0"/>
                  <w:marRight w:val="0"/>
                  <w:marTop w:val="0"/>
                  <w:marBottom w:val="0"/>
                  <w:divBdr>
                    <w:top w:val="none" w:sz="0" w:space="0" w:color="auto"/>
                    <w:left w:val="none" w:sz="0" w:space="0" w:color="auto"/>
                    <w:bottom w:val="none" w:sz="0" w:space="0" w:color="auto"/>
                    <w:right w:val="none" w:sz="0" w:space="0" w:color="auto"/>
                  </w:divBdr>
                  <w:divsChild>
                    <w:div w:id="10976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5933">
      <w:bodyDiv w:val="1"/>
      <w:marLeft w:val="0"/>
      <w:marRight w:val="0"/>
      <w:marTop w:val="0"/>
      <w:marBottom w:val="0"/>
      <w:divBdr>
        <w:top w:val="none" w:sz="0" w:space="0" w:color="auto"/>
        <w:left w:val="none" w:sz="0" w:space="0" w:color="auto"/>
        <w:bottom w:val="none" w:sz="0" w:space="0" w:color="auto"/>
        <w:right w:val="none" w:sz="0" w:space="0" w:color="auto"/>
      </w:divBdr>
    </w:div>
    <w:div w:id="1612080498">
      <w:bodyDiv w:val="1"/>
      <w:marLeft w:val="0"/>
      <w:marRight w:val="0"/>
      <w:marTop w:val="0"/>
      <w:marBottom w:val="0"/>
      <w:divBdr>
        <w:top w:val="none" w:sz="0" w:space="0" w:color="auto"/>
        <w:left w:val="none" w:sz="0" w:space="0" w:color="auto"/>
        <w:bottom w:val="none" w:sz="0" w:space="0" w:color="auto"/>
        <w:right w:val="none" w:sz="0" w:space="0" w:color="auto"/>
      </w:divBdr>
    </w:div>
    <w:div w:id="1630697954">
      <w:bodyDiv w:val="1"/>
      <w:marLeft w:val="0"/>
      <w:marRight w:val="0"/>
      <w:marTop w:val="0"/>
      <w:marBottom w:val="0"/>
      <w:divBdr>
        <w:top w:val="none" w:sz="0" w:space="0" w:color="auto"/>
        <w:left w:val="none" w:sz="0" w:space="0" w:color="auto"/>
        <w:bottom w:val="none" w:sz="0" w:space="0" w:color="auto"/>
        <w:right w:val="none" w:sz="0" w:space="0" w:color="auto"/>
      </w:divBdr>
      <w:divsChild>
        <w:div w:id="438187619">
          <w:marLeft w:val="0"/>
          <w:marRight w:val="0"/>
          <w:marTop w:val="0"/>
          <w:marBottom w:val="0"/>
          <w:divBdr>
            <w:top w:val="single" w:sz="2" w:space="0" w:color="E7E8F2"/>
            <w:left w:val="single" w:sz="2" w:space="0" w:color="E7E8F2"/>
            <w:bottom w:val="single" w:sz="2" w:space="0" w:color="E7E8F2"/>
            <w:right w:val="single" w:sz="2" w:space="0" w:color="E7E8F2"/>
          </w:divBdr>
          <w:divsChild>
            <w:div w:id="612320445">
              <w:marLeft w:val="0"/>
              <w:marRight w:val="0"/>
              <w:marTop w:val="0"/>
              <w:marBottom w:val="0"/>
              <w:divBdr>
                <w:top w:val="single" w:sz="2" w:space="0" w:color="E7E8F2"/>
                <w:left w:val="single" w:sz="2" w:space="0" w:color="E7E8F2"/>
                <w:bottom w:val="single" w:sz="2" w:space="0" w:color="E7E8F2"/>
                <w:right w:val="single" w:sz="2" w:space="0" w:color="E7E8F2"/>
              </w:divBdr>
            </w:div>
            <w:div w:id="441610845">
              <w:marLeft w:val="0"/>
              <w:marRight w:val="0"/>
              <w:marTop w:val="0"/>
              <w:marBottom w:val="0"/>
              <w:divBdr>
                <w:top w:val="single" w:sz="2" w:space="0" w:color="E7E8F2"/>
                <w:left w:val="single" w:sz="2" w:space="0" w:color="E7E8F2"/>
                <w:bottom w:val="single" w:sz="2" w:space="0" w:color="E7E8F2"/>
                <w:right w:val="single" w:sz="2" w:space="0" w:color="E7E8F2"/>
              </w:divBdr>
            </w:div>
            <w:div w:id="348531242">
              <w:marLeft w:val="0"/>
              <w:marRight w:val="0"/>
              <w:marTop w:val="0"/>
              <w:marBottom w:val="0"/>
              <w:divBdr>
                <w:top w:val="single" w:sz="2" w:space="0" w:color="E7E8F2"/>
                <w:left w:val="single" w:sz="2" w:space="0" w:color="E7E8F2"/>
                <w:bottom w:val="single" w:sz="2" w:space="0" w:color="E7E8F2"/>
                <w:right w:val="single" w:sz="2" w:space="0" w:color="E7E8F2"/>
              </w:divBdr>
            </w:div>
            <w:div w:id="739140329">
              <w:marLeft w:val="0"/>
              <w:marRight w:val="0"/>
              <w:marTop w:val="0"/>
              <w:marBottom w:val="0"/>
              <w:divBdr>
                <w:top w:val="single" w:sz="2" w:space="0" w:color="E7E8F2"/>
                <w:left w:val="single" w:sz="2" w:space="0" w:color="E7E8F2"/>
                <w:bottom w:val="single" w:sz="2" w:space="0" w:color="E7E8F2"/>
                <w:right w:val="single" w:sz="2" w:space="0" w:color="E7E8F2"/>
              </w:divBdr>
            </w:div>
            <w:div w:id="675887492">
              <w:marLeft w:val="0"/>
              <w:marRight w:val="0"/>
              <w:marTop w:val="0"/>
              <w:marBottom w:val="0"/>
              <w:divBdr>
                <w:top w:val="single" w:sz="2" w:space="0" w:color="E7E8F2"/>
                <w:left w:val="single" w:sz="2" w:space="0" w:color="E7E8F2"/>
                <w:bottom w:val="single" w:sz="2" w:space="0" w:color="E7E8F2"/>
                <w:right w:val="single" w:sz="2" w:space="0" w:color="E7E8F2"/>
              </w:divBdr>
            </w:div>
            <w:div w:id="606695581">
              <w:marLeft w:val="0"/>
              <w:marRight w:val="0"/>
              <w:marTop w:val="0"/>
              <w:marBottom w:val="0"/>
              <w:divBdr>
                <w:top w:val="single" w:sz="2" w:space="0" w:color="E7E8F2"/>
                <w:left w:val="single" w:sz="2" w:space="0" w:color="E7E8F2"/>
                <w:bottom w:val="single" w:sz="2" w:space="0" w:color="E7E8F2"/>
                <w:right w:val="single" w:sz="2" w:space="0" w:color="E7E8F2"/>
              </w:divBdr>
            </w:div>
            <w:div w:id="1795827252">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999651008">
          <w:marLeft w:val="0"/>
          <w:marRight w:val="0"/>
          <w:marTop w:val="0"/>
          <w:marBottom w:val="0"/>
          <w:divBdr>
            <w:top w:val="single" w:sz="2" w:space="0" w:color="E7E8F2"/>
            <w:left w:val="single" w:sz="2" w:space="0" w:color="E7E8F2"/>
            <w:bottom w:val="single" w:sz="2" w:space="0" w:color="E7E8F2"/>
            <w:right w:val="single" w:sz="2" w:space="0" w:color="E7E8F2"/>
          </w:divBdr>
          <w:divsChild>
            <w:div w:id="418331153">
              <w:marLeft w:val="0"/>
              <w:marRight w:val="0"/>
              <w:marTop w:val="0"/>
              <w:marBottom w:val="0"/>
              <w:divBdr>
                <w:top w:val="single" w:sz="2" w:space="0" w:color="E7E8F2"/>
                <w:left w:val="single" w:sz="2" w:space="0" w:color="E7E8F2"/>
                <w:bottom w:val="single" w:sz="2" w:space="0" w:color="E7E8F2"/>
                <w:right w:val="single" w:sz="2" w:space="0" w:color="E7E8F2"/>
              </w:divBdr>
            </w:div>
            <w:div w:id="1000229546">
              <w:marLeft w:val="0"/>
              <w:marRight w:val="0"/>
              <w:marTop w:val="0"/>
              <w:marBottom w:val="0"/>
              <w:divBdr>
                <w:top w:val="single" w:sz="2" w:space="0" w:color="E7E8F2"/>
                <w:left w:val="single" w:sz="2" w:space="0" w:color="E7E8F2"/>
                <w:bottom w:val="single" w:sz="2" w:space="0" w:color="E7E8F2"/>
                <w:right w:val="single" w:sz="2" w:space="0" w:color="E7E8F2"/>
              </w:divBdr>
            </w:div>
            <w:div w:id="1954095396">
              <w:marLeft w:val="0"/>
              <w:marRight w:val="0"/>
              <w:marTop w:val="0"/>
              <w:marBottom w:val="0"/>
              <w:divBdr>
                <w:top w:val="single" w:sz="2" w:space="0" w:color="E7E8F2"/>
                <w:left w:val="single" w:sz="2" w:space="0" w:color="E7E8F2"/>
                <w:bottom w:val="single" w:sz="2" w:space="0" w:color="E7E8F2"/>
                <w:right w:val="single" w:sz="2" w:space="0" w:color="E7E8F2"/>
              </w:divBdr>
            </w:div>
            <w:div w:id="30737762">
              <w:marLeft w:val="0"/>
              <w:marRight w:val="0"/>
              <w:marTop w:val="0"/>
              <w:marBottom w:val="0"/>
              <w:divBdr>
                <w:top w:val="single" w:sz="2" w:space="0" w:color="E7E8F2"/>
                <w:left w:val="single" w:sz="2" w:space="0" w:color="E7E8F2"/>
                <w:bottom w:val="single" w:sz="2" w:space="0" w:color="E7E8F2"/>
                <w:right w:val="single" w:sz="2" w:space="0" w:color="E7E8F2"/>
              </w:divBdr>
            </w:div>
            <w:div w:id="455491260">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657025288">
      <w:bodyDiv w:val="1"/>
      <w:marLeft w:val="0"/>
      <w:marRight w:val="0"/>
      <w:marTop w:val="0"/>
      <w:marBottom w:val="0"/>
      <w:divBdr>
        <w:top w:val="none" w:sz="0" w:space="0" w:color="auto"/>
        <w:left w:val="none" w:sz="0" w:space="0" w:color="auto"/>
        <w:bottom w:val="none" w:sz="0" w:space="0" w:color="auto"/>
        <w:right w:val="none" w:sz="0" w:space="0" w:color="auto"/>
      </w:divBdr>
    </w:div>
    <w:div w:id="1672105354">
      <w:bodyDiv w:val="1"/>
      <w:marLeft w:val="0"/>
      <w:marRight w:val="0"/>
      <w:marTop w:val="0"/>
      <w:marBottom w:val="0"/>
      <w:divBdr>
        <w:top w:val="none" w:sz="0" w:space="0" w:color="auto"/>
        <w:left w:val="none" w:sz="0" w:space="0" w:color="auto"/>
        <w:bottom w:val="none" w:sz="0" w:space="0" w:color="auto"/>
        <w:right w:val="none" w:sz="0" w:space="0" w:color="auto"/>
      </w:divBdr>
    </w:div>
    <w:div w:id="1674261575">
      <w:bodyDiv w:val="1"/>
      <w:marLeft w:val="0"/>
      <w:marRight w:val="0"/>
      <w:marTop w:val="0"/>
      <w:marBottom w:val="0"/>
      <w:divBdr>
        <w:top w:val="none" w:sz="0" w:space="0" w:color="auto"/>
        <w:left w:val="none" w:sz="0" w:space="0" w:color="auto"/>
        <w:bottom w:val="none" w:sz="0" w:space="0" w:color="auto"/>
        <w:right w:val="none" w:sz="0" w:space="0" w:color="auto"/>
      </w:divBdr>
    </w:div>
    <w:div w:id="1698459516">
      <w:bodyDiv w:val="1"/>
      <w:marLeft w:val="0"/>
      <w:marRight w:val="0"/>
      <w:marTop w:val="0"/>
      <w:marBottom w:val="0"/>
      <w:divBdr>
        <w:top w:val="none" w:sz="0" w:space="0" w:color="auto"/>
        <w:left w:val="none" w:sz="0" w:space="0" w:color="auto"/>
        <w:bottom w:val="none" w:sz="0" w:space="0" w:color="auto"/>
        <w:right w:val="none" w:sz="0" w:space="0" w:color="auto"/>
      </w:divBdr>
    </w:div>
    <w:div w:id="1734618672">
      <w:bodyDiv w:val="1"/>
      <w:marLeft w:val="0"/>
      <w:marRight w:val="0"/>
      <w:marTop w:val="0"/>
      <w:marBottom w:val="0"/>
      <w:divBdr>
        <w:top w:val="none" w:sz="0" w:space="0" w:color="auto"/>
        <w:left w:val="none" w:sz="0" w:space="0" w:color="auto"/>
        <w:bottom w:val="none" w:sz="0" w:space="0" w:color="auto"/>
        <w:right w:val="none" w:sz="0" w:space="0" w:color="auto"/>
      </w:divBdr>
      <w:divsChild>
        <w:div w:id="34552134">
          <w:marLeft w:val="0"/>
          <w:marRight w:val="0"/>
          <w:marTop w:val="0"/>
          <w:marBottom w:val="0"/>
          <w:divBdr>
            <w:top w:val="single" w:sz="2" w:space="0" w:color="E7E8F2"/>
            <w:left w:val="single" w:sz="2" w:space="0" w:color="E7E8F2"/>
            <w:bottom w:val="single" w:sz="2" w:space="0" w:color="E7E8F2"/>
            <w:right w:val="single" w:sz="2" w:space="0" w:color="E7E8F2"/>
          </w:divBdr>
          <w:divsChild>
            <w:div w:id="202599451">
              <w:marLeft w:val="0"/>
              <w:marRight w:val="0"/>
              <w:marTop w:val="0"/>
              <w:marBottom w:val="0"/>
              <w:divBdr>
                <w:top w:val="single" w:sz="2" w:space="0" w:color="E7E8F2"/>
                <w:left w:val="single" w:sz="2" w:space="0" w:color="E7E8F2"/>
                <w:bottom w:val="single" w:sz="2" w:space="0" w:color="E7E8F2"/>
                <w:right w:val="single" w:sz="2" w:space="0" w:color="E7E8F2"/>
              </w:divBdr>
            </w:div>
            <w:div w:id="1693918078">
              <w:marLeft w:val="0"/>
              <w:marRight w:val="0"/>
              <w:marTop w:val="0"/>
              <w:marBottom w:val="0"/>
              <w:divBdr>
                <w:top w:val="single" w:sz="2" w:space="0" w:color="E7E8F2"/>
                <w:left w:val="single" w:sz="2" w:space="0" w:color="E7E8F2"/>
                <w:bottom w:val="single" w:sz="2" w:space="0" w:color="E7E8F2"/>
                <w:right w:val="single" w:sz="2" w:space="0" w:color="E7E8F2"/>
              </w:divBdr>
            </w:div>
            <w:div w:id="699235467">
              <w:marLeft w:val="0"/>
              <w:marRight w:val="0"/>
              <w:marTop w:val="0"/>
              <w:marBottom w:val="0"/>
              <w:divBdr>
                <w:top w:val="single" w:sz="2" w:space="0" w:color="E7E8F2"/>
                <w:left w:val="single" w:sz="2" w:space="0" w:color="E7E8F2"/>
                <w:bottom w:val="single" w:sz="2" w:space="0" w:color="E7E8F2"/>
                <w:right w:val="single" w:sz="2" w:space="0" w:color="E7E8F2"/>
              </w:divBdr>
            </w:div>
          </w:divsChild>
        </w:div>
        <w:div w:id="1253970517">
          <w:marLeft w:val="0"/>
          <w:marRight w:val="0"/>
          <w:marTop w:val="0"/>
          <w:marBottom w:val="0"/>
          <w:divBdr>
            <w:top w:val="single" w:sz="2" w:space="0" w:color="E7E8F2"/>
            <w:left w:val="single" w:sz="2" w:space="0" w:color="E7E8F2"/>
            <w:bottom w:val="single" w:sz="2" w:space="0" w:color="E7E8F2"/>
            <w:right w:val="single" w:sz="2" w:space="0" w:color="E7E8F2"/>
          </w:divBdr>
          <w:divsChild>
            <w:div w:id="1041976053">
              <w:marLeft w:val="0"/>
              <w:marRight w:val="0"/>
              <w:marTop w:val="0"/>
              <w:marBottom w:val="0"/>
              <w:divBdr>
                <w:top w:val="single" w:sz="2" w:space="0" w:color="E7E8F2"/>
                <w:left w:val="single" w:sz="2" w:space="0" w:color="E7E8F2"/>
                <w:bottom w:val="single" w:sz="2" w:space="0" w:color="E7E8F2"/>
                <w:right w:val="single" w:sz="2" w:space="0" w:color="E7E8F2"/>
              </w:divBdr>
            </w:div>
            <w:div w:id="1189373831">
              <w:marLeft w:val="0"/>
              <w:marRight w:val="0"/>
              <w:marTop w:val="0"/>
              <w:marBottom w:val="0"/>
              <w:divBdr>
                <w:top w:val="single" w:sz="2" w:space="0" w:color="E7E8F2"/>
                <w:left w:val="single" w:sz="2" w:space="0" w:color="E7E8F2"/>
                <w:bottom w:val="single" w:sz="2" w:space="0" w:color="E7E8F2"/>
                <w:right w:val="single" w:sz="2" w:space="0" w:color="E7E8F2"/>
              </w:divBdr>
            </w:div>
            <w:div w:id="1117673447">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38673252">
      <w:bodyDiv w:val="1"/>
      <w:marLeft w:val="0"/>
      <w:marRight w:val="0"/>
      <w:marTop w:val="0"/>
      <w:marBottom w:val="0"/>
      <w:divBdr>
        <w:top w:val="none" w:sz="0" w:space="0" w:color="auto"/>
        <w:left w:val="none" w:sz="0" w:space="0" w:color="auto"/>
        <w:bottom w:val="none" w:sz="0" w:space="0" w:color="auto"/>
        <w:right w:val="none" w:sz="0" w:space="0" w:color="auto"/>
      </w:divBdr>
    </w:div>
    <w:div w:id="1756590847">
      <w:bodyDiv w:val="1"/>
      <w:marLeft w:val="0"/>
      <w:marRight w:val="0"/>
      <w:marTop w:val="0"/>
      <w:marBottom w:val="0"/>
      <w:divBdr>
        <w:top w:val="none" w:sz="0" w:space="0" w:color="auto"/>
        <w:left w:val="none" w:sz="0" w:space="0" w:color="auto"/>
        <w:bottom w:val="none" w:sz="0" w:space="0" w:color="auto"/>
        <w:right w:val="none" w:sz="0" w:space="0" w:color="auto"/>
      </w:divBdr>
    </w:div>
    <w:div w:id="1756853847">
      <w:bodyDiv w:val="1"/>
      <w:marLeft w:val="0"/>
      <w:marRight w:val="0"/>
      <w:marTop w:val="0"/>
      <w:marBottom w:val="0"/>
      <w:divBdr>
        <w:top w:val="none" w:sz="0" w:space="0" w:color="auto"/>
        <w:left w:val="none" w:sz="0" w:space="0" w:color="auto"/>
        <w:bottom w:val="none" w:sz="0" w:space="0" w:color="auto"/>
        <w:right w:val="none" w:sz="0" w:space="0" w:color="auto"/>
      </w:divBdr>
    </w:div>
    <w:div w:id="1764104302">
      <w:bodyDiv w:val="1"/>
      <w:marLeft w:val="0"/>
      <w:marRight w:val="0"/>
      <w:marTop w:val="0"/>
      <w:marBottom w:val="0"/>
      <w:divBdr>
        <w:top w:val="none" w:sz="0" w:space="0" w:color="auto"/>
        <w:left w:val="none" w:sz="0" w:space="0" w:color="auto"/>
        <w:bottom w:val="none" w:sz="0" w:space="0" w:color="auto"/>
        <w:right w:val="none" w:sz="0" w:space="0" w:color="auto"/>
      </w:divBdr>
    </w:div>
    <w:div w:id="1767655549">
      <w:bodyDiv w:val="1"/>
      <w:marLeft w:val="0"/>
      <w:marRight w:val="0"/>
      <w:marTop w:val="0"/>
      <w:marBottom w:val="0"/>
      <w:divBdr>
        <w:top w:val="none" w:sz="0" w:space="0" w:color="auto"/>
        <w:left w:val="none" w:sz="0" w:space="0" w:color="auto"/>
        <w:bottom w:val="none" w:sz="0" w:space="0" w:color="auto"/>
        <w:right w:val="none" w:sz="0" w:space="0" w:color="auto"/>
      </w:divBdr>
    </w:div>
    <w:div w:id="1769617280">
      <w:bodyDiv w:val="1"/>
      <w:marLeft w:val="0"/>
      <w:marRight w:val="0"/>
      <w:marTop w:val="0"/>
      <w:marBottom w:val="0"/>
      <w:divBdr>
        <w:top w:val="none" w:sz="0" w:space="0" w:color="auto"/>
        <w:left w:val="none" w:sz="0" w:space="0" w:color="auto"/>
        <w:bottom w:val="none" w:sz="0" w:space="0" w:color="auto"/>
        <w:right w:val="none" w:sz="0" w:space="0" w:color="auto"/>
      </w:divBdr>
      <w:divsChild>
        <w:div w:id="1746145494">
          <w:marLeft w:val="0"/>
          <w:marRight w:val="0"/>
          <w:marTop w:val="0"/>
          <w:marBottom w:val="0"/>
          <w:divBdr>
            <w:top w:val="single" w:sz="2" w:space="0" w:color="E7E8F2"/>
            <w:left w:val="single" w:sz="2" w:space="0" w:color="E7E8F2"/>
            <w:bottom w:val="single" w:sz="2" w:space="0" w:color="E7E8F2"/>
            <w:right w:val="single" w:sz="2" w:space="0" w:color="E7E8F2"/>
          </w:divBdr>
          <w:divsChild>
            <w:div w:id="78068108">
              <w:marLeft w:val="0"/>
              <w:marRight w:val="0"/>
              <w:marTop w:val="0"/>
              <w:marBottom w:val="0"/>
              <w:divBdr>
                <w:top w:val="single" w:sz="2" w:space="0" w:color="E7E8F2"/>
                <w:left w:val="single" w:sz="2" w:space="0" w:color="E7E8F2"/>
                <w:bottom w:val="single" w:sz="2" w:space="0" w:color="E7E8F2"/>
                <w:right w:val="single" w:sz="2" w:space="0" w:color="E7E8F2"/>
              </w:divBdr>
            </w:div>
            <w:div w:id="1428386389">
              <w:marLeft w:val="0"/>
              <w:marRight w:val="0"/>
              <w:marTop w:val="0"/>
              <w:marBottom w:val="0"/>
              <w:divBdr>
                <w:top w:val="single" w:sz="2" w:space="0" w:color="E7E8F2"/>
                <w:left w:val="single" w:sz="2" w:space="0" w:color="E7E8F2"/>
                <w:bottom w:val="single" w:sz="2" w:space="0" w:color="E7E8F2"/>
                <w:right w:val="single" w:sz="2" w:space="0" w:color="E7E8F2"/>
              </w:divBdr>
            </w:div>
            <w:div w:id="1561164935">
              <w:marLeft w:val="0"/>
              <w:marRight w:val="0"/>
              <w:marTop w:val="0"/>
              <w:marBottom w:val="0"/>
              <w:divBdr>
                <w:top w:val="single" w:sz="2" w:space="0" w:color="E7E8F2"/>
                <w:left w:val="single" w:sz="2" w:space="0" w:color="E7E8F2"/>
                <w:bottom w:val="single" w:sz="2" w:space="0" w:color="E7E8F2"/>
                <w:right w:val="single" w:sz="2" w:space="0" w:color="E7E8F2"/>
              </w:divBdr>
            </w:div>
            <w:div w:id="1857428539">
              <w:marLeft w:val="0"/>
              <w:marRight w:val="0"/>
              <w:marTop w:val="0"/>
              <w:marBottom w:val="0"/>
              <w:divBdr>
                <w:top w:val="single" w:sz="2" w:space="0" w:color="E7E8F2"/>
                <w:left w:val="single" w:sz="2" w:space="0" w:color="E7E8F2"/>
                <w:bottom w:val="single" w:sz="2" w:space="0" w:color="E7E8F2"/>
                <w:right w:val="single" w:sz="2" w:space="0" w:color="E7E8F2"/>
              </w:divBdr>
            </w:div>
            <w:div w:id="296763055">
              <w:marLeft w:val="0"/>
              <w:marRight w:val="0"/>
              <w:marTop w:val="0"/>
              <w:marBottom w:val="0"/>
              <w:divBdr>
                <w:top w:val="single" w:sz="2" w:space="0" w:color="E7E8F2"/>
                <w:left w:val="single" w:sz="2" w:space="0" w:color="E7E8F2"/>
                <w:bottom w:val="single" w:sz="2" w:space="0" w:color="E7E8F2"/>
                <w:right w:val="single" w:sz="2" w:space="0" w:color="E7E8F2"/>
              </w:divBdr>
            </w:div>
            <w:div w:id="1811551317">
              <w:marLeft w:val="0"/>
              <w:marRight w:val="0"/>
              <w:marTop w:val="0"/>
              <w:marBottom w:val="0"/>
              <w:divBdr>
                <w:top w:val="single" w:sz="2" w:space="0" w:color="E7E8F2"/>
                <w:left w:val="single" w:sz="2" w:space="0" w:color="E7E8F2"/>
                <w:bottom w:val="single" w:sz="2" w:space="0" w:color="E7E8F2"/>
                <w:right w:val="single" w:sz="2" w:space="0" w:color="E7E8F2"/>
              </w:divBdr>
            </w:div>
            <w:div w:id="80034007">
              <w:marLeft w:val="0"/>
              <w:marRight w:val="0"/>
              <w:marTop w:val="0"/>
              <w:marBottom w:val="0"/>
              <w:divBdr>
                <w:top w:val="single" w:sz="2" w:space="0" w:color="E7E8F2"/>
                <w:left w:val="single" w:sz="2" w:space="0" w:color="E7E8F2"/>
                <w:bottom w:val="single" w:sz="2" w:space="0" w:color="E7E8F2"/>
                <w:right w:val="single" w:sz="2" w:space="0" w:color="E7E8F2"/>
              </w:divBdr>
            </w:div>
            <w:div w:id="987444077">
              <w:marLeft w:val="0"/>
              <w:marRight w:val="0"/>
              <w:marTop w:val="0"/>
              <w:marBottom w:val="0"/>
              <w:divBdr>
                <w:top w:val="single" w:sz="2" w:space="0" w:color="E7E8F2"/>
                <w:left w:val="single" w:sz="2" w:space="0" w:color="E7E8F2"/>
                <w:bottom w:val="single" w:sz="2" w:space="0" w:color="E7E8F2"/>
                <w:right w:val="single" w:sz="2" w:space="0" w:color="E7E8F2"/>
              </w:divBdr>
            </w:div>
            <w:div w:id="2143379819">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 w:id="1775317528">
      <w:bodyDiv w:val="1"/>
      <w:marLeft w:val="0"/>
      <w:marRight w:val="0"/>
      <w:marTop w:val="0"/>
      <w:marBottom w:val="0"/>
      <w:divBdr>
        <w:top w:val="none" w:sz="0" w:space="0" w:color="auto"/>
        <w:left w:val="none" w:sz="0" w:space="0" w:color="auto"/>
        <w:bottom w:val="none" w:sz="0" w:space="0" w:color="auto"/>
        <w:right w:val="none" w:sz="0" w:space="0" w:color="auto"/>
      </w:divBdr>
    </w:div>
    <w:div w:id="1808693912">
      <w:bodyDiv w:val="1"/>
      <w:marLeft w:val="0"/>
      <w:marRight w:val="0"/>
      <w:marTop w:val="0"/>
      <w:marBottom w:val="0"/>
      <w:divBdr>
        <w:top w:val="none" w:sz="0" w:space="0" w:color="auto"/>
        <w:left w:val="none" w:sz="0" w:space="0" w:color="auto"/>
        <w:bottom w:val="none" w:sz="0" w:space="0" w:color="auto"/>
        <w:right w:val="none" w:sz="0" w:space="0" w:color="auto"/>
      </w:divBdr>
    </w:div>
    <w:div w:id="1835878471">
      <w:bodyDiv w:val="1"/>
      <w:marLeft w:val="0"/>
      <w:marRight w:val="0"/>
      <w:marTop w:val="0"/>
      <w:marBottom w:val="0"/>
      <w:divBdr>
        <w:top w:val="none" w:sz="0" w:space="0" w:color="auto"/>
        <w:left w:val="none" w:sz="0" w:space="0" w:color="auto"/>
        <w:bottom w:val="none" w:sz="0" w:space="0" w:color="auto"/>
        <w:right w:val="none" w:sz="0" w:space="0" w:color="auto"/>
      </w:divBdr>
    </w:div>
    <w:div w:id="1862011889">
      <w:bodyDiv w:val="1"/>
      <w:marLeft w:val="0"/>
      <w:marRight w:val="0"/>
      <w:marTop w:val="0"/>
      <w:marBottom w:val="0"/>
      <w:divBdr>
        <w:top w:val="none" w:sz="0" w:space="0" w:color="auto"/>
        <w:left w:val="none" w:sz="0" w:space="0" w:color="auto"/>
        <w:bottom w:val="none" w:sz="0" w:space="0" w:color="auto"/>
        <w:right w:val="none" w:sz="0" w:space="0" w:color="auto"/>
      </w:divBdr>
    </w:div>
    <w:div w:id="1863517944">
      <w:bodyDiv w:val="1"/>
      <w:marLeft w:val="0"/>
      <w:marRight w:val="0"/>
      <w:marTop w:val="0"/>
      <w:marBottom w:val="0"/>
      <w:divBdr>
        <w:top w:val="none" w:sz="0" w:space="0" w:color="auto"/>
        <w:left w:val="none" w:sz="0" w:space="0" w:color="auto"/>
        <w:bottom w:val="none" w:sz="0" w:space="0" w:color="auto"/>
        <w:right w:val="none" w:sz="0" w:space="0" w:color="auto"/>
      </w:divBdr>
    </w:div>
    <w:div w:id="1962419824">
      <w:bodyDiv w:val="1"/>
      <w:marLeft w:val="0"/>
      <w:marRight w:val="0"/>
      <w:marTop w:val="0"/>
      <w:marBottom w:val="0"/>
      <w:divBdr>
        <w:top w:val="none" w:sz="0" w:space="0" w:color="auto"/>
        <w:left w:val="none" w:sz="0" w:space="0" w:color="auto"/>
        <w:bottom w:val="none" w:sz="0" w:space="0" w:color="auto"/>
        <w:right w:val="none" w:sz="0" w:space="0" w:color="auto"/>
      </w:divBdr>
    </w:div>
    <w:div w:id="1989164695">
      <w:bodyDiv w:val="1"/>
      <w:marLeft w:val="0"/>
      <w:marRight w:val="0"/>
      <w:marTop w:val="0"/>
      <w:marBottom w:val="0"/>
      <w:divBdr>
        <w:top w:val="none" w:sz="0" w:space="0" w:color="auto"/>
        <w:left w:val="none" w:sz="0" w:space="0" w:color="auto"/>
        <w:bottom w:val="none" w:sz="0" w:space="0" w:color="auto"/>
        <w:right w:val="none" w:sz="0" w:space="0" w:color="auto"/>
      </w:divBdr>
    </w:div>
    <w:div w:id="2019313125">
      <w:bodyDiv w:val="1"/>
      <w:marLeft w:val="0"/>
      <w:marRight w:val="0"/>
      <w:marTop w:val="0"/>
      <w:marBottom w:val="0"/>
      <w:divBdr>
        <w:top w:val="none" w:sz="0" w:space="0" w:color="auto"/>
        <w:left w:val="none" w:sz="0" w:space="0" w:color="auto"/>
        <w:bottom w:val="none" w:sz="0" w:space="0" w:color="auto"/>
        <w:right w:val="none" w:sz="0" w:space="0" w:color="auto"/>
      </w:divBdr>
    </w:div>
    <w:div w:id="2023240260">
      <w:bodyDiv w:val="1"/>
      <w:marLeft w:val="0"/>
      <w:marRight w:val="0"/>
      <w:marTop w:val="0"/>
      <w:marBottom w:val="0"/>
      <w:divBdr>
        <w:top w:val="none" w:sz="0" w:space="0" w:color="auto"/>
        <w:left w:val="none" w:sz="0" w:space="0" w:color="auto"/>
        <w:bottom w:val="none" w:sz="0" w:space="0" w:color="auto"/>
        <w:right w:val="none" w:sz="0" w:space="0" w:color="auto"/>
      </w:divBdr>
    </w:div>
    <w:div w:id="2025477023">
      <w:bodyDiv w:val="1"/>
      <w:marLeft w:val="0"/>
      <w:marRight w:val="0"/>
      <w:marTop w:val="0"/>
      <w:marBottom w:val="0"/>
      <w:divBdr>
        <w:top w:val="none" w:sz="0" w:space="0" w:color="auto"/>
        <w:left w:val="none" w:sz="0" w:space="0" w:color="auto"/>
        <w:bottom w:val="none" w:sz="0" w:space="0" w:color="auto"/>
        <w:right w:val="none" w:sz="0" w:space="0" w:color="auto"/>
      </w:divBdr>
    </w:div>
    <w:div w:id="2027057580">
      <w:bodyDiv w:val="1"/>
      <w:marLeft w:val="0"/>
      <w:marRight w:val="0"/>
      <w:marTop w:val="0"/>
      <w:marBottom w:val="0"/>
      <w:divBdr>
        <w:top w:val="none" w:sz="0" w:space="0" w:color="auto"/>
        <w:left w:val="none" w:sz="0" w:space="0" w:color="auto"/>
        <w:bottom w:val="none" w:sz="0" w:space="0" w:color="auto"/>
        <w:right w:val="none" w:sz="0" w:space="0" w:color="auto"/>
      </w:divBdr>
    </w:div>
    <w:div w:id="2031174280">
      <w:bodyDiv w:val="1"/>
      <w:marLeft w:val="0"/>
      <w:marRight w:val="0"/>
      <w:marTop w:val="0"/>
      <w:marBottom w:val="0"/>
      <w:divBdr>
        <w:top w:val="none" w:sz="0" w:space="0" w:color="auto"/>
        <w:left w:val="none" w:sz="0" w:space="0" w:color="auto"/>
        <w:bottom w:val="none" w:sz="0" w:space="0" w:color="auto"/>
        <w:right w:val="none" w:sz="0" w:space="0" w:color="auto"/>
      </w:divBdr>
      <w:divsChild>
        <w:div w:id="1562213942">
          <w:marLeft w:val="0"/>
          <w:marRight w:val="0"/>
          <w:marTop w:val="0"/>
          <w:marBottom w:val="0"/>
          <w:divBdr>
            <w:top w:val="single" w:sz="2" w:space="0" w:color="E7E8F2"/>
            <w:left w:val="single" w:sz="2" w:space="0" w:color="E7E8F2"/>
            <w:bottom w:val="single" w:sz="2" w:space="0" w:color="E7E8F2"/>
            <w:right w:val="single" w:sz="2" w:space="0" w:color="E7E8F2"/>
          </w:divBdr>
          <w:divsChild>
            <w:div w:id="1877043076">
              <w:marLeft w:val="0"/>
              <w:marRight w:val="0"/>
              <w:marTop w:val="0"/>
              <w:marBottom w:val="0"/>
              <w:divBdr>
                <w:top w:val="single" w:sz="2" w:space="0" w:color="E7E8F2"/>
                <w:left w:val="single" w:sz="2" w:space="0" w:color="E7E8F2"/>
                <w:bottom w:val="single" w:sz="2" w:space="0" w:color="E7E8F2"/>
                <w:right w:val="single" w:sz="2" w:space="0" w:color="E7E8F2"/>
              </w:divBdr>
              <w:divsChild>
                <w:div w:id="642585741">
                  <w:marLeft w:val="0"/>
                  <w:marRight w:val="0"/>
                  <w:marTop w:val="0"/>
                  <w:marBottom w:val="0"/>
                  <w:divBdr>
                    <w:top w:val="single" w:sz="2" w:space="0" w:color="E7E8F2"/>
                    <w:left w:val="single" w:sz="2" w:space="0" w:color="E7E8F2"/>
                    <w:bottom w:val="single" w:sz="2" w:space="0" w:color="E7E8F2"/>
                    <w:right w:val="single" w:sz="2" w:space="0" w:color="E7E8F2"/>
                  </w:divBdr>
                </w:div>
                <w:div w:id="2067407199">
                  <w:marLeft w:val="0"/>
                  <w:marRight w:val="0"/>
                  <w:marTop w:val="0"/>
                  <w:marBottom w:val="0"/>
                  <w:divBdr>
                    <w:top w:val="single" w:sz="2" w:space="0" w:color="E7E8F2"/>
                    <w:left w:val="single" w:sz="2" w:space="0" w:color="E7E8F2"/>
                    <w:bottom w:val="single" w:sz="2" w:space="0" w:color="E7E8F2"/>
                    <w:right w:val="single" w:sz="2" w:space="0" w:color="E7E8F2"/>
                  </w:divBdr>
                </w:div>
                <w:div w:id="1018387275">
                  <w:marLeft w:val="0"/>
                  <w:marRight w:val="0"/>
                  <w:marTop w:val="0"/>
                  <w:marBottom w:val="0"/>
                  <w:divBdr>
                    <w:top w:val="single" w:sz="2" w:space="0" w:color="E7E8F2"/>
                    <w:left w:val="single" w:sz="2" w:space="0" w:color="E7E8F2"/>
                    <w:bottom w:val="single" w:sz="2" w:space="0" w:color="E7E8F2"/>
                    <w:right w:val="single" w:sz="2" w:space="0" w:color="E7E8F2"/>
                  </w:divBdr>
                </w:div>
              </w:divsChild>
            </w:div>
          </w:divsChild>
        </w:div>
      </w:divsChild>
    </w:div>
    <w:div w:id="2113695246">
      <w:bodyDiv w:val="1"/>
      <w:marLeft w:val="0"/>
      <w:marRight w:val="0"/>
      <w:marTop w:val="0"/>
      <w:marBottom w:val="0"/>
      <w:divBdr>
        <w:top w:val="none" w:sz="0" w:space="0" w:color="auto"/>
        <w:left w:val="none" w:sz="0" w:space="0" w:color="auto"/>
        <w:bottom w:val="none" w:sz="0" w:space="0" w:color="auto"/>
        <w:right w:val="none" w:sz="0" w:space="0" w:color="auto"/>
      </w:divBdr>
    </w:div>
    <w:div w:id="213000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oz24</b:Tag>
    <b:SourceType>InternetSite</b:SourceType>
    <b:Guid>{372529E8-6363-419F-A375-60D0FDBAB792}</b:Guid>
    <b:Title>Hozitech</b:Title>
    <b:YearAccessed>2024</b:YearAccessed>
    <b:MonthAccessed>Dec</b:MonthAccessed>
    <b:URL>https://hozitech.com/vong-doi-cua-laravel</b:URL>
    <b:RefOrder>1</b:RefOrder>
  </b:Source>
  <b:Source>
    <b:Tag>W3S24</b:Tag>
    <b:SourceType>InternetSite</b:SourceType>
    <b:Guid>{8FF46350-A779-48FD-B92F-3E4E6438D771}</b:Guid>
    <b:Title>W3Schools</b:Title>
    <b:YearAccessed>2024</b:YearAccessed>
    <b:MonthAccessed>Dec</b:MonthAccessed>
    <b:URL>https://www.w3schools.com/bootstrap/bootstrap_ver.asp</b:URL>
    <b:RefOrder>6</b:RefOrder>
  </b:Source>
  <b:Source>
    <b:Tag>itv24</b:Tag>
    <b:SourceType>InternetSite</b:SourceType>
    <b:Guid>{F798764F-3973-4B98-AED5-D289B71879CE}</b:Guid>
    <b:Title>itviec</b:Title>
    <b:YearAccessed>2024</b:YearAccessed>
    <b:MonthAccessed>Dec</b:MonthAccessed>
    <b:URL>https://itviec.com/blog/laravel-la-gi/#Tinh_nang_noi_bat_cua_Laravel</b:URL>
    <b:RefOrder>2</b:RefOrder>
  </b:Source>
  <b:Source>
    <b:Tag>fpt24</b:Tag>
    <b:SourceType>InternetSite</b:SourceType>
    <b:Guid>{A66CD0E6-41D6-47C0-944F-D7B6C2C82698}</b:Guid>
    <b:Title>fptshop</b:Title>
    <b:YearAccessed>2024</b:YearAccessed>
    <b:MonthAccessed>Dec</b:MonthAccessed>
    <b:URL>https://fptshop.com.vn/tin-tuc/danh-gia/laravel-la-gi-173443</b:URL>
    <b:RefOrder>3</b:RefOrder>
  </b:Source>
  <b:Source>
    <b:Tag>Med24</b:Tag>
    <b:SourceType>InternetSite</b:SourceType>
    <b:Guid>{D673A32C-470C-41E5-A612-37280DFE0B6C}</b:Guid>
    <b:Title>Medium</b:Title>
    <b:YearAccessed>2024</b:YearAccessed>
    <b:MonthAccessed>Dec</b:MonthAccessed>
    <b:URL>https://fkrihnif.medium.com/understanding-the-mvc-architecture-in-laravel-a-comprehensive-guide-8f620cc139b6</b:URL>
    <b:RefOrder>4</b:RefOrder>
  </b:Source>
  <b:Source>
    <b:Tag>hoc24</b:Tag>
    <b:SourceType>InternetSite</b:SourceType>
    <b:Guid>{CD06E329-F104-4A86-BEE0-B47CAD8F2752}</b:Guid>
    <b:Title>hocwebchuan</b:Title>
    <b:YearAccessed>2024</b:YearAccessed>
    <b:MonthAccessed>Dec</b:MonthAccessed>
    <b:URL>https://hocwebchuan.com/tutorial/laravel/laravel_project_structure.php</b:URL>
    <b:RefOrder>5</b:RefOrder>
  </b:Source>
  <b:Source>
    <b:Tag>ten24</b:Tag>
    <b:SourceType>InternetSite</b:SourceType>
    <b:Guid>{52D7E8E5-055C-4B57-A8F4-C0B942E4792A}</b:Guid>
    <b:Title>tenten</b:Title>
    <b:YearAccessed>2024</b:YearAccessed>
    <b:MonthAccessed>Dec</b:MonthAccessed>
    <b:URL>https://tenten.vn/tin-tuc/google-maps-api/</b:URL>
    <b:RefOrder>7</b:RefOrder>
  </b:Source>
</b:Sources>
</file>

<file path=customXml/itemProps1.xml><?xml version="1.0" encoding="utf-8"?>
<ds:datastoreItem xmlns:ds="http://schemas.openxmlformats.org/officeDocument/2006/customXml" ds:itemID="{05BEA756-383F-4A6A-9079-BF9F1708E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3</Pages>
  <Words>16188</Words>
  <Characters>9227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DELL</cp:lastModifiedBy>
  <cp:revision>8</cp:revision>
  <cp:lastPrinted>2026-01-05T06:19:00Z</cp:lastPrinted>
  <dcterms:created xsi:type="dcterms:W3CDTF">2026-01-05T05:29:00Z</dcterms:created>
  <dcterms:modified xsi:type="dcterms:W3CDTF">2026-01-05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jocEI8l"/&gt;&lt;style id="http://www.zotero.org/styles/ieee" locale="en-US" hasBibliography="1" bibliographyStyleHasBeenSet="1"/&gt;&lt;prefs&gt;&lt;pref name="fieldType" value="Field"/&gt;&lt;/prefs&gt;&lt;/data&gt;</vt:lpwstr>
  </property>
</Properties>
</file>